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9D58B3" w14:textId="77777777" w:rsidR="003E2FB9" w:rsidRDefault="003E2FB9" w:rsidP="003E2FB9">
      <w:pPr>
        <w:spacing w:line="360" w:lineRule="auto"/>
        <w:ind w:firstLineChars="0" w:firstLine="0"/>
      </w:pPr>
      <w:bookmarkStart w:id="0" w:name="_Hlk191989119"/>
      <w:bookmarkStart w:id="1" w:name="_Hlk196354095"/>
      <w:bookmarkStart w:id="2" w:name="_Hlk195972114"/>
    </w:p>
    <w:p w14:paraId="2FECB31B" w14:textId="5E8ACB85" w:rsidR="003E2FB9" w:rsidRPr="00746628" w:rsidRDefault="003E2FB9" w:rsidP="003E2FB9">
      <w:pPr>
        <w:wordWrap w:val="0"/>
        <w:spacing w:line="360" w:lineRule="auto"/>
        <w:ind w:firstLineChars="0" w:firstLine="0"/>
        <w:jc w:val="right"/>
      </w:pPr>
      <w:bookmarkStart w:id="3" w:name="_Hlk196576747"/>
      <w:r w:rsidRPr="00746628">
        <w:rPr>
          <w:rFonts w:hint="eastAsia"/>
        </w:rPr>
        <w:t>学号</w:t>
      </w:r>
      <w:r w:rsidRPr="00746628">
        <w:rPr>
          <w:rFonts w:hint="eastAsia"/>
        </w:rPr>
        <w:t xml:space="preserve">  </w:t>
      </w:r>
      <w:bookmarkStart w:id="4" w:name="_Hlk196575168"/>
      <w:r w:rsidRPr="00746628">
        <w:rPr>
          <w:rFonts w:hint="eastAsia"/>
          <w:u w:val="single"/>
        </w:rPr>
        <w:t xml:space="preserve"> </w:t>
      </w:r>
      <w:r w:rsidR="00E92325">
        <w:rPr>
          <w:sz w:val="30"/>
          <w:szCs w:val="30"/>
          <w:u w:val="single"/>
        </w:rPr>
        <w:t xml:space="preserve">        </w:t>
      </w:r>
      <w:r w:rsidRPr="00746628">
        <w:rPr>
          <w:rFonts w:hint="eastAsia"/>
          <w:u w:val="single"/>
        </w:rPr>
        <w:t xml:space="preserve"> </w:t>
      </w:r>
      <w:bookmarkEnd w:id="4"/>
    </w:p>
    <w:p w14:paraId="48C1D598" w14:textId="7D043649" w:rsidR="003E2FB9" w:rsidRPr="00746628" w:rsidRDefault="003E2FB9" w:rsidP="003E2FB9">
      <w:pPr>
        <w:wordWrap w:val="0"/>
        <w:spacing w:line="360" w:lineRule="auto"/>
        <w:ind w:firstLineChars="0" w:firstLine="0"/>
        <w:jc w:val="right"/>
        <w:rPr>
          <w:u w:val="single"/>
        </w:rPr>
      </w:pPr>
      <w:r w:rsidRPr="00746628">
        <w:rPr>
          <w:rFonts w:hint="eastAsia"/>
        </w:rPr>
        <w:t>密级</w:t>
      </w:r>
      <w:r w:rsidRPr="00746628">
        <w:rPr>
          <w:rFonts w:hint="eastAsia"/>
        </w:rPr>
        <w:t xml:space="preserve">  </w:t>
      </w:r>
      <w:r w:rsidRPr="00746628">
        <w:rPr>
          <w:u w:val="single"/>
        </w:rPr>
        <w:t xml:space="preserve"> </w:t>
      </w:r>
      <w:r w:rsidRPr="00746628">
        <w:rPr>
          <w:rFonts w:hint="eastAsia"/>
          <w:u w:val="single"/>
        </w:rPr>
        <w:t xml:space="preserve">           </w:t>
      </w:r>
    </w:p>
    <w:p w14:paraId="0FC0D448" w14:textId="77777777" w:rsidR="003E2FB9" w:rsidRPr="00746628" w:rsidRDefault="003E2FB9" w:rsidP="003E2FB9">
      <w:pPr>
        <w:spacing w:line="360" w:lineRule="auto"/>
        <w:ind w:firstLineChars="0" w:firstLine="0"/>
        <w:jc w:val="right"/>
        <w:rPr>
          <w:u w:val="single"/>
        </w:rPr>
      </w:pPr>
    </w:p>
    <w:p w14:paraId="39DCD9EB" w14:textId="77777777" w:rsidR="003E2FB9" w:rsidRPr="00746628" w:rsidRDefault="003E2FB9" w:rsidP="003E2FB9">
      <w:pPr>
        <w:spacing w:line="360" w:lineRule="auto"/>
        <w:ind w:firstLineChars="0" w:firstLine="0"/>
        <w:jc w:val="right"/>
        <w:rPr>
          <w:u w:val="single"/>
        </w:rPr>
      </w:pPr>
    </w:p>
    <w:p w14:paraId="00E2E953" w14:textId="77777777" w:rsidR="003E2FB9" w:rsidRPr="00746628" w:rsidRDefault="003E2FB9" w:rsidP="003E2FB9">
      <w:pPr>
        <w:spacing w:line="360" w:lineRule="auto"/>
        <w:ind w:firstLineChars="0" w:firstLine="0"/>
        <w:jc w:val="right"/>
        <w:rPr>
          <w:u w:val="single"/>
        </w:rPr>
      </w:pPr>
    </w:p>
    <w:p w14:paraId="3FDFC08E" w14:textId="7C98F591" w:rsidR="003E2FB9" w:rsidRPr="00746628" w:rsidRDefault="003E2FB9" w:rsidP="003E2FB9">
      <w:pPr>
        <w:spacing w:line="360" w:lineRule="auto"/>
        <w:ind w:firstLineChars="0" w:firstLine="0"/>
        <w:jc w:val="center"/>
        <w:rPr>
          <w:rFonts w:ascii="宋体" w:hAnsi="宋体"/>
          <w:sz w:val="36"/>
          <w:szCs w:val="36"/>
        </w:rPr>
      </w:pPr>
      <w:r w:rsidRPr="00746628">
        <w:rPr>
          <w:rFonts w:ascii="宋体" w:hAnsi="宋体" w:hint="eastAsia"/>
          <w:sz w:val="36"/>
          <w:szCs w:val="36"/>
        </w:rPr>
        <w:t>哈尔滨工程大学本科生毕业论文</w:t>
      </w:r>
    </w:p>
    <w:p w14:paraId="284DB056" w14:textId="77777777" w:rsidR="003E2FB9" w:rsidRPr="00746628" w:rsidRDefault="003E2FB9" w:rsidP="003E2FB9">
      <w:pPr>
        <w:spacing w:line="360" w:lineRule="auto"/>
        <w:ind w:firstLineChars="0" w:firstLine="0"/>
        <w:jc w:val="right"/>
      </w:pPr>
    </w:p>
    <w:p w14:paraId="149AB97C" w14:textId="77777777" w:rsidR="003E2FB9" w:rsidRPr="00746628" w:rsidRDefault="003E2FB9" w:rsidP="003E2FB9">
      <w:pPr>
        <w:spacing w:line="360" w:lineRule="auto"/>
        <w:ind w:firstLineChars="0" w:firstLine="0"/>
        <w:jc w:val="right"/>
      </w:pPr>
      <w:bookmarkStart w:id="5" w:name="_Hlk196575381"/>
    </w:p>
    <w:bookmarkEnd w:id="5"/>
    <w:p w14:paraId="461FAD41" w14:textId="77777777" w:rsidR="003E2FB9" w:rsidRPr="00746628" w:rsidRDefault="003E2FB9" w:rsidP="003E2FB9">
      <w:pPr>
        <w:spacing w:line="360" w:lineRule="auto"/>
        <w:ind w:right="660" w:firstLineChars="0" w:firstLine="0"/>
        <w:jc w:val="center"/>
        <w:rPr>
          <w:rFonts w:ascii="黑体" w:eastAsia="黑体" w:hAnsi="黑体"/>
          <w:sz w:val="44"/>
          <w:szCs w:val="44"/>
        </w:rPr>
      </w:pPr>
      <w:r w:rsidRPr="00746628">
        <w:rPr>
          <w:rFonts w:ascii="黑体" w:eastAsia="黑体" w:hAnsi="黑体" w:hint="eastAsia"/>
          <w:sz w:val="44"/>
          <w:szCs w:val="44"/>
        </w:rPr>
        <w:t>基于需求预测的电商运输线路优化研究</w:t>
      </w:r>
    </w:p>
    <w:p w14:paraId="31B05C42" w14:textId="2DD78ADA" w:rsidR="003E2FB9" w:rsidRPr="00746628" w:rsidRDefault="003E2FB9" w:rsidP="003E2FB9">
      <w:pPr>
        <w:spacing w:line="360" w:lineRule="auto"/>
        <w:ind w:right="660" w:firstLineChars="0" w:firstLine="0"/>
        <w:jc w:val="center"/>
        <w:rPr>
          <w:rFonts w:ascii="黑体" w:eastAsia="黑体" w:hAnsi="黑体"/>
          <w:sz w:val="44"/>
          <w:szCs w:val="44"/>
        </w:rPr>
      </w:pPr>
      <w:r w:rsidRPr="00746628">
        <w:rPr>
          <w:rFonts w:ascii="黑体" w:eastAsia="黑体" w:hAnsi="黑体" w:hint="eastAsia"/>
          <w:sz w:val="44"/>
          <w:szCs w:val="44"/>
        </w:rPr>
        <w:t>——以</w:t>
      </w:r>
      <w:r w:rsidRPr="00746628">
        <w:rPr>
          <w:rFonts w:ascii="黑体" w:eastAsia="黑体" w:hAnsi="黑体" w:cs="Times New Roman"/>
          <w:sz w:val="44"/>
          <w:szCs w:val="44"/>
        </w:rPr>
        <w:t>X</w:t>
      </w:r>
      <w:r w:rsidRPr="00746628">
        <w:rPr>
          <w:rFonts w:ascii="黑体" w:eastAsia="黑体" w:hAnsi="黑体" w:hint="eastAsia"/>
          <w:sz w:val="44"/>
          <w:szCs w:val="44"/>
        </w:rPr>
        <w:t>公司为例</w:t>
      </w:r>
      <w:bookmarkStart w:id="6" w:name="_Hlk196575281"/>
    </w:p>
    <w:bookmarkEnd w:id="3"/>
    <w:p w14:paraId="2D822CDE" w14:textId="77777777" w:rsidR="003E2FB9" w:rsidRPr="00746628" w:rsidRDefault="003E2FB9" w:rsidP="003E2FB9">
      <w:pPr>
        <w:spacing w:line="360" w:lineRule="auto"/>
        <w:ind w:firstLineChars="0" w:firstLine="0"/>
      </w:pPr>
    </w:p>
    <w:p w14:paraId="47D9F11C" w14:textId="77777777" w:rsidR="003E2FB9" w:rsidRPr="00746628" w:rsidRDefault="003E2FB9" w:rsidP="003E2FB9">
      <w:pPr>
        <w:spacing w:line="360" w:lineRule="auto"/>
        <w:ind w:firstLineChars="0" w:firstLine="0"/>
      </w:pPr>
    </w:p>
    <w:p w14:paraId="17AA5E6C" w14:textId="77777777" w:rsidR="003E2FB9" w:rsidRPr="00746628" w:rsidRDefault="003E2FB9" w:rsidP="003E2FB9">
      <w:pPr>
        <w:spacing w:line="360" w:lineRule="auto"/>
        <w:ind w:firstLineChars="0" w:firstLine="0"/>
      </w:pPr>
    </w:p>
    <w:p w14:paraId="3B87495C" w14:textId="77777777" w:rsidR="003E2FB9" w:rsidRPr="00746628" w:rsidRDefault="003E2FB9" w:rsidP="003E2FB9">
      <w:pPr>
        <w:spacing w:line="360" w:lineRule="auto"/>
        <w:ind w:firstLineChars="0" w:firstLine="0"/>
      </w:pPr>
    </w:p>
    <w:p w14:paraId="7CB76826" w14:textId="77777777" w:rsidR="003E2FB9" w:rsidRPr="00746628" w:rsidRDefault="003E2FB9" w:rsidP="003E2FB9">
      <w:pPr>
        <w:spacing w:line="360" w:lineRule="auto"/>
        <w:ind w:firstLineChars="0" w:firstLine="0"/>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830"/>
      </w:tblGrid>
      <w:tr w:rsidR="00DF5F68" w:rsidRPr="00746628" w14:paraId="57AB5741" w14:textId="77777777" w:rsidTr="00DF5F68">
        <w:trPr>
          <w:jc w:val="center"/>
        </w:trPr>
        <w:tc>
          <w:tcPr>
            <w:tcW w:w="2268" w:type="dxa"/>
          </w:tcPr>
          <w:p w14:paraId="76E32ECD" w14:textId="10EA76A3" w:rsidR="00DF5F68" w:rsidRPr="00746628" w:rsidRDefault="00DF5F68" w:rsidP="00DF5F68">
            <w:pPr>
              <w:spacing w:line="360" w:lineRule="auto"/>
              <w:ind w:firstLineChars="0" w:firstLine="0"/>
              <w:jc w:val="right"/>
              <w:rPr>
                <w:sz w:val="30"/>
                <w:szCs w:val="30"/>
              </w:rPr>
            </w:pPr>
            <w:r w:rsidRPr="00746628">
              <w:rPr>
                <w:rFonts w:hint="eastAsia"/>
                <w:sz w:val="30"/>
                <w:szCs w:val="30"/>
              </w:rPr>
              <w:t>学</w:t>
            </w:r>
            <w:r w:rsidRPr="00746628">
              <w:rPr>
                <w:rFonts w:hint="eastAsia"/>
                <w:sz w:val="30"/>
                <w:szCs w:val="30"/>
              </w:rPr>
              <w:t xml:space="preserve"> </w:t>
            </w:r>
            <w:r w:rsidRPr="00746628">
              <w:rPr>
                <w:rFonts w:hint="eastAsia"/>
                <w:sz w:val="30"/>
                <w:szCs w:val="30"/>
              </w:rPr>
              <w:t>院</w:t>
            </w:r>
            <w:r w:rsidRPr="00746628">
              <w:rPr>
                <w:rFonts w:hint="eastAsia"/>
                <w:sz w:val="30"/>
                <w:szCs w:val="30"/>
              </w:rPr>
              <w:t xml:space="preserve"> </w:t>
            </w:r>
            <w:r w:rsidRPr="00746628">
              <w:rPr>
                <w:rFonts w:hint="eastAsia"/>
                <w:sz w:val="30"/>
                <w:szCs w:val="30"/>
              </w:rPr>
              <w:t>名</w:t>
            </w:r>
            <w:r w:rsidRPr="00746628">
              <w:rPr>
                <w:rFonts w:hint="eastAsia"/>
                <w:sz w:val="30"/>
                <w:szCs w:val="30"/>
              </w:rPr>
              <w:t xml:space="preserve"> </w:t>
            </w:r>
            <w:r w:rsidRPr="00746628">
              <w:rPr>
                <w:rFonts w:hint="eastAsia"/>
                <w:sz w:val="30"/>
                <w:szCs w:val="30"/>
              </w:rPr>
              <w:t>称：</w:t>
            </w:r>
          </w:p>
        </w:tc>
        <w:tc>
          <w:tcPr>
            <w:tcW w:w="2830" w:type="dxa"/>
          </w:tcPr>
          <w:p w14:paraId="04875A99" w14:textId="6BB48517" w:rsidR="00DF5F68" w:rsidRPr="00746628" w:rsidRDefault="00DF5F68" w:rsidP="00DF5F68">
            <w:pPr>
              <w:spacing w:line="360" w:lineRule="auto"/>
              <w:ind w:firstLineChars="0" w:firstLine="0"/>
              <w:jc w:val="left"/>
              <w:rPr>
                <w:sz w:val="30"/>
                <w:szCs w:val="30"/>
                <w:u w:val="single"/>
              </w:rPr>
            </w:pPr>
            <w:r w:rsidRPr="00746628">
              <w:rPr>
                <w:rFonts w:hint="eastAsia"/>
                <w:sz w:val="30"/>
                <w:szCs w:val="30"/>
                <w:u w:val="single"/>
              </w:rPr>
              <w:t xml:space="preserve"> </w:t>
            </w:r>
            <w:r w:rsidRPr="00746628">
              <w:rPr>
                <w:rFonts w:hint="eastAsia"/>
                <w:sz w:val="30"/>
                <w:szCs w:val="30"/>
                <w:u w:val="single"/>
              </w:rPr>
              <w:t>经济管理学院</w:t>
            </w:r>
            <w:r w:rsidRPr="00746628">
              <w:rPr>
                <w:rFonts w:hint="eastAsia"/>
                <w:sz w:val="30"/>
                <w:szCs w:val="30"/>
                <w:u w:val="single"/>
              </w:rPr>
              <w:t xml:space="preserve"> </w:t>
            </w:r>
          </w:p>
        </w:tc>
      </w:tr>
      <w:tr w:rsidR="00DF5F68" w:rsidRPr="00746628" w14:paraId="47781E3F" w14:textId="77777777" w:rsidTr="00DF5F68">
        <w:trPr>
          <w:jc w:val="center"/>
        </w:trPr>
        <w:tc>
          <w:tcPr>
            <w:tcW w:w="2268" w:type="dxa"/>
          </w:tcPr>
          <w:p w14:paraId="633F30E1" w14:textId="69BF8699" w:rsidR="00DF5F68" w:rsidRPr="00746628" w:rsidRDefault="00DF5F68" w:rsidP="00DF5F68">
            <w:pPr>
              <w:spacing w:line="360" w:lineRule="auto"/>
              <w:ind w:firstLineChars="0" w:firstLine="0"/>
              <w:jc w:val="right"/>
              <w:rPr>
                <w:sz w:val="30"/>
                <w:szCs w:val="30"/>
              </w:rPr>
            </w:pPr>
            <w:r w:rsidRPr="00746628">
              <w:rPr>
                <w:rFonts w:hint="eastAsia"/>
                <w:sz w:val="30"/>
                <w:szCs w:val="30"/>
              </w:rPr>
              <w:t>专</w:t>
            </w:r>
            <w:r w:rsidRPr="00746628">
              <w:rPr>
                <w:rFonts w:hint="eastAsia"/>
                <w:sz w:val="30"/>
                <w:szCs w:val="30"/>
              </w:rPr>
              <w:t xml:space="preserve"> </w:t>
            </w:r>
            <w:r w:rsidRPr="00746628">
              <w:rPr>
                <w:rFonts w:hint="eastAsia"/>
                <w:sz w:val="30"/>
                <w:szCs w:val="30"/>
              </w:rPr>
              <w:t>业</w:t>
            </w:r>
            <w:r w:rsidRPr="00746628">
              <w:rPr>
                <w:rFonts w:hint="eastAsia"/>
                <w:sz w:val="30"/>
                <w:szCs w:val="30"/>
              </w:rPr>
              <w:t xml:space="preserve"> </w:t>
            </w:r>
            <w:r w:rsidRPr="00746628">
              <w:rPr>
                <w:rFonts w:hint="eastAsia"/>
                <w:sz w:val="30"/>
                <w:szCs w:val="30"/>
              </w:rPr>
              <w:t>名</w:t>
            </w:r>
            <w:r w:rsidRPr="00746628">
              <w:rPr>
                <w:rFonts w:hint="eastAsia"/>
                <w:sz w:val="30"/>
                <w:szCs w:val="30"/>
              </w:rPr>
              <w:t xml:space="preserve"> </w:t>
            </w:r>
            <w:r w:rsidRPr="00746628">
              <w:rPr>
                <w:rFonts w:hint="eastAsia"/>
                <w:sz w:val="30"/>
                <w:szCs w:val="30"/>
              </w:rPr>
              <w:t>称：</w:t>
            </w:r>
          </w:p>
        </w:tc>
        <w:tc>
          <w:tcPr>
            <w:tcW w:w="2830" w:type="dxa"/>
          </w:tcPr>
          <w:p w14:paraId="0A430088" w14:textId="48876228" w:rsidR="00DF5F68" w:rsidRPr="00746628" w:rsidRDefault="00DF5F68" w:rsidP="00DF5F68">
            <w:pPr>
              <w:spacing w:line="360" w:lineRule="auto"/>
              <w:ind w:firstLineChars="0" w:firstLine="0"/>
              <w:jc w:val="left"/>
              <w:rPr>
                <w:sz w:val="30"/>
                <w:szCs w:val="30"/>
                <w:u w:val="single"/>
              </w:rPr>
            </w:pPr>
            <w:r w:rsidRPr="00746628">
              <w:rPr>
                <w:rFonts w:hint="eastAsia"/>
                <w:sz w:val="30"/>
                <w:szCs w:val="30"/>
                <w:u w:val="single"/>
              </w:rPr>
              <w:t xml:space="preserve">   </w:t>
            </w:r>
            <w:r w:rsidRPr="00746628">
              <w:rPr>
                <w:rFonts w:hint="eastAsia"/>
                <w:sz w:val="30"/>
                <w:szCs w:val="30"/>
                <w:u w:val="single"/>
              </w:rPr>
              <w:t>电子商务</w:t>
            </w:r>
            <w:r w:rsidRPr="00746628">
              <w:rPr>
                <w:rFonts w:hint="eastAsia"/>
                <w:sz w:val="30"/>
                <w:szCs w:val="30"/>
                <w:u w:val="single"/>
              </w:rPr>
              <w:t xml:space="preserve">   </w:t>
            </w:r>
          </w:p>
        </w:tc>
      </w:tr>
      <w:tr w:rsidR="00DF5F68" w:rsidRPr="00746628" w14:paraId="765F5D5B" w14:textId="77777777" w:rsidTr="00DF5F68">
        <w:trPr>
          <w:jc w:val="center"/>
        </w:trPr>
        <w:tc>
          <w:tcPr>
            <w:tcW w:w="2268" w:type="dxa"/>
          </w:tcPr>
          <w:p w14:paraId="662D439B" w14:textId="0D8E0078" w:rsidR="00DF5F68" w:rsidRPr="00746628" w:rsidRDefault="00DF5F68" w:rsidP="00DF5F68">
            <w:pPr>
              <w:spacing w:line="360" w:lineRule="auto"/>
              <w:ind w:firstLineChars="0" w:firstLine="0"/>
              <w:jc w:val="right"/>
              <w:rPr>
                <w:sz w:val="30"/>
                <w:szCs w:val="30"/>
              </w:rPr>
            </w:pPr>
            <w:r w:rsidRPr="00746628">
              <w:rPr>
                <w:rFonts w:hint="eastAsia"/>
                <w:sz w:val="30"/>
                <w:szCs w:val="30"/>
              </w:rPr>
              <w:t>学</w:t>
            </w:r>
            <w:r w:rsidRPr="00746628">
              <w:rPr>
                <w:rFonts w:hint="eastAsia"/>
                <w:sz w:val="30"/>
                <w:szCs w:val="30"/>
              </w:rPr>
              <w:t xml:space="preserve"> </w:t>
            </w:r>
            <w:r w:rsidRPr="00746628">
              <w:rPr>
                <w:rFonts w:hint="eastAsia"/>
                <w:sz w:val="30"/>
                <w:szCs w:val="30"/>
              </w:rPr>
              <w:t>生</w:t>
            </w:r>
            <w:r w:rsidRPr="00746628">
              <w:rPr>
                <w:rFonts w:hint="eastAsia"/>
                <w:sz w:val="30"/>
                <w:szCs w:val="30"/>
              </w:rPr>
              <w:t xml:space="preserve"> </w:t>
            </w:r>
            <w:r w:rsidRPr="00746628">
              <w:rPr>
                <w:rFonts w:hint="eastAsia"/>
                <w:sz w:val="30"/>
                <w:szCs w:val="30"/>
              </w:rPr>
              <w:t>姓</w:t>
            </w:r>
            <w:r w:rsidRPr="00746628">
              <w:rPr>
                <w:rFonts w:hint="eastAsia"/>
                <w:sz w:val="30"/>
                <w:szCs w:val="30"/>
              </w:rPr>
              <w:t xml:space="preserve"> </w:t>
            </w:r>
            <w:r w:rsidRPr="00746628">
              <w:rPr>
                <w:rFonts w:hint="eastAsia"/>
                <w:sz w:val="30"/>
                <w:szCs w:val="30"/>
              </w:rPr>
              <w:t>名：</w:t>
            </w:r>
          </w:p>
        </w:tc>
        <w:tc>
          <w:tcPr>
            <w:tcW w:w="2830" w:type="dxa"/>
          </w:tcPr>
          <w:p w14:paraId="718780A6" w14:textId="4C714AF1" w:rsidR="00DF5F68" w:rsidRPr="00746628" w:rsidRDefault="00DF5F68" w:rsidP="00DF5F68">
            <w:pPr>
              <w:spacing w:line="360" w:lineRule="auto"/>
              <w:ind w:firstLineChars="0" w:firstLine="0"/>
              <w:jc w:val="left"/>
              <w:rPr>
                <w:sz w:val="30"/>
                <w:szCs w:val="30"/>
                <w:u w:val="single"/>
              </w:rPr>
            </w:pPr>
            <w:r w:rsidRPr="00746628">
              <w:rPr>
                <w:rFonts w:hint="eastAsia"/>
                <w:sz w:val="30"/>
                <w:szCs w:val="30"/>
                <w:u w:val="single"/>
              </w:rPr>
              <w:t xml:space="preserve">    </w:t>
            </w:r>
            <w:bookmarkStart w:id="7" w:name="_Hlk199253225"/>
            <w:r w:rsidR="00E92325">
              <w:rPr>
                <w:sz w:val="30"/>
                <w:szCs w:val="30"/>
                <w:u w:val="single"/>
              </w:rPr>
              <w:t xml:space="preserve">      </w:t>
            </w:r>
            <w:bookmarkEnd w:id="7"/>
            <w:r w:rsidRPr="00746628">
              <w:rPr>
                <w:rFonts w:hint="eastAsia"/>
                <w:sz w:val="30"/>
                <w:szCs w:val="30"/>
                <w:u w:val="single"/>
              </w:rPr>
              <w:t xml:space="preserve">    </w:t>
            </w:r>
          </w:p>
        </w:tc>
      </w:tr>
      <w:tr w:rsidR="00DF5F68" w:rsidRPr="00746628" w14:paraId="3059CF63" w14:textId="77777777" w:rsidTr="00DF5F68">
        <w:trPr>
          <w:jc w:val="center"/>
        </w:trPr>
        <w:tc>
          <w:tcPr>
            <w:tcW w:w="2268" w:type="dxa"/>
          </w:tcPr>
          <w:p w14:paraId="438D7268" w14:textId="56FF234D" w:rsidR="00DF5F68" w:rsidRPr="00746628" w:rsidRDefault="00DF5F68" w:rsidP="00DF5F68">
            <w:pPr>
              <w:spacing w:line="360" w:lineRule="auto"/>
              <w:ind w:firstLineChars="0" w:firstLine="0"/>
              <w:jc w:val="right"/>
              <w:rPr>
                <w:sz w:val="30"/>
                <w:szCs w:val="30"/>
              </w:rPr>
            </w:pPr>
            <w:r w:rsidRPr="00746628">
              <w:rPr>
                <w:rFonts w:hint="eastAsia"/>
                <w:sz w:val="30"/>
                <w:szCs w:val="30"/>
              </w:rPr>
              <w:t>指</w:t>
            </w:r>
            <w:r w:rsidRPr="00746628">
              <w:rPr>
                <w:rFonts w:hint="eastAsia"/>
                <w:sz w:val="30"/>
                <w:szCs w:val="30"/>
              </w:rPr>
              <w:t xml:space="preserve"> </w:t>
            </w:r>
            <w:r w:rsidRPr="00746628">
              <w:rPr>
                <w:rFonts w:hint="eastAsia"/>
                <w:sz w:val="30"/>
                <w:szCs w:val="30"/>
              </w:rPr>
              <w:t>导</w:t>
            </w:r>
            <w:r w:rsidRPr="00746628">
              <w:rPr>
                <w:rFonts w:hint="eastAsia"/>
                <w:sz w:val="30"/>
                <w:szCs w:val="30"/>
              </w:rPr>
              <w:t xml:space="preserve"> </w:t>
            </w:r>
            <w:r w:rsidRPr="00746628">
              <w:rPr>
                <w:rFonts w:hint="eastAsia"/>
                <w:sz w:val="30"/>
                <w:szCs w:val="30"/>
              </w:rPr>
              <w:t>教</w:t>
            </w:r>
            <w:r w:rsidRPr="00746628">
              <w:rPr>
                <w:rFonts w:hint="eastAsia"/>
                <w:sz w:val="30"/>
                <w:szCs w:val="30"/>
              </w:rPr>
              <w:t xml:space="preserve"> </w:t>
            </w:r>
            <w:r w:rsidRPr="00746628">
              <w:rPr>
                <w:rFonts w:hint="eastAsia"/>
                <w:sz w:val="30"/>
                <w:szCs w:val="30"/>
              </w:rPr>
              <w:t>师：</w:t>
            </w:r>
          </w:p>
        </w:tc>
        <w:tc>
          <w:tcPr>
            <w:tcW w:w="2830" w:type="dxa"/>
          </w:tcPr>
          <w:p w14:paraId="246ACD7C" w14:textId="47630DCE" w:rsidR="00DF5F68" w:rsidRPr="00746628" w:rsidRDefault="00DF5F68" w:rsidP="00DF5F68">
            <w:pPr>
              <w:spacing w:line="360" w:lineRule="auto"/>
              <w:ind w:firstLineChars="0" w:firstLine="0"/>
              <w:jc w:val="left"/>
              <w:rPr>
                <w:sz w:val="30"/>
                <w:szCs w:val="30"/>
                <w:u w:val="single"/>
              </w:rPr>
            </w:pPr>
            <w:r w:rsidRPr="00746628">
              <w:rPr>
                <w:rFonts w:hint="eastAsia"/>
                <w:sz w:val="30"/>
                <w:szCs w:val="30"/>
                <w:u w:val="single"/>
              </w:rPr>
              <w:t xml:space="preserve">  </w:t>
            </w:r>
            <w:r w:rsidR="00E92325">
              <w:rPr>
                <w:sz w:val="30"/>
                <w:szCs w:val="30"/>
                <w:u w:val="single"/>
              </w:rPr>
              <w:t xml:space="preserve">            </w:t>
            </w:r>
          </w:p>
        </w:tc>
      </w:tr>
    </w:tbl>
    <w:p w14:paraId="2EE6C0FF" w14:textId="77777777" w:rsidR="003E2FB9" w:rsidRPr="00746628" w:rsidRDefault="003E2FB9" w:rsidP="003E2FB9">
      <w:pPr>
        <w:spacing w:line="360" w:lineRule="auto"/>
        <w:ind w:firstLineChars="0" w:firstLine="0"/>
      </w:pPr>
      <w:bookmarkStart w:id="8" w:name="_Hlk196576689"/>
    </w:p>
    <w:p w14:paraId="7C5DF381" w14:textId="77777777" w:rsidR="003E2FB9" w:rsidRPr="00746628" w:rsidRDefault="003E2FB9" w:rsidP="003E2FB9">
      <w:pPr>
        <w:spacing w:line="360" w:lineRule="auto"/>
        <w:ind w:firstLineChars="0" w:firstLine="0"/>
      </w:pPr>
    </w:p>
    <w:p w14:paraId="0E8C0CE6" w14:textId="77777777" w:rsidR="003E2FB9" w:rsidRPr="00746628" w:rsidRDefault="003E2FB9" w:rsidP="003E2FB9">
      <w:pPr>
        <w:spacing w:line="360" w:lineRule="auto"/>
        <w:ind w:firstLineChars="0" w:firstLine="0"/>
      </w:pPr>
    </w:p>
    <w:bookmarkEnd w:id="8"/>
    <w:p w14:paraId="1E30EAB7" w14:textId="19244E1D" w:rsidR="00DF5F68" w:rsidRPr="00746628" w:rsidRDefault="00DF5F68" w:rsidP="00DF5F68">
      <w:pPr>
        <w:spacing w:line="360" w:lineRule="auto"/>
        <w:ind w:firstLineChars="0" w:firstLine="0"/>
        <w:jc w:val="center"/>
        <w:rPr>
          <w:rFonts w:ascii="楷体" w:eastAsia="楷体" w:hAnsi="楷体"/>
          <w:sz w:val="36"/>
          <w:szCs w:val="36"/>
        </w:rPr>
      </w:pPr>
      <w:r w:rsidRPr="00746628">
        <w:rPr>
          <w:rFonts w:ascii="楷体" w:eastAsia="楷体" w:hAnsi="楷体" w:hint="eastAsia"/>
          <w:sz w:val="36"/>
          <w:szCs w:val="36"/>
        </w:rPr>
        <w:t>哈尔滨工程大学</w:t>
      </w:r>
    </w:p>
    <w:p w14:paraId="7647EB2A" w14:textId="77777777" w:rsidR="00EB3D12" w:rsidRPr="00746628" w:rsidRDefault="00DF5F68" w:rsidP="00DF5F68">
      <w:pPr>
        <w:spacing w:line="360" w:lineRule="auto"/>
        <w:ind w:firstLineChars="0" w:firstLine="0"/>
        <w:jc w:val="center"/>
        <w:rPr>
          <w:sz w:val="30"/>
          <w:szCs w:val="30"/>
        </w:rPr>
        <w:sectPr w:rsidR="00EB3D12" w:rsidRPr="00746628" w:rsidSect="008C0381">
          <w:headerReference w:type="even" r:id="rId8"/>
          <w:headerReference w:type="default" r:id="rId9"/>
          <w:footerReference w:type="even" r:id="rId10"/>
          <w:footerReference w:type="default" r:id="rId11"/>
          <w:headerReference w:type="first" r:id="rId12"/>
          <w:footerReference w:type="first" r:id="rId13"/>
          <w:pgSz w:w="11906" w:h="16838"/>
          <w:pgMar w:top="1588" w:right="1418" w:bottom="1588" w:left="1418" w:header="1134" w:footer="1134" w:gutter="0"/>
          <w:pgNumType w:start="1"/>
          <w:cols w:space="425"/>
          <w:docGrid w:type="lines" w:linePitch="326"/>
        </w:sectPr>
      </w:pPr>
      <w:r w:rsidRPr="00746628">
        <w:rPr>
          <w:rFonts w:hint="eastAsia"/>
          <w:sz w:val="30"/>
          <w:szCs w:val="30"/>
        </w:rPr>
        <w:t>2025</w:t>
      </w:r>
      <w:r w:rsidRPr="00746628">
        <w:rPr>
          <w:rFonts w:hint="eastAsia"/>
          <w:sz w:val="30"/>
          <w:szCs w:val="30"/>
        </w:rPr>
        <w:t>年</w:t>
      </w:r>
      <w:r w:rsidRPr="00746628">
        <w:rPr>
          <w:rFonts w:hint="eastAsia"/>
          <w:sz w:val="30"/>
          <w:szCs w:val="30"/>
        </w:rPr>
        <w:t>5</w:t>
      </w:r>
      <w:r w:rsidRPr="00746628">
        <w:rPr>
          <w:rFonts w:hint="eastAsia"/>
          <w:sz w:val="30"/>
          <w:szCs w:val="30"/>
        </w:rPr>
        <w:t>月</w:t>
      </w:r>
    </w:p>
    <w:p w14:paraId="73E75F38" w14:textId="77777777" w:rsidR="00DF5F68" w:rsidRPr="00746628" w:rsidRDefault="00DF5F68" w:rsidP="003E2FB9">
      <w:pPr>
        <w:spacing w:line="360" w:lineRule="auto"/>
        <w:ind w:firstLineChars="0" w:firstLine="0"/>
      </w:pPr>
    </w:p>
    <w:p w14:paraId="4497DD64" w14:textId="48D0B64D" w:rsidR="009276FC" w:rsidRPr="00746628" w:rsidRDefault="009276FC" w:rsidP="009276FC">
      <w:pPr>
        <w:wordWrap w:val="0"/>
        <w:spacing w:line="360" w:lineRule="auto"/>
        <w:ind w:firstLineChars="0" w:firstLine="0"/>
        <w:jc w:val="right"/>
      </w:pPr>
      <w:r w:rsidRPr="00746628">
        <w:rPr>
          <w:rFonts w:hint="eastAsia"/>
        </w:rPr>
        <w:t>学号</w:t>
      </w:r>
      <w:r w:rsidRPr="00746628">
        <w:rPr>
          <w:rFonts w:hint="eastAsia"/>
        </w:rPr>
        <w:t xml:space="preserve">  </w:t>
      </w:r>
      <w:r w:rsidRPr="00746628">
        <w:rPr>
          <w:rFonts w:hint="eastAsia"/>
          <w:u w:val="single"/>
        </w:rPr>
        <w:t xml:space="preserve"> </w:t>
      </w:r>
      <w:r w:rsidR="00E92325">
        <w:rPr>
          <w:sz w:val="30"/>
          <w:szCs w:val="30"/>
          <w:u w:val="single"/>
        </w:rPr>
        <w:t xml:space="preserve">        </w:t>
      </w:r>
      <w:r w:rsidRPr="00746628">
        <w:rPr>
          <w:rFonts w:hint="eastAsia"/>
          <w:u w:val="single"/>
        </w:rPr>
        <w:t xml:space="preserve"> </w:t>
      </w:r>
    </w:p>
    <w:p w14:paraId="11151222" w14:textId="77777777" w:rsidR="009276FC" w:rsidRPr="00746628" w:rsidRDefault="009276FC" w:rsidP="009276FC">
      <w:pPr>
        <w:wordWrap w:val="0"/>
        <w:spacing w:line="360" w:lineRule="auto"/>
        <w:ind w:firstLineChars="0" w:firstLine="0"/>
        <w:jc w:val="right"/>
        <w:rPr>
          <w:u w:val="single"/>
        </w:rPr>
      </w:pPr>
      <w:r w:rsidRPr="00746628">
        <w:rPr>
          <w:rFonts w:hint="eastAsia"/>
        </w:rPr>
        <w:t>密级</w:t>
      </w:r>
      <w:r w:rsidRPr="00746628">
        <w:rPr>
          <w:rFonts w:hint="eastAsia"/>
        </w:rPr>
        <w:t xml:space="preserve">  </w:t>
      </w:r>
      <w:r w:rsidRPr="00746628">
        <w:rPr>
          <w:u w:val="single"/>
        </w:rPr>
        <w:t xml:space="preserve"> </w:t>
      </w:r>
      <w:r w:rsidRPr="00746628">
        <w:rPr>
          <w:rFonts w:hint="eastAsia"/>
          <w:u w:val="single"/>
        </w:rPr>
        <w:t xml:space="preserve">           </w:t>
      </w:r>
    </w:p>
    <w:p w14:paraId="70655CCB" w14:textId="77777777" w:rsidR="009276FC" w:rsidRPr="00746628" w:rsidRDefault="009276FC" w:rsidP="009276FC">
      <w:pPr>
        <w:spacing w:line="360" w:lineRule="auto"/>
        <w:ind w:firstLineChars="0" w:firstLine="0"/>
        <w:jc w:val="right"/>
        <w:rPr>
          <w:u w:val="single"/>
        </w:rPr>
      </w:pPr>
    </w:p>
    <w:p w14:paraId="7BA5CBA8" w14:textId="77777777" w:rsidR="009276FC" w:rsidRPr="00746628" w:rsidRDefault="009276FC" w:rsidP="009276FC">
      <w:pPr>
        <w:spacing w:line="360" w:lineRule="auto"/>
        <w:ind w:firstLineChars="0" w:firstLine="0"/>
        <w:jc w:val="right"/>
        <w:rPr>
          <w:u w:val="single"/>
        </w:rPr>
      </w:pPr>
    </w:p>
    <w:p w14:paraId="2282EC3C" w14:textId="77777777" w:rsidR="009276FC" w:rsidRPr="00746628" w:rsidRDefault="009276FC" w:rsidP="009276FC">
      <w:pPr>
        <w:spacing w:line="360" w:lineRule="auto"/>
        <w:ind w:firstLineChars="0" w:firstLine="0"/>
        <w:jc w:val="right"/>
        <w:rPr>
          <w:u w:val="single"/>
        </w:rPr>
      </w:pPr>
    </w:p>
    <w:p w14:paraId="430F9FE3" w14:textId="77777777" w:rsidR="009276FC" w:rsidRPr="00746628" w:rsidRDefault="009276FC" w:rsidP="009276FC">
      <w:pPr>
        <w:spacing w:line="360" w:lineRule="auto"/>
        <w:ind w:right="660" w:firstLineChars="0" w:firstLine="0"/>
        <w:jc w:val="center"/>
        <w:rPr>
          <w:rFonts w:ascii="黑体" w:eastAsia="黑体" w:hAnsi="黑体"/>
          <w:sz w:val="44"/>
          <w:szCs w:val="44"/>
        </w:rPr>
      </w:pPr>
      <w:bookmarkStart w:id="9" w:name="_Hlk196576818"/>
      <w:r w:rsidRPr="00746628">
        <w:rPr>
          <w:rFonts w:ascii="黑体" w:eastAsia="黑体" w:hAnsi="黑体" w:hint="eastAsia"/>
          <w:sz w:val="44"/>
          <w:szCs w:val="44"/>
        </w:rPr>
        <w:t>基于需求预测的电商运输线路优化研究</w:t>
      </w:r>
    </w:p>
    <w:p w14:paraId="49758FEC" w14:textId="77777777" w:rsidR="009276FC" w:rsidRPr="00746628" w:rsidRDefault="009276FC" w:rsidP="009276FC">
      <w:pPr>
        <w:spacing w:line="360" w:lineRule="auto"/>
        <w:ind w:right="660" w:firstLineChars="0" w:firstLine="0"/>
        <w:jc w:val="center"/>
        <w:rPr>
          <w:rFonts w:ascii="黑体" w:eastAsia="黑体" w:hAnsi="黑体"/>
          <w:sz w:val="44"/>
          <w:szCs w:val="44"/>
        </w:rPr>
      </w:pPr>
      <w:r w:rsidRPr="00746628">
        <w:rPr>
          <w:rFonts w:ascii="黑体" w:eastAsia="黑体" w:hAnsi="黑体" w:hint="eastAsia"/>
          <w:sz w:val="44"/>
          <w:szCs w:val="44"/>
        </w:rPr>
        <w:t>——以</w:t>
      </w:r>
      <w:r w:rsidRPr="00746628">
        <w:rPr>
          <w:rFonts w:ascii="黑体" w:eastAsia="黑体" w:hAnsi="黑体" w:cs="Times New Roman"/>
          <w:sz w:val="44"/>
          <w:szCs w:val="44"/>
        </w:rPr>
        <w:t>X</w:t>
      </w:r>
      <w:r w:rsidRPr="00746628">
        <w:rPr>
          <w:rFonts w:ascii="黑体" w:eastAsia="黑体" w:hAnsi="黑体" w:hint="eastAsia"/>
          <w:sz w:val="44"/>
          <w:szCs w:val="44"/>
        </w:rPr>
        <w:t>公司为例</w:t>
      </w:r>
    </w:p>
    <w:bookmarkEnd w:id="0"/>
    <w:bookmarkEnd w:id="1"/>
    <w:bookmarkEnd w:id="6"/>
    <w:bookmarkEnd w:id="9"/>
    <w:p w14:paraId="4252404F" w14:textId="77777777" w:rsidR="009276FC" w:rsidRPr="00746628" w:rsidRDefault="009276FC" w:rsidP="009276FC">
      <w:pPr>
        <w:spacing w:line="360" w:lineRule="auto"/>
        <w:ind w:firstLineChars="0" w:firstLine="0"/>
      </w:pPr>
    </w:p>
    <w:p w14:paraId="59078A4B" w14:textId="3E53319B" w:rsidR="009276FC" w:rsidRPr="00746628" w:rsidRDefault="009276FC" w:rsidP="009276FC">
      <w:pPr>
        <w:spacing w:line="360" w:lineRule="auto"/>
        <w:ind w:firstLineChars="0" w:firstLine="0"/>
        <w:jc w:val="center"/>
      </w:pPr>
      <w:bookmarkStart w:id="10" w:name="_Hlk196576999"/>
      <w:r w:rsidRPr="00746628">
        <w:rPr>
          <w:sz w:val="36"/>
          <w:szCs w:val="36"/>
        </w:rPr>
        <w:t>Optimization of E-commerce Transportation Routes Based on Demand Forecasting: A Case Study of Company X</w:t>
      </w:r>
      <w:bookmarkEnd w:id="10"/>
    </w:p>
    <w:p w14:paraId="76D95233" w14:textId="77777777" w:rsidR="009276FC" w:rsidRPr="00746628" w:rsidRDefault="009276FC" w:rsidP="009276FC">
      <w:pPr>
        <w:spacing w:line="360" w:lineRule="auto"/>
        <w:ind w:firstLineChars="0" w:firstLine="0"/>
      </w:pPr>
    </w:p>
    <w:p w14:paraId="3AE42FEC" w14:textId="77777777" w:rsidR="00B63821" w:rsidRDefault="00B63821" w:rsidP="009276FC">
      <w:pPr>
        <w:spacing w:line="360" w:lineRule="auto"/>
        <w:ind w:firstLineChars="0" w:firstLine="0"/>
      </w:pPr>
    </w:p>
    <w:p w14:paraId="2E8AD29B" w14:textId="77777777" w:rsidR="00B63821" w:rsidRDefault="00B63821" w:rsidP="009276FC">
      <w:pPr>
        <w:spacing w:line="360" w:lineRule="auto"/>
        <w:ind w:firstLineChars="0" w:firstLine="0"/>
      </w:pPr>
    </w:p>
    <w:p w14:paraId="0714F627" w14:textId="77777777" w:rsidR="00B63821" w:rsidRPr="00746628" w:rsidRDefault="00B63821" w:rsidP="009276FC">
      <w:pPr>
        <w:spacing w:line="360" w:lineRule="auto"/>
        <w:ind w:firstLineChars="0" w:firstLine="0"/>
      </w:pPr>
    </w:p>
    <w:p w14:paraId="2AFC005E" w14:textId="77777777" w:rsidR="009276FC" w:rsidRPr="00746628" w:rsidRDefault="009276FC" w:rsidP="009276FC">
      <w:pPr>
        <w:spacing w:line="360" w:lineRule="auto"/>
        <w:ind w:firstLineChars="0" w:firstLine="0"/>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497"/>
      </w:tblGrid>
      <w:tr w:rsidR="007726CA" w:rsidRPr="00746628" w14:paraId="40CFD736" w14:textId="77777777" w:rsidTr="007726CA">
        <w:trPr>
          <w:trHeight w:val="283"/>
          <w:jc w:val="center"/>
        </w:trPr>
        <w:tc>
          <w:tcPr>
            <w:tcW w:w="0" w:type="auto"/>
          </w:tcPr>
          <w:p w14:paraId="6F424FB9" w14:textId="7B86CDEE" w:rsidR="007726CA" w:rsidRPr="00746628" w:rsidRDefault="007726CA" w:rsidP="007726CA">
            <w:pPr>
              <w:spacing w:line="520" w:lineRule="exact"/>
              <w:ind w:firstLineChars="0" w:firstLine="0"/>
              <w:jc w:val="distribute"/>
              <w:rPr>
                <w:sz w:val="28"/>
                <w:szCs w:val="28"/>
              </w:rPr>
            </w:pPr>
            <w:r w:rsidRPr="00746628">
              <w:rPr>
                <w:rFonts w:hint="eastAsia"/>
                <w:sz w:val="28"/>
                <w:szCs w:val="28"/>
              </w:rPr>
              <w:t>学生姓名：</w:t>
            </w:r>
          </w:p>
        </w:tc>
        <w:tc>
          <w:tcPr>
            <w:tcW w:w="2497" w:type="dxa"/>
          </w:tcPr>
          <w:p w14:paraId="5DF9521C" w14:textId="3360E104"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00C25B4D">
              <w:rPr>
                <w:rFonts w:hint="eastAsia"/>
                <w:sz w:val="28"/>
                <w:szCs w:val="28"/>
                <w:u w:val="single"/>
              </w:rPr>
              <w:t xml:space="preserve">        </w:t>
            </w:r>
            <w:r w:rsidRPr="00746628">
              <w:rPr>
                <w:rFonts w:hint="eastAsia"/>
                <w:sz w:val="28"/>
                <w:szCs w:val="28"/>
                <w:u w:val="single"/>
              </w:rPr>
              <w:t xml:space="preserve">    </w:t>
            </w:r>
          </w:p>
        </w:tc>
      </w:tr>
      <w:tr w:rsidR="007726CA" w:rsidRPr="00746628" w14:paraId="36ACC4E8" w14:textId="77777777" w:rsidTr="007726CA">
        <w:trPr>
          <w:trHeight w:val="283"/>
          <w:jc w:val="center"/>
        </w:trPr>
        <w:tc>
          <w:tcPr>
            <w:tcW w:w="0" w:type="auto"/>
          </w:tcPr>
          <w:p w14:paraId="008000B2" w14:textId="7D9716C6" w:rsidR="007726CA" w:rsidRPr="00746628" w:rsidRDefault="007726CA" w:rsidP="007726CA">
            <w:pPr>
              <w:spacing w:line="520" w:lineRule="exact"/>
              <w:ind w:firstLineChars="0" w:firstLine="0"/>
              <w:jc w:val="distribute"/>
              <w:rPr>
                <w:sz w:val="28"/>
                <w:szCs w:val="28"/>
              </w:rPr>
            </w:pPr>
            <w:r w:rsidRPr="00746628">
              <w:rPr>
                <w:rFonts w:hint="eastAsia"/>
                <w:sz w:val="28"/>
                <w:szCs w:val="28"/>
              </w:rPr>
              <w:t>所在学院：</w:t>
            </w:r>
          </w:p>
        </w:tc>
        <w:tc>
          <w:tcPr>
            <w:tcW w:w="2497" w:type="dxa"/>
          </w:tcPr>
          <w:p w14:paraId="49A76A7B" w14:textId="5E4C88F9"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Pr="00746628">
              <w:rPr>
                <w:rFonts w:hint="eastAsia"/>
                <w:sz w:val="28"/>
                <w:szCs w:val="28"/>
                <w:u w:val="single"/>
              </w:rPr>
              <w:t>经济管理学院</w:t>
            </w:r>
            <w:r w:rsidRPr="00746628">
              <w:rPr>
                <w:rFonts w:hint="eastAsia"/>
                <w:sz w:val="28"/>
                <w:szCs w:val="28"/>
                <w:u w:val="single"/>
              </w:rPr>
              <w:t xml:space="preserve">  </w:t>
            </w:r>
          </w:p>
        </w:tc>
      </w:tr>
      <w:tr w:rsidR="007726CA" w:rsidRPr="00746628" w14:paraId="0AF1AA49" w14:textId="77777777" w:rsidTr="007726CA">
        <w:trPr>
          <w:trHeight w:val="283"/>
          <w:jc w:val="center"/>
        </w:trPr>
        <w:tc>
          <w:tcPr>
            <w:tcW w:w="0" w:type="auto"/>
          </w:tcPr>
          <w:p w14:paraId="1D0ABD84" w14:textId="285198C0" w:rsidR="007726CA" w:rsidRPr="00746628" w:rsidRDefault="007726CA" w:rsidP="007726CA">
            <w:pPr>
              <w:spacing w:line="520" w:lineRule="exact"/>
              <w:ind w:firstLineChars="0" w:firstLine="0"/>
              <w:jc w:val="distribute"/>
              <w:rPr>
                <w:sz w:val="28"/>
                <w:szCs w:val="28"/>
              </w:rPr>
            </w:pPr>
            <w:r w:rsidRPr="00746628">
              <w:rPr>
                <w:rFonts w:hint="eastAsia"/>
                <w:sz w:val="28"/>
                <w:szCs w:val="28"/>
              </w:rPr>
              <w:t>所在专业：</w:t>
            </w:r>
          </w:p>
        </w:tc>
        <w:tc>
          <w:tcPr>
            <w:tcW w:w="2497" w:type="dxa"/>
          </w:tcPr>
          <w:p w14:paraId="40154480" w14:textId="72AFEC66"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Pr="00746628">
              <w:rPr>
                <w:rFonts w:hint="eastAsia"/>
                <w:sz w:val="28"/>
                <w:szCs w:val="28"/>
                <w:u w:val="single"/>
              </w:rPr>
              <w:t>电子商务</w:t>
            </w:r>
            <w:r w:rsidRPr="00746628">
              <w:rPr>
                <w:rFonts w:hint="eastAsia"/>
                <w:sz w:val="28"/>
                <w:szCs w:val="28"/>
                <w:u w:val="single"/>
              </w:rPr>
              <w:t xml:space="preserve">     </w:t>
            </w:r>
          </w:p>
        </w:tc>
      </w:tr>
      <w:tr w:rsidR="007726CA" w:rsidRPr="00746628" w14:paraId="1CE7606F" w14:textId="77777777" w:rsidTr="007726CA">
        <w:trPr>
          <w:trHeight w:val="283"/>
          <w:jc w:val="center"/>
        </w:trPr>
        <w:tc>
          <w:tcPr>
            <w:tcW w:w="0" w:type="auto"/>
          </w:tcPr>
          <w:p w14:paraId="741E6671" w14:textId="5D5DCA1A" w:rsidR="007726CA" w:rsidRPr="00746628" w:rsidRDefault="007726CA" w:rsidP="007726CA">
            <w:pPr>
              <w:spacing w:line="520" w:lineRule="exact"/>
              <w:ind w:firstLineChars="0" w:firstLine="0"/>
              <w:jc w:val="distribute"/>
              <w:rPr>
                <w:sz w:val="28"/>
                <w:szCs w:val="28"/>
              </w:rPr>
            </w:pPr>
            <w:r w:rsidRPr="00746628">
              <w:rPr>
                <w:rFonts w:hint="eastAsia"/>
                <w:sz w:val="28"/>
                <w:szCs w:val="28"/>
              </w:rPr>
              <w:t>指导教师：</w:t>
            </w:r>
          </w:p>
        </w:tc>
        <w:tc>
          <w:tcPr>
            <w:tcW w:w="2497" w:type="dxa"/>
          </w:tcPr>
          <w:p w14:paraId="4D4CF888" w14:textId="5CBD13DC"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003312E4">
              <w:rPr>
                <w:rFonts w:hint="eastAsia"/>
                <w:sz w:val="28"/>
                <w:szCs w:val="28"/>
                <w:u w:val="single"/>
              </w:rPr>
              <w:t xml:space="preserve">       </w:t>
            </w:r>
            <w:r w:rsidRPr="00746628">
              <w:rPr>
                <w:rFonts w:hint="eastAsia"/>
                <w:sz w:val="28"/>
                <w:szCs w:val="28"/>
                <w:u w:val="single"/>
              </w:rPr>
              <w:t xml:space="preserve">     </w:t>
            </w:r>
          </w:p>
        </w:tc>
      </w:tr>
      <w:tr w:rsidR="007726CA" w:rsidRPr="00746628" w14:paraId="751F3797" w14:textId="77777777" w:rsidTr="007726CA">
        <w:trPr>
          <w:trHeight w:val="283"/>
          <w:jc w:val="center"/>
        </w:trPr>
        <w:tc>
          <w:tcPr>
            <w:tcW w:w="0" w:type="auto"/>
          </w:tcPr>
          <w:p w14:paraId="736B52CB" w14:textId="721F24CE" w:rsidR="007726CA" w:rsidRPr="00746628" w:rsidRDefault="007726CA" w:rsidP="00B63821">
            <w:pPr>
              <w:spacing w:line="520" w:lineRule="exact"/>
              <w:ind w:firstLineChars="0" w:firstLine="0"/>
              <w:rPr>
                <w:sz w:val="28"/>
                <w:szCs w:val="28"/>
              </w:rPr>
            </w:pPr>
            <w:r w:rsidRPr="00B63821">
              <w:rPr>
                <w:rFonts w:hint="eastAsia"/>
                <w:spacing w:val="560"/>
                <w:sz w:val="28"/>
                <w:szCs w:val="28"/>
                <w:fitText w:val="1680" w:id="-707007488"/>
              </w:rPr>
              <w:t>职</w:t>
            </w:r>
            <w:r w:rsidRPr="00B63821">
              <w:rPr>
                <w:rFonts w:hint="eastAsia"/>
                <w:sz w:val="28"/>
                <w:szCs w:val="28"/>
                <w:fitText w:val="1680" w:id="-707007488"/>
              </w:rPr>
              <w:t>称</w:t>
            </w:r>
            <w:r w:rsidRPr="00746628">
              <w:rPr>
                <w:rFonts w:hint="eastAsia"/>
                <w:sz w:val="28"/>
                <w:szCs w:val="28"/>
              </w:rPr>
              <w:t>：</w:t>
            </w:r>
          </w:p>
        </w:tc>
        <w:tc>
          <w:tcPr>
            <w:tcW w:w="2497" w:type="dxa"/>
          </w:tcPr>
          <w:p w14:paraId="77543918" w14:textId="3ACE7F96"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00776973">
              <w:rPr>
                <w:sz w:val="30"/>
                <w:szCs w:val="30"/>
                <w:u w:val="single"/>
              </w:rPr>
              <w:t xml:space="preserve">          </w:t>
            </w:r>
            <w:r w:rsidRPr="00746628">
              <w:rPr>
                <w:rFonts w:hint="eastAsia"/>
                <w:sz w:val="28"/>
                <w:szCs w:val="28"/>
                <w:u w:val="single"/>
              </w:rPr>
              <w:t xml:space="preserve">   </w:t>
            </w:r>
          </w:p>
        </w:tc>
      </w:tr>
      <w:tr w:rsidR="007726CA" w:rsidRPr="00746628" w14:paraId="75A20E8B" w14:textId="77777777" w:rsidTr="007726CA">
        <w:trPr>
          <w:trHeight w:val="283"/>
          <w:jc w:val="center"/>
        </w:trPr>
        <w:tc>
          <w:tcPr>
            <w:tcW w:w="0" w:type="auto"/>
          </w:tcPr>
          <w:p w14:paraId="49A48F05" w14:textId="2FD3D91D" w:rsidR="007726CA" w:rsidRPr="00746628" w:rsidRDefault="007726CA" w:rsidP="007726CA">
            <w:pPr>
              <w:spacing w:line="520" w:lineRule="exact"/>
              <w:ind w:firstLineChars="0" w:firstLine="0"/>
              <w:jc w:val="distribute"/>
              <w:rPr>
                <w:sz w:val="28"/>
                <w:szCs w:val="28"/>
              </w:rPr>
            </w:pPr>
            <w:r w:rsidRPr="00746628">
              <w:rPr>
                <w:rFonts w:hint="eastAsia"/>
                <w:sz w:val="28"/>
                <w:szCs w:val="28"/>
              </w:rPr>
              <w:t>所在单位：</w:t>
            </w:r>
          </w:p>
        </w:tc>
        <w:tc>
          <w:tcPr>
            <w:tcW w:w="2497" w:type="dxa"/>
          </w:tcPr>
          <w:p w14:paraId="490F93B3" w14:textId="54D868F0"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Pr="00746628">
              <w:rPr>
                <w:rFonts w:hint="eastAsia"/>
                <w:sz w:val="28"/>
                <w:szCs w:val="28"/>
                <w:u w:val="single"/>
              </w:rPr>
              <w:t>哈尔滨工程大学</w:t>
            </w:r>
            <w:r w:rsidRPr="00746628">
              <w:rPr>
                <w:rFonts w:hint="eastAsia"/>
                <w:sz w:val="28"/>
                <w:szCs w:val="28"/>
                <w:u w:val="single"/>
              </w:rPr>
              <w:t xml:space="preserve"> </w:t>
            </w:r>
          </w:p>
        </w:tc>
      </w:tr>
      <w:tr w:rsidR="007726CA" w:rsidRPr="00746628" w14:paraId="1FAFB06A" w14:textId="77777777" w:rsidTr="007726CA">
        <w:trPr>
          <w:trHeight w:val="283"/>
          <w:jc w:val="center"/>
        </w:trPr>
        <w:tc>
          <w:tcPr>
            <w:tcW w:w="0" w:type="auto"/>
          </w:tcPr>
          <w:p w14:paraId="6514E680" w14:textId="6D3D0520" w:rsidR="007726CA" w:rsidRPr="00746628" w:rsidRDefault="007726CA" w:rsidP="007726CA">
            <w:pPr>
              <w:spacing w:line="520" w:lineRule="exact"/>
              <w:ind w:firstLineChars="0" w:firstLine="0"/>
              <w:jc w:val="distribute"/>
              <w:rPr>
                <w:sz w:val="28"/>
                <w:szCs w:val="28"/>
              </w:rPr>
            </w:pPr>
            <w:r w:rsidRPr="00746628">
              <w:rPr>
                <w:rFonts w:hint="eastAsia"/>
                <w:sz w:val="28"/>
                <w:szCs w:val="28"/>
              </w:rPr>
              <w:t>论文提交日期；</w:t>
            </w:r>
          </w:p>
        </w:tc>
        <w:tc>
          <w:tcPr>
            <w:tcW w:w="2497" w:type="dxa"/>
          </w:tcPr>
          <w:p w14:paraId="6DDBAE04" w14:textId="0D6B695B" w:rsidR="007726CA" w:rsidRPr="00746628" w:rsidRDefault="007726CA" w:rsidP="007726CA">
            <w:pPr>
              <w:spacing w:line="520" w:lineRule="exact"/>
              <w:ind w:firstLineChars="0" w:firstLine="0"/>
              <w:jc w:val="left"/>
              <w:rPr>
                <w:sz w:val="28"/>
                <w:szCs w:val="28"/>
                <w:u w:val="single"/>
              </w:rPr>
            </w:pPr>
            <w:bookmarkStart w:id="11" w:name="_Hlk196577689"/>
            <w:r w:rsidRPr="00746628">
              <w:rPr>
                <w:rFonts w:hint="eastAsia"/>
                <w:sz w:val="28"/>
                <w:szCs w:val="28"/>
                <w:u w:val="single"/>
              </w:rPr>
              <w:t>2025</w:t>
            </w:r>
            <w:r w:rsidRPr="00746628">
              <w:rPr>
                <w:rFonts w:hint="eastAsia"/>
                <w:sz w:val="28"/>
                <w:szCs w:val="28"/>
                <w:u w:val="single"/>
              </w:rPr>
              <w:t>年</w:t>
            </w:r>
            <w:r w:rsidRPr="00746628">
              <w:rPr>
                <w:rFonts w:hint="eastAsia"/>
                <w:sz w:val="28"/>
                <w:szCs w:val="28"/>
                <w:u w:val="single"/>
              </w:rPr>
              <w:t>5</w:t>
            </w:r>
            <w:r w:rsidRPr="00746628">
              <w:rPr>
                <w:rFonts w:hint="eastAsia"/>
                <w:sz w:val="28"/>
                <w:szCs w:val="28"/>
                <w:u w:val="single"/>
              </w:rPr>
              <w:t>月</w:t>
            </w:r>
            <w:r w:rsidR="00B63821">
              <w:rPr>
                <w:sz w:val="28"/>
                <w:szCs w:val="28"/>
                <w:u w:val="single"/>
              </w:rPr>
              <w:t>27</w:t>
            </w:r>
            <w:r w:rsidRPr="00746628">
              <w:rPr>
                <w:rFonts w:hint="eastAsia"/>
                <w:sz w:val="28"/>
                <w:szCs w:val="28"/>
                <w:u w:val="single"/>
              </w:rPr>
              <w:t>日</w:t>
            </w:r>
            <w:bookmarkEnd w:id="11"/>
            <w:r w:rsidRPr="00746628">
              <w:rPr>
                <w:rFonts w:hint="eastAsia"/>
                <w:sz w:val="28"/>
                <w:szCs w:val="28"/>
                <w:u w:val="single"/>
              </w:rPr>
              <w:t xml:space="preserve"> </w:t>
            </w:r>
          </w:p>
        </w:tc>
      </w:tr>
      <w:tr w:rsidR="007726CA" w:rsidRPr="00746628" w14:paraId="7700E553" w14:textId="77777777" w:rsidTr="007726CA">
        <w:trPr>
          <w:trHeight w:val="283"/>
          <w:jc w:val="center"/>
        </w:trPr>
        <w:tc>
          <w:tcPr>
            <w:tcW w:w="0" w:type="auto"/>
          </w:tcPr>
          <w:p w14:paraId="320F87A2" w14:textId="58FA836D" w:rsidR="007726CA" w:rsidRPr="00746628" w:rsidRDefault="007726CA" w:rsidP="007726CA">
            <w:pPr>
              <w:spacing w:line="520" w:lineRule="exact"/>
              <w:ind w:firstLineChars="0" w:firstLine="0"/>
              <w:jc w:val="distribute"/>
              <w:rPr>
                <w:sz w:val="28"/>
                <w:szCs w:val="28"/>
              </w:rPr>
            </w:pPr>
            <w:r w:rsidRPr="00746628">
              <w:rPr>
                <w:rFonts w:hint="eastAsia"/>
                <w:sz w:val="28"/>
                <w:szCs w:val="28"/>
              </w:rPr>
              <w:t>论文答辩日期：</w:t>
            </w:r>
          </w:p>
        </w:tc>
        <w:tc>
          <w:tcPr>
            <w:tcW w:w="2497" w:type="dxa"/>
          </w:tcPr>
          <w:p w14:paraId="18D32360" w14:textId="39B33FC0" w:rsidR="007726CA" w:rsidRPr="00746628" w:rsidRDefault="00B63821" w:rsidP="007726CA">
            <w:pPr>
              <w:spacing w:line="520" w:lineRule="exact"/>
              <w:ind w:firstLineChars="0" w:firstLine="0"/>
              <w:jc w:val="left"/>
              <w:rPr>
                <w:sz w:val="28"/>
                <w:szCs w:val="28"/>
                <w:u w:val="single"/>
              </w:rPr>
            </w:pPr>
            <w:r>
              <w:rPr>
                <w:sz w:val="28"/>
                <w:szCs w:val="28"/>
                <w:u w:val="single"/>
              </w:rPr>
              <w:t xml:space="preserve"> 2</w:t>
            </w:r>
            <w:r w:rsidR="007726CA" w:rsidRPr="00746628">
              <w:rPr>
                <w:rFonts w:hint="eastAsia"/>
                <w:sz w:val="28"/>
                <w:szCs w:val="28"/>
                <w:u w:val="single"/>
              </w:rPr>
              <w:t>025</w:t>
            </w:r>
            <w:r w:rsidR="007726CA" w:rsidRPr="00746628">
              <w:rPr>
                <w:rFonts w:hint="eastAsia"/>
                <w:sz w:val="28"/>
                <w:szCs w:val="28"/>
                <w:u w:val="single"/>
              </w:rPr>
              <w:t>年</w:t>
            </w:r>
            <w:r>
              <w:rPr>
                <w:sz w:val="28"/>
                <w:szCs w:val="28"/>
                <w:u w:val="single"/>
              </w:rPr>
              <w:t>6</w:t>
            </w:r>
            <w:r w:rsidR="007726CA" w:rsidRPr="00746628">
              <w:rPr>
                <w:rFonts w:hint="eastAsia"/>
                <w:sz w:val="28"/>
                <w:szCs w:val="28"/>
                <w:u w:val="single"/>
              </w:rPr>
              <w:t>月</w:t>
            </w:r>
            <w:r w:rsidR="007726CA" w:rsidRPr="00746628">
              <w:rPr>
                <w:rFonts w:hint="eastAsia"/>
                <w:sz w:val="28"/>
                <w:szCs w:val="28"/>
                <w:u w:val="single"/>
              </w:rPr>
              <w:t>6</w:t>
            </w:r>
            <w:r w:rsidR="007726CA" w:rsidRPr="00746628">
              <w:rPr>
                <w:rFonts w:hint="eastAsia"/>
                <w:sz w:val="28"/>
                <w:szCs w:val="28"/>
                <w:u w:val="single"/>
              </w:rPr>
              <w:t>日</w:t>
            </w:r>
            <w:r w:rsidR="007726CA" w:rsidRPr="00746628">
              <w:rPr>
                <w:rFonts w:hint="eastAsia"/>
                <w:sz w:val="28"/>
                <w:szCs w:val="28"/>
                <w:u w:val="single"/>
              </w:rPr>
              <w:t xml:space="preserve"> </w:t>
            </w:r>
          </w:p>
        </w:tc>
      </w:tr>
      <w:tr w:rsidR="007726CA" w:rsidRPr="00746628" w14:paraId="6231CF51" w14:textId="77777777" w:rsidTr="007726CA">
        <w:trPr>
          <w:trHeight w:val="283"/>
          <w:jc w:val="center"/>
        </w:trPr>
        <w:tc>
          <w:tcPr>
            <w:tcW w:w="0" w:type="auto"/>
          </w:tcPr>
          <w:p w14:paraId="786A9DFB" w14:textId="1D90CE88" w:rsidR="007726CA" w:rsidRPr="00746628" w:rsidRDefault="007726CA" w:rsidP="007726CA">
            <w:pPr>
              <w:spacing w:line="520" w:lineRule="exact"/>
              <w:ind w:firstLineChars="0" w:firstLine="0"/>
              <w:jc w:val="distribute"/>
              <w:rPr>
                <w:sz w:val="28"/>
                <w:szCs w:val="28"/>
              </w:rPr>
            </w:pPr>
            <w:r w:rsidRPr="00746628">
              <w:rPr>
                <w:rFonts w:hint="eastAsia"/>
                <w:sz w:val="28"/>
                <w:szCs w:val="28"/>
              </w:rPr>
              <w:t>学位授予单位：</w:t>
            </w:r>
          </w:p>
        </w:tc>
        <w:tc>
          <w:tcPr>
            <w:tcW w:w="2497" w:type="dxa"/>
          </w:tcPr>
          <w:p w14:paraId="2D3B978D" w14:textId="1AAEAFD0" w:rsidR="007726CA" w:rsidRPr="00746628" w:rsidRDefault="007726CA" w:rsidP="007726CA">
            <w:pPr>
              <w:spacing w:line="520" w:lineRule="exact"/>
              <w:ind w:firstLineChars="0" w:firstLine="0"/>
              <w:jc w:val="left"/>
              <w:rPr>
                <w:sz w:val="28"/>
                <w:szCs w:val="28"/>
                <w:u w:val="single"/>
              </w:rPr>
            </w:pPr>
            <w:r w:rsidRPr="00746628">
              <w:rPr>
                <w:rFonts w:hint="eastAsia"/>
                <w:sz w:val="28"/>
                <w:szCs w:val="28"/>
                <w:u w:val="single"/>
              </w:rPr>
              <w:t xml:space="preserve"> </w:t>
            </w:r>
            <w:r w:rsidRPr="00746628">
              <w:rPr>
                <w:rFonts w:hint="eastAsia"/>
                <w:sz w:val="28"/>
                <w:szCs w:val="28"/>
                <w:u w:val="single"/>
              </w:rPr>
              <w:t>哈尔滨工程大学</w:t>
            </w:r>
            <w:r w:rsidRPr="00746628">
              <w:rPr>
                <w:rFonts w:hint="eastAsia"/>
                <w:sz w:val="28"/>
                <w:szCs w:val="28"/>
                <w:u w:val="single"/>
              </w:rPr>
              <w:t xml:space="preserve">  </w:t>
            </w:r>
          </w:p>
        </w:tc>
      </w:tr>
    </w:tbl>
    <w:p w14:paraId="4066AF3A" w14:textId="77777777" w:rsidR="00D213AE" w:rsidRPr="00746628" w:rsidRDefault="00D213AE" w:rsidP="007726CA">
      <w:pPr>
        <w:pStyle w:val="af6"/>
        <w:spacing w:beforeLines="50" w:before="163" w:afterLines="50" w:after="163" w:line="240" w:lineRule="auto"/>
        <w:ind w:firstLineChars="0" w:firstLine="0"/>
        <w:rPr>
          <w:b w:val="0"/>
          <w:bCs w:val="0"/>
          <w:sz w:val="36"/>
          <w:szCs w:val="36"/>
        </w:rPr>
        <w:sectPr w:rsidR="00D213AE" w:rsidRPr="00746628" w:rsidSect="00E92325">
          <w:headerReference w:type="even" r:id="rId14"/>
          <w:footerReference w:type="even" r:id="rId15"/>
          <w:footerReference w:type="default" r:id="rId16"/>
          <w:pgSz w:w="11906" w:h="16838"/>
          <w:pgMar w:top="1588" w:right="1418" w:bottom="1588" w:left="1418" w:header="1134" w:footer="1134" w:gutter="0"/>
          <w:pgNumType w:fmt="upperRoman" w:start="1"/>
          <w:cols w:space="425"/>
          <w:docGrid w:type="lines" w:linePitch="326"/>
        </w:sectPr>
      </w:pPr>
    </w:p>
    <w:p w14:paraId="7AA55610" w14:textId="77777777" w:rsidR="00695B7C" w:rsidRPr="00746628" w:rsidRDefault="00695B7C" w:rsidP="00695B7C">
      <w:pPr>
        <w:ind w:firstLine="480"/>
      </w:pPr>
    </w:p>
    <w:p w14:paraId="1C8CCCC4" w14:textId="0EDE2104" w:rsidR="00144EEB" w:rsidRPr="00746628" w:rsidRDefault="00144EEB" w:rsidP="00695B7C">
      <w:pPr>
        <w:pStyle w:val="af6"/>
        <w:spacing w:beforeLines="0" w:before="0" w:afterLines="50" w:after="163" w:line="240" w:lineRule="auto"/>
        <w:ind w:firstLineChars="0" w:firstLine="0"/>
        <w:jc w:val="center"/>
        <w:rPr>
          <w:b w:val="0"/>
          <w:bCs w:val="0"/>
          <w:sz w:val="36"/>
          <w:szCs w:val="36"/>
        </w:rPr>
      </w:pPr>
      <w:r w:rsidRPr="00746628">
        <w:rPr>
          <w:rFonts w:hint="eastAsia"/>
          <w:b w:val="0"/>
          <w:bCs w:val="0"/>
          <w:sz w:val="36"/>
          <w:szCs w:val="36"/>
        </w:rPr>
        <w:t>摘</w:t>
      </w:r>
      <w:r w:rsidR="00220779" w:rsidRPr="00746628">
        <w:rPr>
          <w:rFonts w:hint="eastAsia"/>
          <w:b w:val="0"/>
          <w:bCs w:val="0"/>
          <w:sz w:val="36"/>
          <w:szCs w:val="36"/>
        </w:rPr>
        <w:t xml:space="preserve">  </w:t>
      </w:r>
      <w:r w:rsidRPr="00746628">
        <w:rPr>
          <w:rFonts w:hint="eastAsia"/>
          <w:b w:val="0"/>
          <w:bCs w:val="0"/>
          <w:sz w:val="36"/>
          <w:szCs w:val="36"/>
        </w:rPr>
        <w:t>要</w:t>
      </w:r>
    </w:p>
    <w:p w14:paraId="5F88EA57" w14:textId="6EB1BFCB" w:rsidR="00144EEB" w:rsidRPr="00746628" w:rsidRDefault="00144EEB" w:rsidP="00D7261D">
      <w:pPr>
        <w:ind w:firstLine="480"/>
      </w:pPr>
      <w:r w:rsidRPr="00746628">
        <w:rPr>
          <w:rFonts w:hint="eastAsia"/>
        </w:rPr>
        <w:t>随着电子商务的快速发展和互联网技术的不断进步，电商物流网络的复杂性和动态性显著提升，如何精准预测运输需求并优化运输线路已成为提升企业供应链管理效率的关键。本文以</w:t>
      </w:r>
      <w:r w:rsidRPr="00746628">
        <w:rPr>
          <w:rFonts w:hint="eastAsia"/>
        </w:rPr>
        <w:t>X</w:t>
      </w:r>
      <w:r w:rsidRPr="00746628">
        <w:rPr>
          <w:rFonts w:hint="eastAsia"/>
        </w:rPr>
        <w:t>公司为研究对象，系统分析了其在</w:t>
      </w:r>
      <w:r w:rsidR="00531500" w:rsidRPr="00746628">
        <w:rPr>
          <w:rFonts w:hint="eastAsia"/>
        </w:rPr>
        <w:t>物流网络运输线路优化</w:t>
      </w:r>
      <w:r w:rsidRPr="00746628">
        <w:rPr>
          <w:rFonts w:hint="eastAsia"/>
        </w:rPr>
        <w:t>中面临的需求预测不准、运输调度不灵活、网络结构瓶颈等突出问题。基于“数据驱动—智能优化”理论框架，构建了融合改进型粒子群优化算法（</w:t>
      </w:r>
      <w:r w:rsidRPr="00746628">
        <w:rPr>
          <w:rFonts w:hint="eastAsia"/>
        </w:rPr>
        <w:t>IPSO</w:t>
      </w:r>
      <w:r w:rsidRPr="00746628">
        <w:rPr>
          <w:rFonts w:hint="eastAsia"/>
        </w:rPr>
        <w:t>）与注意力机制长短时记忆网络（</w:t>
      </w:r>
      <w:r w:rsidRPr="00746628">
        <w:rPr>
          <w:rFonts w:hint="eastAsia"/>
        </w:rPr>
        <w:t>ALSTM</w:t>
      </w:r>
      <w:r w:rsidRPr="00746628">
        <w:rPr>
          <w:rFonts w:hint="eastAsia"/>
        </w:rPr>
        <w:t>）的运输需求预测模型，并结合网络流理论，提出了面向突发事件的紧急调运与运输线路优化方案。通过对</w:t>
      </w:r>
      <w:r w:rsidRPr="00746628">
        <w:rPr>
          <w:rFonts w:hint="eastAsia"/>
        </w:rPr>
        <w:t>2021</w:t>
      </w:r>
      <w:r w:rsidRPr="00746628">
        <w:rPr>
          <w:rFonts w:hint="eastAsia"/>
        </w:rPr>
        <w:t>—</w:t>
      </w:r>
      <w:r w:rsidRPr="00746628">
        <w:rPr>
          <w:rFonts w:hint="eastAsia"/>
        </w:rPr>
        <w:t>2022</w:t>
      </w:r>
      <w:r w:rsidRPr="00746628">
        <w:rPr>
          <w:rFonts w:hint="eastAsia"/>
        </w:rPr>
        <w:t>年</w:t>
      </w:r>
      <w:r w:rsidRPr="00746628">
        <w:rPr>
          <w:rFonts w:hint="eastAsia"/>
        </w:rPr>
        <w:t>X</w:t>
      </w:r>
      <w:r w:rsidRPr="00746628">
        <w:rPr>
          <w:rFonts w:hint="eastAsia"/>
        </w:rPr>
        <w:t>公司物流网络历史货量数据的实证分析，采用</w:t>
      </w:r>
      <w:r w:rsidRPr="00746628">
        <w:rPr>
          <w:rFonts w:hint="eastAsia"/>
        </w:rPr>
        <w:t>IPSO-ALSTM</w:t>
      </w:r>
      <w:r w:rsidRPr="00746628">
        <w:rPr>
          <w:rFonts w:hint="eastAsia"/>
        </w:rPr>
        <w:t>模型进行需求预测，并利用遗传算法、粒子群优化算法及其混合策略对网络流调度模型进行求解。</w:t>
      </w:r>
    </w:p>
    <w:p w14:paraId="799E4AE4" w14:textId="77777777" w:rsidR="00144EEB" w:rsidRPr="00746628" w:rsidRDefault="00144EEB" w:rsidP="00D7261D">
      <w:pPr>
        <w:ind w:firstLine="480"/>
      </w:pPr>
      <w:r w:rsidRPr="00746628">
        <w:rPr>
          <w:rFonts w:hint="eastAsia"/>
        </w:rPr>
        <w:t>研究结果表明：（</w:t>
      </w:r>
      <w:r w:rsidRPr="00746628">
        <w:rPr>
          <w:rFonts w:hint="eastAsia"/>
        </w:rPr>
        <w:t>1</w:t>
      </w:r>
      <w:r w:rsidRPr="00746628">
        <w:rPr>
          <w:rFonts w:hint="eastAsia"/>
        </w:rPr>
        <w:t>）</w:t>
      </w:r>
      <w:r w:rsidRPr="00746628">
        <w:rPr>
          <w:rFonts w:hint="eastAsia"/>
        </w:rPr>
        <w:t>IPSO-ALSTM</w:t>
      </w:r>
      <w:r w:rsidRPr="00746628">
        <w:rPr>
          <w:rFonts w:hint="eastAsia"/>
        </w:rPr>
        <w:t>模型在运输需求预测的精度和鲁棒性方面均优于传统方法，能够有效捕捉季节性波动和突发事件影响；（</w:t>
      </w:r>
      <w:r w:rsidRPr="00746628">
        <w:rPr>
          <w:rFonts w:hint="eastAsia"/>
        </w:rPr>
        <w:t>2</w:t>
      </w:r>
      <w:r w:rsidRPr="00746628">
        <w:rPr>
          <w:rFonts w:hint="eastAsia"/>
        </w:rPr>
        <w:t>）混合优化算法在货流分配和网络调度中表现出更优的收敛速度和解的稳定性，显著提升了物流网络的应急响应能力和资源利用效率；（</w:t>
      </w:r>
      <w:r w:rsidRPr="00746628">
        <w:rPr>
          <w:rFonts w:hint="eastAsia"/>
        </w:rPr>
        <w:t>3</w:t>
      </w:r>
      <w:r w:rsidRPr="00746628">
        <w:rPr>
          <w:rFonts w:hint="eastAsia"/>
        </w:rPr>
        <w:t>）基于预测结果的动态调度策略能够有效缓解节点瓶颈和运输线路过载问题，保障物流网络在高峰期和异常情况下的平稳运行。</w:t>
      </w:r>
    </w:p>
    <w:p w14:paraId="4C573772" w14:textId="5273AFC4" w:rsidR="00144EEB" w:rsidRPr="00746628" w:rsidRDefault="00144EEB" w:rsidP="00D7261D">
      <w:pPr>
        <w:ind w:firstLine="480"/>
      </w:pPr>
      <w:r w:rsidRPr="00746628">
        <w:rPr>
          <w:rFonts w:hint="eastAsia"/>
        </w:rPr>
        <w:t>本文的主要贡献在于：第一，拓展了机器学习与运筹优化方法在电商物流管理中的集成应用，丰富了需求预测与运输优化的理论体系；第二，提出了面向实际业务约束的紧急调运模型，为电商企业提升供应链韧性和智能化管理水平提供了理论依据和实践参考。实践上，建议电商企业加强数据驱动的需求预测能力，完善物流网络的动态调度机制，并建立多元化的应急响应体系，以提升整体运营效率和客户服务水平。</w:t>
      </w:r>
    </w:p>
    <w:p w14:paraId="4CA7D497" w14:textId="77777777" w:rsidR="00220779" w:rsidRPr="00746628" w:rsidRDefault="00220779" w:rsidP="00220779">
      <w:pPr>
        <w:spacing w:line="240" w:lineRule="auto"/>
        <w:ind w:firstLine="480"/>
      </w:pPr>
    </w:p>
    <w:p w14:paraId="607C9992" w14:textId="45A61EA6" w:rsidR="00220779" w:rsidRPr="00746628" w:rsidRDefault="00144EEB" w:rsidP="00220779">
      <w:pPr>
        <w:ind w:firstLineChars="0" w:firstLine="0"/>
      </w:pPr>
      <w:r w:rsidRPr="00746628">
        <w:rPr>
          <w:rFonts w:eastAsia="黑体" w:hint="eastAsia"/>
        </w:rPr>
        <w:t>关键词：</w:t>
      </w:r>
      <w:r w:rsidRPr="00746628">
        <w:rPr>
          <w:rFonts w:hint="eastAsia"/>
        </w:rPr>
        <w:t>电商物流；需求预测；</w:t>
      </w:r>
      <w:r w:rsidRPr="00746628">
        <w:rPr>
          <w:rFonts w:hint="eastAsia"/>
        </w:rPr>
        <w:t>IPSO-ALSTM</w:t>
      </w:r>
      <w:r w:rsidRPr="00746628">
        <w:rPr>
          <w:rFonts w:hint="eastAsia"/>
        </w:rPr>
        <w:t>；网络流</w:t>
      </w:r>
    </w:p>
    <w:p w14:paraId="665DCDC8" w14:textId="77777777" w:rsidR="00220779" w:rsidRPr="00746628" w:rsidRDefault="00220779" w:rsidP="00220779">
      <w:pPr>
        <w:pStyle w:val="af6"/>
        <w:spacing w:before="326" w:after="326"/>
        <w:ind w:firstLineChars="0" w:firstLine="0"/>
      </w:pPr>
      <w:r w:rsidRPr="00746628">
        <w:br w:type="page"/>
      </w:r>
    </w:p>
    <w:p w14:paraId="75ADB6EE" w14:textId="77777777" w:rsidR="00695B7C" w:rsidRPr="00746628" w:rsidRDefault="00695B7C" w:rsidP="00695B7C">
      <w:pPr>
        <w:ind w:firstLine="480"/>
      </w:pPr>
    </w:p>
    <w:p w14:paraId="6BBB56CF" w14:textId="335F9A42" w:rsidR="00BA70E1" w:rsidRPr="00746628" w:rsidRDefault="00BA70E1" w:rsidP="00220779">
      <w:pPr>
        <w:pStyle w:val="af6"/>
        <w:spacing w:before="326" w:after="326" w:line="240" w:lineRule="auto"/>
        <w:ind w:firstLineChars="0" w:firstLine="0"/>
        <w:jc w:val="center"/>
        <w:rPr>
          <w:sz w:val="36"/>
          <w:szCs w:val="36"/>
        </w:rPr>
      </w:pPr>
      <w:r w:rsidRPr="00746628">
        <w:rPr>
          <w:sz w:val="36"/>
          <w:szCs w:val="36"/>
        </w:rPr>
        <w:t>Abstract</w:t>
      </w:r>
    </w:p>
    <w:p w14:paraId="0CFE3817" w14:textId="77777777" w:rsidR="00BA70E1" w:rsidRPr="00746628" w:rsidRDefault="00BA70E1" w:rsidP="00D7261D">
      <w:pPr>
        <w:ind w:firstLine="480"/>
      </w:pPr>
      <w:r w:rsidRPr="00746628">
        <w:t>With the rapid development of e-commerce and the continuous progress of Internet technology, the complexity and dynamics of the e-commerce logistics network have been significantly enhanced, and how to accurately predict the transportation demand and optimize the transportation routes has become the key to improve the efficiency of enterprise supply chain management. This paper takes Company X as the research object, and systematically analyzes the outstanding problems such as inaccurate demand prediction, inflexible transportation scheduling, and network structure bottleneck faced by the company in supply chain logistics management. Based on the theoretical framework of “data-driven-intelligent optimization”, we constructed a transportation demand forecasting model integrating improved particle swarm optimization algorithm (IPSO) and attention mechanism long-short-term memory network (ALSTM), and combined with the network flow theory, we put forward emergency dispatching and transportation route optimization scheme for unexpected events. transportation route optimization scheme. Through the empirical analysis of the historical cargo volume data of Company X's logistics network in 2021-2022, the IPSO-ALSTM model is used for demand forecasting, and the genetic algorithm, particle swarm optimization algorithm and its hybrid strategy are used to solve the network flow scheduling model.</w:t>
      </w:r>
    </w:p>
    <w:p w14:paraId="0FBA8B9F" w14:textId="77777777" w:rsidR="00BA70E1" w:rsidRPr="00746628" w:rsidRDefault="00BA70E1" w:rsidP="00D7261D">
      <w:pPr>
        <w:ind w:firstLine="480"/>
      </w:pPr>
      <w:r w:rsidRPr="00746628">
        <w:t>The results show that (1) the IPSO-ALSTM model outperforms traditional methods in terms of both accuracy and robustness of transportation demand prediction, and is able to effectively capture seasonal fluctuations and the impact of unexpected events; (2) the hybrid optimization algorithm exhibits better convergence speed and stability of solution in cargo flow allocation and network scheduling, which significantly improves the emergency response capability and resource utilization efficiency of the logistics network; (3) the The dynamic scheduling strategy based on the prediction results can effectively alleviate the problems of node bottlenecks and overloaded transportation routes, and guarantee the smooth operation of the logistics network during peak periods and abnormal situations.</w:t>
      </w:r>
    </w:p>
    <w:p w14:paraId="028B0E42" w14:textId="77777777" w:rsidR="00BA70E1" w:rsidRPr="00746628" w:rsidRDefault="00BA70E1" w:rsidP="00D7261D">
      <w:pPr>
        <w:ind w:firstLine="480"/>
      </w:pPr>
      <w:r w:rsidRPr="00746628">
        <w:lastRenderedPageBreak/>
        <w:t>The main contributions of this paper are: firstly, it expands the integrated application of machine learning and operation research optimization methods in e-commerce logistics management, and enriches the theoretical system of demand forecasting and transportation optimization; secondly, it proposes an emergency dispatch model oriented to the actual business constraints, which provides the theoretical basis and practical reference for e-commerce enterprises to improve the resilience of the supply chain and the level of intelligent management. Practically, it is suggested that e-commerce enterprises strengthen their data-driven demand forecasting capability, improve the dynamic scheduling mechanism of the logistics network, and establish a diversified emergency response system in order to enhance the overall operational efficiency and customer service level.</w:t>
      </w:r>
    </w:p>
    <w:p w14:paraId="089E3A32" w14:textId="77777777" w:rsidR="00220779" w:rsidRPr="00746628" w:rsidRDefault="00220779" w:rsidP="00220779">
      <w:pPr>
        <w:spacing w:line="240" w:lineRule="auto"/>
        <w:ind w:firstLine="480"/>
      </w:pPr>
    </w:p>
    <w:p w14:paraId="080A9F96" w14:textId="77777777" w:rsidR="00433A86" w:rsidRPr="00746628" w:rsidRDefault="00BA70E1" w:rsidP="00BA70E1">
      <w:pPr>
        <w:ind w:firstLineChars="0" w:firstLine="0"/>
      </w:pPr>
      <w:r w:rsidRPr="00746628">
        <w:rPr>
          <w:b/>
          <w:bCs/>
        </w:rPr>
        <w:t>Keywords:</w:t>
      </w:r>
      <w:r w:rsidRPr="00746628">
        <w:t xml:space="preserve"> </w:t>
      </w:r>
      <w:r w:rsidR="00FD713F" w:rsidRPr="00746628">
        <w:rPr>
          <w:rFonts w:hint="eastAsia"/>
        </w:rPr>
        <w:t>E</w:t>
      </w:r>
      <w:r w:rsidRPr="00746628">
        <w:t xml:space="preserve">-commerce </w:t>
      </w:r>
      <w:r w:rsidR="00FD713F" w:rsidRPr="00746628">
        <w:rPr>
          <w:rFonts w:hint="eastAsia"/>
        </w:rPr>
        <w:t>L</w:t>
      </w:r>
      <w:r w:rsidRPr="00746628">
        <w:t xml:space="preserve">ogistics; </w:t>
      </w:r>
      <w:r w:rsidR="00FD713F" w:rsidRPr="00746628">
        <w:rPr>
          <w:rFonts w:hint="eastAsia"/>
        </w:rPr>
        <w:t>D</w:t>
      </w:r>
      <w:r w:rsidRPr="00746628">
        <w:t xml:space="preserve">emand </w:t>
      </w:r>
      <w:r w:rsidR="00FD713F" w:rsidRPr="00746628">
        <w:rPr>
          <w:rFonts w:hint="eastAsia"/>
        </w:rPr>
        <w:t>F</w:t>
      </w:r>
      <w:r w:rsidRPr="00746628">
        <w:t xml:space="preserve">orecast; IPSO-ALSTM; </w:t>
      </w:r>
      <w:r w:rsidR="00FD713F" w:rsidRPr="00746628">
        <w:rPr>
          <w:rFonts w:hint="eastAsia"/>
        </w:rPr>
        <w:t>N</w:t>
      </w:r>
      <w:r w:rsidRPr="00746628">
        <w:t xml:space="preserve">etwork </w:t>
      </w:r>
      <w:r w:rsidR="003E2F23" w:rsidRPr="00746628">
        <w:rPr>
          <w:rFonts w:hint="eastAsia"/>
        </w:rPr>
        <w:t>F</w:t>
      </w:r>
      <w:r w:rsidRPr="00746628">
        <w:t>low</w:t>
      </w:r>
    </w:p>
    <w:p w14:paraId="7A66947C" w14:textId="2883CAA9" w:rsidR="00433A86" w:rsidRPr="00746628" w:rsidRDefault="003E2F23" w:rsidP="00BA70E1">
      <w:pPr>
        <w:ind w:firstLineChars="0" w:firstLine="0"/>
      </w:pPr>
      <w:r w:rsidRPr="00746628">
        <w:br w:type="page"/>
      </w:r>
    </w:p>
    <w:p w14:paraId="10EC613F" w14:textId="77777777" w:rsidR="00433A86" w:rsidRPr="00746628" w:rsidRDefault="00433A86" w:rsidP="00695B7C">
      <w:pPr>
        <w:ind w:firstLine="480"/>
      </w:pPr>
      <w:bookmarkStart w:id="12" w:name="_Hlk196005581"/>
      <w:bookmarkStart w:id="13" w:name="_Toc193879498"/>
      <w:bookmarkStart w:id="14" w:name="_Toc193879757"/>
      <w:bookmarkEnd w:id="2"/>
    </w:p>
    <w:p w14:paraId="17C7C954" w14:textId="3CB54387" w:rsidR="00433A86" w:rsidRPr="00746628" w:rsidRDefault="009646EF" w:rsidP="00433A86">
      <w:pPr>
        <w:pStyle w:val="af6"/>
        <w:spacing w:beforeLines="0" w:before="0" w:afterLines="0" w:after="0" w:line="0" w:lineRule="atLeast"/>
        <w:ind w:firstLineChars="0" w:firstLine="0"/>
        <w:jc w:val="center"/>
        <w:rPr>
          <w:b w:val="0"/>
          <w:bCs w:val="0"/>
          <w:sz w:val="36"/>
          <w:szCs w:val="36"/>
        </w:rPr>
      </w:pPr>
      <w:r w:rsidRPr="00746628">
        <w:rPr>
          <w:rFonts w:hint="eastAsia"/>
          <w:b w:val="0"/>
          <w:bCs w:val="0"/>
          <w:sz w:val="36"/>
          <w:szCs w:val="36"/>
        </w:rPr>
        <w:t>目</w:t>
      </w:r>
      <w:r w:rsidR="00220779" w:rsidRPr="00746628">
        <w:rPr>
          <w:rFonts w:hint="eastAsia"/>
          <w:b w:val="0"/>
          <w:bCs w:val="0"/>
          <w:sz w:val="36"/>
          <w:szCs w:val="36"/>
        </w:rPr>
        <w:t xml:space="preserve">  </w:t>
      </w:r>
      <w:r w:rsidRPr="00746628">
        <w:rPr>
          <w:rFonts w:hint="eastAsia"/>
          <w:b w:val="0"/>
          <w:bCs w:val="0"/>
          <w:sz w:val="36"/>
          <w:szCs w:val="36"/>
        </w:rPr>
        <w:t>录</w:t>
      </w:r>
    </w:p>
    <w:p w14:paraId="46E40CD6" w14:textId="77777777" w:rsidR="00433A86" w:rsidRPr="00746628" w:rsidRDefault="00433A86" w:rsidP="00AB0279">
      <w:pPr>
        <w:spacing w:line="0" w:lineRule="atLeast"/>
        <w:ind w:firstLine="480"/>
      </w:pPr>
    </w:p>
    <w:p w14:paraId="14A5A17D" w14:textId="6BC5B45C" w:rsidR="00AB0279" w:rsidRPr="00746628" w:rsidRDefault="009646EF">
      <w:pPr>
        <w:pStyle w:val="TOC1"/>
        <w:tabs>
          <w:tab w:val="left" w:pos="1100"/>
        </w:tabs>
        <w:rPr>
          <w:rFonts w:asciiTheme="minorHAnsi" w:eastAsiaTheme="minorEastAsia" w:hAnsiTheme="minorHAnsi" w:cstheme="minorBidi"/>
          <w:bCs w:val="0"/>
          <w:noProof/>
          <w:color w:val="auto"/>
          <w:kern w:val="2"/>
          <w:sz w:val="22"/>
          <w:szCs w:val="24"/>
          <w14:ligatures w14:val="standardContextual"/>
        </w:rPr>
      </w:pPr>
      <w:r w:rsidRPr="00746628">
        <w:fldChar w:fldCharType="begin"/>
      </w:r>
      <w:r w:rsidRPr="00746628">
        <w:instrText xml:space="preserve"> TOC \o "1-3" \h \z \u </w:instrText>
      </w:r>
      <w:r w:rsidRPr="00746628">
        <w:fldChar w:fldCharType="separate"/>
      </w:r>
      <w:hyperlink w:anchor="_Toc196582885" w:history="1">
        <w:r w:rsidR="00AB0279" w:rsidRPr="00746628">
          <w:rPr>
            <w:rStyle w:val="afd"/>
            <w:noProof/>
          </w:rPr>
          <w:t>第</w:t>
        </w:r>
        <w:r w:rsidR="00AB0279" w:rsidRPr="00746628">
          <w:rPr>
            <w:rStyle w:val="afd"/>
            <w:noProof/>
          </w:rPr>
          <w:t>1</w:t>
        </w:r>
        <w:r w:rsidR="00AB0279" w:rsidRPr="00746628">
          <w:rPr>
            <w:rStyle w:val="afd"/>
            <w:noProof/>
          </w:rPr>
          <w:t>章</w:t>
        </w:r>
        <w:r w:rsidR="00AB0279" w:rsidRPr="00746628">
          <w:rPr>
            <w:rFonts w:asciiTheme="minorHAnsi" w:eastAsiaTheme="minorEastAsia" w:hAnsiTheme="minorHAnsi" w:cstheme="minorBidi"/>
            <w:bCs w:val="0"/>
            <w:noProof/>
            <w:color w:val="auto"/>
            <w:kern w:val="2"/>
            <w:sz w:val="22"/>
            <w:szCs w:val="24"/>
            <w14:ligatures w14:val="standardContextual"/>
          </w:rPr>
          <w:tab/>
        </w:r>
        <w:r w:rsidR="00AB0279" w:rsidRPr="00746628">
          <w:rPr>
            <w:rStyle w:val="afd"/>
            <w:noProof/>
          </w:rPr>
          <w:t>绪论</w:t>
        </w:r>
        <w:r w:rsidR="00AB0279" w:rsidRPr="00746628">
          <w:rPr>
            <w:noProof/>
            <w:webHidden/>
          </w:rPr>
          <w:tab/>
        </w:r>
        <w:r w:rsidR="00AB0279" w:rsidRPr="00746628">
          <w:rPr>
            <w:noProof/>
            <w:webHidden/>
          </w:rPr>
          <w:fldChar w:fldCharType="begin"/>
        </w:r>
        <w:r w:rsidR="00AB0279" w:rsidRPr="00746628">
          <w:rPr>
            <w:noProof/>
            <w:webHidden/>
          </w:rPr>
          <w:instrText xml:space="preserve"> PAGEREF _Toc196582885 \h </w:instrText>
        </w:r>
        <w:r w:rsidR="00AB0279" w:rsidRPr="00746628">
          <w:rPr>
            <w:noProof/>
            <w:webHidden/>
          </w:rPr>
        </w:r>
        <w:r w:rsidR="00AB0279" w:rsidRPr="00746628">
          <w:rPr>
            <w:noProof/>
            <w:webHidden/>
          </w:rPr>
          <w:fldChar w:fldCharType="separate"/>
        </w:r>
        <w:r w:rsidR="00D31500" w:rsidRPr="00746628">
          <w:rPr>
            <w:noProof/>
            <w:webHidden/>
          </w:rPr>
          <w:t>1</w:t>
        </w:r>
        <w:r w:rsidR="00AB0279" w:rsidRPr="00746628">
          <w:rPr>
            <w:noProof/>
            <w:webHidden/>
          </w:rPr>
          <w:fldChar w:fldCharType="end"/>
        </w:r>
      </w:hyperlink>
    </w:p>
    <w:p w14:paraId="3130FE2B" w14:textId="352F9B82"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86" w:history="1">
        <w:r w:rsidRPr="00746628">
          <w:rPr>
            <w:rStyle w:val="afd"/>
            <w:noProof/>
          </w:rPr>
          <w:t xml:space="preserve">1.1 </w:t>
        </w:r>
        <w:r w:rsidRPr="00746628">
          <w:rPr>
            <w:rStyle w:val="afd"/>
            <w:noProof/>
          </w:rPr>
          <w:t>研究背景</w:t>
        </w:r>
        <w:r w:rsidRPr="00746628">
          <w:rPr>
            <w:noProof/>
            <w:webHidden/>
          </w:rPr>
          <w:tab/>
        </w:r>
        <w:r w:rsidRPr="00746628">
          <w:rPr>
            <w:noProof/>
            <w:webHidden/>
          </w:rPr>
          <w:fldChar w:fldCharType="begin"/>
        </w:r>
        <w:r w:rsidRPr="00746628">
          <w:rPr>
            <w:noProof/>
            <w:webHidden/>
          </w:rPr>
          <w:instrText xml:space="preserve"> PAGEREF _Toc196582886 \h </w:instrText>
        </w:r>
        <w:r w:rsidRPr="00746628">
          <w:rPr>
            <w:noProof/>
            <w:webHidden/>
          </w:rPr>
        </w:r>
        <w:r w:rsidRPr="00746628">
          <w:rPr>
            <w:noProof/>
            <w:webHidden/>
          </w:rPr>
          <w:fldChar w:fldCharType="separate"/>
        </w:r>
        <w:r w:rsidR="00D31500" w:rsidRPr="00746628">
          <w:rPr>
            <w:noProof/>
            <w:webHidden/>
          </w:rPr>
          <w:t>1</w:t>
        </w:r>
        <w:r w:rsidRPr="00746628">
          <w:rPr>
            <w:noProof/>
            <w:webHidden/>
          </w:rPr>
          <w:fldChar w:fldCharType="end"/>
        </w:r>
      </w:hyperlink>
    </w:p>
    <w:p w14:paraId="3F939595" w14:textId="4FA92CEF"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87" w:history="1">
        <w:r w:rsidRPr="00746628">
          <w:rPr>
            <w:rStyle w:val="afd"/>
            <w:noProof/>
          </w:rPr>
          <w:t xml:space="preserve">1.2 </w:t>
        </w:r>
        <w:r w:rsidRPr="00746628">
          <w:rPr>
            <w:rStyle w:val="afd"/>
            <w:noProof/>
          </w:rPr>
          <w:t>研究目的和意义</w:t>
        </w:r>
        <w:r w:rsidRPr="00746628">
          <w:rPr>
            <w:noProof/>
            <w:webHidden/>
          </w:rPr>
          <w:tab/>
        </w:r>
        <w:r w:rsidRPr="00746628">
          <w:rPr>
            <w:noProof/>
            <w:webHidden/>
          </w:rPr>
          <w:fldChar w:fldCharType="begin"/>
        </w:r>
        <w:r w:rsidRPr="00746628">
          <w:rPr>
            <w:noProof/>
            <w:webHidden/>
          </w:rPr>
          <w:instrText xml:space="preserve"> PAGEREF _Toc196582887 \h </w:instrText>
        </w:r>
        <w:r w:rsidRPr="00746628">
          <w:rPr>
            <w:noProof/>
            <w:webHidden/>
          </w:rPr>
        </w:r>
        <w:r w:rsidRPr="00746628">
          <w:rPr>
            <w:noProof/>
            <w:webHidden/>
          </w:rPr>
          <w:fldChar w:fldCharType="separate"/>
        </w:r>
        <w:r w:rsidR="00D31500" w:rsidRPr="00746628">
          <w:rPr>
            <w:noProof/>
            <w:webHidden/>
          </w:rPr>
          <w:t>2</w:t>
        </w:r>
        <w:r w:rsidRPr="00746628">
          <w:rPr>
            <w:noProof/>
            <w:webHidden/>
          </w:rPr>
          <w:fldChar w:fldCharType="end"/>
        </w:r>
      </w:hyperlink>
    </w:p>
    <w:p w14:paraId="1BDE466E" w14:textId="79D59FA2"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88" w:history="1">
        <w:r w:rsidRPr="00746628">
          <w:rPr>
            <w:rStyle w:val="afd"/>
            <w:noProof/>
          </w:rPr>
          <w:t>1.2.1</w:t>
        </w:r>
        <w:r w:rsidRPr="00746628">
          <w:rPr>
            <w:rStyle w:val="afd"/>
            <w:noProof/>
          </w:rPr>
          <w:t>研究目的</w:t>
        </w:r>
        <w:r w:rsidRPr="00746628">
          <w:rPr>
            <w:noProof/>
            <w:webHidden/>
          </w:rPr>
          <w:tab/>
        </w:r>
        <w:r w:rsidRPr="00746628">
          <w:rPr>
            <w:noProof/>
            <w:webHidden/>
          </w:rPr>
          <w:fldChar w:fldCharType="begin"/>
        </w:r>
        <w:r w:rsidRPr="00746628">
          <w:rPr>
            <w:noProof/>
            <w:webHidden/>
          </w:rPr>
          <w:instrText xml:space="preserve"> PAGEREF _Toc196582888 \h </w:instrText>
        </w:r>
        <w:r w:rsidRPr="00746628">
          <w:rPr>
            <w:noProof/>
            <w:webHidden/>
          </w:rPr>
        </w:r>
        <w:r w:rsidRPr="00746628">
          <w:rPr>
            <w:noProof/>
            <w:webHidden/>
          </w:rPr>
          <w:fldChar w:fldCharType="separate"/>
        </w:r>
        <w:r w:rsidR="00D31500" w:rsidRPr="00746628">
          <w:rPr>
            <w:noProof/>
            <w:webHidden/>
          </w:rPr>
          <w:t>2</w:t>
        </w:r>
        <w:r w:rsidRPr="00746628">
          <w:rPr>
            <w:noProof/>
            <w:webHidden/>
          </w:rPr>
          <w:fldChar w:fldCharType="end"/>
        </w:r>
      </w:hyperlink>
    </w:p>
    <w:p w14:paraId="3940A082" w14:textId="01154344"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89" w:history="1">
        <w:r w:rsidRPr="00746628">
          <w:rPr>
            <w:rStyle w:val="afd"/>
            <w:noProof/>
          </w:rPr>
          <w:t>1.2.2</w:t>
        </w:r>
        <w:r w:rsidRPr="00746628">
          <w:rPr>
            <w:rStyle w:val="afd"/>
            <w:noProof/>
          </w:rPr>
          <w:t>研究意义</w:t>
        </w:r>
        <w:r w:rsidRPr="00746628">
          <w:rPr>
            <w:noProof/>
            <w:webHidden/>
          </w:rPr>
          <w:tab/>
        </w:r>
        <w:r w:rsidRPr="00746628">
          <w:rPr>
            <w:noProof/>
            <w:webHidden/>
          </w:rPr>
          <w:fldChar w:fldCharType="begin"/>
        </w:r>
        <w:r w:rsidRPr="00746628">
          <w:rPr>
            <w:noProof/>
            <w:webHidden/>
          </w:rPr>
          <w:instrText xml:space="preserve"> PAGEREF _Toc196582889 \h </w:instrText>
        </w:r>
        <w:r w:rsidRPr="00746628">
          <w:rPr>
            <w:noProof/>
            <w:webHidden/>
          </w:rPr>
        </w:r>
        <w:r w:rsidRPr="00746628">
          <w:rPr>
            <w:noProof/>
            <w:webHidden/>
          </w:rPr>
          <w:fldChar w:fldCharType="separate"/>
        </w:r>
        <w:r w:rsidR="00D31500" w:rsidRPr="00746628">
          <w:rPr>
            <w:noProof/>
            <w:webHidden/>
          </w:rPr>
          <w:t>2</w:t>
        </w:r>
        <w:r w:rsidRPr="00746628">
          <w:rPr>
            <w:noProof/>
            <w:webHidden/>
          </w:rPr>
          <w:fldChar w:fldCharType="end"/>
        </w:r>
      </w:hyperlink>
    </w:p>
    <w:p w14:paraId="7F5A7E0E" w14:textId="62A9F6C5"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90" w:history="1">
        <w:r w:rsidRPr="00746628">
          <w:rPr>
            <w:rStyle w:val="afd"/>
            <w:noProof/>
          </w:rPr>
          <w:t xml:space="preserve">1.3 </w:t>
        </w:r>
        <w:r w:rsidRPr="00746628">
          <w:rPr>
            <w:rStyle w:val="afd"/>
            <w:noProof/>
          </w:rPr>
          <w:t>国内外研究现状及评述</w:t>
        </w:r>
        <w:r w:rsidRPr="00746628">
          <w:rPr>
            <w:noProof/>
            <w:webHidden/>
          </w:rPr>
          <w:tab/>
        </w:r>
        <w:r w:rsidRPr="00746628">
          <w:rPr>
            <w:noProof/>
            <w:webHidden/>
          </w:rPr>
          <w:fldChar w:fldCharType="begin"/>
        </w:r>
        <w:r w:rsidRPr="00746628">
          <w:rPr>
            <w:noProof/>
            <w:webHidden/>
          </w:rPr>
          <w:instrText xml:space="preserve"> PAGEREF _Toc196582890 \h </w:instrText>
        </w:r>
        <w:r w:rsidRPr="00746628">
          <w:rPr>
            <w:noProof/>
            <w:webHidden/>
          </w:rPr>
        </w:r>
        <w:r w:rsidRPr="00746628">
          <w:rPr>
            <w:noProof/>
            <w:webHidden/>
          </w:rPr>
          <w:fldChar w:fldCharType="separate"/>
        </w:r>
        <w:r w:rsidR="00D31500" w:rsidRPr="00746628">
          <w:rPr>
            <w:noProof/>
            <w:webHidden/>
          </w:rPr>
          <w:t>3</w:t>
        </w:r>
        <w:r w:rsidRPr="00746628">
          <w:rPr>
            <w:noProof/>
            <w:webHidden/>
          </w:rPr>
          <w:fldChar w:fldCharType="end"/>
        </w:r>
      </w:hyperlink>
    </w:p>
    <w:p w14:paraId="4DA2CF54" w14:textId="4086F699"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91" w:history="1">
        <w:r w:rsidRPr="00746628">
          <w:rPr>
            <w:rStyle w:val="afd"/>
            <w:noProof/>
          </w:rPr>
          <w:t xml:space="preserve">1.3.1 </w:t>
        </w:r>
        <w:r w:rsidRPr="00746628">
          <w:rPr>
            <w:rStyle w:val="afd"/>
            <w:noProof/>
          </w:rPr>
          <w:t>国外研究现状</w:t>
        </w:r>
        <w:r w:rsidRPr="00746628">
          <w:rPr>
            <w:noProof/>
            <w:webHidden/>
          </w:rPr>
          <w:tab/>
        </w:r>
        <w:r w:rsidRPr="00746628">
          <w:rPr>
            <w:noProof/>
            <w:webHidden/>
          </w:rPr>
          <w:fldChar w:fldCharType="begin"/>
        </w:r>
        <w:r w:rsidRPr="00746628">
          <w:rPr>
            <w:noProof/>
            <w:webHidden/>
          </w:rPr>
          <w:instrText xml:space="preserve"> PAGEREF _Toc196582891 \h </w:instrText>
        </w:r>
        <w:r w:rsidRPr="00746628">
          <w:rPr>
            <w:noProof/>
            <w:webHidden/>
          </w:rPr>
        </w:r>
        <w:r w:rsidRPr="00746628">
          <w:rPr>
            <w:noProof/>
            <w:webHidden/>
          </w:rPr>
          <w:fldChar w:fldCharType="separate"/>
        </w:r>
        <w:r w:rsidR="00D31500" w:rsidRPr="00746628">
          <w:rPr>
            <w:noProof/>
            <w:webHidden/>
          </w:rPr>
          <w:t>3</w:t>
        </w:r>
        <w:r w:rsidRPr="00746628">
          <w:rPr>
            <w:noProof/>
            <w:webHidden/>
          </w:rPr>
          <w:fldChar w:fldCharType="end"/>
        </w:r>
      </w:hyperlink>
    </w:p>
    <w:p w14:paraId="79F8A719" w14:textId="1D6F5B1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92" w:history="1">
        <w:r w:rsidRPr="00746628">
          <w:rPr>
            <w:rStyle w:val="afd"/>
            <w:noProof/>
          </w:rPr>
          <w:t xml:space="preserve">1.2.2 </w:t>
        </w:r>
        <w:r w:rsidRPr="00746628">
          <w:rPr>
            <w:rStyle w:val="afd"/>
            <w:noProof/>
          </w:rPr>
          <w:t>国内研究现状</w:t>
        </w:r>
        <w:r w:rsidRPr="00746628">
          <w:rPr>
            <w:noProof/>
            <w:webHidden/>
          </w:rPr>
          <w:tab/>
        </w:r>
        <w:r w:rsidRPr="00746628">
          <w:rPr>
            <w:noProof/>
            <w:webHidden/>
          </w:rPr>
          <w:fldChar w:fldCharType="begin"/>
        </w:r>
        <w:r w:rsidRPr="00746628">
          <w:rPr>
            <w:noProof/>
            <w:webHidden/>
          </w:rPr>
          <w:instrText xml:space="preserve"> PAGEREF _Toc196582892 \h </w:instrText>
        </w:r>
        <w:r w:rsidRPr="00746628">
          <w:rPr>
            <w:noProof/>
            <w:webHidden/>
          </w:rPr>
        </w:r>
        <w:r w:rsidRPr="00746628">
          <w:rPr>
            <w:noProof/>
            <w:webHidden/>
          </w:rPr>
          <w:fldChar w:fldCharType="separate"/>
        </w:r>
        <w:r w:rsidR="00D31500" w:rsidRPr="00746628">
          <w:rPr>
            <w:noProof/>
            <w:webHidden/>
          </w:rPr>
          <w:t>4</w:t>
        </w:r>
        <w:r w:rsidRPr="00746628">
          <w:rPr>
            <w:noProof/>
            <w:webHidden/>
          </w:rPr>
          <w:fldChar w:fldCharType="end"/>
        </w:r>
      </w:hyperlink>
    </w:p>
    <w:p w14:paraId="532F6543" w14:textId="10AF1851"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93" w:history="1">
        <w:r w:rsidRPr="00746628">
          <w:rPr>
            <w:rStyle w:val="afd"/>
            <w:noProof/>
          </w:rPr>
          <w:t xml:space="preserve">1.2.3 </w:t>
        </w:r>
        <w:r w:rsidRPr="00746628">
          <w:rPr>
            <w:rStyle w:val="afd"/>
            <w:noProof/>
          </w:rPr>
          <w:t>现有文献评述</w:t>
        </w:r>
        <w:r w:rsidRPr="00746628">
          <w:rPr>
            <w:noProof/>
            <w:webHidden/>
          </w:rPr>
          <w:tab/>
        </w:r>
        <w:r w:rsidRPr="00746628">
          <w:rPr>
            <w:noProof/>
            <w:webHidden/>
          </w:rPr>
          <w:fldChar w:fldCharType="begin"/>
        </w:r>
        <w:r w:rsidRPr="00746628">
          <w:rPr>
            <w:noProof/>
            <w:webHidden/>
          </w:rPr>
          <w:instrText xml:space="preserve"> PAGEREF _Toc196582893 \h </w:instrText>
        </w:r>
        <w:r w:rsidRPr="00746628">
          <w:rPr>
            <w:noProof/>
            <w:webHidden/>
          </w:rPr>
        </w:r>
        <w:r w:rsidRPr="00746628">
          <w:rPr>
            <w:noProof/>
            <w:webHidden/>
          </w:rPr>
          <w:fldChar w:fldCharType="separate"/>
        </w:r>
        <w:r w:rsidR="00D31500" w:rsidRPr="00746628">
          <w:rPr>
            <w:noProof/>
            <w:webHidden/>
          </w:rPr>
          <w:t>6</w:t>
        </w:r>
        <w:r w:rsidRPr="00746628">
          <w:rPr>
            <w:noProof/>
            <w:webHidden/>
          </w:rPr>
          <w:fldChar w:fldCharType="end"/>
        </w:r>
      </w:hyperlink>
    </w:p>
    <w:p w14:paraId="5C4CACDB" w14:textId="6A085BA1"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94" w:history="1">
        <w:r w:rsidRPr="00746628">
          <w:rPr>
            <w:rStyle w:val="afd"/>
            <w:noProof/>
          </w:rPr>
          <w:t xml:space="preserve">1.3 </w:t>
        </w:r>
        <w:r w:rsidRPr="00746628">
          <w:rPr>
            <w:rStyle w:val="afd"/>
            <w:noProof/>
          </w:rPr>
          <w:t>研究内容与方法</w:t>
        </w:r>
        <w:r w:rsidRPr="00746628">
          <w:rPr>
            <w:noProof/>
            <w:webHidden/>
          </w:rPr>
          <w:tab/>
        </w:r>
        <w:r w:rsidRPr="00746628">
          <w:rPr>
            <w:noProof/>
            <w:webHidden/>
          </w:rPr>
          <w:fldChar w:fldCharType="begin"/>
        </w:r>
        <w:r w:rsidRPr="00746628">
          <w:rPr>
            <w:noProof/>
            <w:webHidden/>
          </w:rPr>
          <w:instrText xml:space="preserve"> PAGEREF _Toc196582894 \h </w:instrText>
        </w:r>
        <w:r w:rsidRPr="00746628">
          <w:rPr>
            <w:noProof/>
            <w:webHidden/>
          </w:rPr>
        </w:r>
        <w:r w:rsidRPr="00746628">
          <w:rPr>
            <w:noProof/>
            <w:webHidden/>
          </w:rPr>
          <w:fldChar w:fldCharType="separate"/>
        </w:r>
        <w:r w:rsidR="00D31500" w:rsidRPr="00746628">
          <w:rPr>
            <w:noProof/>
            <w:webHidden/>
          </w:rPr>
          <w:t>7</w:t>
        </w:r>
        <w:r w:rsidRPr="00746628">
          <w:rPr>
            <w:noProof/>
            <w:webHidden/>
          </w:rPr>
          <w:fldChar w:fldCharType="end"/>
        </w:r>
      </w:hyperlink>
    </w:p>
    <w:p w14:paraId="04902E85" w14:textId="49819DBA"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95" w:history="1">
        <w:r w:rsidRPr="00746628">
          <w:rPr>
            <w:rStyle w:val="afd"/>
            <w:noProof/>
          </w:rPr>
          <w:t xml:space="preserve">1.3.1 </w:t>
        </w:r>
        <w:r w:rsidRPr="00746628">
          <w:rPr>
            <w:rStyle w:val="afd"/>
            <w:noProof/>
          </w:rPr>
          <w:t>研究内容</w:t>
        </w:r>
        <w:r w:rsidRPr="00746628">
          <w:rPr>
            <w:noProof/>
            <w:webHidden/>
          </w:rPr>
          <w:tab/>
        </w:r>
        <w:r w:rsidRPr="00746628">
          <w:rPr>
            <w:noProof/>
            <w:webHidden/>
          </w:rPr>
          <w:fldChar w:fldCharType="begin"/>
        </w:r>
        <w:r w:rsidRPr="00746628">
          <w:rPr>
            <w:noProof/>
            <w:webHidden/>
          </w:rPr>
          <w:instrText xml:space="preserve"> PAGEREF _Toc196582895 \h </w:instrText>
        </w:r>
        <w:r w:rsidRPr="00746628">
          <w:rPr>
            <w:noProof/>
            <w:webHidden/>
          </w:rPr>
        </w:r>
        <w:r w:rsidRPr="00746628">
          <w:rPr>
            <w:noProof/>
            <w:webHidden/>
          </w:rPr>
          <w:fldChar w:fldCharType="separate"/>
        </w:r>
        <w:r w:rsidR="00D31500" w:rsidRPr="00746628">
          <w:rPr>
            <w:noProof/>
            <w:webHidden/>
          </w:rPr>
          <w:t>7</w:t>
        </w:r>
        <w:r w:rsidRPr="00746628">
          <w:rPr>
            <w:noProof/>
            <w:webHidden/>
          </w:rPr>
          <w:fldChar w:fldCharType="end"/>
        </w:r>
      </w:hyperlink>
    </w:p>
    <w:p w14:paraId="2A555971" w14:textId="0C8A04A9"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896" w:history="1">
        <w:r w:rsidRPr="00746628">
          <w:rPr>
            <w:rStyle w:val="afd"/>
            <w:noProof/>
          </w:rPr>
          <w:t xml:space="preserve">1.3.2 </w:t>
        </w:r>
        <w:r w:rsidRPr="00746628">
          <w:rPr>
            <w:rStyle w:val="afd"/>
            <w:noProof/>
          </w:rPr>
          <w:t>研究方法</w:t>
        </w:r>
        <w:r w:rsidRPr="00746628">
          <w:rPr>
            <w:noProof/>
            <w:webHidden/>
          </w:rPr>
          <w:tab/>
        </w:r>
        <w:r w:rsidRPr="00746628">
          <w:rPr>
            <w:noProof/>
            <w:webHidden/>
          </w:rPr>
          <w:fldChar w:fldCharType="begin"/>
        </w:r>
        <w:r w:rsidRPr="00746628">
          <w:rPr>
            <w:noProof/>
            <w:webHidden/>
          </w:rPr>
          <w:instrText xml:space="preserve"> PAGEREF _Toc196582896 \h </w:instrText>
        </w:r>
        <w:r w:rsidRPr="00746628">
          <w:rPr>
            <w:noProof/>
            <w:webHidden/>
          </w:rPr>
        </w:r>
        <w:r w:rsidRPr="00746628">
          <w:rPr>
            <w:noProof/>
            <w:webHidden/>
          </w:rPr>
          <w:fldChar w:fldCharType="separate"/>
        </w:r>
        <w:r w:rsidR="00D31500" w:rsidRPr="00746628">
          <w:rPr>
            <w:noProof/>
            <w:webHidden/>
          </w:rPr>
          <w:t>8</w:t>
        </w:r>
        <w:r w:rsidRPr="00746628">
          <w:rPr>
            <w:noProof/>
            <w:webHidden/>
          </w:rPr>
          <w:fldChar w:fldCharType="end"/>
        </w:r>
      </w:hyperlink>
    </w:p>
    <w:p w14:paraId="27551593" w14:textId="55E0326F"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97" w:history="1">
        <w:r w:rsidRPr="00746628">
          <w:rPr>
            <w:rStyle w:val="afd"/>
            <w:noProof/>
          </w:rPr>
          <w:t xml:space="preserve">1.4 </w:t>
        </w:r>
        <w:r w:rsidRPr="00746628">
          <w:rPr>
            <w:rStyle w:val="afd"/>
            <w:noProof/>
          </w:rPr>
          <w:t>论文创新之处</w:t>
        </w:r>
        <w:r w:rsidRPr="00746628">
          <w:rPr>
            <w:noProof/>
            <w:webHidden/>
          </w:rPr>
          <w:tab/>
        </w:r>
        <w:r w:rsidRPr="00746628">
          <w:rPr>
            <w:noProof/>
            <w:webHidden/>
          </w:rPr>
          <w:fldChar w:fldCharType="begin"/>
        </w:r>
        <w:r w:rsidRPr="00746628">
          <w:rPr>
            <w:noProof/>
            <w:webHidden/>
          </w:rPr>
          <w:instrText xml:space="preserve"> PAGEREF _Toc196582897 \h </w:instrText>
        </w:r>
        <w:r w:rsidRPr="00746628">
          <w:rPr>
            <w:noProof/>
            <w:webHidden/>
          </w:rPr>
        </w:r>
        <w:r w:rsidRPr="00746628">
          <w:rPr>
            <w:noProof/>
            <w:webHidden/>
          </w:rPr>
          <w:fldChar w:fldCharType="separate"/>
        </w:r>
        <w:r w:rsidR="00D31500" w:rsidRPr="00746628">
          <w:rPr>
            <w:noProof/>
            <w:webHidden/>
          </w:rPr>
          <w:t>9</w:t>
        </w:r>
        <w:r w:rsidRPr="00746628">
          <w:rPr>
            <w:noProof/>
            <w:webHidden/>
          </w:rPr>
          <w:fldChar w:fldCharType="end"/>
        </w:r>
      </w:hyperlink>
    </w:p>
    <w:p w14:paraId="062973DC" w14:textId="15BAC414"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898" w:history="1">
        <w:r w:rsidRPr="00746628">
          <w:rPr>
            <w:rStyle w:val="afd"/>
            <w:noProof/>
          </w:rPr>
          <w:t>1.5</w:t>
        </w:r>
        <w:r w:rsidRPr="00746628">
          <w:rPr>
            <w:rStyle w:val="afd"/>
            <w:noProof/>
          </w:rPr>
          <w:t>技术路线图</w:t>
        </w:r>
        <w:r w:rsidRPr="00746628">
          <w:rPr>
            <w:noProof/>
            <w:webHidden/>
          </w:rPr>
          <w:tab/>
        </w:r>
        <w:r w:rsidRPr="00746628">
          <w:rPr>
            <w:noProof/>
            <w:webHidden/>
          </w:rPr>
          <w:fldChar w:fldCharType="begin"/>
        </w:r>
        <w:r w:rsidRPr="00746628">
          <w:rPr>
            <w:noProof/>
            <w:webHidden/>
          </w:rPr>
          <w:instrText xml:space="preserve"> PAGEREF _Toc196582898 \h </w:instrText>
        </w:r>
        <w:r w:rsidRPr="00746628">
          <w:rPr>
            <w:noProof/>
            <w:webHidden/>
          </w:rPr>
        </w:r>
        <w:r w:rsidRPr="00746628">
          <w:rPr>
            <w:noProof/>
            <w:webHidden/>
          </w:rPr>
          <w:fldChar w:fldCharType="separate"/>
        </w:r>
        <w:r w:rsidR="00D31500" w:rsidRPr="00746628">
          <w:rPr>
            <w:noProof/>
            <w:webHidden/>
          </w:rPr>
          <w:t>9</w:t>
        </w:r>
        <w:r w:rsidRPr="00746628">
          <w:rPr>
            <w:noProof/>
            <w:webHidden/>
          </w:rPr>
          <w:fldChar w:fldCharType="end"/>
        </w:r>
      </w:hyperlink>
    </w:p>
    <w:p w14:paraId="7F4E6F06" w14:textId="7452E52A"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899" w:history="1">
        <w:r w:rsidRPr="00746628">
          <w:rPr>
            <w:rStyle w:val="afd"/>
            <w:noProof/>
          </w:rPr>
          <w:t>第</w:t>
        </w:r>
        <w:r w:rsidRPr="00746628">
          <w:rPr>
            <w:rStyle w:val="afd"/>
            <w:noProof/>
          </w:rPr>
          <w:t>2</w:t>
        </w:r>
        <w:r w:rsidRPr="00746628">
          <w:rPr>
            <w:rStyle w:val="afd"/>
            <w:noProof/>
          </w:rPr>
          <w:t>章</w:t>
        </w:r>
        <w:r w:rsidRPr="00746628">
          <w:rPr>
            <w:rStyle w:val="afd"/>
            <w:noProof/>
          </w:rPr>
          <w:t xml:space="preserve"> </w:t>
        </w:r>
        <w:r w:rsidRPr="00746628">
          <w:rPr>
            <w:rStyle w:val="afd"/>
            <w:noProof/>
          </w:rPr>
          <w:t>概念界定与理论基础</w:t>
        </w:r>
        <w:r w:rsidRPr="00746628">
          <w:rPr>
            <w:noProof/>
            <w:webHidden/>
          </w:rPr>
          <w:tab/>
        </w:r>
        <w:r w:rsidRPr="00746628">
          <w:rPr>
            <w:noProof/>
            <w:webHidden/>
          </w:rPr>
          <w:fldChar w:fldCharType="begin"/>
        </w:r>
        <w:r w:rsidRPr="00746628">
          <w:rPr>
            <w:noProof/>
            <w:webHidden/>
          </w:rPr>
          <w:instrText xml:space="preserve"> PAGEREF _Toc196582899 \h </w:instrText>
        </w:r>
        <w:r w:rsidRPr="00746628">
          <w:rPr>
            <w:noProof/>
            <w:webHidden/>
          </w:rPr>
        </w:r>
        <w:r w:rsidRPr="00746628">
          <w:rPr>
            <w:noProof/>
            <w:webHidden/>
          </w:rPr>
          <w:fldChar w:fldCharType="separate"/>
        </w:r>
        <w:r w:rsidR="00D31500" w:rsidRPr="00746628">
          <w:rPr>
            <w:noProof/>
            <w:webHidden/>
          </w:rPr>
          <w:t>11</w:t>
        </w:r>
        <w:r w:rsidRPr="00746628">
          <w:rPr>
            <w:noProof/>
            <w:webHidden/>
          </w:rPr>
          <w:fldChar w:fldCharType="end"/>
        </w:r>
      </w:hyperlink>
    </w:p>
    <w:p w14:paraId="7F062A8B" w14:textId="30137BEE"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00" w:history="1">
        <w:r w:rsidRPr="00746628">
          <w:rPr>
            <w:rStyle w:val="afd"/>
            <w:noProof/>
          </w:rPr>
          <w:t xml:space="preserve">2.1 </w:t>
        </w:r>
        <w:r w:rsidRPr="00746628">
          <w:rPr>
            <w:rStyle w:val="afd"/>
            <w:noProof/>
          </w:rPr>
          <w:t>电商概念界定</w:t>
        </w:r>
        <w:r w:rsidRPr="00746628">
          <w:rPr>
            <w:noProof/>
            <w:webHidden/>
          </w:rPr>
          <w:tab/>
        </w:r>
        <w:r w:rsidRPr="00746628">
          <w:rPr>
            <w:noProof/>
            <w:webHidden/>
          </w:rPr>
          <w:fldChar w:fldCharType="begin"/>
        </w:r>
        <w:r w:rsidRPr="00746628">
          <w:rPr>
            <w:noProof/>
            <w:webHidden/>
          </w:rPr>
          <w:instrText xml:space="preserve"> PAGEREF _Toc196582900 \h </w:instrText>
        </w:r>
        <w:r w:rsidRPr="00746628">
          <w:rPr>
            <w:noProof/>
            <w:webHidden/>
          </w:rPr>
        </w:r>
        <w:r w:rsidRPr="00746628">
          <w:rPr>
            <w:noProof/>
            <w:webHidden/>
          </w:rPr>
          <w:fldChar w:fldCharType="separate"/>
        </w:r>
        <w:r w:rsidR="00D31500" w:rsidRPr="00746628">
          <w:rPr>
            <w:noProof/>
            <w:webHidden/>
          </w:rPr>
          <w:t>11</w:t>
        </w:r>
        <w:r w:rsidRPr="00746628">
          <w:rPr>
            <w:noProof/>
            <w:webHidden/>
          </w:rPr>
          <w:fldChar w:fldCharType="end"/>
        </w:r>
      </w:hyperlink>
    </w:p>
    <w:p w14:paraId="2A9B0FF5" w14:textId="141A91C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1" w:history="1">
        <w:r w:rsidRPr="00746628">
          <w:rPr>
            <w:rStyle w:val="afd"/>
            <w:noProof/>
          </w:rPr>
          <w:t xml:space="preserve">2.1.1 </w:t>
        </w:r>
        <w:r w:rsidRPr="00746628">
          <w:rPr>
            <w:rStyle w:val="afd"/>
            <w:noProof/>
          </w:rPr>
          <w:t>电商物流网络</w:t>
        </w:r>
        <w:r w:rsidRPr="00746628">
          <w:rPr>
            <w:noProof/>
            <w:webHidden/>
          </w:rPr>
          <w:tab/>
        </w:r>
        <w:r w:rsidRPr="00746628">
          <w:rPr>
            <w:noProof/>
            <w:webHidden/>
          </w:rPr>
          <w:fldChar w:fldCharType="begin"/>
        </w:r>
        <w:r w:rsidRPr="00746628">
          <w:rPr>
            <w:noProof/>
            <w:webHidden/>
          </w:rPr>
          <w:instrText xml:space="preserve"> PAGEREF _Toc196582901 \h </w:instrText>
        </w:r>
        <w:r w:rsidRPr="00746628">
          <w:rPr>
            <w:noProof/>
            <w:webHidden/>
          </w:rPr>
        </w:r>
        <w:r w:rsidRPr="00746628">
          <w:rPr>
            <w:noProof/>
            <w:webHidden/>
          </w:rPr>
          <w:fldChar w:fldCharType="separate"/>
        </w:r>
        <w:r w:rsidR="00D31500" w:rsidRPr="00746628">
          <w:rPr>
            <w:noProof/>
            <w:webHidden/>
          </w:rPr>
          <w:t>11</w:t>
        </w:r>
        <w:r w:rsidRPr="00746628">
          <w:rPr>
            <w:noProof/>
            <w:webHidden/>
          </w:rPr>
          <w:fldChar w:fldCharType="end"/>
        </w:r>
      </w:hyperlink>
    </w:p>
    <w:p w14:paraId="19BFEE6B" w14:textId="61799C40"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2" w:history="1">
        <w:r w:rsidRPr="00746628">
          <w:rPr>
            <w:rStyle w:val="afd"/>
            <w:noProof/>
          </w:rPr>
          <w:t xml:space="preserve">2.1.2 </w:t>
        </w:r>
        <w:r w:rsidRPr="00746628">
          <w:rPr>
            <w:rStyle w:val="afd"/>
            <w:noProof/>
          </w:rPr>
          <w:t>运输线路调度</w:t>
        </w:r>
        <w:r w:rsidRPr="00746628">
          <w:rPr>
            <w:noProof/>
            <w:webHidden/>
          </w:rPr>
          <w:tab/>
        </w:r>
        <w:r w:rsidRPr="00746628">
          <w:rPr>
            <w:noProof/>
            <w:webHidden/>
          </w:rPr>
          <w:fldChar w:fldCharType="begin"/>
        </w:r>
        <w:r w:rsidRPr="00746628">
          <w:rPr>
            <w:noProof/>
            <w:webHidden/>
          </w:rPr>
          <w:instrText xml:space="preserve"> PAGEREF _Toc196582902 \h </w:instrText>
        </w:r>
        <w:r w:rsidRPr="00746628">
          <w:rPr>
            <w:noProof/>
            <w:webHidden/>
          </w:rPr>
        </w:r>
        <w:r w:rsidRPr="00746628">
          <w:rPr>
            <w:noProof/>
            <w:webHidden/>
          </w:rPr>
          <w:fldChar w:fldCharType="separate"/>
        </w:r>
        <w:r w:rsidR="00D31500" w:rsidRPr="00746628">
          <w:rPr>
            <w:noProof/>
            <w:webHidden/>
          </w:rPr>
          <w:t>11</w:t>
        </w:r>
        <w:r w:rsidRPr="00746628">
          <w:rPr>
            <w:noProof/>
            <w:webHidden/>
          </w:rPr>
          <w:fldChar w:fldCharType="end"/>
        </w:r>
      </w:hyperlink>
    </w:p>
    <w:p w14:paraId="732A2C20" w14:textId="7D2BBB70"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3" w:history="1">
        <w:r w:rsidRPr="00746628">
          <w:rPr>
            <w:rStyle w:val="afd"/>
            <w:noProof/>
          </w:rPr>
          <w:t xml:space="preserve">2.1.2 </w:t>
        </w:r>
        <w:r w:rsidRPr="00746628">
          <w:rPr>
            <w:rStyle w:val="afd"/>
            <w:noProof/>
          </w:rPr>
          <w:t>电商货量</w:t>
        </w:r>
        <w:r w:rsidRPr="00746628">
          <w:rPr>
            <w:noProof/>
            <w:webHidden/>
          </w:rPr>
          <w:tab/>
        </w:r>
        <w:r w:rsidRPr="00746628">
          <w:rPr>
            <w:noProof/>
            <w:webHidden/>
          </w:rPr>
          <w:fldChar w:fldCharType="begin"/>
        </w:r>
        <w:r w:rsidRPr="00746628">
          <w:rPr>
            <w:noProof/>
            <w:webHidden/>
          </w:rPr>
          <w:instrText xml:space="preserve"> PAGEREF _Toc196582903 \h </w:instrText>
        </w:r>
        <w:r w:rsidRPr="00746628">
          <w:rPr>
            <w:noProof/>
            <w:webHidden/>
          </w:rPr>
        </w:r>
        <w:r w:rsidRPr="00746628">
          <w:rPr>
            <w:noProof/>
            <w:webHidden/>
          </w:rPr>
          <w:fldChar w:fldCharType="separate"/>
        </w:r>
        <w:r w:rsidR="00D31500" w:rsidRPr="00746628">
          <w:rPr>
            <w:noProof/>
            <w:webHidden/>
          </w:rPr>
          <w:t>11</w:t>
        </w:r>
        <w:r w:rsidRPr="00746628">
          <w:rPr>
            <w:noProof/>
            <w:webHidden/>
          </w:rPr>
          <w:fldChar w:fldCharType="end"/>
        </w:r>
      </w:hyperlink>
    </w:p>
    <w:p w14:paraId="33EBBCBD" w14:textId="728360B3"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04" w:history="1">
        <w:r w:rsidRPr="00746628">
          <w:rPr>
            <w:rStyle w:val="afd"/>
            <w:noProof/>
          </w:rPr>
          <w:t xml:space="preserve">2.2 </w:t>
        </w:r>
        <w:r w:rsidRPr="00746628">
          <w:rPr>
            <w:rStyle w:val="afd"/>
            <w:noProof/>
          </w:rPr>
          <w:t>相关理论介绍</w:t>
        </w:r>
        <w:r w:rsidRPr="00746628">
          <w:rPr>
            <w:noProof/>
            <w:webHidden/>
          </w:rPr>
          <w:tab/>
        </w:r>
        <w:r w:rsidRPr="00746628">
          <w:rPr>
            <w:noProof/>
            <w:webHidden/>
          </w:rPr>
          <w:fldChar w:fldCharType="begin"/>
        </w:r>
        <w:r w:rsidRPr="00746628">
          <w:rPr>
            <w:noProof/>
            <w:webHidden/>
          </w:rPr>
          <w:instrText xml:space="preserve"> PAGEREF _Toc196582904 \h </w:instrText>
        </w:r>
        <w:r w:rsidRPr="00746628">
          <w:rPr>
            <w:noProof/>
            <w:webHidden/>
          </w:rPr>
        </w:r>
        <w:r w:rsidRPr="00746628">
          <w:rPr>
            <w:noProof/>
            <w:webHidden/>
          </w:rPr>
          <w:fldChar w:fldCharType="separate"/>
        </w:r>
        <w:r w:rsidR="00D31500" w:rsidRPr="00746628">
          <w:rPr>
            <w:noProof/>
            <w:webHidden/>
          </w:rPr>
          <w:t>12</w:t>
        </w:r>
        <w:r w:rsidRPr="00746628">
          <w:rPr>
            <w:noProof/>
            <w:webHidden/>
          </w:rPr>
          <w:fldChar w:fldCharType="end"/>
        </w:r>
      </w:hyperlink>
    </w:p>
    <w:p w14:paraId="75B474E6" w14:textId="650BBC76"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5" w:history="1">
        <w:r w:rsidRPr="00746628">
          <w:rPr>
            <w:rStyle w:val="afd"/>
            <w:noProof/>
          </w:rPr>
          <w:t>2.2.1 IPSO</w:t>
        </w:r>
        <w:r w:rsidRPr="00746628">
          <w:rPr>
            <w:rStyle w:val="afd"/>
            <w:noProof/>
          </w:rPr>
          <w:t>模型理论</w:t>
        </w:r>
        <w:r w:rsidRPr="00746628">
          <w:rPr>
            <w:noProof/>
            <w:webHidden/>
          </w:rPr>
          <w:tab/>
        </w:r>
        <w:r w:rsidRPr="00746628">
          <w:rPr>
            <w:noProof/>
            <w:webHidden/>
          </w:rPr>
          <w:fldChar w:fldCharType="begin"/>
        </w:r>
        <w:r w:rsidRPr="00746628">
          <w:rPr>
            <w:noProof/>
            <w:webHidden/>
          </w:rPr>
          <w:instrText xml:space="preserve"> PAGEREF _Toc196582905 \h </w:instrText>
        </w:r>
        <w:r w:rsidRPr="00746628">
          <w:rPr>
            <w:noProof/>
            <w:webHidden/>
          </w:rPr>
        </w:r>
        <w:r w:rsidRPr="00746628">
          <w:rPr>
            <w:noProof/>
            <w:webHidden/>
          </w:rPr>
          <w:fldChar w:fldCharType="separate"/>
        </w:r>
        <w:r w:rsidR="00D31500" w:rsidRPr="00746628">
          <w:rPr>
            <w:noProof/>
            <w:webHidden/>
          </w:rPr>
          <w:t>12</w:t>
        </w:r>
        <w:r w:rsidRPr="00746628">
          <w:rPr>
            <w:noProof/>
            <w:webHidden/>
          </w:rPr>
          <w:fldChar w:fldCharType="end"/>
        </w:r>
      </w:hyperlink>
    </w:p>
    <w:p w14:paraId="26F59E62" w14:textId="463D5E34"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6" w:history="1">
        <w:r w:rsidRPr="00746628">
          <w:rPr>
            <w:rStyle w:val="afd"/>
            <w:noProof/>
          </w:rPr>
          <w:t>2.2.2 ALSTM</w:t>
        </w:r>
        <w:r w:rsidRPr="00746628">
          <w:rPr>
            <w:rStyle w:val="afd"/>
            <w:noProof/>
          </w:rPr>
          <w:t>模型理论</w:t>
        </w:r>
        <w:r w:rsidRPr="00746628">
          <w:rPr>
            <w:noProof/>
            <w:webHidden/>
          </w:rPr>
          <w:tab/>
        </w:r>
        <w:r w:rsidRPr="00746628">
          <w:rPr>
            <w:noProof/>
            <w:webHidden/>
          </w:rPr>
          <w:fldChar w:fldCharType="begin"/>
        </w:r>
        <w:r w:rsidRPr="00746628">
          <w:rPr>
            <w:noProof/>
            <w:webHidden/>
          </w:rPr>
          <w:instrText xml:space="preserve"> PAGEREF _Toc196582906 \h </w:instrText>
        </w:r>
        <w:r w:rsidRPr="00746628">
          <w:rPr>
            <w:noProof/>
            <w:webHidden/>
          </w:rPr>
        </w:r>
        <w:r w:rsidRPr="00746628">
          <w:rPr>
            <w:noProof/>
            <w:webHidden/>
          </w:rPr>
          <w:fldChar w:fldCharType="separate"/>
        </w:r>
        <w:r w:rsidR="00D31500" w:rsidRPr="00746628">
          <w:rPr>
            <w:noProof/>
            <w:webHidden/>
          </w:rPr>
          <w:t>12</w:t>
        </w:r>
        <w:r w:rsidRPr="00746628">
          <w:rPr>
            <w:noProof/>
            <w:webHidden/>
          </w:rPr>
          <w:fldChar w:fldCharType="end"/>
        </w:r>
      </w:hyperlink>
    </w:p>
    <w:p w14:paraId="37C9CE9F" w14:textId="194491B8"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7" w:history="1">
        <w:r w:rsidRPr="00746628">
          <w:rPr>
            <w:rStyle w:val="afd"/>
            <w:noProof/>
          </w:rPr>
          <w:t xml:space="preserve">2.2.3 </w:t>
        </w:r>
        <w:r w:rsidRPr="00746628">
          <w:rPr>
            <w:rStyle w:val="afd"/>
            <w:noProof/>
          </w:rPr>
          <w:t>网络流理论</w:t>
        </w:r>
        <w:r w:rsidRPr="00746628">
          <w:rPr>
            <w:noProof/>
            <w:webHidden/>
          </w:rPr>
          <w:tab/>
        </w:r>
        <w:r w:rsidRPr="00746628">
          <w:rPr>
            <w:noProof/>
            <w:webHidden/>
          </w:rPr>
          <w:fldChar w:fldCharType="begin"/>
        </w:r>
        <w:r w:rsidRPr="00746628">
          <w:rPr>
            <w:noProof/>
            <w:webHidden/>
          </w:rPr>
          <w:instrText xml:space="preserve"> PAGEREF _Toc196582907 \h </w:instrText>
        </w:r>
        <w:r w:rsidRPr="00746628">
          <w:rPr>
            <w:noProof/>
            <w:webHidden/>
          </w:rPr>
        </w:r>
        <w:r w:rsidRPr="00746628">
          <w:rPr>
            <w:noProof/>
            <w:webHidden/>
          </w:rPr>
          <w:fldChar w:fldCharType="separate"/>
        </w:r>
        <w:r w:rsidR="00D31500" w:rsidRPr="00746628">
          <w:rPr>
            <w:noProof/>
            <w:webHidden/>
          </w:rPr>
          <w:t>12</w:t>
        </w:r>
        <w:r w:rsidRPr="00746628">
          <w:rPr>
            <w:noProof/>
            <w:webHidden/>
          </w:rPr>
          <w:fldChar w:fldCharType="end"/>
        </w:r>
      </w:hyperlink>
    </w:p>
    <w:p w14:paraId="54088C5E" w14:textId="1A8265A0"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08" w:history="1">
        <w:r w:rsidRPr="00746628">
          <w:rPr>
            <w:rStyle w:val="afd"/>
            <w:noProof/>
          </w:rPr>
          <w:t xml:space="preserve">2.3 </w:t>
        </w:r>
        <w:r w:rsidRPr="00746628">
          <w:rPr>
            <w:rStyle w:val="afd"/>
            <w:noProof/>
          </w:rPr>
          <w:t>本章小结</w:t>
        </w:r>
        <w:r w:rsidRPr="00746628">
          <w:rPr>
            <w:noProof/>
            <w:webHidden/>
          </w:rPr>
          <w:tab/>
        </w:r>
        <w:r w:rsidRPr="00746628">
          <w:rPr>
            <w:noProof/>
            <w:webHidden/>
          </w:rPr>
          <w:fldChar w:fldCharType="begin"/>
        </w:r>
        <w:r w:rsidRPr="00746628">
          <w:rPr>
            <w:noProof/>
            <w:webHidden/>
          </w:rPr>
          <w:instrText xml:space="preserve"> PAGEREF _Toc196582908 \h </w:instrText>
        </w:r>
        <w:r w:rsidRPr="00746628">
          <w:rPr>
            <w:noProof/>
            <w:webHidden/>
          </w:rPr>
        </w:r>
        <w:r w:rsidRPr="00746628">
          <w:rPr>
            <w:noProof/>
            <w:webHidden/>
          </w:rPr>
          <w:fldChar w:fldCharType="separate"/>
        </w:r>
        <w:r w:rsidR="00D31500" w:rsidRPr="00746628">
          <w:rPr>
            <w:noProof/>
            <w:webHidden/>
          </w:rPr>
          <w:t>13</w:t>
        </w:r>
        <w:r w:rsidRPr="00746628">
          <w:rPr>
            <w:noProof/>
            <w:webHidden/>
          </w:rPr>
          <w:fldChar w:fldCharType="end"/>
        </w:r>
      </w:hyperlink>
    </w:p>
    <w:p w14:paraId="66FDCD7C" w14:textId="594AC94A"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09" w:history="1">
        <w:r w:rsidRPr="00746628">
          <w:rPr>
            <w:rStyle w:val="afd"/>
            <w:noProof/>
          </w:rPr>
          <w:t>第</w:t>
        </w:r>
        <w:r w:rsidRPr="00746628">
          <w:rPr>
            <w:rStyle w:val="afd"/>
            <w:noProof/>
          </w:rPr>
          <w:t>3</w:t>
        </w:r>
        <w:r w:rsidRPr="00746628">
          <w:rPr>
            <w:rStyle w:val="afd"/>
            <w:noProof/>
          </w:rPr>
          <w:t>章</w:t>
        </w:r>
        <w:r w:rsidRPr="00746628">
          <w:rPr>
            <w:rStyle w:val="afd"/>
            <w:noProof/>
          </w:rPr>
          <w:t xml:space="preserve"> X</w:t>
        </w:r>
        <w:r w:rsidRPr="00746628">
          <w:rPr>
            <w:rStyle w:val="afd"/>
            <w:noProof/>
          </w:rPr>
          <w:t>电商公司现状及问题分析</w:t>
        </w:r>
        <w:r w:rsidRPr="00746628">
          <w:rPr>
            <w:noProof/>
            <w:webHidden/>
          </w:rPr>
          <w:tab/>
        </w:r>
        <w:r w:rsidRPr="00746628">
          <w:rPr>
            <w:noProof/>
            <w:webHidden/>
          </w:rPr>
          <w:fldChar w:fldCharType="begin"/>
        </w:r>
        <w:r w:rsidRPr="00746628">
          <w:rPr>
            <w:noProof/>
            <w:webHidden/>
          </w:rPr>
          <w:instrText xml:space="preserve"> PAGEREF _Toc196582909 \h </w:instrText>
        </w:r>
        <w:r w:rsidRPr="00746628">
          <w:rPr>
            <w:noProof/>
            <w:webHidden/>
          </w:rPr>
        </w:r>
        <w:r w:rsidRPr="00746628">
          <w:rPr>
            <w:noProof/>
            <w:webHidden/>
          </w:rPr>
          <w:fldChar w:fldCharType="separate"/>
        </w:r>
        <w:r w:rsidR="00D31500" w:rsidRPr="00746628">
          <w:rPr>
            <w:noProof/>
            <w:webHidden/>
          </w:rPr>
          <w:t>14</w:t>
        </w:r>
        <w:r w:rsidRPr="00746628">
          <w:rPr>
            <w:noProof/>
            <w:webHidden/>
          </w:rPr>
          <w:fldChar w:fldCharType="end"/>
        </w:r>
      </w:hyperlink>
    </w:p>
    <w:p w14:paraId="31C0F7FF" w14:textId="49E80842"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10" w:history="1">
        <w:r w:rsidRPr="00746628">
          <w:rPr>
            <w:rStyle w:val="afd"/>
            <w:noProof/>
          </w:rPr>
          <w:t>3.1 X</w:t>
        </w:r>
        <w:r w:rsidRPr="00746628">
          <w:rPr>
            <w:rStyle w:val="afd"/>
            <w:noProof/>
          </w:rPr>
          <w:t>电商公司概况</w:t>
        </w:r>
        <w:r w:rsidRPr="00746628">
          <w:rPr>
            <w:noProof/>
            <w:webHidden/>
          </w:rPr>
          <w:tab/>
        </w:r>
        <w:r w:rsidRPr="00746628">
          <w:rPr>
            <w:noProof/>
            <w:webHidden/>
          </w:rPr>
          <w:fldChar w:fldCharType="begin"/>
        </w:r>
        <w:r w:rsidRPr="00746628">
          <w:rPr>
            <w:noProof/>
            <w:webHidden/>
          </w:rPr>
          <w:instrText xml:space="preserve"> PAGEREF _Toc196582910 \h </w:instrText>
        </w:r>
        <w:r w:rsidRPr="00746628">
          <w:rPr>
            <w:noProof/>
            <w:webHidden/>
          </w:rPr>
        </w:r>
        <w:r w:rsidRPr="00746628">
          <w:rPr>
            <w:noProof/>
            <w:webHidden/>
          </w:rPr>
          <w:fldChar w:fldCharType="separate"/>
        </w:r>
        <w:r w:rsidR="00D31500" w:rsidRPr="00746628">
          <w:rPr>
            <w:noProof/>
            <w:webHidden/>
          </w:rPr>
          <w:t>14</w:t>
        </w:r>
        <w:r w:rsidRPr="00746628">
          <w:rPr>
            <w:noProof/>
            <w:webHidden/>
          </w:rPr>
          <w:fldChar w:fldCharType="end"/>
        </w:r>
      </w:hyperlink>
    </w:p>
    <w:p w14:paraId="52F6C555" w14:textId="1F7655E5"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11" w:history="1">
        <w:r w:rsidRPr="00746628">
          <w:rPr>
            <w:rStyle w:val="afd"/>
            <w:noProof/>
          </w:rPr>
          <w:t xml:space="preserve">3.1.1 </w:t>
        </w:r>
        <w:r w:rsidRPr="00746628">
          <w:rPr>
            <w:rStyle w:val="afd"/>
            <w:noProof/>
          </w:rPr>
          <w:t>企业简介</w:t>
        </w:r>
        <w:r w:rsidRPr="00746628">
          <w:rPr>
            <w:noProof/>
            <w:webHidden/>
          </w:rPr>
          <w:tab/>
        </w:r>
        <w:r w:rsidRPr="00746628">
          <w:rPr>
            <w:noProof/>
            <w:webHidden/>
          </w:rPr>
          <w:fldChar w:fldCharType="begin"/>
        </w:r>
        <w:r w:rsidRPr="00746628">
          <w:rPr>
            <w:noProof/>
            <w:webHidden/>
          </w:rPr>
          <w:instrText xml:space="preserve"> PAGEREF _Toc196582911 \h </w:instrText>
        </w:r>
        <w:r w:rsidRPr="00746628">
          <w:rPr>
            <w:noProof/>
            <w:webHidden/>
          </w:rPr>
        </w:r>
        <w:r w:rsidRPr="00746628">
          <w:rPr>
            <w:noProof/>
            <w:webHidden/>
          </w:rPr>
          <w:fldChar w:fldCharType="separate"/>
        </w:r>
        <w:r w:rsidR="00D31500" w:rsidRPr="00746628">
          <w:rPr>
            <w:noProof/>
            <w:webHidden/>
          </w:rPr>
          <w:t>14</w:t>
        </w:r>
        <w:r w:rsidRPr="00746628">
          <w:rPr>
            <w:noProof/>
            <w:webHidden/>
          </w:rPr>
          <w:fldChar w:fldCharType="end"/>
        </w:r>
      </w:hyperlink>
    </w:p>
    <w:p w14:paraId="5FFD2398" w14:textId="71D89EA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12" w:history="1">
        <w:r w:rsidRPr="00746628">
          <w:rPr>
            <w:rStyle w:val="afd"/>
            <w:noProof/>
          </w:rPr>
          <w:t xml:space="preserve">3.1.2 </w:t>
        </w:r>
        <w:r w:rsidRPr="00746628">
          <w:rPr>
            <w:rStyle w:val="afd"/>
            <w:noProof/>
          </w:rPr>
          <w:t>组织架构</w:t>
        </w:r>
        <w:r w:rsidRPr="00746628">
          <w:rPr>
            <w:noProof/>
            <w:webHidden/>
          </w:rPr>
          <w:tab/>
        </w:r>
        <w:r w:rsidRPr="00746628">
          <w:rPr>
            <w:noProof/>
            <w:webHidden/>
          </w:rPr>
          <w:fldChar w:fldCharType="begin"/>
        </w:r>
        <w:r w:rsidRPr="00746628">
          <w:rPr>
            <w:noProof/>
            <w:webHidden/>
          </w:rPr>
          <w:instrText xml:space="preserve"> PAGEREF _Toc196582912 \h </w:instrText>
        </w:r>
        <w:r w:rsidRPr="00746628">
          <w:rPr>
            <w:noProof/>
            <w:webHidden/>
          </w:rPr>
        </w:r>
        <w:r w:rsidRPr="00746628">
          <w:rPr>
            <w:noProof/>
            <w:webHidden/>
          </w:rPr>
          <w:fldChar w:fldCharType="separate"/>
        </w:r>
        <w:r w:rsidR="00D31500" w:rsidRPr="00746628">
          <w:rPr>
            <w:noProof/>
            <w:webHidden/>
          </w:rPr>
          <w:t>14</w:t>
        </w:r>
        <w:r w:rsidRPr="00746628">
          <w:rPr>
            <w:noProof/>
            <w:webHidden/>
          </w:rPr>
          <w:fldChar w:fldCharType="end"/>
        </w:r>
      </w:hyperlink>
    </w:p>
    <w:p w14:paraId="0D4B76A2" w14:textId="4C075681"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13" w:history="1">
        <w:r w:rsidRPr="00746628">
          <w:rPr>
            <w:rStyle w:val="afd"/>
            <w:noProof/>
          </w:rPr>
          <w:t xml:space="preserve">3.1.3 </w:t>
        </w:r>
        <w:r w:rsidRPr="00746628">
          <w:rPr>
            <w:rStyle w:val="afd"/>
            <w:noProof/>
          </w:rPr>
          <w:t>物流网络现状</w:t>
        </w:r>
        <w:r w:rsidRPr="00746628">
          <w:rPr>
            <w:noProof/>
            <w:webHidden/>
          </w:rPr>
          <w:tab/>
        </w:r>
        <w:r w:rsidRPr="00746628">
          <w:rPr>
            <w:noProof/>
            <w:webHidden/>
          </w:rPr>
          <w:fldChar w:fldCharType="begin"/>
        </w:r>
        <w:r w:rsidRPr="00746628">
          <w:rPr>
            <w:noProof/>
            <w:webHidden/>
          </w:rPr>
          <w:instrText xml:space="preserve"> PAGEREF _Toc196582913 \h </w:instrText>
        </w:r>
        <w:r w:rsidRPr="00746628">
          <w:rPr>
            <w:noProof/>
            <w:webHidden/>
          </w:rPr>
        </w:r>
        <w:r w:rsidRPr="00746628">
          <w:rPr>
            <w:noProof/>
            <w:webHidden/>
          </w:rPr>
          <w:fldChar w:fldCharType="separate"/>
        </w:r>
        <w:r w:rsidR="00D31500" w:rsidRPr="00746628">
          <w:rPr>
            <w:noProof/>
            <w:webHidden/>
          </w:rPr>
          <w:t>15</w:t>
        </w:r>
        <w:r w:rsidRPr="00746628">
          <w:rPr>
            <w:noProof/>
            <w:webHidden/>
          </w:rPr>
          <w:fldChar w:fldCharType="end"/>
        </w:r>
      </w:hyperlink>
    </w:p>
    <w:p w14:paraId="2312D45C" w14:textId="0237EF37"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14" w:history="1">
        <w:r w:rsidRPr="00746628">
          <w:rPr>
            <w:rStyle w:val="afd"/>
            <w:noProof/>
          </w:rPr>
          <w:t>3.2 X</w:t>
        </w:r>
        <w:r w:rsidRPr="00746628">
          <w:rPr>
            <w:rStyle w:val="afd"/>
            <w:noProof/>
          </w:rPr>
          <w:t>电商公司物流网络问题</w:t>
        </w:r>
        <w:r w:rsidRPr="00746628">
          <w:rPr>
            <w:noProof/>
            <w:webHidden/>
          </w:rPr>
          <w:tab/>
        </w:r>
        <w:r w:rsidRPr="00746628">
          <w:rPr>
            <w:noProof/>
            <w:webHidden/>
          </w:rPr>
          <w:fldChar w:fldCharType="begin"/>
        </w:r>
        <w:r w:rsidRPr="00746628">
          <w:rPr>
            <w:noProof/>
            <w:webHidden/>
          </w:rPr>
          <w:instrText xml:space="preserve"> PAGEREF _Toc196582914 \h </w:instrText>
        </w:r>
        <w:r w:rsidRPr="00746628">
          <w:rPr>
            <w:noProof/>
            <w:webHidden/>
          </w:rPr>
        </w:r>
        <w:r w:rsidRPr="00746628">
          <w:rPr>
            <w:noProof/>
            <w:webHidden/>
          </w:rPr>
          <w:fldChar w:fldCharType="separate"/>
        </w:r>
        <w:r w:rsidR="00D31500" w:rsidRPr="00746628">
          <w:rPr>
            <w:noProof/>
            <w:webHidden/>
          </w:rPr>
          <w:t>15</w:t>
        </w:r>
        <w:r w:rsidRPr="00746628">
          <w:rPr>
            <w:noProof/>
            <w:webHidden/>
          </w:rPr>
          <w:fldChar w:fldCharType="end"/>
        </w:r>
      </w:hyperlink>
    </w:p>
    <w:p w14:paraId="2469870B" w14:textId="66763E58"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15" w:history="1">
        <w:r w:rsidRPr="00746628">
          <w:rPr>
            <w:rStyle w:val="afd"/>
            <w:noProof/>
          </w:rPr>
          <w:t xml:space="preserve">3.2.1 </w:t>
        </w:r>
        <w:r w:rsidRPr="00746628">
          <w:rPr>
            <w:rStyle w:val="afd"/>
            <w:noProof/>
          </w:rPr>
          <w:t>运输线路优化问题概述</w:t>
        </w:r>
        <w:r w:rsidRPr="00746628">
          <w:rPr>
            <w:noProof/>
            <w:webHidden/>
          </w:rPr>
          <w:tab/>
        </w:r>
        <w:r w:rsidRPr="00746628">
          <w:rPr>
            <w:noProof/>
            <w:webHidden/>
          </w:rPr>
          <w:fldChar w:fldCharType="begin"/>
        </w:r>
        <w:r w:rsidRPr="00746628">
          <w:rPr>
            <w:noProof/>
            <w:webHidden/>
          </w:rPr>
          <w:instrText xml:space="preserve"> PAGEREF _Toc196582915 \h </w:instrText>
        </w:r>
        <w:r w:rsidRPr="00746628">
          <w:rPr>
            <w:noProof/>
            <w:webHidden/>
          </w:rPr>
        </w:r>
        <w:r w:rsidRPr="00746628">
          <w:rPr>
            <w:noProof/>
            <w:webHidden/>
          </w:rPr>
          <w:fldChar w:fldCharType="separate"/>
        </w:r>
        <w:r w:rsidR="00D31500" w:rsidRPr="00746628">
          <w:rPr>
            <w:noProof/>
            <w:webHidden/>
          </w:rPr>
          <w:t>16</w:t>
        </w:r>
        <w:r w:rsidRPr="00746628">
          <w:rPr>
            <w:noProof/>
            <w:webHidden/>
          </w:rPr>
          <w:fldChar w:fldCharType="end"/>
        </w:r>
      </w:hyperlink>
    </w:p>
    <w:p w14:paraId="7F6E7E9E" w14:textId="51AAC8D6"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16" w:history="1">
        <w:r w:rsidRPr="00746628">
          <w:rPr>
            <w:rStyle w:val="afd"/>
            <w:noProof/>
          </w:rPr>
          <w:t xml:space="preserve">3.2.2 </w:t>
        </w:r>
        <w:r w:rsidRPr="00746628">
          <w:rPr>
            <w:rStyle w:val="afd"/>
            <w:noProof/>
          </w:rPr>
          <w:t>成因分析</w:t>
        </w:r>
        <w:r w:rsidRPr="00746628">
          <w:rPr>
            <w:noProof/>
            <w:webHidden/>
          </w:rPr>
          <w:tab/>
        </w:r>
        <w:r w:rsidRPr="00746628">
          <w:rPr>
            <w:noProof/>
            <w:webHidden/>
          </w:rPr>
          <w:fldChar w:fldCharType="begin"/>
        </w:r>
        <w:r w:rsidRPr="00746628">
          <w:rPr>
            <w:noProof/>
            <w:webHidden/>
          </w:rPr>
          <w:instrText xml:space="preserve"> PAGEREF _Toc196582916 \h </w:instrText>
        </w:r>
        <w:r w:rsidRPr="00746628">
          <w:rPr>
            <w:noProof/>
            <w:webHidden/>
          </w:rPr>
        </w:r>
        <w:r w:rsidRPr="00746628">
          <w:rPr>
            <w:noProof/>
            <w:webHidden/>
          </w:rPr>
          <w:fldChar w:fldCharType="separate"/>
        </w:r>
        <w:r w:rsidR="00D31500" w:rsidRPr="00746628">
          <w:rPr>
            <w:noProof/>
            <w:webHidden/>
          </w:rPr>
          <w:t>16</w:t>
        </w:r>
        <w:r w:rsidRPr="00746628">
          <w:rPr>
            <w:noProof/>
            <w:webHidden/>
          </w:rPr>
          <w:fldChar w:fldCharType="end"/>
        </w:r>
      </w:hyperlink>
    </w:p>
    <w:p w14:paraId="4CFC7A7E" w14:textId="12D34445"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17" w:history="1">
        <w:r w:rsidRPr="00746628">
          <w:rPr>
            <w:rStyle w:val="afd"/>
            <w:noProof/>
          </w:rPr>
          <w:t xml:space="preserve">3.3 </w:t>
        </w:r>
        <w:r w:rsidRPr="00746628">
          <w:rPr>
            <w:rStyle w:val="afd"/>
            <w:noProof/>
          </w:rPr>
          <w:t>本章小结</w:t>
        </w:r>
        <w:r w:rsidRPr="00746628">
          <w:rPr>
            <w:noProof/>
            <w:webHidden/>
          </w:rPr>
          <w:tab/>
        </w:r>
        <w:r w:rsidRPr="00746628">
          <w:rPr>
            <w:noProof/>
            <w:webHidden/>
          </w:rPr>
          <w:fldChar w:fldCharType="begin"/>
        </w:r>
        <w:r w:rsidRPr="00746628">
          <w:rPr>
            <w:noProof/>
            <w:webHidden/>
          </w:rPr>
          <w:instrText xml:space="preserve"> PAGEREF _Toc196582917 \h </w:instrText>
        </w:r>
        <w:r w:rsidRPr="00746628">
          <w:rPr>
            <w:noProof/>
            <w:webHidden/>
          </w:rPr>
        </w:r>
        <w:r w:rsidRPr="00746628">
          <w:rPr>
            <w:noProof/>
            <w:webHidden/>
          </w:rPr>
          <w:fldChar w:fldCharType="separate"/>
        </w:r>
        <w:r w:rsidR="00D31500" w:rsidRPr="00746628">
          <w:rPr>
            <w:noProof/>
            <w:webHidden/>
          </w:rPr>
          <w:t>17</w:t>
        </w:r>
        <w:r w:rsidRPr="00746628">
          <w:rPr>
            <w:noProof/>
            <w:webHidden/>
          </w:rPr>
          <w:fldChar w:fldCharType="end"/>
        </w:r>
      </w:hyperlink>
    </w:p>
    <w:p w14:paraId="0CF420CC" w14:textId="5A7B32E4"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18" w:history="1">
        <w:r w:rsidRPr="00746628">
          <w:rPr>
            <w:rStyle w:val="afd"/>
            <w:noProof/>
          </w:rPr>
          <w:t>第</w:t>
        </w:r>
        <w:r w:rsidRPr="00746628">
          <w:rPr>
            <w:rStyle w:val="afd"/>
            <w:noProof/>
          </w:rPr>
          <w:t>4</w:t>
        </w:r>
        <w:r w:rsidRPr="00746628">
          <w:rPr>
            <w:rStyle w:val="afd"/>
            <w:noProof/>
          </w:rPr>
          <w:t>章</w:t>
        </w:r>
        <w:r w:rsidRPr="00746628">
          <w:rPr>
            <w:rStyle w:val="afd"/>
            <w:noProof/>
          </w:rPr>
          <w:t xml:space="preserve"> </w:t>
        </w:r>
        <w:r w:rsidRPr="00746628">
          <w:rPr>
            <w:rStyle w:val="afd"/>
            <w:noProof/>
          </w:rPr>
          <w:t>基于时序数据的运输需求量预测</w:t>
        </w:r>
        <w:r w:rsidRPr="00746628">
          <w:rPr>
            <w:noProof/>
            <w:webHidden/>
          </w:rPr>
          <w:tab/>
        </w:r>
        <w:r w:rsidRPr="00746628">
          <w:rPr>
            <w:noProof/>
            <w:webHidden/>
          </w:rPr>
          <w:fldChar w:fldCharType="begin"/>
        </w:r>
        <w:r w:rsidRPr="00746628">
          <w:rPr>
            <w:noProof/>
            <w:webHidden/>
          </w:rPr>
          <w:instrText xml:space="preserve"> PAGEREF _Toc196582918 \h </w:instrText>
        </w:r>
        <w:r w:rsidRPr="00746628">
          <w:rPr>
            <w:noProof/>
            <w:webHidden/>
          </w:rPr>
        </w:r>
        <w:r w:rsidRPr="00746628">
          <w:rPr>
            <w:noProof/>
            <w:webHidden/>
          </w:rPr>
          <w:fldChar w:fldCharType="separate"/>
        </w:r>
        <w:r w:rsidR="00D31500" w:rsidRPr="00746628">
          <w:rPr>
            <w:noProof/>
            <w:webHidden/>
          </w:rPr>
          <w:t>18</w:t>
        </w:r>
        <w:r w:rsidRPr="00746628">
          <w:rPr>
            <w:noProof/>
            <w:webHidden/>
          </w:rPr>
          <w:fldChar w:fldCharType="end"/>
        </w:r>
      </w:hyperlink>
    </w:p>
    <w:p w14:paraId="0C9AF09A" w14:textId="45C441C5"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19" w:history="1">
        <w:r w:rsidRPr="00746628">
          <w:rPr>
            <w:rStyle w:val="afd"/>
            <w:noProof/>
          </w:rPr>
          <w:t xml:space="preserve">4.1 </w:t>
        </w:r>
        <w:r w:rsidRPr="00746628">
          <w:rPr>
            <w:rStyle w:val="afd"/>
            <w:noProof/>
          </w:rPr>
          <w:t>历史数据采集与处理</w:t>
        </w:r>
        <w:r w:rsidRPr="00746628">
          <w:rPr>
            <w:noProof/>
            <w:webHidden/>
          </w:rPr>
          <w:tab/>
        </w:r>
        <w:r w:rsidRPr="00746628">
          <w:rPr>
            <w:noProof/>
            <w:webHidden/>
          </w:rPr>
          <w:fldChar w:fldCharType="begin"/>
        </w:r>
        <w:r w:rsidRPr="00746628">
          <w:rPr>
            <w:noProof/>
            <w:webHidden/>
          </w:rPr>
          <w:instrText xml:space="preserve"> PAGEREF _Toc196582919 \h </w:instrText>
        </w:r>
        <w:r w:rsidRPr="00746628">
          <w:rPr>
            <w:noProof/>
            <w:webHidden/>
          </w:rPr>
        </w:r>
        <w:r w:rsidRPr="00746628">
          <w:rPr>
            <w:noProof/>
            <w:webHidden/>
          </w:rPr>
          <w:fldChar w:fldCharType="separate"/>
        </w:r>
        <w:r w:rsidR="00D31500" w:rsidRPr="00746628">
          <w:rPr>
            <w:noProof/>
            <w:webHidden/>
          </w:rPr>
          <w:t>18</w:t>
        </w:r>
        <w:r w:rsidRPr="00746628">
          <w:rPr>
            <w:noProof/>
            <w:webHidden/>
          </w:rPr>
          <w:fldChar w:fldCharType="end"/>
        </w:r>
      </w:hyperlink>
    </w:p>
    <w:p w14:paraId="2F0D0A28" w14:textId="7004D88D"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0" w:history="1">
        <w:r w:rsidRPr="00746628">
          <w:rPr>
            <w:rStyle w:val="afd"/>
            <w:noProof/>
          </w:rPr>
          <w:t xml:space="preserve">4.1.1 </w:t>
        </w:r>
        <w:r w:rsidRPr="00746628">
          <w:rPr>
            <w:rStyle w:val="afd"/>
            <w:noProof/>
          </w:rPr>
          <w:t>数据来源与数据集构建</w:t>
        </w:r>
        <w:r w:rsidRPr="00746628">
          <w:rPr>
            <w:noProof/>
            <w:webHidden/>
          </w:rPr>
          <w:tab/>
        </w:r>
        <w:r w:rsidRPr="00746628">
          <w:rPr>
            <w:noProof/>
            <w:webHidden/>
          </w:rPr>
          <w:fldChar w:fldCharType="begin"/>
        </w:r>
        <w:r w:rsidRPr="00746628">
          <w:rPr>
            <w:noProof/>
            <w:webHidden/>
          </w:rPr>
          <w:instrText xml:space="preserve"> PAGEREF _Toc196582920 \h </w:instrText>
        </w:r>
        <w:r w:rsidRPr="00746628">
          <w:rPr>
            <w:noProof/>
            <w:webHidden/>
          </w:rPr>
        </w:r>
        <w:r w:rsidRPr="00746628">
          <w:rPr>
            <w:noProof/>
            <w:webHidden/>
          </w:rPr>
          <w:fldChar w:fldCharType="separate"/>
        </w:r>
        <w:r w:rsidR="00D31500" w:rsidRPr="00746628">
          <w:rPr>
            <w:noProof/>
            <w:webHidden/>
          </w:rPr>
          <w:t>18</w:t>
        </w:r>
        <w:r w:rsidRPr="00746628">
          <w:rPr>
            <w:noProof/>
            <w:webHidden/>
          </w:rPr>
          <w:fldChar w:fldCharType="end"/>
        </w:r>
      </w:hyperlink>
    </w:p>
    <w:p w14:paraId="224B5B94" w14:textId="34A393E2"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1" w:history="1">
        <w:r w:rsidRPr="00746628">
          <w:rPr>
            <w:rStyle w:val="afd"/>
            <w:noProof/>
          </w:rPr>
          <w:t xml:space="preserve">4.1.2 </w:t>
        </w:r>
        <w:r w:rsidRPr="00746628">
          <w:rPr>
            <w:rStyle w:val="afd"/>
            <w:noProof/>
          </w:rPr>
          <w:t>数据预处理与特征选择</w:t>
        </w:r>
        <w:r w:rsidRPr="00746628">
          <w:rPr>
            <w:noProof/>
            <w:webHidden/>
          </w:rPr>
          <w:tab/>
        </w:r>
        <w:r w:rsidRPr="00746628">
          <w:rPr>
            <w:noProof/>
            <w:webHidden/>
          </w:rPr>
          <w:fldChar w:fldCharType="begin"/>
        </w:r>
        <w:r w:rsidRPr="00746628">
          <w:rPr>
            <w:noProof/>
            <w:webHidden/>
          </w:rPr>
          <w:instrText xml:space="preserve"> PAGEREF _Toc196582921 \h </w:instrText>
        </w:r>
        <w:r w:rsidRPr="00746628">
          <w:rPr>
            <w:noProof/>
            <w:webHidden/>
          </w:rPr>
        </w:r>
        <w:r w:rsidRPr="00746628">
          <w:rPr>
            <w:noProof/>
            <w:webHidden/>
          </w:rPr>
          <w:fldChar w:fldCharType="separate"/>
        </w:r>
        <w:r w:rsidR="00D31500" w:rsidRPr="00746628">
          <w:rPr>
            <w:noProof/>
            <w:webHidden/>
          </w:rPr>
          <w:t>19</w:t>
        </w:r>
        <w:r w:rsidRPr="00746628">
          <w:rPr>
            <w:noProof/>
            <w:webHidden/>
          </w:rPr>
          <w:fldChar w:fldCharType="end"/>
        </w:r>
      </w:hyperlink>
    </w:p>
    <w:p w14:paraId="4004F556" w14:textId="2DADC7B8"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22" w:history="1">
        <w:r w:rsidRPr="00746628">
          <w:rPr>
            <w:rStyle w:val="afd"/>
            <w:noProof/>
          </w:rPr>
          <w:t xml:space="preserve">4.2 </w:t>
        </w:r>
        <w:r w:rsidRPr="00746628">
          <w:rPr>
            <w:rStyle w:val="afd"/>
            <w:noProof/>
          </w:rPr>
          <w:t>基于</w:t>
        </w:r>
        <w:r w:rsidRPr="00746628">
          <w:rPr>
            <w:rStyle w:val="afd"/>
            <w:noProof/>
          </w:rPr>
          <w:t>IPSO-ALSTM</w:t>
        </w:r>
        <w:r w:rsidRPr="00746628">
          <w:rPr>
            <w:rStyle w:val="afd"/>
            <w:noProof/>
          </w:rPr>
          <w:t>算法时间序列预测</w:t>
        </w:r>
        <w:r w:rsidRPr="00746628">
          <w:rPr>
            <w:noProof/>
            <w:webHidden/>
          </w:rPr>
          <w:tab/>
        </w:r>
        <w:r w:rsidRPr="00746628">
          <w:rPr>
            <w:noProof/>
            <w:webHidden/>
          </w:rPr>
          <w:fldChar w:fldCharType="begin"/>
        </w:r>
        <w:r w:rsidRPr="00746628">
          <w:rPr>
            <w:noProof/>
            <w:webHidden/>
          </w:rPr>
          <w:instrText xml:space="preserve"> PAGEREF _Toc196582922 \h </w:instrText>
        </w:r>
        <w:r w:rsidRPr="00746628">
          <w:rPr>
            <w:noProof/>
            <w:webHidden/>
          </w:rPr>
        </w:r>
        <w:r w:rsidRPr="00746628">
          <w:rPr>
            <w:noProof/>
            <w:webHidden/>
          </w:rPr>
          <w:fldChar w:fldCharType="separate"/>
        </w:r>
        <w:r w:rsidR="00D31500" w:rsidRPr="00746628">
          <w:rPr>
            <w:noProof/>
            <w:webHidden/>
          </w:rPr>
          <w:t>22</w:t>
        </w:r>
        <w:r w:rsidRPr="00746628">
          <w:rPr>
            <w:noProof/>
            <w:webHidden/>
          </w:rPr>
          <w:fldChar w:fldCharType="end"/>
        </w:r>
      </w:hyperlink>
    </w:p>
    <w:p w14:paraId="1944C367" w14:textId="177D6851"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3" w:history="1">
        <w:r w:rsidRPr="00746628">
          <w:rPr>
            <w:rStyle w:val="afd"/>
            <w:noProof/>
          </w:rPr>
          <w:t xml:space="preserve">4.2.1 </w:t>
        </w:r>
        <w:r w:rsidRPr="00746628">
          <w:rPr>
            <w:rStyle w:val="afd"/>
            <w:noProof/>
          </w:rPr>
          <w:t>基于</w:t>
        </w:r>
        <w:r w:rsidRPr="00746628">
          <w:rPr>
            <w:rStyle w:val="afd"/>
            <w:noProof/>
          </w:rPr>
          <w:t>IPSO</w:t>
        </w:r>
        <w:r w:rsidRPr="00746628">
          <w:rPr>
            <w:rStyle w:val="afd"/>
            <w:noProof/>
          </w:rPr>
          <w:t>算法的超参数调优</w:t>
        </w:r>
        <w:r w:rsidRPr="00746628">
          <w:rPr>
            <w:noProof/>
            <w:webHidden/>
          </w:rPr>
          <w:tab/>
        </w:r>
        <w:r w:rsidRPr="00746628">
          <w:rPr>
            <w:noProof/>
            <w:webHidden/>
          </w:rPr>
          <w:fldChar w:fldCharType="begin"/>
        </w:r>
        <w:r w:rsidRPr="00746628">
          <w:rPr>
            <w:noProof/>
            <w:webHidden/>
          </w:rPr>
          <w:instrText xml:space="preserve"> PAGEREF _Toc196582923 \h </w:instrText>
        </w:r>
        <w:r w:rsidRPr="00746628">
          <w:rPr>
            <w:noProof/>
            <w:webHidden/>
          </w:rPr>
        </w:r>
        <w:r w:rsidRPr="00746628">
          <w:rPr>
            <w:noProof/>
            <w:webHidden/>
          </w:rPr>
          <w:fldChar w:fldCharType="separate"/>
        </w:r>
        <w:r w:rsidR="00D31500" w:rsidRPr="00746628">
          <w:rPr>
            <w:noProof/>
            <w:webHidden/>
          </w:rPr>
          <w:t>22</w:t>
        </w:r>
        <w:r w:rsidRPr="00746628">
          <w:rPr>
            <w:noProof/>
            <w:webHidden/>
          </w:rPr>
          <w:fldChar w:fldCharType="end"/>
        </w:r>
      </w:hyperlink>
    </w:p>
    <w:p w14:paraId="7E09141D" w14:textId="453A32EE"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4" w:history="1">
        <w:r w:rsidRPr="00746628">
          <w:rPr>
            <w:rStyle w:val="afd"/>
            <w:noProof/>
          </w:rPr>
          <w:t xml:space="preserve">4.2.2 </w:t>
        </w:r>
        <w:r w:rsidRPr="00746628">
          <w:rPr>
            <w:rStyle w:val="afd"/>
            <w:noProof/>
          </w:rPr>
          <w:t>基于</w:t>
        </w:r>
        <w:r w:rsidRPr="00746628">
          <w:rPr>
            <w:rStyle w:val="afd"/>
            <w:noProof/>
          </w:rPr>
          <w:t>ALSTM</w:t>
        </w:r>
        <w:r w:rsidRPr="00746628">
          <w:rPr>
            <w:rStyle w:val="afd"/>
            <w:noProof/>
          </w:rPr>
          <w:t>的预测模型</w:t>
        </w:r>
        <w:r w:rsidRPr="00746628">
          <w:rPr>
            <w:noProof/>
            <w:webHidden/>
          </w:rPr>
          <w:tab/>
        </w:r>
        <w:r w:rsidRPr="00746628">
          <w:rPr>
            <w:noProof/>
            <w:webHidden/>
          </w:rPr>
          <w:fldChar w:fldCharType="begin"/>
        </w:r>
        <w:r w:rsidRPr="00746628">
          <w:rPr>
            <w:noProof/>
            <w:webHidden/>
          </w:rPr>
          <w:instrText xml:space="preserve"> PAGEREF _Toc196582924 \h </w:instrText>
        </w:r>
        <w:r w:rsidRPr="00746628">
          <w:rPr>
            <w:noProof/>
            <w:webHidden/>
          </w:rPr>
        </w:r>
        <w:r w:rsidRPr="00746628">
          <w:rPr>
            <w:noProof/>
            <w:webHidden/>
          </w:rPr>
          <w:fldChar w:fldCharType="separate"/>
        </w:r>
        <w:r w:rsidR="00D31500" w:rsidRPr="00746628">
          <w:rPr>
            <w:noProof/>
            <w:webHidden/>
          </w:rPr>
          <w:t>24</w:t>
        </w:r>
        <w:r w:rsidRPr="00746628">
          <w:rPr>
            <w:noProof/>
            <w:webHidden/>
          </w:rPr>
          <w:fldChar w:fldCharType="end"/>
        </w:r>
      </w:hyperlink>
    </w:p>
    <w:p w14:paraId="3D55AA9A" w14:textId="5010C474"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5" w:history="1">
        <w:r w:rsidRPr="00746628">
          <w:rPr>
            <w:rStyle w:val="afd"/>
            <w:noProof/>
          </w:rPr>
          <w:t xml:space="preserve">4.2.3 </w:t>
        </w:r>
        <w:r w:rsidRPr="00746628">
          <w:rPr>
            <w:rStyle w:val="afd"/>
            <w:noProof/>
          </w:rPr>
          <w:t>约束条件</w:t>
        </w:r>
        <w:r w:rsidRPr="00746628">
          <w:rPr>
            <w:noProof/>
            <w:webHidden/>
          </w:rPr>
          <w:tab/>
        </w:r>
        <w:r w:rsidRPr="00746628">
          <w:rPr>
            <w:noProof/>
            <w:webHidden/>
          </w:rPr>
          <w:fldChar w:fldCharType="begin"/>
        </w:r>
        <w:r w:rsidRPr="00746628">
          <w:rPr>
            <w:noProof/>
            <w:webHidden/>
          </w:rPr>
          <w:instrText xml:space="preserve"> PAGEREF _Toc196582925 \h </w:instrText>
        </w:r>
        <w:r w:rsidRPr="00746628">
          <w:rPr>
            <w:noProof/>
            <w:webHidden/>
          </w:rPr>
        </w:r>
        <w:r w:rsidRPr="00746628">
          <w:rPr>
            <w:noProof/>
            <w:webHidden/>
          </w:rPr>
          <w:fldChar w:fldCharType="separate"/>
        </w:r>
        <w:r w:rsidR="00D31500" w:rsidRPr="00746628">
          <w:rPr>
            <w:noProof/>
            <w:webHidden/>
          </w:rPr>
          <w:t>26</w:t>
        </w:r>
        <w:r w:rsidRPr="00746628">
          <w:rPr>
            <w:noProof/>
            <w:webHidden/>
          </w:rPr>
          <w:fldChar w:fldCharType="end"/>
        </w:r>
      </w:hyperlink>
    </w:p>
    <w:p w14:paraId="1A7E9869" w14:textId="6BFBBFC9"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26" w:history="1">
        <w:r w:rsidRPr="00746628">
          <w:rPr>
            <w:rStyle w:val="afd"/>
            <w:noProof/>
          </w:rPr>
          <w:t xml:space="preserve">4.3 </w:t>
        </w:r>
        <w:r w:rsidRPr="00746628">
          <w:rPr>
            <w:rStyle w:val="afd"/>
            <w:noProof/>
          </w:rPr>
          <w:t>货量预测结果和分析</w:t>
        </w:r>
        <w:r w:rsidRPr="00746628">
          <w:rPr>
            <w:noProof/>
            <w:webHidden/>
          </w:rPr>
          <w:tab/>
        </w:r>
        <w:r w:rsidRPr="00746628">
          <w:rPr>
            <w:noProof/>
            <w:webHidden/>
          </w:rPr>
          <w:fldChar w:fldCharType="begin"/>
        </w:r>
        <w:r w:rsidRPr="00746628">
          <w:rPr>
            <w:noProof/>
            <w:webHidden/>
          </w:rPr>
          <w:instrText xml:space="preserve"> PAGEREF _Toc196582926 \h </w:instrText>
        </w:r>
        <w:r w:rsidRPr="00746628">
          <w:rPr>
            <w:noProof/>
            <w:webHidden/>
          </w:rPr>
        </w:r>
        <w:r w:rsidRPr="00746628">
          <w:rPr>
            <w:noProof/>
            <w:webHidden/>
          </w:rPr>
          <w:fldChar w:fldCharType="separate"/>
        </w:r>
        <w:r w:rsidR="00D31500" w:rsidRPr="00746628">
          <w:rPr>
            <w:noProof/>
            <w:webHidden/>
          </w:rPr>
          <w:t>27</w:t>
        </w:r>
        <w:r w:rsidRPr="00746628">
          <w:rPr>
            <w:noProof/>
            <w:webHidden/>
          </w:rPr>
          <w:fldChar w:fldCharType="end"/>
        </w:r>
      </w:hyperlink>
    </w:p>
    <w:p w14:paraId="05A9AC0C" w14:textId="01D286D3"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7" w:history="1">
        <w:r w:rsidRPr="00746628">
          <w:rPr>
            <w:rStyle w:val="afd"/>
            <w:noProof/>
          </w:rPr>
          <w:t>4.3.1 IPSO-ALSTM</w:t>
        </w:r>
        <w:r w:rsidRPr="00746628">
          <w:rPr>
            <w:rStyle w:val="afd"/>
            <w:noProof/>
          </w:rPr>
          <w:t>模型损失值分析</w:t>
        </w:r>
        <w:r w:rsidRPr="00746628">
          <w:rPr>
            <w:noProof/>
            <w:webHidden/>
          </w:rPr>
          <w:tab/>
        </w:r>
        <w:r w:rsidRPr="00746628">
          <w:rPr>
            <w:noProof/>
            <w:webHidden/>
          </w:rPr>
          <w:fldChar w:fldCharType="begin"/>
        </w:r>
        <w:r w:rsidRPr="00746628">
          <w:rPr>
            <w:noProof/>
            <w:webHidden/>
          </w:rPr>
          <w:instrText xml:space="preserve"> PAGEREF _Toc196582927 \h </w:instrText>
        </w:r>
        <w:r w:rsidRPr="00746628">
          <w:rPr>
            <w:noProof/>
            <w:webHidden/>
          </w:rPr>
        </w:r>
        <w:r w:rsidRPr="00746628">
          <w:rPr>
            <w:noProof/>
            <w:webHidden/>
          </w:rPr>
          <w:fldChar w:fldCharType="separate"/>
        </w:r>
        <w:r w:rsidR="00D31500" w:rsidRPr="00746628">
          <w:rPr>
            <w:noProof/>
            <w:webHidden/>
          </w:rPr>
          <w:t>28</w:t>
        </w:r>
        <w:r w:rsidRPr="00746628">
          <w:rPr>
            <w:noProof/>
            <w:webHidden/>
          </w:rPr>
          <w:fldChar w:fldCharType="end"/>
        </w:r>
      </w:hyperlink>
    </w:p>
    <w:p w14:paraId="5939E8CD" w14:textId="658D8CC5"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8" w:history="1">
        <w:r w:rsidRPr="00746628">
          <w:rPr>
            <w:rStyle w:val="afd"/>
            <w:noProof/>
          </w:rPr>
          <w:t>4.3.2 IPSO-ALSTM</w:t>
        </w:r>
        <w:r w:rsidRPr="00746628">
          <w:rPr>
            <w:rStyle w:val="afd"/>
            <w:noProof/>
          </w:rPr>
          <w:t>模型注意力权重分析</w:t>
        </w:r>
        <w:r w:rsidRPr="00746628">
          <w:rPr>
            <w:noProof/>
            <w:webHidden/>
          </w:rPr>
          <w:tab/>
        </w:r>
        <w:r w:rsidRPr="00746628">
          <w:rPr>
            <w:noProof/>
            <w:webHidden/>
          </w:rPr>
          <w:fldChar w:fldCharType="begin"/>
        </w:r>
        <w:r w:rsidRPr="00746628">
          <w:rPr>
            <w:noProof/>
            <w:webHidden/>
          </w:rPr>
          <w:instrText xml:space="preserve"> PAGEREF _Toc196582928 \h </w:instrText>
        </w:r>
        <w:r w:rsidRPr="00746628">
          <w:rPr>
            <w:noProof/>
            <w:webHidden/>
          </w:rPr>
        </w:r>
        <w:r w:rsidRPr="00746628">
          <w:rPr>
            <w:noProof/>
            <w:webHidden/>
          </w:rPr>
          <w:fldChar w:fldCharType="separate"/>
        </w:r>
        <w:r w:rsidR="00D31500" w:rsidRPr="00746628">
          <w:rPr>
            <w:noProof/>
            <w:webHidden/>
          </w:rPr>
          <w:t>28</w:t>
        </w:r>
        <w:r w:rsidRPr="00746628">
          <w:rPr>
            <w:noProof/>
            <w:webHidden/>
          </w:rPr>
          <w:fldChar w:fldCharType="end"/>
        </w:r>
      </w:hyperlink>
    </w:p>
    <w:p w14:paraId="1DA4F344" w14:textId="7766C26C"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29" w:history="1">
        <w:r w:rsidRPr="00746628">
          <w:rPr>
            <w:rStyle w:val="afd"/>
            <w:noProof/>
          </w:rPr>
          <w:t>4.3.3 IPSO-ALSTM</w:t>
        </w:r>
        <w:r w:rsidRPr="00746628">
          <w:rPr>
            <w:rStyle w:val="afd"/>
            <w:noProof/>
          </w:rPr>
          <w:t>模型预测结果</w:t>
        </w:r>
        <w:r w:rsidRPr="00746628">
          <w:rPr>
            <w:noProof/>
            <w:webHidden/>
          </w:rPr>
          <w:tab/>
        </w:r>
        <w:r w:rsidRPr="00746628">
          <w:rPr>
            <w:noProof/>
            <w:webHidden/>
          </w:rPr>
          <w:fldChar w:fldCharType="begin"/>
        </w:r>
        <w:r w:rsidRPr="00746628">
          <w:rPr>
            <w:noProof/>
            <w:webHidden/>
          </w:rPr>
          <w:instrText xml:space="preserve"> PAGEREF _Toc196582929 \h </w:instrText>
        </w:r>
        <w:r w:rsidRPr="00746628">
          <w:rPr>
            <w:noProof/>
            <w:webHidden/>
          </w:rPr>
        </w:r>
        <w:r w:rsidRPr="00746628">
          <w:rPr>
            <w:noProof/>
            <w:webHidden/>
          </w:rPr>
          <w:fldChar w:fldCharType="separate"/>
        </w:r>
        <w:r w:rsidR="00D31500" w:rsidRPr="00746628">
          <w:rPr>
            <w:noProof/>
            <w:webHidden/>
          </w:rPr>
          <w:t>30</w:t>
        </w:r>
        <w:r w:rsidRPr="00746628">
          <w:rPr>
            <w:noProof/>
            <w:webHidden/>
          </w:rPr>
          <w:fldChar w:fldCharType="end"/>
        </w:r>
      </w:hyperlink>
    </w:p>
    <w:p w14:paraId="5C1535AB" w14:textId="23E7DE62"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30" w:history="1">
        <w:r w:rsidRPr="00746628">
          <w:rPr>
            <w:rStyle w:val="afd"/>
            <w:noProof/>
          </w:rPr>
          <w:t xml:space="preserve">4.4 </w:t>
        </w:r>
        <w:r w:rsidRPr="00746628">
          <w:rPr>
            <w:rStyle w:val="afd"/>
            <w:noProof/>
          </w:rPr>
          <w:t>本章小结</w:t>
        </w:r>
        <w:r w:rsidRPr="00746628">
          <w:rPr>
            <w:noProof/>
            <w:webHidden/>
          </w:rPr>
          <w:tab/>
        </w:r>
        <w:r w:rsidRPr="00746628">
          <w:rPr>
            <w:noProof/>
            <w:webHidden/>
          </w:rPr>
          <w:fldChar w:fldCharType="begin"/>
        </w:r>
        <w:r w:rsidRPr="00746628">
          <w:rPr>
            <w:noProof/>
            <w:webHidden/>
          </w:rPr>
          <w:instrText xml:space="preserve"> PAGEREF _Toc196582930 \h </w:instrText>
        </w:r>
        <w:r w:rsidRPr="00746628">
          <w:rPr>
            <w:noProof/>
            <w:webHidden/>
          </w:rPr>
        </w:r>
        <w:r w:rsidRPr="00746628">
          <w:rPr>
            <w:noProof/>
            <w:webHidden/>
          </w:rPr>
          <w:fldChar w:fldCharType="separate"/>
        </w:r>
        <w:r w:rsidR="00D31500" w:rsidRPr="00746628">
          <w:rPr>
            <w:noProof/>
            <w:webHidden/>
          </w:rPr>
          <w:t>33</w:t>
        </w:r>
        <w:r w:rsidRPr="00746628">
          <w:rPr>
            <w:noProof/>
            <w:webHidden/>
          </w:rPr>
          <w:fldChar w:fldCharType="end"/>
        </w:r>
      </w:hyperlink>
    </w:p>
    <w:p w14:paraId="34B8C347" w14:textId="09069AA7"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31" w:history="1">
        <w:r w:rsidRPr="00746628">
          <w:rPr>
            <w:rStyle w:val="afd"/>
            <w:noProof/>
          </w:rPr>
          <w:t>第</w:t>
        </w:r>
        <w:r w:rsidRPr="00746628">
          <w:rPr>
            <w:rStyle w:val="afd"/>
            <w:noProof/>
          </w:rPr>
          <w:t>5</w:t>
        </w:r>
        <w:r w:rsidRPr="00746628">
          <w:rPr>
            <w:rStyle w:val="afd"/>
            <w:noProof/>
          </w:rPr>
          <w:t>章</w:t>
        </w:r>
        <w:r w:rsidRPr="00746628">
          <w:rPr>
            <w:rStyle w:val="afd"/>
            <w:noProof/>
          </w:rPr>
          <w:t xml:space="preserve"> </w:t>
        </w:r>
        <w:r w:rsidRPr="00746628">
          <w:rPr>
            <w:rStyle w:val="afd"/>
            <w:noProof/>
          </w:rPr>
          <w:t>基于网络流的紧急调运策略</w:t>
        </w:r>
        <w:r w:rsidRPr="00746628">
          <w:rPr>
            <w:noProof/>
            <w:webHidden/>
          </w:rPr>
          <w:tab/>
        </w:r>
        <w:r w:rsidRPr="00746628">
          <w:rPr>
            <w:noProof/>
            <w:webHidden/>
          </w:rPr>
          <w:fldChar w:fldCharType="begin"/>
        </w:r>
        <w:r w:rsidRPr="00746628">
          <w:rPr>
            <w:noProof/>
            <w:webHidden/>
          </w:rPr>
          <w:instrText xml:space="preserve"> PAGEREF _Toc196582931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2F2852AF" w14:textId="6F1E23C6"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32" w:history="1">
        <w:r w:rsidRPr="00746628">
          <w:rPr>
            <w:rStyle w:val="afd"/>
            <w:noProof/>
          </w:rPr>
          <w:t xml:space="preserve">5.1 </w:t>
        </w:r>
        <w:r w:rsidRPr="00746628">
          <w:rPr>
            <w:rStyle w:val="afd"/>
            <w:noProof/>
          </w:rPr>
          <w:t>问题描述与建模背景</w:t>
        </w:r>
        <w:r w:rsidRPr="00746628">
          <w:rPr>
            <w:noProof/>
            <w:webHidden/>
          </w:rPr>
          <w:tab/>
        </w:r>
        <w:r w:rsidRPr="00746628">
          <w:rPr>
            <w:noProof/>
            <w:webHidden/>
          </w:rPr>
          <w:fldChar w:fldCharType="begin"/>
        </w:r>
        <w:r w:rsidRPr="00746628">
          <w:rPr>
            <w:noProof/>
            <w:webHidden/>
          </w:rPr>
          <w:instrText xml:space="preserve"> PAGEREF _Toc196582932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38F8DFE3" w14:textId="665F31C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33" w:history="1">
        <w:r w:rsidRPr="00746628">
          <w:rPr>
            <w:rStyle w:val="afd"/>
            <w:noProof/>
          </w:rPr>
          <w:t xml:space="preserve">5.1.1 </w:t>
        </w:r>
        <w:r w:rsidRPr="00746628">
          <w:rPr>
            <w:rStyle w:val="afd"/>
            <w:noProof/>
          </w:rPr>
          <w:t>问题背景</w:t>
        </w:r>
        <w:r w:rsidRPr="00746628">
          <w:rPr>
            <w:noProof/>
            <w:webHidden/>
          </w:rPr>
          <w:tab/>
        </w:r>
        <w:r w:rsidRPr="00746628">
          <w:rPr>
            <w:noProof/>
            <w:webHidden/>
          </w:rPr>
          <w:fldChar w:fldCharType="begin"/>
        </w:r>
        <w:r w:rsidRPr="00746628">
          <w:rPr>
            <w:noProof/>
            <w:webHidden/>
          </w:rPr>
          <w:instrText xml:space="preserve"> PAGEREF _Toc196582933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3EB1D8EA" w14:textId="08D37EB2"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34" w:history="1">
        <w:r w:rsidRPr="00746628">
          <w:rPr>
            <w:rStyle w:val="afd"/>
            <w:noProof/>
          </w:rPr>
          <w:t xml:space="preserve">5.1.2 </w:t>
        </w:r>
        <w:r w:rsidRPr="00746628">
          <w:rPr>
            <w:rStyle w:val="afd"/>
            <w:noProof/>
          </w:rPr>
          <w:t>模型构建目标</w:t>
        </w:r>
        <w:r w:rsidRPr="00746628">
          <w:rPr>
            <w:noProof/>
            <w:webHidden/>
          </w:rPr>
          <w:tab/>
        </w:r>
        <w:r w:rsidRPr="00746628">
          <w:rPr>
            <w:noProof/>
            <w:webHidden/>
          </w:rPr>
          <w:fldChar w:fldCharType="begin"/>
        </w:r>
        <w:r w:rsidRPr="00746628">
          <w:rPr>
            <w:noProof/>
            <w:webHidden/>
          </w:rPr>
          <w:instrText xml:space="preserve"> PAGEREF _Toc196582934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47DB4D7E" w14:textId="65777BF4"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35" w:history="1">
        <w:r w:rsidRPr="00746628">
          <w:rPr>
            <w:rStyle w:val="afd"/>
            <w:noProof/>
          </w:rPr>
          <w:t xml:space="preserve">5.2 </w:t>
        </w:r>
        <w:r w:rsidRPr="00746628">
          <w:rPr>
            <w:rStyle w:val="afd"/>
            <w:noProof/>
          </w:rPr>
          <w:t>数据分析与预处理</w:t>
        </w:r>
        <w:r w:rsidRPr="00746628">
          <w:rPr>
            <w:noProof/>
            <w:webHidden/>
          </w:rPr>
          <w:tab/>
        </w:r>
        <w:r w:rsidRPr="00746628">
          <w:rPr>
            <w:noProof/>
            <w:webHidden/>
          </w:rPr>
          <w:fldChar w:fldCharType="begin"/>
        </w:r>
        <w:r w:rsidRPr="00746628">
          <w:rPr>
            <w:noProof/>
            <w:webHidden/>
          </w:rPr>
          <w:instrText xml:space="preserve"> PAGEREF _Toc196582935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4338B55D" w14:textId="7B5B681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36" w:history="1">
        <w:r w:rsidRPr="00746628">
          <w:rPr>
            <w:rStyle w:val="afd"/>
            <w:noProof/>
          </w:rPr>
          <w:t xml:space="preserve">5.2.1 </w:t>
        </w:r>
        <w:r w:rsidRPr="00746628">
          <w:rPr>
            <w:rStyle w:val="afd"/>
            <w:noProof/>
          </w:rPr>
          <w:t>数据概述</w:t>
        </w:r>
        <w:r w:rsidRPr="00746628">
          <w:rPr>
            <w:noProof/>
            <w:webHidden/>
          </w:rPr>
          <w:tab/>
        </w:r>
        <w:r w:rsidRPr="00746628">
          <w:rPr>
            <w:noProof/>
            <w:webHidden/>
          </w:rPr>
          <w:fldChar w:fldCharType="begin"/>
        </w:r>
        <w:r w:rsidRPr="00746628">
          <w:rPr>
            <w:noProof/>
            <w:webHidden/>
          </w:rPr>
          <w:instrText xml:space="preserve"> PAGEREF _Toc196582936 \h </w:instrText>
        </w:r>
        <w:r w:rsidRPr="00746628">
          <w:rPr>
            <w:noProof/>
            <w:webHidden/>
          </w:rPr>
        </w:r>
        <w:r w:rsidRPr="00746628">
          <w:rPr>
            <w:noProof/>
            <w:webHidden/>
          </w:rPr>
          <w:fldChar w:fldCharType="separate"/>
        </w:r>
        <w:r w:rsidR="00D31500" w:rsidRPr="00746628">
          <w:rPr>
            <w:noProof/>
            <w:webHidden/>
          </w:rPr>
          <w:t>34</w:t>
        </w:r>
        <w:r w:rsidRPr="00746628">
          <w:rPr>
            <w:noProof/>
            <w:webHidden/>
          </w:rPr>
          <w:fldChar w:fldCharType="end"/>
        </w:r>
      </w:hyperlink>
    </w:p>
    <w:p w14:paraId="71927B69" w14:textId="4C137A0C"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37" w:history="1">
        <w:r w:rsidRPr="00746628">
          <w:rPr>
            <w:rStyle w:val="afd"/>
            <w:noProof/>
          </w:rPr>
          <w:t xml:space="preserve">5.2.2 </w:t>
        </w:r>
        <w:r w:rsidRPr="00746628">
          <w:rPr>
            <w:rStyle w:val="afd"/>
            <w:noProof/>
          </w:rPr>
          <w:t>数据预处理</w:t>
        </w:r>
        <w:r w:rsidRPr="00746628">
          <w:rPr>
            <w:noProof/>
            <w:webHidden/>
          </w:rPr>
          <w:tab/>
        </w:r>
        <w:r w:rsidRPr="00746628">
          <w:rPr>
            <w:noProof/>
            <w:webHidden/>
          </w:rPr>
          <w:fldChar w:fldCharType="begin"/>
        </w:r>
        <w:r w:rsidRPr="00746628">
          <w:rPr>
            <w:noProof/>
            <w:webHidden/>
          </w:rPr>
          <w:instrText xml:space="preserve"> PAGEREF _Toc196582937 \h </w:instrText>
        </w:r>
        <w:r w:rsidRPr="00746628">
          <w:rPr>
            <w:noProof/>
            <w:webHidden/>
          </w:rPr>
        </w:r>
        <w:r w:rsidRPr="00746628">
          <w:rPr>
            <w:noProof/>
            <w:webHidden/>
          </w:rPr>
          <w:fldChar w:fldCharType="separate"/>
        </w:r>
        <w:r w:rsidR="00D31500" w:rsidRPr="00746628">
          <w:rPr>
            <w:noProof/>
            <w:webHidden/>
          </w:rPr>
          <w:t>35</w:t>
        </w:r>
        <w:r w:rsidRPr="00746628">
          <w:rPr>
            <w:noProof/>
            <w:webHidden/>
          </w:rPr>
          <w:fldChar w:fldCharType="end"/>
        </w:r>
      </w:hyperlink>
    </w:p>
    <w:p w14:paraId="1B95680D" w14:textId="3C9BA2E4"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38" w:history="1">
        <w:r w:rsidRPr="00746628">
          <w:rPr>
            <w:rStyle w:val="afd"/>
            <w:noProof/>
          </w:rPr>
          <w:t xml:space="preserve">5.3 </w:t>
        </w:r>
        <w:r w:rsidRPr="00746628">
          <w:rPr>
            <w:rStyle w:val="afd"/>
            <w:noProof/>
          </w:rPr>
          <w:t>网络流优化与应急调度模型</w:t>
        </w:r>
        <w:r w:rsidRPr="00746628">
          <w:rPr>
            <w:noProof/>
            <w:webHidden/>
          </w:rPr>
          <w:tab/>
        </w:r>
        <w:r w:rsidRPr="00746628">
          <w:rPr>
            <w:noProof/>
            <w:webHidden/>
          </w:rPr>
          <w:fldChar w:fldCharType="begin"/>
        </w:r>
        <w:r w:rsidRPr="00746628">
          <w:rPr>
            <w:noProof/>
            <w:webHidden/>
          </w:rPr>
          <w:instrText xml:space="preserve"> PAGEREF _Toc196582938 \h </w:instrText>
        </w:r>
        <w:r w:rsidRPr="00746628">
          <w:rPr>
            <w:noProof/>
            <w:webHidden/>
          </w:rPr>
        </w:r>
        <w:r w:rsidRPr="00746628">
          <w:rPr>
            <w:noProof/>
            <w:webHidden/>
          </w:rPr>
          <w:fldChar w:fldCharType="separate"/>
        </w:r>
        <w:r w:rsidR="00D31500" w:rsidRPr="00746628">
          <w:rPr>
            <w:noProof/>
            <w:webHidden/>
          </w:rPr>
          <w:t>37</w:t>
        </w:r>
        <w:r w:rsidRPr="00746628">
          <w:rPr>
            <w:noProof/>
            <w:webHidden/>
          </w:rPr>
          <w:fldChar w:fldCharType="end"/>
        </w:r>
      </w:hyperlink>
    </w:p>
    <w:p w14:paraId="4DC58CC5" w14:textId="51A1CC27"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39" w:history="1">
        <w:r w:rsidRPr="00746628">
          <w:rPr>
            <w:rStyle w:val="afd"/>
            <w:noProof/>
          </w:rPr>
          <w:t xml:space="preserve">5.3.1 </w:t>
        </w:r>
        <w:r w:rsidRPr="00746628">
          <w:rPr>
            <w:rStyle w:val="afd"/>
            <w:noProof/>
          </w:rPr>
          <w:t>物流网络优化目标</w:t>
        </w:r>
        <w:r w:rsidRPr="00746628">
          <w:rPr>
            <w:noProof/>
            <w:webHidden/>
          </w:rPr>
          <w:tab/>
        </w:r>
        <w:r w:rsidRPr="00746628">
          <w:rPr>
            <w:noProof/>
            <w:webHidden/>
          </w:rPr>
          <w:fldChar w:fldCharType="begin"/>
        </w:r>
        <w:r w:rsidRPr="00746628">
          <w:rPr>
            <w:noProof/>
            <w:webHidden/>
          </w:rPr>
          <w:instrText xml:space="preserve"> PAGEREF _Toc196582939 \h </w:instrText>
        </w:r>
        <w:r w:rsidRPr="00746628">
          <w:rPr>
            <w:noProof/>
            <w:webHidden/>
          </w:rPr>
        </w:r>
        <w:r w:rsidRPr="00746628">
          <w:rPr>
            <w:noProof/>
            <w:webHidden/>
          </w:rPr>
          <w:fldChar w:fldCharType="separate"/>
        </w:r>
        <w:r w:rsidR="00D31500" w:rsidRPr="00746628">
          <w:rPr>
            <w:noProof/>
            <w:webHidden/>
          </w:rPr>
          <w:t>37</w:t>
        </w:r>
        <w:r w:rsidRPr="00746628">
          <w:rPr>
            <w:noProof/>
            <w:webHidden/>
          </w:rPr>
          <w:fldChar w:fldCharType="end"/>
        </w:r>
      </w:hyperlink>
    </w:p>
    <w:p w14:paraId="2EB63770" w14:textId="78C05F30"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0" w:history="1">
        <w:r w:rsidRPr="00746628">
          <w:rPr>
            <w:rStyle w:val="afd"/>
            <w:noProof/>
          </w:rPr>
          <w:t xml:space="preserve">5.3.2 </w:t>
        </w:r>
        <w:r w:rsidRPr="00746628">
          <w:rPr>
            <w:rStyle w:val="afd"/>
            <w:noProof/>
          </w:rPr>
          <w:t>货流分配与调度</w:t>
        </w:r>
        <w:r w:rsidRPr="00746628">
          <w:rPr>
            <w:noProof/>
            <w:webHidden/>
          </w:rPr>
          <w:tab/>
        </w:r>
        <w:r w:rsidRPr="00746628">
          <w:rPr>
            <w:noProof/>
            <w:webHidden/>
          </w:rPr>
          <w:fldChar w:fldCharType="begin"/>
        </w:r>
        <w:r w:rsidRPr="00746628">
          <w:rPr>
            <w:noProof/>
            <w:webHidden/>
          </w:rPr>
          <w:instrText xml:space="preserve"> PAGEREF _Toc196582940 \h </w:instrText>
        </w:r>
        <w:r w:rsidRPr="00746628">
          <w:rPr>
            <w:noProof/>
            <w:webHidden/>
          </w:rPr>
        </w:r>
        <w:r w:rsidRPr="00746628">
          <w:rPr>
            <w:noProof/>
            <w:webHidden/>
          </w:rPr>
          <w:fldChar w:fldCharType="separate"/>
        </w:r>
        <w:r w:rsidR="00D31500" w:rsidRPr="00746628">
          <w:rPr>
            <w:noProof/>
            <w:webHidden/>
          </w:rPr>
          <w:t>37</w:t>
        </w:r>
        <w:r w:rsidRPr="00746628">
          <w:rPr>
            <w:noProof/>
            <w:webHidden/>
          </w:rPr>
          <w:fldChar w:fldCharType="end"/>
        </w:r>
      </w:hyperlink>
    </w:p>
    <w:p w14:paraId="1F797D4F" w14:textId="235132F8"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1" w:history="1">
        <w:r w:rsidRPr="00746628">
          <w:rPr>
            <w:rStyle w:val="afd"/>
            <w:noProof/>
          </w:rPr>
          <w:t xml:space="preserve">5.3.3 </w:t>
        </w:r>
        <w:r w:rsidRPr="00746628">
          <w:rPr>
            <w:rStyle w:val="afd"/>
            <w:noProof/>
          </w:rPr>
          <w:t>应急响应机制</w:t>
        </w:r>
        <w:r w:rsidRPr="00746628">
          <w:rPr>
            <w:noProof/>
            <w:webHidden/>
          </w:rPr>
          <w:tab/>
        </w:r>
        <w:r w:rsidRPr="00746628">
          <w:rPr>
            <w:noProof/>
            <w:webHidden/>
          </w:rPr>
          <w:fldChar w:fldCharType="begin"/>
        </w:r>
        <w:r w:rsidRPr="00746628">
          <w:rPr>
            <w:noProof/>
            <w:webHidden/>
          </w:rPr>
          <w:instrText xml:space="preserve"> PAGEREF _Toc196582941 \h </w:instrText>
        </w:r>
        <w:r w:rsidRPr="00746628">
          <w:rPr>
            <w:noProof/>
            <w:webHidden/>
          </w:rPr>
        </w:r>
        <w:r w:rsidRPr="00746628">
          <w:rPr>
            <w:noProof/>
            <w:webHidden/>
          </w:rPr>
          <w:fldChar w:fldCharType="separate"/>
        </w:r>
        <w:r w:rsidR="00D31500" w:rsidRPr="00746628">
          <w:rPr>
            <w:noProof/>
            <w:webHidden/>
          </w:rPr>
          <w:t>38</w:t>
        </w:r>
        <w:r w:rsidRPr="00746628">
          <w:rPr>
            <w:noProof/>
            <w:webHidden/>
          </w:rPr>
          <w:fldChar w:fldCharType="end"/>
        </w:r>
      </w:hyperlink>
    </w:p>
    <w:p w14:paraId="12C90D54" w14:textId="62166B67"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42" w:history="1">
        <w:r w:rsidRPr="00746628">
          <w:rPr>
            <w:rStyle w:val="afd"/>
            <w:noProof/>
          </w:rPr>
          <w:t xml:space="preserve">5.4 </w:t>
        </w:r>
        <w:r w:rsidRPr="00746628">
          <w:rPr>
            <w:rStyle w:val="afd"/>
            <w:noProof/>
          </w:rPr>
          <w:t>算法设计与求解方法</w:t>
        </w:r>
        <w:r w:rsidRPr="00746628">
          <w:rPr>
            <w:noProof/>
            <w:webHidden/>
          </w:rPr>
          <w:tab/>
        </w:r>
        <w:r w:rsidRPr="00746628">
          <w:rPr>
            <w:noProof/>
            <w:webHidden/>
          </w:rPr>
          <w:fldChar w:fldCharType="begin"/>
        </w:r>
        <w:r w:rsidRPr="00746628">
          <w:rPr>
            <w:noProof/>
            <w:webHidden/>
          </w:rPr>
          <w:instrText xml:space="preserve"> PAGEREF _Toc196582942 \h </w:instrText>
        </w:r>
        <w:r w:rsidRPr="00746628">
          <w:rPr>
            <w:noProof/>
            <w:webHidden/>
          </w:rPr>
        </w:r>
        <w:r w:rsidRPr="00746628">
          <w:rPr>
            <w:noProof/>
            <w:webHidden/>
          </w:rPr>
          <w:fldChar w:fldCharType="separate"/>
        </w:r>
        <w:r w:rsidR="00D31500" w:rsidRPr="00746628">
          <w:rPr>
            <w:noProof/>
            <w:webHidden/>
          </w:rPr>
          <w:t>38</w:t>
        </w:r>
        <w:r w:rsidRPr="00746628">
          <w:rPr>
            <w:noProof/>
            <w:webHidden/>
          </w:rPr>
          <w:fldChar w:fldCharType="end"/>
        </w:r>
      </w:hyperlink>
    </w:p>
    <w:p w14:paraId="461109E2" w14:textId="0DF73034"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3" w:history="1">
        <w:r w:rsidRPr="00746628">
          <w:rPr>
            <w:rStyle w:val="afd"/>
            <w:noProof/>
          </w:rPr>
          <w:t xml:space="preserve">5.4.1 </w:t>
        </w:r>
        <w:r w:rsidRPr="00746628">
          <w:rPr>
            <w:rStyle w:val="afd"/>
            <w:noProof/>
          </w:rPr>
          <w:t>遗传算法（</w:t>
        </w:r>
        <w:r w:rsidRPr="00746628">
          <w:rPr>
            <w:rStyle w:val="afd"/>
            <w:noProof/>
          </w:rPr>
          <w:t>GA</w:t>
        </w:r>
        <w:r w:rsidRPr="00746628">
          <w:rPr>
            <w:rStyle w:val="afd"/>
            <w:noProof/>
          </w:rPr>
          <w:t>）</w:t>
        </w:r>
        <w:r w:rsidRPr="00746628">
          <w:rPr>
            <w:noProof/>
            <w:webHidden/>
          </w:rPr>
          <w:tab/>
        </w:r>
        <w:r w:rsidRPr="00746628">
          <w:rPr>
            <w:noProof/>
            <w:webHidden/>
          </w:rPr>
          <w:fldChar w:fldCharType="begin"/>
        </w:r>
        <w:r w:rsidRPr="00746628">
          <w:rPr>
            <w:noProof/>
            <w:webHidden/>
          </w:rPr>
          <w:instrText xml:space="preserve"> PAGEREF _Toc196582943 \h </w:instrText>
        </w:r>
        <w:r w:rsidRPr="00746628">
          <w:rPr>
            <w:noProof/>
            <w:webHidden/>
          </w:rPr>
        </w:r>
        <w:r w:rsidRPr="00746628">
          <w:rPr>
            <w:noProof/>
            <w:webHidden/>
          </w:rPr>
          <w:fldChar w:fldCharType="separate"/>
        </w:r>
        <w:r w:rsidR="00D31500" w:rsidRPr="00746628">
          <w:rPr>
            <w:noProof/>
            <w:webHidden/>
          </w:rPr>
          <w:t>38</w:t>
        </w:r>
        <w:r w:rsidRPr="00746628">
          <w:rPr>
            <w:noProof/>
            <w:webHidden/>
          </w:rPr>
          <w:fldChar w:fldCharType="end"/>
        </w:r>
      </w:hyperlink>
    </w:p>
    <w:p w14:paraId="16B5100D" w14:textId="40B729FA"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4" w:history="1">
        <w:r w:rsidRPr="00746628">
          <w:rPr>
            <w:rStyle w:val="afd"/>
            <w:noProof/>
          </w:rPr>
          <w:t xml:space="preserve">5.4.2 </w:t>
        </w:r>
        <w:r w:rsidRPr="00746628">
          <w:rPr>
            <w:rStyle w:val="afd"/>
            <w:noProof/>
          </w:rPr>
          <w:t>粒子群优化（</w:t>
        </w:r>
        <w:r w:rsidRPr="00746628">
          <w:rPr>
            <w:rStyle w:val="afd"/>
            <w:noProof/>
          </w:rPr>
          <w:t>PSO</w:t>
        </w:r>
        <w:r w:rsidRPr="00746628">
          <w:rPr>
            <w:rStyle w:val="afd"/>
            <w:noProof/>
          </w:rPr>
          <w:t>）</w:t>
        </w:r>
        <w:r w:rsidRPr="00746628">
          <w:rPr>
            <w:noProof/>
            <w:webHidden/>
          </w:rPr>
          <w:tab/>
        </w:r>
        <w:r w:rsidRPr="00746628">
          <w:rPr>
            <w:noProof/>
            <w:webHidden/>
          </w:rPr>
          <w:fldChar w:fldCharType="begin"/>
        </w:r>
        <w:r w:rsidRPr="00746628">
          <w:rPr>
            <w:noProof/>
            <w:webHidden/>
          </w:rPr>
          <w:instrText xml:space="preserve"> PAGEREF _Toc196582944 \h </w:instrText>
        </w:r>
        <w:r w:rsidRPr="00746628">
          <w:rPr>
            <w:noProof/>
            <w:webHidden/>
          </w:rPr>
        </w:r>
        <w:r w:rsidRPr="00746628">
          <w:rPr>
            <w:noProof/>
            <w:webHidden/>
          </w:rPr>
          <w:fldChar w:fldCharType="separate"/>
        </w:r>
        <w:r w:rsidR="00D31500" w:rsidRPr="00746628">
          <w:rPr>
            <w:noProof/>
            <w:webHidden/>
          </w:rPr>
          <w:t>39</w:t>
        </w:r>
        <w:r w:rsidRPr="00746628">
          <w:rPr>
            <w:noProof/>
            <w:webHidden/>
          </w:rPr>
          <w:fldChar w:fldCharType="end"/>
        </w:r>
      </w:hyperlink>
    </w:p>
    <w:p w14:paraId="3B357A3F" w14:textId="14DFE061"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5" w:history="1">
        <w:r w:rsidRPr="00746628">
          <w:rPr>
            <w:rStyle w:val="afd"/>
            <w:noProof/>
          </w:rPr>
          <w:t xml:space="preserve">5.4.3 </w:t>
        </w:r>
        <w:r w:rsidRPr="00746628">
          <w:rPr>
            <w:rStyle w:val="afd"/>
            <w:noProof/>
          </w:rPr>
          <w:t>混合优化算法</w:t>
        </w:r>
        <w:r w:rsidRPr="00746628">
          <w:rPr>
            <w:noProof/>
            <w:webHidden/>
          </w:rPr>
          <w:tab/>
        </w:r>
        <w:r w:rsidRPr="00746628">
          <w:rPr>
            <w:noProof/>
            <w:webHidden/>
          </w:rPr>
          <w:fldChar w:fldCharType="begin"/>
        </w:r>
        <w:r w:rsidRPr="00746628">
          <w:rPr>
            <w:noProof/>
            <w:webHidden/>
          </w:rPr>
          <w:instrText xml:space="preserve"> PAGEREF _Toc196582945 \h </w:instrText>
        </w:r>
        <w:r w:rsidRPr="00746628">
          <w:rPr>
            <w:noProof/>
            <w:webHidden/>
          </w:rPr>
        </w:r>
        <w:r w:rsidRPr="00746628">
          <w:rPr>
            <w:noProof/>
            <w:webHidden/>
          </w:rPr>
          <w:fldChar w:fldCharType="separate"/>
        </w:r>
        <w:r w:rsidR="00D31500" w:rsidRPr="00746628">
          <w:rPr>
            <w:noProof/>
            <w:webHidden/>
          </w:rPr>
          <w:t>39</w:t>
        </w:r>
        <w:r w:rsidRPr="00746628">
          <w:rPr>
            <w:noProof/>
            <w:webHidden/>
          </w:rPr>
          <w:fldChar w:fldCharType="end"/>
        </w:r>
      </w:hyperlink>
    </w:p>
    <w:p w14:paraId="0D9F8D38" w14:textId="4C9D18D2"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46" w:history="1">
        <w:r w:rsidRPr="00746628">
          <w:rPr>
            <w:rStyle w:val="afd"/>
            <w:noProof/>
          </w:rPr>
          <w:t xml:space="preserve">5.5 </w:t>
        </w:r>
        <w:r w:rsidRPr="00746628">
          <w:rPr>
            <w:rStyle w:val="afd"/>
            <w:noProof/>
          </w:rPr>
          <w:t>实验结果与分析</w:t>
        </w:r>
        <w:r w:rsidRPr="00746628">
          <w:rPr>
            <w:noProof/>
            <w:webHidden/>
          </w:rPr>
          <w:tab/>
        </w:r>
        <w:r w:rsidRPr="00746628">
          <w:rPr>
            <w:noProof/>
            <w:webHidden/>
          </w:rPr>
          <w:fldChar w:fldCharType="begin"/>
        </w:r>
        <w:r w:rsidRPr="00746628">
          <w:rPr>
            <w:noProof/>
            <w:webHidden/>
          </w:rPr>
          <w:instrText xml:space="preserve"> PAGEREF _Toc196582946 \h </w:instrText>
        </w:r>
        <w:r w:rsidRPr="00746628">
          <w:rPr>
            <w:noProof/>
            <w:webHidden/>
          </w:rPr>
        </w:r>
        <w:r w:rsidRPr="00746628">
          <w:rPr>
            <w:noProof/>
            <w:webHidden/>
          </w:rPr>
          <w:fldChar w:fldCharType="separate"/>
        </w:r>
        <w:r w:rsidR="00D31500" w:rsidRPr="00746628">
          <w:rPr>
            <w:noProof/>
            <w:webHidden/>
          </w:rPr>
          <w:t>39</w:t>
        </w:r>
        <w:r w:rsidRPr="00746628">
          <w:rPr>
            <w:noProof/>
            <w:webHidden/>
          </w:rPr>
          <w:fldChar w:fldCharType="end"/>
        </w:r>
      </w:hyperlink>
    </w:p>
    <w:p w14:paraId="3CF95803" w14:textId="1BD13E59"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7" w:history="1">
        <w:r w:rsidRPr="00746628">
          <w:rPr>
            <w:rStyle w:val="afd"/>
            <w:noProof/>
          </w:rPr>
          <w:t xml:space="preserve">5.5.1 </w:t>
        </w:r>
        <w:r w:rsidRPr="00746628">
          <w:rPr>
            <w:rStyle w:val="afd"/>
            <w:noProof/>
          </w:rPr>
          <w:t>收敛曲线分析</w:t>
        </w:r>
        <w:r w:rsidRPr="00746628">
          <w:rPr>
            <w:noProof/>
            <w:webHidden/>
          </w:rPr>
          <w:tab/>
        </w:r>
        <w:r w:rsidRPr="00746628">
          <w:rPr>
            <w:noProof/>
            <w:webHidden/>
          </w:rPr>
          <w:fldChar w:fldCharType="begin"/>
        </w:r>
        <w:r w:rsidRPr="00746628">
          <w:rPr>
            <w:noProof/>
            <w:webHidden/>
          </w:rPr>
          <w:instrText xml:space="preserve"> PAGEREF _Toc196582947 \h </w:instrText>
        </w:r>
        <w:r w:rsidRPr="00746628">
          <w:rPr>
            <w:noProof/>
            <w:webHidden/>
          </w:rPr>
        </w:r>
        <w:r w:rsidRPr="00746628">
          <w:rPr>
            <w:noProof/>
            <w:webHidden/>
          </w:rPr>
          <w:fldChar w:fldCharType="separate"/>
        </w:r>
        <w:r w:rsidR="00D31500" w:rsidRPr="00746628">
          <w:rPr>
            <w:noProof/>
            <w:webHidden/>
          </w:rPr>
          <w:t>40</w:t>
        </w:r>
        <w:r w:rsidRPr="00746628">
          <w:rPr>
            <w:noProof/>
            <w:webHidden/>
          </w:rPr>
          <w:fldChar w:fldCharType="end"/>
        </w:r>
      </w:hyperlink>
    </w:p>
    <w:p w14:paraId="44B24D8C" w14:textId="66EF73E2" w:rsidR="00AB0279" w:rsidRPr="00746628" w:rsidRDefault="00AB0279">
      <w:pPr>
        <w:pStyle w:val="TOC3"/>
        <w:tabs>
          <w:tab w:val="right" w:leader="dot" w:pos="9060"/>
        </w:tabs>
        <w:ind w:firstLine="960"/>
        <w:rPr>
          <w:rFonts w:asciiTheme="minorHAnsi" w:eastAsiaTheme="minorEastAsia" w:hAnsiTheme="minorHAnsi" w:cstheme="minorBidi"/>
          <w:noProof/>
          <w:kern w:val="2"/>
          <w:sz w:val="22"/>
          <w:szCs w:val="24"/>
          <w14:ligatures w14:val="standardContextual"/>
        </w:rPr>
      </w:pPr>
      <w:hyperlink w:anchor="_Toc196582948" w:history="1">
        <w:r w:rsidRPr="00746628">
          <w:rPr>
            <w:rStyle w:val="afd"/>
            <w:noProof/>
          </w:rPr>
          <w:t xml:space="preserve">5.5.2 </w:t>
        </w:r>
        <w:r w:rsidRPr="00746628">
          <w:rPr>
            <w:rStyle w:val="afd"/>
            <w:noProof/>
          </w:rPr>
          <w:t>算法性能比较</w:t>
        </w:r>
        <w:r w:rsidRPr="00746628">
          <w:rPr>
            <w:noProof/>
            <w:webHidden/>
          </w:rPr>
          <w:tab/>
        </w:r>
        <w:r w:rsidRPr="00746628">
          <w:rPr>
            <w:noProof/>
            <w:webHidden/>
          </w:rPr>
          <w:fldChar w:fldCharType="begin"/>
        </w:r>
        <w:r w:rsidRPr="00746628">
          <w:rPr>
            <w:noProof/>
            <w:webHidden/>
          </w:rPr>
          <w:instrText xml:space="preserve"> PAGEREF _Toc196582948 \h </w:instrText>
        </w:r>
        <w:r w:rsidRPr="00746628">
          <w:rPr>
            <w:noProof/>
            <w:webHidden/>
          </w:rPr>
        </w:r>
        <w:r w:rsidRPr="00746628">
          <w:rPr>
            <w:noProof/>
            <w:webHidden/>
          </w:rPr>
          <w:fldChar w:fldCharType="separate"/>
        </w:r>
        <w:r w:rsidR="00D31500" w:rsidRPr="00746628">
          <w:rPr>
            <w:noProof/>
            <w:webHidden/>
          </w:rPr>
          <w:t>41</w:t>
        </w:r>
        <w:r w:rsidRPr="00746628">
          <w:rPr>
            <w:noProof/>
            <w:webHidden/>
          </w:rPr>
          <w:fldChar w:fldCharType="end"/>
        </w:r>
      </w:hyperlink>
    </w:p>
    <w:p w14:paraId="0755C144" w14:textId="5569051D"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49" w:history="1">
        <w:r w:rsidRPr="00746628">
          <w:rPr>
            <w:rStyle w:val="afd"/>
            <w:noProof/>
          </w:rPr>
          <w:t xml:space="preserve">5.6 </w:t>
        </w:r>
        <w:r w:rsidRPr="00746628">
          <w:rPr>
            <w:rStyle w:val="afd"/>
            <w:noProof/>
          </w:rPr>
          <w:t>本章小结</w:t>
        </w:r>
        <w:r w:rsidRPr="00746628">
          <w:rPr>
            <w:noProof/>
            <w:webHidden/>
          </w:rPr>
          <w:tab/>
        </w:r>
        <w:r w:rsidRPr="00746628">
          <w:rPr>
            <w:noProof/>
            <w:webHidden/>
          </w:rPr>
          <w:fldChar w:fldCharType="begin"/>
        </w:r>
        <w:r w:rsidRPr="00746628">
          <w:rPr>
            <w:noProof/>
            <w:webHidden/>
          </w:rPr>
          <w:instrText xml:space="preserve"> PAGEREF _Toc196582949 \h </w:instrText>
        </w:r>
        <w:r w:rsidRPr="00746628">
          <w:rPr>
            <w:noProof/>
            <w:webHidden/>
          </w:rPr>
        </w:r>
        <w:r w:rsidRPr="00746628">
          <w:rPr>
            <w:noProof/>
            <w:webHidden/>
          </w:rPr>
          <w:fldChar w:fldCharType="separate"/>
        </w:r>
        <w:r w:rsidR="00D31500" w:rsidRPr="00746628">
          <w:rPr>
            <w:noProof/>
            <w:webHidden/>
          </w:rPr>
          <w:t>42</w:t>
        </w:r>
        <w:r w:rsidRPr="00746628">
          <w:rPr>
            <w:noProof/>
            <w:webHidden/>
          </w:rPr>
          <w:fldChar w:fldCharType="end"/>
        </w:r>
      </w:hyperlink>
    </w:p>
    <w:p w14:paraId="7FE3F32A" w14:textId="511489BC"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0" w:history="1">
        <w:r w:rsidRPr="00746628">
          <w:rPr>
            <w:rStyle w:val="afd"/>
            <w:noProof/>
          </w:rPr>
          <w:t>第</w:t>
        </w:r>
        <w:r w:rsidRPr="00746628">
          <w:rPr>
            <w:rStyle w:val="afd"/>
            <w:noProof/>
          </w:rPr>
          <w:t>6</w:t>
        </w:r>
        <w:r w:rsidRPr="00746628">
          <w:rPr>
            <w:rStyle w:val="afd"/>
            <w:noProof/>
          </w:rPr>
          <w:t>章</w:t>
        </w:r>
        <w:r w:rsidRPr="00746628">
          <w:rPr>
            <w:rStyle w:val="afd"/>
            <w:noProof/>
          </w:rPr>
          <w:t xml:space="preserve"> </w:t>
        </w:r>
        <w:r w:rsidRPr="00746628">
          <w:rPr>
            <w:rStyle w:val="afd"/>
            <w:noProof/>
          </w:rPr>
          <w:t>对策及建议</w:t>
        </w:r>
        <w:r w:rsidRPr="00746628">
          <w:rPr>
            <w:noProof/>
            <w:webHidden/>
          </w:rPr>
          <w:tab/>
        </w:r>
        <w:r w:rsidRPr="00746628">
          <w:rPr>
            <w:noProof/>
            <w:webHidden/>
          </w:rPr>
          <w:fldChar w:fldCharType="begin"/>
        </w:r>
        <w:r w:rsidRPr="00746628">
          <w:rPr>
            <w:noProof/>
            <w:webHidden/>
          </w:rPr>
          <w:instrText xml:space="preserve"> PAGEREF _Toc196582950 \h </w:instrText>
        </w:r>
        <w:r w:rsidRPr="00746628">
          <w:rPr>
            <w:noProof/>
            <w:webHidden/>
          </w:rPr>
        </w:r>
        <w:r w:rsidRPr="00746628">
          <w:rPr>
            <w:noProof/>
            <w:webHidden/>
          </w:rPr>
          <w:fldChar w:fldCharType="separate"/>
        </w:r>
        <w:r w:rsidR="00D31500" w:rsidRPr="00746628">
          <w:rPr>
            <w:noProof/>
            <w:webHidden/>
          </w:rPr>
          <w:t>43</w:t>
        </w:r>
        <w:r w:rsidRPr="00746628">
          <w:rPr>
            <w:noProof/>
            <w:webHidden/>
          </w:rPr>
          <w:fldChar w:fldCharType="end"/>
        </w:r>
      </w:hyperlink>
    </w:p>
    <w:p w14:paraId="66F48B91" w14:textId="1BEAAF51"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51" w:history="1">
        <w:r w:rsidRPr="00746628">
          <w:rPr>
            <w:rStyle w:val="afd"/>
            <w:noProof/>
          </w:rPr>
          <w:t xml:space="preserve">6.1 </w:t>
        </w:r>
        <w:r w:rsidRPr="00746628">
          <w:rPr>
            <w:rStyle w:val="afd"/>
            <w:noProof/>
          </w:rPr>
          <w:t>提升需求预测精度以应对货量波动</w:t>
        </w:r>
        <w:r w:rsidRPr="00746628">
          <w:rPr>
            <w:noProof/>
            <w:webHidden/>
          </w:rPr>
          <w:tab/>
        </w:r>
        <w:r w:rsidRPr="00746628">
          <w:rPr>
            <w:noProof/>
            <w:webHidden/>
          </w:rPr>
          <w:fldChar w:fldCharType="begin"/>
        </w:r>
        <w:r w:rsidRPr="00746628">
          <w:rPr>
            <w:noProof/>
            <w:webHidden/>
          </w:rPr>
          <w:instrText xml:space="preserve"> PAGEREF _Toc196582951 \h </w:instrText>
        </w:r>
        <w:r w:rsidRPr="00746628">
          <w:rPr>
            <w:noProof/>
            <w:webHidden/>
          </w:rPr>
        </w:r>
        <w:r w:rsidRPr="00746628">
          <w:rPr>
            <w:noProof/>
            <w:webHidden/>
          </w:rPr>
          <w:fldChar w:fldCharType="separate"/>
        </w:r>
        <w:r w:rsidR="00D31500" w:rsidRPr="00746628">
          <w:rPr>
            <w:noProof/>
            <w:webHidden/>
          </w:rPr>
          <w:t>43</w:t>
        </w:r>
        <w:r w:rsidRPr="00746628">
          <w:rPr>
            <w:noProof/>
            <w:webHidden/>
          </w:rPr>
          <w:fldChar w:fldCharType="end"/>
        </w:r>
      </w:hyperlink>
    </w:p>
    <w:p w14:paraId="4E9B1683" w14:textId="646F3D91"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52" w:history="1">
        <w:r w:rsidRPr="00746628">
          <w:rPr>
            <w:rStyle w:val="afd"/>
            <w:noProof/>
          </w:rPr>
          <w:t xml:space="preserve">6.2 </w:t>
        </w:r>
        <w:r w:rsidRPr="00746628">
          <w:rPr>
            <w:rStyle w:val="afd"/>
            <w:noProof/>
          </w:rPr>
          <w:t>构建动态调度系统以优化运输线路</w:t>
        </w:r>
        <w:r w:rsidRPr="00746628">
          <w:rPr>
            <w:noProof/>
            <w:webHidden/>
          </w:rPr>
          <w:tab/>
        </w:r>
        <w:r w:rsidRPr="00746628">
          <w:rPr>
            <w:noProof/>
            <w:webHidden/>
          </w:rPr>
          <w:fldChar w:fldCharType="begin"/>
        </w:r>
        <w:r w:rsidRPr="00746628">
          <w:rPr>
            <w:noProof/>
            <w:webHidden/>
          </w:rPr>
          <w:instrText xml:space="preserve"> PAGEREF _Toc196582952 \h </w:instrText>
        </w:r>
        <w:r w:rsidRPr="00746628">
          <w:rPr>
            <w:noProof/>
            <w:webHidden/>
          </w:rPr>
        </w:r>
        <w:r w:rsidRPr="00746628">
          <w:rPr>
            <w:noProof/>
            <w:webHidden/>
          </w:rPr>
          <w:fldChar w:fldCharType="separate"/>
        </w:r>
        <w:r w:rsidR="00D31500" w:rsidRPr="00746628">
          <w:rPr>
            <w:noProof/>
            <w:webHidden/>
          </w:rPr>
          <w:t>43</w:t>
        </w:r>
        <w:r w:rsidRPr="00746628">
          <w:rPr>
            <w:noProof/>
            <w:webHidden/>
          </w:rPr>
          <w:fldChar w:fldCharType="end"/>
        </w:r>
      </w:hyperlink>
    </w:p>
    <w:p w14:paraId="2EBB7B74" w14:textId="1C048935" w:rsidR="00AB0279" w:rsidRPr="00746628" w:rsidRDefault="00AB0279">
      <w:pPr>
        <w:pStyle w:val="TOC2"/>
        <w:tabs>
          <w:tab w:val="right" w:leader="dot" w:pos="9060"/>
        </w:tabs>
        <w:ind w:firstLine="480"/>
        <w:rPr>
          <w:rFonts w:asciiTheme="minorHAnsi" w:eastAsiaTheme="minorEastAsia" w:hAnsiTheme="minorHAnsi" w:cstheme="minorBidi"/>
          <w:noProof/>
          <w:kern w:val="2"/>
          <w:sz w:val="22"/>
          <w:szCs w:val="24"/>
          <w14:ligatures w14:val="standardContextual"/>
        </w:rPr>
      </w:pPr>
      <w:hyperlink w:anchor="_Toc196582953" w:history="1">
        <w:r w:rsidRPr="00746628">
          <w:rPr>
            <w:rStyle w:val="afd"/>
            <w:noProof/>
          </w:rPr>
          <w:t xml:space="preserve">6.3 </w:t>
        </w:r>
        <w:r w:rsidRPr="00746628">
          <w:rPr>
            <w:rStyle w:val="afd"/>
            <w:noProof/>
          </w:rPr>
          <w:t>强化智能化技术和数据驱动管理</w:t>
        </w:r>
        <w:r w:rsidRPr="00746628">
          <w:rPr>
            <w:noProof/>
            <w:webHidden/>
          </w:rPr>
          <w:tab/>
        </w:r>
        <w:r w:rsidRPr="00746628">
          <w:rPr>
            <w:noProof/>
            <w:webHidden/>
          </w:rPr>
          <w:fldChar w:fldCharType="begin"/>
        </w:r>
        <w:r w:rsidRPr="00746628">
          <w:rPr>
            <w:noProof/>
            <w:webHidden/>
          </w:rPr>
          <w:instrText xml:space="preserve"> PAGEREF _Toc196582953 \h </w:instrText>
        </w:r>
        <w:r w:rsidRPr="00746628">
          <w:rPr>
            <w:noProof/>
            <w:webHidden/>
          </w:rPr>
        </w:r>
        <w:r w:rsidRPr="00746628">
          <w:rPr>
            <w:noProof/>
            <w:webHidden/>
          </w:rPr>
          <w:fldChar w:fldCharType="separate"/>
        </w:r>
        <w:r w:rsidR="00D31500" w:rsidRPr="00746628">
          <w:rPr>
            <w:noProof/>
            <w:webHidden/>
          </w:rPr>
          <w:t>43</w:t>
        </w:r>
        <w:r w:rsidRPr="00746628">
          <w:rPr>
            <w:noProof/>
            <w:webHidden/>
          </w:rPr>
          <w:fldChar w:fldCharType="end"/>
        </w:r>
      </w:hyperlink>
    </w:p>
    <w:p w14:paraId="697BDF24" w14:textId="13642936"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4" w:history="1">
        <w:r w:rsidRPr="00746628">
          <w:rPr>
            <w:rStyle w:val="afd"/>
            <w:noProof/>
          </w:rPr>
          <w:t>结</w:t>
        </w:r>
        <w:r w:rsidRPr="00746628">
          <w:rPr>
            <w:rStyle w:val="afd"/>
            <w:noProof/>
          </w:rPr>
          <w:t xml:space="preserve">  </w:t>
        </w:r>
        <w:r w:rsidRPr="00746628">
          <w:rPr>
            <w:rStyle w:val="afd"/>
            <w:noProof/>
          </w:rPr>
          <w:t>论</w:t>
        </w:r>
        <w:r w:rsidRPr="00746628">
          <w:rPr>
            <w:noProof/>
            <w:webHidden/>
          </w:rPr>
          <w:tab/>
        </w:r>
        <w:r w:rsidRPr="00746628">
          <w:rPr>
            <w:noProof/>
            <w:webHidden/>
          </w:rPr>
          <w:fldChar w:fldCharType="begin"/>
        </w:r>
        <w:r w:rsidRPr="00746628">
          <w:rPr>
            <w:noProof/>
            <w:webHidden/>
          </w:rPr>
          <w:instrText xml:space="preserve"> PAGEREF _Toc196582954 \h </w:instrText>
        </w:r>
        <w:r w:rsidRPr="00746628">
          <w:rPr>
            <w:noProof/>
            <w:webHidden/>
          </w:rPr>
        </w:r>
        <w:r w:rsidRPr="00746628">
          <w:rPr>
            <w:noProof/>
            <w:webHidden/>
          </w:rPr>
          <w:fldChar w:fldCharType="separate"/>
        </w:r>
        <w:r w:rsidR="00D31500" w:rsidRPr="00746628">
          <w:rPr>
            <w:noProof/>
            <w:webHidden/>
          </w:rPr>
          <w:t>44</w:t>
        </w:r>
        <w:r w:rsidRPr="00746628">
          <w:rPr>
            <w:noProof/>
            <w:webHidden/>
          </w:rPr>
          <w:fldChar w:fldCharType="end"/>
        </w:r>
      </w:hyperlink>
    </w:p>
    <w:p w14:paraId="502C454A" w14:textId="49F162AB"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5" w:history="1">
        <w:r w:rsidRPr="00746628">
          <w:rPr>
            <w:rStyle w:val="afd"/>
            <w:noProof/>
          </w:rPr>
          <w:t>参考文献</w:t>
        </w:r>
        <w:r w:rsidRPr="00746628">
          <w:rPr>
            <w:noProof/>
            <w:webHidden/>
          </w:rPr>
          <w:tab/>
        </w:r>
        <w:r w:rsidRPr="00746628">
          <w:rPr>
            <w:noProof/>
            <w:webHidden/>
          </w:rPr>
          <w:fldChar w:fldCharType="begin"/>
        </w:r>
        <w:r w:rsidRPr="00746628">
          <w:rPr>
            <w:noProof/>
            <w:webHidden/>
          </w:rPr>
          <w:instrText xml:space="preserve"> PAGEREF _Toc196582955 \h </w:instrText>
        </w:r>
        <w:r w:rsidRPr="00746628">
          <w:rPr>
            <w:noProof/>
            <w:webHidden/>
          </w:rPr>
        </w:r>
        <w:r w:rsidRPr="00746628">
          <w:rPr>
            <w:noProof/>
            <w:webHidden/>
          </w:rPr>
          <w:fldChar w:fldCharType="separate"/>
        </w:r>
        <w:r w:rsidR="00D31500" w:rsidRPr="00746628">
          <w:rPr>
            <w:noProof/>
            <w:webHidden/>
          </w:rPr>
          <w:t>46</w:t>
        </w:r>
        <w:r w:rsidRPr="00746628">
          <w:rPr>
            <w:noProof/>
            <w:webHidden/>
          </w:rPr>
          <w:fldChar w:fldCharType="end"/>
        </w:r>
      </w:hyperlink>
    </w:p>
    <w:p w14:paraId="4D6B0039" w14:textId="0F385F18"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6" w:history="1">
        <w:r w:rsidRPr="00746628">
          <w:rPr>
            <w:rStyle w:val="afd"/>
            <w:noProof/>
          </w:rPr>
          <w:t>攻读学士学位期间发表的论文和取得的科研成果</w:t>
        </w:r>
        <w:r w:rsidRPr="00746628">
          <w:rPr>
            <w:noProof/>
            <w:webHidden/>
          </w:rPr>
          <w:tab/>
        </w:r>
        <w:r w:rsidRPr="00746628">
          <w:rPr>
            <w:noProof/>
            <w:webHidden/>
          </w:rPr>
          <w:fldChar w:fldCharType="begin"/>
        </w:r>
        <w:r w:rsidRPr="00746628">
          <w:rPr>
            <w:noProof/>
            <w:webHidden/>
          </w:rPr>
          <w:instrText xml:space="preserve"> PAGEREF _Toc196582956 \h </w:instrText>
        </w:r>
        <w:r w:rsidRPr="00746628">
          <w:rPr>
            <w:noProof/>
            <w:webHidden/>
          </w:rPr>
        </w:r>
        <w:r w:rsidRPr="00746628">
          <w:rPr>
            <w:noProof/>
            <w:webHidden/>
          </w:rPr>
          <w:fldChar w:fldCharType="separate"/>
        </w:r>
        <w:r w:rsidR="00D31500" w:rsidRPr="00746628">
          <w:rPr>
            <w:noProof/>
            <w:webHidden/>
          </w:rPr>
          <w:t>52</w:t>
        </w:r>
        <w:r w:rsidRPr="00746628">
          <w:rPr>
            <w:noProof/>
            <w:webHidden/>
          </w:rPr>
          <w:fldChar w:fldCharType="end"/>
        </w:r>
      </w:hyperlink>
    </w:p>
    <w:p w14:paraId="1CF46A78" w14:textId="5098E136"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7" w:history="1">
        <w:r w:rsidRPr="00746628">
          <w:rPr>
            <w:rStyle w:val="afd"/>
            <w:noProof/>
          </w:rPr>
          <w:t>致</w:t>
        </w:r>
        <w:r w:rsidRPr="00746628">
          <w:rPr>
            <w:rStyle w:val="afd"/>
            <w:noProof/>
          </w:rPr>
          <w:t xml:space="preserve">  </w:t>
        </w:r>
        <w:r w:rsidRPr="00746628">
          <w:rPr>
            <w:rStyle w:val="afd"/>
            <w:noProof/>
          </w:rPr>
          <w:t>谢</w:t>
        </w:r>
        <w:r w:rsidRPr="00746628">
          <w:rPr>
            <w:noProof/>
            <w:webHidden/>
          </w:rPr>
          <w:tab/>
        </w:r>
        <w:r w:rsidRPr="00746628">
          <w:rPr>
            <w:noProof/>
            <w:webHidden/>
          </w:rPr>
          <w:fldChar w:fldCharType="begin"/>
        </w:r>
        <w:r w:rsidRPr="00746628">
          <w:rPr>
            <w:noProof/>
            <w:webHidden/>
          </w:rPr>
          <w:instrText xml:space="preserve"> PAGEREF _Toc196582957 \h </w:instrText>
        </w:r>
        <w:r w:rsidRPr="00746628">
          <w:rPr>
            <w:noProof/>
            <w:webHidden/>
          </w:rPr>
        </w:r>
        <w:r w:rsidRPr="00746628">
          <w:rPr>
            <w:noProof/>
            <w:webHidden/>
          </w:rPr>
          <w:fldChar w:fldCharType="separate"/>
        </w:r>
        <w:r w:rsidR="00D31500" w:rsidRPr="00746628">
          <w:rPr>
            <w:noProof/>
            <w:webHidden/>
          </w:rPr>
          <w:t>53</w:t>
        </w:r>
        <w:r w:rsidRPr="00746628">
          <w:rPr>
            <w:noProof/>
            <w:webHidden/>
          </w:rPr>
          <w:fldChar w:fldCharType="end"/>
        </w:r>
      </w:hyperlink>
    </w:p>
    <w:p w14:paraId="67A53650" w14:textId="12FBD7C3" w:rsidR="00AB0279" w:rsidRPr="00746628" w:rsidRDefault="00AB0279">
      <w:pPr>
        <w:pStyle w:val="TOC1"/>
        <w:rPr>
          <w:rFonts w:asciiTheme="minorHAnsi" w:eastAsiaTheme="minorEastAsia" w:hAnsiTheme="minorHAnsi" w:cstheme="minorBidi"/>
          <w:bCs w:val="0"/>
          <w:noProof/>
          <w:color w:val="auto"/>
          <w:kern w:val="2"/>
          <w:sz w:val="22"/>
          <w:szCs w:val="24"/>
          <w14:ligatures w14:val="standardContextual"/>
        </w:rPr>
      </w:pPr>
      <w:hyperlink w:anchor="_Toc196582958" w:history="1">
        <w:r w:rsidRPr="00746628">
          <w:rPr>
            <w:rStyle w:val="afd"/>
            <w:noProof/>
          </w:rPr>
          <w:t>附</w:t>
        </w:r>
        <w:r w:rsidRPr="00746628">
          <w:rPr>
            <w:rStyle w:val="afd"/>
            <w:noProof/>
          </w:rPr>
          <w:t xml:space="preserve">  </w:t>
        </w:r>
        <w:r w:rsidRPr="00746628">
          <w:rPr>
            <w:rStyle w:val="afd"/>
            <w:noProof/>
          </w:rPr>
          <w:t>录</w:t>
        </w:r>
        <w:r w:rsidRPr="00746628">
          <w:rPr>
            <w:noProof/>
            <w:webHidden/>
          </w:rPr>
          <w:tab/>
        </w:r>
        <w:r w:rsidRPr="00746628">
          <w:rPr>
            <w:noProof/>
            <w:webHidden/>
          </w:rPr>
          <w:fldChar w:fldCharType="begin"/>
        </w:r>
        <w:r w:rsidRPr="00746628">
          <w:rPr>
            <w:noProof/>
            <w:webHidden/>
          </w:rPr>
          <w:instrText xml:space="preserve"> PAGEREF _Toc196582958 \h </w:instrText>
        </w:r>
        <w:r w:rsidRPr="00746628">
          <w:rPr>
            <w:noProof/>
            <w:webHidden/>
          </w:rPr>
        </w:r>
        <w:r w:rsidRPr="00746628">
          <w:rPr>
            <w:noProof/>
            <w:webHidden/>
          </w:rPr>
          <w:fldChar w:fldCharType="separate"/>
        </w:r>
        <w:r w:rsidR="00D31500" w:rsidRPr="00746628">
          <w:rPr>
            <w:noProof/>
            <w:webHidden/>
          </w:rPr>
          <w:t>55</w:t>
        </w:r>
        <w:r w:rsidRPr="00746628">
          <w:rPr>
            <w:noProof/>
            <w:webHidden/>
          </w:rPr>
          <w:fldChar w:fldCharType="end"/>
        </w:r>
      </w:hyperlink>
    </w:p>
    <w:p w14:paraId="724B5112" w14:textId="48218828" w:rsidR="008C0381" w:rsidRPr="00746628" w:rsidRDefault="009646EF" w:rsidP="003E2F23">
      <w:pPr>
        <w:pStyle w:val="af7"/>
        <w:spacing w:before="326" w:after="326"/>
        <w:ind w:firstLine="720"/>
        <w:rPr>
          <w:rFonts w:cs="Times New Roman"/>
          <w:sz w:val="24"/>
        </w:rPr>
      </w:pPr>
      <w:r w:rsidRPr="00746628">
        <w:rPr>
          <w:rFonts w:cs="Times New Roman"/>
          <w:sz w:val="24"/>
        </w:rPr>
        <w:fldChar w:fldCharType="end"/>
      </w:r>
      <w:bookmarkEnd w:id="12"/>
      <w:r w:rsidR="008C0381" w:rsidRPr="00746628">
        <w:rPr>
          <w:rFonts w:cs="Times New Roman"/>
          <w:sz w:val="24"/>
        </w:rPr>
        <w:br w:type="page"/>
      </w:r>
    </w:p>
    <w:p w14:paraId="7F504E26" w14:textId="77777777" w:rsidR="003E2F23" w:rsidRPr="00746628" w:rsidRDefault="003E2F23" w:rsidP="003E2F23">
      <w:pPr>
        <w:pStyle w:val="af7"/>
        <w:spacing w:before="326" w:after="326"/>
        <w:ind w:firstLine="720"/>
        <w:rPr>
          <w:rFonts w:cs="Times New Roman"/>
          <w:sz w:val="24"/>
        </w:rPr>
        <w:sectPr w:rsidR="003E2F23" w:rsidRPr="00746628" w:rsidSect="00E92325">
          <w:headerReference w:type="default" r:id="rId17"/>
          <w:footerReference w:type="even" r:id="rId18"/>
          <w:footerReference w:type="default" r:id="rId19"/>
          <w:pgSz w:w="11906" w:h="16838"/>
          <w:pgMar w:top="1588" w:right="1418" w:bottom="1588" w:left="1418" w:header="1134" w:footer="1134" w:gutter="0"/>
          <w:pgNumType w:fmt="upperRoman" w:start="1"/>
          <w:cols w:space="425"/>
          <w:docGrid w:type="lines" w:linePitch="326"/>
        </w:sectPr>
      </w:pPr>
    </w:p>
    <w:p w14:paraId="7D38071F" w14:textId="77777777" w:rsidR="00433A86" w:rsidRPr="00746628" w:rsidRDefault="00433A86" w:rsidP="00433A86">
      <w:pPr>
        <w:ind w:firstLine="480"/>
      </w:pPr>
    </w:p>
    <w:p w14:paraId="393736E2" w14:textId="1EE9CA6F" w:rsidR="00920671" w:rsidRPr="00746628" w:rsidRDefault="009646EF" w:rsidP="00695B7C">
      <w:pPr>
        <w:pStyle w:val="af7"/>
        <w:numPr>
          <w:ilvl w:val="0"/>
          <w:numId w:val="8"/>
        </w:numPr>
        <w:ind w:left="1259" w:hanging="1259"/>
      </w:pPr>
      <w:bookmarkStart w:id="15" w:name="_Toc196582885"/>
      <w:r w:rsidRPr="00746628">
        <w:rPr>
          <w:rFonts w:hint="eastAsia"/>
        </w:rPr>
        <w:t>绪论</w:t>
      </w:r>
      <w:bookmarkEnd w:id="13"/>
      <w:bookmarkEnd w:id="14"/>
      <w:bookmarkEnd w:id="15"/>
    </w:p>
    <w:p w14:paraId="7356D79E" w14:textId="77777777" w:rsidR="00433A86" w:rsidRPr="00746628" w:rsidRDefault="00433A86" w:rsidP="00AB0279">
      <w:pPr>
        <w:spacing w:line="0" w:lineRule="atLeast"/>
        <w:ind w:firstLine="480"/>
      </w:pPr>
    </w:p>
    <w:p w14:paraId="6342F374" w14:textId="3951DB2C" w:rsidR="00920671" w:rsidRPr="00746628" w:rsidRDefault="00920671" w:rsidP="001B6392">
      <w:pPr>
        <w:pStyle w:val="af9"/>
        <w:spacing w:before="163" w:after="163"/>
      </w:pPr>
      <w:bookmarkStart w:id="16" w:name="_Toc193879499"/>
      <w:bookmarkStart w:id="17" w:name="_Toc193879758"/>
      <w:bookmarkStart w:id="18" w:name="_Toc196582886"/>
      <w:r w:rsidRPr="00746628">
        <w:rPr>
          <w:rFonts w:hint="eastAsia"/>
        </w:rPr>
        <w:t>1.1</w:t>
      </w:r>
      <w:r w:rsidRPr="00746628">
        <w:t xml:space="preserve"> </w:t>
      </w:r>
      <w:r w:rsidRPr="00746628">
        <w:rPr>
          <w:rFonts w:hint="eastAsia"/>
        </w:rPr>
        <w:t>研究背景</w:t>
      </w:r>
      <w:bookmarkEnd w:id="16"/>
      <w:bookmarkEnd w:id="17"/>
      <w:bookmarkEnd w:id="18"/>
    </w:p>
    <w:p w14:paraId="2AF3B17F" w14:textId="3F753909" w:rsidR="00EC4FEA" w:rsidRPr="00746628" w:rsidRDefault="00EC4FEA" w:rsidP="00D7261D">
      <w:pPr>
        <w:ind w:firstLine="480"/>
      </w:pPr>
      <w:bookmarkStart w:id="19" w:name="_Hlk195971136"/>
      <w:r w:rsidRPr="00746628">
        <w:rPr>
          <w:rFonts w:hint="eastAsia"/>
        </w:rPr>
        <w:t>近年来，随着互联网和电子商务的迅猛发展，电商市场已经成为全球经济的一个重要组成部分。据统计，</w:t>
      </w:r>
      <w:r w:rsidRPr="00746628">
        <w:rPr>
          <w:rFonts w:hint="eastAsia"/>
        </w:rPr>
        <w:t>2024</w:t>
      </w:r>
      <w:r w:rsidRPr="00746628">
        <w:rPr>
          <w:rFonts w:hint="eastAsia"/>
        </w:rPr>
        <w:t>年全球电商市场规模已经超过</w:t>
      </w:r>
      <w:r w:rsidRPr="00746628">
        <w:rPr>
          <w:rFonts w:hint="eastAsia"/>
        </w:rPr>
        <w:t>4.8</w:t>
      </w:r>
      <w:r w:rsidRPr="00746628">
        <w:rPr>
          <w:rFonts w:hint="eastAsia"/>
        </w:rPr>
        <w:t>万亿美元</w:t>
      </w:r>
      <w:r w:rsidRPr="00746628">
        <w:fldChar w:fldCharType="begin"/>
      </w:r>
      <w:r w:rsidRPr="00746628">
        <w:instrText xml:space="preserve"> ADDIN ZOTERO_ITEM CSL_CITATION {"citationID":"JKpw9vh3","properties":{"formattedCitation":"\\super [1]\\nosupersub{}","plainCitation":"[1]","noteIndex":0},"citationItems":[{"id":48,"uris":["http://zotero.org/users/16972302/items/ED3G8FXL"],"itemData":{"id":48,"type":"article-journal","abstract":"The prosperity of e-commerce has made our lives more convenient, but the logistics behind it has been silently paying. The ecommerce industry is expanding at an unprecedented rate, and with it comes explosive growth in logistics demand, especially in the warehouse distribution link. In order to meet this demand, the warehouse distribution system needs to be improved both in terms of technology and efficiency. This rapid development also brings a series of problems. First of all is the problem of logistics congestion. Due to the surge in orders, especially during peak shopping periods, logistics centers are often under great pressure. This not only affects the speed of delivery, but can also lead to damage or loss of goods. The purpose of this paper is to find an effective method to optimize the logistics warehouse allocation system of e-commerce, and to provide an efficient and reliable logistics optimization scheme for e-commerce enterprises. In this paper, data analysis and simulation methods are used to analyze. The experimental results show that PSO has the largest improvement in the order clerk operation efficiency (13%) and the smallest improvement in the order status (1%).","container-title":"Procedia Computer Science","DOI":"10.1016/j.procs.2024.09.014","ISSN":"18770509","journalAbbreviation":"Procedia Computer Science","language":"en","page":"100-107","source":"DOI.org (Crossref)","title":"Simulation and Optimization System of Automated E-Commerce Logistics Warehouse Allocation Network Based on Intelligent Algorithm","volume":"243","author":[{"family":"Zou","given":"Hefeng"}],"issued":{"date-parts":[["2024"]]}}}],"schema":"https://github.com/citation-style-language/schema/raw/master/csl-citation.json"} </w:instrText>
      </w:r>
      <w:r w:rsidRPr="00746628">
        <w:fldChar w:fldCharType="separate"/>
      </w:r>
      <w:r w:rsidRPr="00746628">
        <w:rPr>
          <w:vertAlign w:val="superscript"/>
        </w:rPr>
        <w:t>[1]</w:t>
      </w:r>
      <w:r w:rsidRPr="00746628">
        <w:fldChar w:fldCharType="end"/>
      </w:r>
      <w:r w:rsidRPr="00746628">
        <w:rPr>
          <w:rFonts w:hint="eastAsia"/>
        </w:rPr>
        <w:t>。在如此庞大的市场背景下，电商企业面临的物流问题越来越复杂和关键。快速、准确、高效的物流服务已成为电商企业竞争力的重要因素</w:t>
      </w:r>
      <w:r w:rsidRPr="00746628">
        <w:fldChar w:fldCharType="begin"/>
      </w:r>
      <w:r w:rsidRPr="00746628">
        <w:instrText xml:space="preserve"> ADDIN ZOTERO_ITEM CSL_CITATION {"citationID":"snKKFEj1","properties":{"formattedCitation":"\\super [2]\\nosupersub{}","plainCitation":"[2]","noteIndex":0},"citationItems":[{"id":34,"uris":["http://zotero.org/users/16972302/items/82SPM8H4"],"itemData":{"id":34,"type":"article-journal","abstract":"The rise of e-commerce helped fuel consumer appetite for quick home deliveries. One consequence has been the placing of some logistics facilities in proximity to denser consumer markets. The trend departs from prevailing discussion on “logistics sprawl,” or the proliferation of warehousing into the urban periphery. This study spatially and statistically explores the facility- and region-level dimensions that characterize the centrality of e-commerce logistics platforms. Analyzing 910 operational Amazon logistics platforms in 89 U.S. metropolitan statistical areas (MSAs) between 2013 and 2021, this study estimates temporal changes in distances to relative, population centroids and population-weighted market densities. Results reveal that although some platforms serving lastmile deliveries locate closer to consumers than upstream distribution platforms to better fulfill time-demands, centrality varies due to facility operating characteristics, market size, and when the platform opened.","container-title":"Journal of Transport Geography","DOI":"10.1016/j.jtrangeo.2023.103692","ISSN":"09666923","journalAbbreviation":"Journal of Transport Geography","language":"en","page":"103692","source":"DOI.org (Crossref)","title":"E-commerce and logistics sprawl: A spatial exploration of last-mile logistics platforms","title-short":"E-commerce and logistics sprawl","volume":"112","author":[{"family":"Fried","given":"Travis"},{"family":"Goodchild","given":"Anne"}],"issued":{"date-parts":[["2023",10]]}}}],"schema":"https://github.com/citation-style-language/schema/raw/master/csl-citation.json"} </w:instrText>
      </w:r>
      <w:r w:rsidRPr="00746628">
        <w:fldChar w:fldCharType="separate"/>
      </w:r>
      <w:r w:rsidRPr="00746628">
        <w:rPr>
          <w:vertAlign w:val="superscript"/>
        </w:rPr>
        <w:t>[2]</w:t>
      </w:r>
      <w:r w:rsidRPr="00746628">
        <w:fldChar w:fldCharType="end"/>
      </w:r>
      <w:r w:rsidRPr="00746628">
        <w:rPr>
          <w:rFonts w:hint="eastAsia"/>
        </w:rPr>
        <w:t>。然而，物流网络的建设和优化面临许多挑战，包括如何预测货物需求、如何在突发情况下重新规划运输线路以及如何评估和优化整个物流网络的运作。</w:t>
      </w:r>
    </w:p>
    <w:p w14:paraId="61ED2994" w14:textId="3BB588F7" w:rsidR="00EC4FEA" w:rsidRPr="00746628" w:rsidRDefault="00EC4FEA" w:rsidP="00D7261D">
      <w:pPr>
        <w:ind w:firstLine="480"/>
      </w:pPr>
      <w:r w:rsidRPr="00746628">
        <w:rPr>
          <w:rFonts w:hint="eastAsia"/>
        </w:rPr>
        <w:t>在这样的大背景下，电商物流的高效运作和管理面临着诸多挑战与机遇，其中电商物流的调度及结构最优化问题引起了学术界和业界的广泛关注。如何合理安排物流资源、优化物流网络结构以实现成本控制、效率提升以及服务质量保障，成为了各界学者深入探讨的热点方向。特别是电商物流网络具有高度的复杂性与动态性，它由众多物流场地以及它们之间相互交织的运输线路所构成</w:t>
      </w:r>
      <w:r w:rsidRPr="00746628">
        <w:fldChar w:fldCharType="begin"/>
      </w:r>
      <w:r w:rsidRPr="00746628">
        <w:instrText xml:space="preserve"> ADDIN ZOTERO_ITEM CSL_CITATION {"citationID":"9vVVVkRH","properties":{"formattedCitation":"\\super [3]\\nosupersub{}","plainCitation":"[3]","noteIndex":0},"citationItems":[{"id":43,"uris":["http://zotero.org/users/16972302/items/IL92U3QP"],"itemData":{"id":43,"type":"article-journal","abstract":"Under the background of high-quality development, the e-commerce industry needs to seek more comprehensive development, and the logistics industry should not only maintain higher efficiency, but also meet the requirements of green and low-carbon transportation. This study aims to investigate the link between the logistic density and the proportion of e-commerce transaction scale. There are few studies on how logistics density affects the development of e-commerce quantitatively. In order to solve this gap, this study establishes an impact model of high-quality growth of e-commerce, and based on Solow production model, constructs a calculation method of logistics density, and analyzes the impact mechanism of logistics density on the scale ratio of e-commerce transactions. Using the bidirectional fixed effect model, this paper makes an empirical analysis of the panel data of 31 provinces consisting of 248 observations and autonomous regions in China from 2014 to 2020. The results show that logistic density has a positive and significant impact on the growth of e-commerce, thus promoting the optimization of economic structure. The acceleration of logistics density decreases the expansion of the ecommerce. Finally, there are obvious regional differences between the development of e-commerce and logistics infrastructure in China. Finally, based on the empirical result, this paper puts forward recommendations for government and companies.","container-title":"Journal of Cleaner Production","DOI":"10.1016/j.jclepro.2023.138871","ISSN":"09596526","journalAbbreviation":"Journal of Cleaner Production","language":"en","page":"138871","source":"DOI.org (Crossref)","title":"Logistics density, E-commerce and high-quality economic development: An empirical analysis based on provincial panel data in China","title-short":"Logistics density, E-commerce and high-quality economic development","volume":"426","author":[{"family":"Zeng","given":"Shaolong"},{"family":"Fu","given":"Qinyi"},{"family":"Haleem","given":"Fazli"},{"family":"Han","given":"Yiyang"},{"family":"Zhou","given":"Ling"}],"issued":{"date-parts":[["2023",11]]}}}],"schema":"https://github.com/citation-style-language/schema/raw/master/csl-citation.json"} </w:instrText>
      </w:r>
      <w:r w:rsidRPr="00746628">
        <w:fldChar w:fldCharType="separate"/>
      </w:r>
      <w:r w:rsidRPr="00746628">
        <w:rPr>
          <w:rFonts w:eastAsiaTheme="minorEastAsia" w:cs="Times New Roman"/>
          <w:vertAlign w:val="superscript"/>
          <w14:ligatures w14:val="standardContextual"/>
        </w:rPr>
        <w:t>[3]</w:t>
      </w:r>
      <w:r w:rsidRPr="00746628">
        <w:fldChar w:fldCharType="end"/>
      </w:r>
      <w:r w:rsidRPr="00746628">
        <w:rPr>
          <w:rFonts w:hint="eastAsia"/>
        </w:rPr>
        <w:t>。在实际运营过程中，由于电商平台大促活动的周期性开展，如黑色星期五、双</w:t>
      </w:r>
      <w:r w:rsidRPr="00746628">
        <w:rPr>
          <w:rFonts w:hint="eastAsia"/>
        </w:rPr>
        <w:t>11</w:t>
      </w:r>
      <w:r w:rsidR="00E35E9B" w:rsidRPr="00746628">
        <w:rPr>
          <w:rFonts w:hint="eastAsia"/>
        </w:rPr>
        <w:t>、</w:t>
      </w:r>
      <w:r w:rsidR="00E35E9B" w:rsidRPr="00746628">
        <w:rPr>
          <w:rFonts w:hint="eastAsia"/>
        </w:rPr>
        <w:t>618</w:t>
      </w:r>
      <w:r w:rsidRPr="00746628">
        <w:rPr>
          <w:rFonts w:hint="eastAsia"/>
        </w:rPr>
        <w:t>等购物狂欢节，会导致用户下单量在特定时间段内出现显著的峰值波动，这对物流网络的承载能力和调配能力提出了极高要求。同时，不可忽视的是，诸如自然灾害、暴雨封路、疫情封控等不可抗力因素也时有发生。这些突发事件可能致使物流场地出现暂时性的运营滞涨甚至永久性的停运状况，进而直接影响到各条运输线路上流通的包裹数量，使其偏离正常的运行轨道，产生异常波动情况，严重阻碍整个电商物流网络的顺畅运行，给电商企业带来巨大的经济损失和声誉损害。</w:t>
      </w:r>
    </w:p>
    <w:p w14:paraId="3039520D" w14:textId="5B84D208" w:rsidR="006B3990" w:rsidRPr="00746628" w:rsidRDefault="00EC4FEA" w:rsidP="00D7261D">
      <w:pPr>
        <w:ind w:firstLine="480"/>
      </w:pPr>
      <w:r w:rsidRPr="00746628">
        <w:rPr>
          <w:rFonts w:hint="eastAsia"/>
        </w:rPr>
        <w:t>X</w:t>
      </w:r>
      <w:r w:rsidRPr="00746628">
        <w:rPr>
          <w:rFonts w:hint="eastAsia"/>
        </w:rPr>
        <w:t>电商公司是一家供应链技术驱动的电子商务公司，其营业模式主要为</w:t>
      </w:r>
      <w:r w:rsidRPr="00746628">
        <w:rPr>
          <w:rFonts w:hint="eastAsia"/>
        </w:rPr>
        <w:t>POP</w:t>
      </w:r>
      <w:r w:rsidRPr="00746628">
        <w:rPr>
          <w:rFonts w:hint="eastAsia"/>
        </w:rPr>
        <w:t>商家入驻和寄售仓储一体化平台管理。</w:t>
      </w:r>
      <w:r w:rsidRPr="00746628">
        <w:rPr>
          <w:rFonts w:hint="eastAsia"/>
        </w:rPr>
        <w:t>X</w:t>
      </w:r>
      <w:r w:rsidRPr="00746628">
        <w:rPr>
          <w:rFonts w:hint="eastAsia"/>
        </w:rPr>
        <w:t>公司作为中国智能</w:t>
      </w:r>
      <w:r w:rsidR="00531500" w:rsidRPr="00746628">
        <w:rPr>
          <w:rFonts w:hint="eastAsia"/>
        </w:rPr>
        <w:t>物流网络运输线路优化</w:t>
      </w:r>
      <w:r w:rsidRPr="00746628">
        <w:rPr>
          <w:rFonts w:hint="eastAsia"/>
        </w:rPr>
        <w:t>先行者，其物流运输线路优化面临着更为严峻的挑战。</w:t>
      </w:r>
      <w:bookmarkEnd w:id="19"/>
      <w:r w:rsidR="00E4602F" w:rsidRPr="00746628">
        <w:rPr>
          <w:rFonts w:hint="eastAsia"/>
        </w:rPr>
        <w:t>一方面，由于</w:t>
      </w:r>
      <w:r w:rsidR="00E4602F" w:rsidRPr="00746628">
        <w:rPr>
          <w:rFonts w:hint="eastAsia"/>
        </w:rPr>
        <w:t>X</w:t>
      </w:r>
      <w:r w:rsidR="00E4602F" w:rsidRPr="00746628">
        <w:rPr>
          <w:rFonts w:hint="eastAsia"/>
        </w:rPr>
        <w:t>公司的物流网络需要协调多方资源，包括商家的库存管理、仓储中心的包裹处理以及最后一公里配送。这种多方协作的模式虽然为平台提供了灵活性和多样化的商品供给，但也显著增加了物流调度的复杂性。另一方面，</w:t>
      </w:r>
      <w:r w:rsidR="00E4602F" w:rsidRPr="00746628">
        <w:rPr>
          <w:rFonts w:hint="eastAsia"/>
        </w:rPr>
        <w:t>X</w:t>
      </w:r>
      <w:r w:rsidR="00E4602F" w:rsidRPr="00746628">
        <w:rPr>
          <w:rFonts w:hint="eastAsia"/>
        </w:rPr>
        <w:t>公司现有技术的实施可能面临数据孤岛、算法效率瓶颈以及高昂的初期投入成本。实时调度系统需要整合来自商家、仓库和配送端的海量数据，但如果</w:t>
      </w:r>
      <w:r w:rsidR="00E4602F" w:rsidRPr="00746628">
        <w:rPr>
          <w:rFonts w:hint="eastAsia"/>
        </w:rPr>
        <w:lastRenderedPageBreak/>
        <w:t>数据接口不统一或更新不及时，可能导致调度决策失误。一旦系统无法快速适应异常情况，可能导致包裹积压、配送延误，甚至引发客户投诉和品牌声誉受损。</w:t>
      </w:r>
    </w:p>
    <w:p w14:paraId="2155E34F" w14:textId="1D30B121" w:rsidR="00704505" w:rsidRPr="00746628" w:rsidRDefault="00704505" w:rsidP="00D7261D">
      <w:pPr>
        <w:ind w:firstLine="480"/>
      </w:pPr>
      <w:r w:rsidRPr="00746628">
        <w:rPr>
          <w:rFonts w:hint="eastAsia"/>
        </w:rPr>
        <w:t>针对这些挑战，本研究将</w:t>
      </w:r>
      <w:bookmarkStart w:id="20" w:name="_Hlk195970004"/>
      <w:r w:rsidR="006B3990" w:rsidRPr="00746628">
        <w:rPr>
          <w:rFonts w:hint="eastAsia"/>
        </w:rPr>
        <w:t>利用</w:t>
      </w:r>
      <w:r w:rsidR="006B3990" w:rsidRPr="00746628">
        <w:rPr>
          <w:rFonts w:hint="eastAsia"/>
        </w:rPr>
        <w:t>X</w:t>
      </w:r>
      <w:r w:rsidR="006B3990" w:rsidRPr="00746628">
        <w:rPr>
          <w:rFonts w:hint="eastAsia"/>
        </w:rPr>
        <w:t>公司的历史数据，建立基于</w:t>
      </w:r>
      <w:r w:rsidRPr="00746628">
        <w:rPr>
          <w:rFonts w:hint="eastAsia"/>
        </w:rPr>
        <w:t>时序数据</w:t>
      </w:r>
      <w:bookmarkEnd w:id="20"/>
      <w:r w:rsidRPr="00746628">
        <w:rPr>
          <w:rFonts w:hint="eastAsia"/>
        </w:rPr>
        <w:t>的运输需求量预测模型和基于网络流的物流网络优化模型，来解决</w:t>
      </w:r>
      <w:r w:rsidR="006B3990" w:rsidRPr="00746628">
        <w:rPr>
          <w:rFonts w:hint="eastAsia"/>
        </w:rPr>
        <w:t>X</w:t>
      </w:r>
      <w:r w:rsidRPr="00746628">
        <w:rPr>
          <w:rFonts w:hint="eastAsia"/>
        </w:rPr>
        <w:t>电商公司在</w:t>
      </w:r>
      <w:r w:rsidR="00531500" w:rsidRPr="00746628">
        <w:rPr>
          <w:rFonts w:hint="eastAsia"/>
        </w:rPr>
        <w:t>物流网络运输线路优化</w:t>
      </w:r>
      <w:r w:rsidRPr="00746628">
        <w:rPr>
          <w:rFonts w:hint="eastAsia"/>
        </w:rPr>
        <w:t>中遇到的问题。通过对时间序列数据的预测，可以准确预测未来的运输需求量；通过优化模型，可以在面对物流节点异常情况时，快速找到最优的运输路径，以保障物流网络的高效运行。</w:t>
      </w:r>
    </w:p>
    <w:p w14:paraId="017A612F" w14:textId="3CC3A82E" w:rsidR="000B6238" w:rsidRPr="00746628" w:rsidRDefault="00920671" w:rsidP="00255051">
      <w:pPr>
        <w:pStyle w:val="af9"/>
        <w:spacing w:before="163" w:after="163"/>
      </w:pPr>
      <w:bookmarkStart w:id="21" w:name="_Toc193879501"/>
      <w:bookmarkStart w:id="22" w:name="_Toc193879760"/>
      <w:bookmarkStart w:id="23" w:name="_Toc196582887"/>
      <w:bookmarkStart w:id="24" w:name="_Hlk195971519"/>
      <w:r w:rsidRPr="00746628">
        <w:rPr>
          <w:rFonts w:hint="eastAsia"/>
        </w:rPr>
        <w:t xml:space="preserve">1.2 </w:t>
      </w:r>
      <w:r w:rsidRPr="00746628">
        <w:rPr>
          <w:rFonts w:hint="eastAsia"/>
        </w:rPr>
        <w:t>研究目的和意义</w:t>
      </w:r>
      <w:bookmarkStart w:id="25" w:name="_Hlk192003074"/>
      <w:bookmarkEnd w:id="21"/>
      <w:bookmarkEnd w:id="22"/>
      <w:bookmarkEnd w:id="23"/>
    </w:p>
    <w:p w14:paraId="5F42EB3D" w14:textId="7EED0277" w:rsidR="00255051" w:rsidRPr="00746628" w:rsidRDefault="00255051" w:rsidP="00255051">
      <w:pPr>
        <w:pStyle w:val="afb"/>
        <w:spacing w:before="163" w:after="163"/>
      </w:pPr>
      <w:bookmarkStart w:id="26" w:name="_Toc196582888"/>
      <w:r w:rsidRPr="00746628">
        <w:rPr>
          <w:rFonts w:hint="eastAsia"/>
        </w:rPr>
        <w:t>1.2.1</w:t>
      </w:r>
      <w:r w:rsidRPr="00746628">
        <w:rPr>
          <w:rFonts w:hint="eastAsia"/>
        </w:rPr>
        <w:t>研究目的</w:t>
      </w:r>
      <w:bookmarkEnd w:id="26"/>
    </w:p>
    <w:p w14:paraId="42E44E7F" w14:textId="739B00C9" w:rsidR="000B6238" w:rsidRPr="00746628" w:rsidRDefault="000B6238" w:rsidP="00D7261D">
      <w:pPr>
        <w:ind w:firstLine="480"/>
      </w:pPr>
      <w:r w:rsidRPr="00746628">
        <w:rPr>
          <w:rFonts w:hint="eastAsia"/>
        </w:rPr>
        <w:t>文章旨在</w:t>
      </w:r>
      <w:r w:rsidR="00E4602F" w:rsidRPr="00746628">
        <w:rPr>
          <w:rFonts w:hint="eastAsia"/>
        </w:rPr>
        <w:t>结合</w:t>
      </w:r>
      <w:r w:rsidR="00E4602F" w:rsidRPr="00746628">
        <w:rPr>
          <w:rFonts w:hint="eastAsia"/>
        </w:rPr>
        <w:t>IPSO</w:t>
      </w:r>
      <w:r w:rsidR="00E4602F" w:rsidRPr="00746628">
        <w:rPr>
          <w:rFonts w:hint="eastAsia"/>
        </w:rPr>
        <w:t>和</w:t>
      </w:r>
      <w:r w:rsidR="00E4602F" w:rsidRPr="00746628">
        <w:rPr>
          <w:rFonts w:hint="eastAsia"/>
        </w:rPr>
        <w:t>ALSTM</w:t>
      </w:r>
      <w:r w:rsidRPr="00746628">
        <w:rPr>
          <w:rFonts w:hint="eastAsia"/>
        </w:rPr>
        <w:t>算法对电商物流网络进行需求预测，并结合仓储分拣能力和线路运输能力，</w:t>
      </w:r>
      <w:r w:rsidR="00E4602F" w:rsidRPr="00746628">
        <w:rPr>
          <w:rFonts w:hint="eastAsia"/>
        </w:rPr>
        <w:t>基于网络流</w:t>
      </w:r>
      <w:r w:rsidRPr="00746628">
        <w:rPr>
          <w:rFonts w:hint="eastAsia"/>
        </w:rPr>
        <w:t>设计出紧急分拨调运方案。核心目标是提升电商物流网络的运营效率，减少因突发事件（如节假日促销、仓储关停等）引起的运输中断或延误，确保货物的高效流转。通过这些模型，希望能够为我国电商企业在物流</w:t>
      </w:r>
      <w:r w:rsidR="000E4B6E" w:rsidRPr="00746628">
        <w:rPr>
          <w:rFonts w:hint="eastAsia"/>
        </w:rPr>
        <w:t>网络</w:t>
      </w:r>
      <w:r w:rsidRPr="00746628">
        <w:rPr>
          <w:rFonts w:hint="eastAsia"/>
        </w:rPr>
        <w:t>管理策略上提供新的视角和方法，从而提高供应链的响应速度和抗</w:t>
      </w:r>
      <w:r w:rsidR="000E4B6E" w:rsidRPr="00746628">
        <w:rPr>
          <w:rFonts w:hint="eastAsia"/>
        </w:rPr>
        <w:t>网络</w:t>
      </w:r>
      <w:r w:rsidRPr="00746628">
        <w:rPr>
          <w:rFonts w:hint="eastAsia"/>
        </w:rPr>
        <w:t>能力，优化物流管理效率。具体而言，本研究的目标包括：</w:t>
      </w:r>
    </w:p>
    <w:p w14:paraId="4BA43EA5" w14:textId="05AB321B" w:rsidR="000B6238" w:rsidRPr="00746628" w:rsidRDefault="000B6238" w:rsidP="00D7261D">
      <w:pPr>
        <w:ind w:firstLine="480"/>
      </w:pPr>
      <w:r w:rsidRPr="00746628">
        <w:rPr>
          <w:rFonts w:hint="eastAsia"/>
        </w:rPr>
        <w:t>（</w:t>
      </w:r>
      <w:r w:rsidRPr="00746628">
        <w:rPr>
          <w:rFonts w:hint="eastAsia"/>
        </w:rPr>
        <w:t>1</w:t>
      </w:r>
      <w:r w:rsidRPr="00746628">
        <w:rPr>
          <w:rFonts w:hint="eastAsia"/>
        </w:rPr>
        <w:t>）建立高精度的需求预测模型：</w:t>
      </w:r>
      <w:r w:rsidR="00E4602F" w:rsidRPr="00746628">
        <w:rPr>
          <w:rFonts w:hint="eastAsia"/>
        </w:rPr>
        <w:t>采用改进粒子群优化算法（</w:t>
      </w:r>
      <w:r w:rsidR="00E4602F" w:rsidRPr="00746628">
        <w:rPr>
          <w:rFonts w:hint="eastAsia"/>
        </w:rPr>
        <w:t>IPSO</w:t>
      </w:r>
      <w:r w:rsidR="00E4602F" w:rsidRPr="00746628">
        <w:rPr>
          <w:rFonts w:hint="eastAsia"/>
        </w:rPr>
        <w:t>）与注意力机制长短期记忆网络（</w:t>
      </w:r>
      <w:r w:rsidR="00E4602F" w:rsidRPr="00746628">
        <w:rPr>
          <w:rFonts w:hint="eastAsia"/>
        </w:rPr>
        <w:t>ALSTM</w:t>
      </w:r>
      <w:r w:rsidR="00E4602F" w:rsidRPr="00746628">
        <w:rPr>
          <w:rFonts w:hint="eastAsia"/>
        </w:rPr>
        <w:t>）相结合的方法，精准预测电商物流网络的运输需求，为资源调度和运输规划提供数据支撑</w:t>
      </w:r>
      <w:r w:rsidRPr="00746628">
        <w:rPr>
          <w:rFonts w:hint="eastAsia"/>
        </w:rPr>
        <w:t>。</w:t>
      </w:r>
    </w:p>
    <w:p w14:paraId="6013FD05" w14:textId="0518CD6B" w:rsidR="008D5855" w:rsidRPr="00746628" w:rsidRDefault="000B6238" w:rsidP="00D7261D">
      <w:pPr>
        <w:ind w:firstLine="480"/>
      </w:pPr>
      <w:r w:rsidRPr="00746628">
        <w:rPr>
          <w:rFonts w:hint="eastAsia"/>
        </w:rPr>
        <w:t>（</w:t>
      </w:r>
      <w:r w:rsidRPr="00746628">
        <w:rPr>
          <w:rFonts w:hint="eastAsia"/>
        </w:rPr>
        <w:t>2</w:t>
      </w:r>
      <w:r w:rsidRPr="00746628">
        <w:rPr>
          <w:rFonts w:hint="eastAsia"/>
        </w:rPr>
        <w:t>）设计和实现紧急分拨调运方案：</w:t>
      </w:r>
      <w:r w:rsidR="00E4602F" w:rsidRPr="00746628">
        <w:rPr>
          <w:rFonts w:hint="eastAsia"/>
        </w:rPr>
        <w:t>在预测到突发事件或仓储关停风险时，基于网络流优化模型，快速调整运输路径和资源分配，保障物流网络的连续性和稳定性</w:t>
      </w:r>
      <w:r w:rsidR="00E50997" w:rsidRPr="00746628">
        <w:rPr>
          <w:rFonts w:hint="eastAsia"/>
        </w:rPr>
        <w:t>，进一步</w:t>
      </w:r>
      <w:r w:rsidRPr="00746628">
        <w:rPr>
          <w:rFonts w:hint="eastAsia"/>
        </w:rPr>
        <w:t>通过优化物流网络，提高运输效率，减少运输成本。</w:t>
      </w:r>
    </w:p>
    <w:p w14:paraId="3E682088" w14:textId="0AF0A248" w:rsidR="00255051" w:rsidRPr="00746628" w:rsidRDefault="00255051" w:rsidP="00255051">
      <w:pPr>
        <w:pStyle w:val="afb"/>
        <w:spacing w:before="163" w:after="163"/>
      </w:pPr>
      <w:bookmarkStart w:id="27" w:name="_Toc196582889"/>
      <w:bookmarkEnd w:id="24"/>
      <w:r w:rsidRPr="00746628">
        <w:rPr>
          <w:rFonts w:hint="eastAsia"/>
        </w:rPr>
        <w:t>1.2.2</w:t>
      </w:r>
      <w:r w:rsidRPr="00746628">
        <w:rPr>
          <w:rFonts w:hint="eastAsia"/>
        </w:rPr>
        <w:t>研究意义</w:t>
      </w:r>
      <w:bookmarkEnd w:id="27"/>
    </w:p>
    <w:p w14:paraId="6E0AB1B6" w14:textId="5F0CE87A" w:rsidR="008D5855" w:rsidRPr="00746628" w:rsidRDefault="00E50997" w:rsidP="00D7261D">
      <w:pPr>
        <w:ind w:firstLine="480"/>
      </w:pPr>
      <w:r w:rsidRPr="00746628">
        <w:rPr>
          <w:rFonts w:hint="eastAsia"/>
        </w:rPr>
        <w:t>在电商物流网络优化领域的创新性贡献和实际应用价值是研究的重要维度，电商物流网络的动态性和复杂性（如订单峰值、突发中断）使得传统静态优化方法难以适用。因此，围绕真实的业务数据来研究物流优化问题有相当重要的理论意义和现实意义。</w:t>
      </w:r>
    </w:p>
    <w:bookmarkEnd w:id="25"/>
    <w:p w14:paraId="6F0050AE" w14:textId="5C217631" w:rsidR="008D5855" w:rsidRPr="00746628" w:rsidRDefault="008D5855" w:rsidP="00D7261D">
      <w:pPr>
        <w:ind w:firstLine="480"/>
      </w:pPr>
      <w:r w:rsidRPr="00746628">
        <w:rPr>
          <w:rFonts w:hint="eastAsia"/>
        </w:rPr>
        <w:t>（</w:t>
      </w:r>
      <w:r w:rsidRPr="00746628">
        <w:rPr>
          <w:rFonts w:hint="eastAsia"/>
        </w:rPr>
        <w:t>1</w:t>
      </w:r>
      <w:r w:rsidRPr="00746628">
        <w:rPr>
          <w:rFonts w:hint="eastAsia"/>
        </w:rPr>
        <w:t>）理论意义</w:t>
      </w:r>
    </w:p>
    <w:p w14:paraId="544A8F77" w14:textId="32E0E44F" w:rsidR="008D5855" w:rsidRPr="00746628" w:rsidRDefault="008D5855" w:rsidP="00D7261D">
      <w:pPr>
        <w:ind w:firstLine="480"/>
      </w:pPr>
      <w:r w:rsidRPr="00746628">
        <w:rPr>
          <w:rFonts w:hint="eastAsia"/>
        </w:rPr>
        <w:t>首先，本研究通过结合</w:t>
      </w:r>
      <w:r w:rsidR="00983BD6" w:rsidRPr="00746628">
        <w:rPr>
          <w:rFonts w:hint="eastAsia"/>
        </w:rPr>
        <w:t>IPSO</w:t>
      </w:r>
      <w:r w:rsidR="00983BD6" w:rsidRPr="00746628">
        <w:rPr>
          <w:rFonts w:hint="eastAsia"/>
        </w:rPr>
        <w:t>和</w:t>
      </w:r>
      <w:r w:rsidR="00983BD6" w:rsidRPr="00746628">
        <w:rPr>
          <w:rFonts w:hint="eastAsia"/>
        </w:rPr>
        <w:t>ALSTM</w:t>
      </w:r>
      <w:r w:rsidRPr="00746628">
        <w:rPr>
          <w:rFonts w:hint="eastAsia"/>
        </w:rPr>
        <w:t>算法进行需求预测，丰富了电商物流管理理论的应用，为供应链管理理论在电商领域的应用提供了新的视角和方法。同时，本研</w:t>
      </w:r>
      <w:r w:rsidRPr="00746628">
        <w:rPr>
          <w:rFonts w:hint="eastAsia"/>
        </w:rPr>
        <w:lastRenderedPageBreak/>
        <w:t>究将网络流优化算法应用于电商物流线路优化，拓展了运输优化理论在实际业务中的应用，为物流管理理论体系的发展提供了新的思路。</w:t>
      </w:r>
    </w:p>
    <w:p w14:paraId="6FBC4DA8" w14:textId="544A4920" w:rsidR="008D5855" w:rsidRPr="00746628" w:rsidRDefault="008D5855" w:rsidP="00D7261D">
      <w:pPr>
        <w:ind w:firstLine="480"/>
      </w:pPr>
      <w:r w:rsidRPr="00746628">
        <w:rPr>
          <w:rFonts w:hint="eastAsia"/>
        </w:rPr>
        <w:t>其次，本文对电商物流网络中的需求预测和线路优化进行了深入研究，有助于填补在这一领域中现有研究的空白。通过将机器学习和优化算法应用于实际问题的解决，不仅拓展了电商物流管理的研究对象和场景，还为企业提供了更加科学和有效的管理策略，有助于提高企业的运营效率和</w:t>
      </w:r>
      <w:r w:rsidR="009C0F51" w:rsidRPr="00746628">
        <w:rPr>
          <w:rFonts w:hint="eastAsia"/>
        </w:rPr>
        <w:t>供应链履约能力</w:t>
      </w:r>
      <w:r w:rsidRPr="00746628">
        <w:rPr>
          <w:rFonts w:hint="eastAsia"/>
        </w:rPr>
        <w:t>。</w:t>
      </w:r>
    </w:p>
    <w:p w14:paraId="50F28FFB" w14:textId="571282F3" w:rsidR="008D5855" w:rsidRPr="00746628" w:rsidRDefault="008D5855" w:rsidP="00D7261D">
      <w:pPr>
        <w:ind w:firstLine="480"/>
      </w:pPr>
      <w:r w:rsidRPr="00746628">
        <w:rPr>
          <w:rFonts w:hint="eastAsia"/>
        </w:rPr>
        <w:t>最后，本研究还对智能预测模型和网络流优化算法的结合进行了深入探讨，拓宽了这些技术在电商物流管理中的应用领域。这种结合不仅可以提高需求预测的准确性，还可以优化运输线路，降低运输成本，提高货物的流转效率。</w:t>
      </w:r>
    </w:p>
    <w:p w14:paraId="048A6C80" w14:textId="0AC02FF0" w:rsidR="008D5855" w:rsidRPr="00746628" w:rsidRDefault="008D5855" w:rsidP="00D7261D">
      <w:pPr>
        <w:ind w:firstLine="480"/>
      </w:pPr>
      <w:r w:rsidRPr="00746628">
        <w:rPr>
          <w:rFonts w:hint="eastAsia"/>
        </w:rPr>
        <w:t>（</w:t>
      </w:r>
      <w:r w:rsidRPr="00746628">
        <w:rPr>
          <w:rFonts w:hint="eastAsia"/>
        </w:rPr>
        <w:t>2</w:t>
      </w:r>
      <w:r w:rsidRPr="00746628">
        <w:rPr>
          <w:rFonts w:hint="eastAsia"/>
        </w:rPr>
        <w:t>）实践意义</w:t>
      </w:r>
    </w:p>
    <w:p w14:paraId="0655DFFB" w14:textId="304CAD89" w:rsidR="008D5855" w:rsidRPr="00746628" w:rsidRDefault="008D5855" w:rsidP="00D7261D">
      <w:pPr>
        <w:ind w:firstLine="480"/>
      </w:pPr>
      <w:r w:rsidRPr="00746628">
        <w:rPr>
          <w:rFonts w:hint="eastAsia"/>
        </w:rPr>
        <w:t>从电商行业层面看，本研究强调了对市场需求和运输路径的高效管理和优化。通过提高需求预测的准确性和优化运输线路，可以有效降低由于信息不对称和突发事件引起的运输延误和额外成本，提高整个电商行业的供应链效率。</w:t>
      </w:r>
      <w:r w:rsidR="009B00FA" w:rsidRPr="00746628">
        <w:rPr>
          <w:rFonts w:hint="eastAsia"/>
        </w:rPr>
        <w:t>研究提出的预测模型和动态调度模型具有普适性，可为我国电商物流行业提供借鉴，推动行业向智能化、韧性化发展，特别是在供应链管理效率提升和可持续发展方面具有参考价值。</w:t>
      </w:r>
    </w:p>
    <w:p w14:paraId="13C9B61A" w14:textId="6B93997A" w:rsidR="00920671" w:rsidRPr="00746628" w:rsidRDefault="008D5855" w:rsidP="00D7261D">
      <w:pPr>
        <w:ind w:firstLine="480"/>
      </w:pPr>
      <w:r w:rsidRPr="00746628">
        <w:rPr>
          <w:rFonts w:hint="eastAsia"/>
        </w:rPr>
        <w:t>从</w:t>
      </w:r>
      <w:r w:rsidR="00E50997" w:rsidRPr="00746628">
        <w:rPr>
          <w:rFonts w:hint="eastAsia"/>
        </w:rPr>
        <w:t>X</w:t>
      </w:r>
      <w:r w:rsidRPr="00746628">
        <w:rPr>
          <w:rFonts w:hint="eastAsia"/>
        </w:rPr>
        <w:t>电商公司的角度看，本研究</w:t>
      </w:r>
      <w:r w:rsidR="009B00FA" w:rsidRPr="00746628">
        <w:rPr>
          <w:rFonts w:hint="eastAsia"/>
        </w:rPr>
        <w:t>通过精准的需求预测和快速的运输路径优化，</w:t>
      </w:r>
      <w:r w:rsidRPr="00746628">
        <w:rPr>
          <w:rFonts w:hint="eastAsia"/>
        </w:rPr>
        <w:t>针对</w:t>
      </w:r>
      <w:r w:rsidR="00E50997" w:rsidRPr="00746628">
        <w:rPr>
          <w:rFonts w:hint="eastAsia"/>
        </w:rPr>
        <w:t>X</w:t>
      </w:r>
      <w:r w:rsidRPr="00746628">
        <w:rPr>
          <w:rFonts w:hint="eastAsia"/>
        </w:rPr>
        <w:t>公司的具体需求，提供了一个全面、科学的物流管理优化方案。通过优化库存管理、需求预测和运输线路，</w:t>
      </w:r>
      <w:r w:rsidR="009B00FA" w:rsidRPr="00746628">
        <w:rPr>
          <w:rFonts w:hint="eastAsia"/>
        </w:rPr>
        <w:t>X</w:t>
      </w:r>
      <w:r w:rsidRPr="00746628">
        <w:rPr>
          <w:rFonts w:hint="eastAsia"/>
        </w:rPr>
        <w:t>公司可以显著降低物流成本，</w:t>
      </w:r>
      <w:r w:rsidR="009B00FA" w:rsidRPr="00746628">
        <w:rPr>
          <w:rFonts w:hint="eastAsia"/>
        </w:rPr>
        <w:t>降低因运营中断导致的经济损失和声誉风险，优化资源配置效率，</w:t>
      </w:r>
      <w:r w:rsidRPr="00746628">
        <w:rPr>
          <w:rFonts w:hint="eastAsia"/>
        </w:rPr>
        <w:t>提高库存周转率，增强企业的竞争力和可持续发展能力。</w:t>
      </w:r>
    </w:p>
    <w:p w14:paraId="7C179C87" w14:textId="76043A35" w:rsidR="00920671" w:rsidRPr="00746628" w:rsidRDefault="00920671" w:rsidP="00255051">
      <w:pPr>
        <w:pStyle w:val="af9"/>
        <w:spacing w:before="163" w:after="163"/>
      </w:pPr>
      <w:bookmarkStart w:id="28" w:name="_Toc193879502"/>
      <w:bookmarkStart w:id="29" w:name="_Toc193879761"/>
      <w:bookmarkStart w:id="30" w:name="_Toc196582890"/>
      <w:bookmarkStart w:id="31" w:name="_Hlk195973829"/>
      <w:r w:rsidRPr="00746628">
        <w:rPr>
          <w:rFonts w:hint="eastAsia"/>
        </w:rPr>
        <w:t>1.</w:t>
      </w:r>
      <w:r w:rsidR="009B00FA" w:rsidRPr="00746628">
        <w:rPr>
          <w:rFonts w:hint="eastAsia"/>
        </w:rPr>
        <w:t>3</w:t>
      </w:r>
      <w:r w:rsidRPr="00746628">
        <w:rPr>
          <w:rFonts w:hint="eastAsia"/>
        </w:rPr>
        <w:t xml:space="preserve"> </w:t>
      </w:r>
      <w:r w:rsidRPr="00746628">
        <w:rPr>
          <w:rFonts w:hint="eastAsia"/>
        </w:rPr>
        <w:t>国内外研究现状</w:t>
      </w:r>
      <w:bookmarkEnd w:id="28"/>
      <w:bookmarkEnd w:id="29"/>
      <w:r w:rsidR="00255051" w:rsidRPr="00746628">
        <w:rPr>
          <w:rFonts w:hint="eastAsia"/>
        </w:rPr>
        <w:t>及评述</w:t>
      </w:r>
      <w:bookmarkEnd w:id="30"/>
    </w:p>
    <w:p w14:paraId="30DCE141" w14:textId="77797E17" w:rsidR="00920671" w:rsidRPr="00746628" w:rsidRDefault="00920671" w:rsidP="0061246F">
      <w:pPr>
        <w:pStyle w:val="afb"/>
        <w:spacing w:before="163" w:after="163"/>
        <w:ind w:firstLine="560"/>
      </w:pPr>
      <w:bookmarkStart w:id="32" w:name="_Toc193879503"/>
      <w:bookmarkStart w:id="33" w:name="_Toc193879762"/>
      <w:bookmarkStart w:id="34" w:name="_Toc196582891"/>
      <w:bookmarkStart w:id="35" w:name="_Hlk195982055"/>
      <w:r w:rsidRPr="00746628">
        <w:rPr>
          <w:rFonts w:hint="eastAsia"/>
        </w:rPr>
        <w:t>1.</w:t>
      </w:r>
      <w:r w:rsidR="009B00FA" w:rsidRPr="00746628">
        <w:rPr>
          <w:rFonts w:hint="eastAsia"/>
        </w:rPr>
        <w:t>3</w:t>
      </w:r>
      <w:r w:rsidRPr="00746628">
        <w:rPr>
          <w:rFonts w:hint="eastAsia"/>
        </w:rPr>
        <w:t xml:space="preserve">.1 </w:t>
      </w:r>
      <w:r w:rsidRPr="00746628">
        <w:rPr>
          <w:rFonts w:hint="eastAsia"/>
        </w:rPr>
        <w:t>国外研究现状</w:t>
      </w:r>
      <w:bookmarkEnd w:id="32"/>
      <w:bookmarkEnd w:id="33"/>
      <w:bookmarkEnd w:id="34"/>
    </w:p>
    <w:p w14:paraId="023B3741" w14:textId="075238CB" w:rsidR="009B00FA" w:rsidRPr="00746628" w:rsidRDefault="009B00FA" w:rsidP="00D7261D">
      <w:pPr>
        <w:ind w:firstLine="480"/>
      </w:pPr>
      <w:r w:rsidRPr="00746628">
        <w:rPr>
          <w:rFonts w:hint="eastAsia"/>
        </w:rPr>
        <w:t>（</w:t>
      </w:r>
      <w:r w:rsidRPr="00746628">
        <w:rPr>
          <w:rFonts w:hint="eastAsia"/>
        </w:rPr>
        <w:t>1</w:t>
      </w:r>
      <w:r w:rsidRPr="00746628">
        <w:rPr>
          <w:rFonts w:hint="eastAsia"/>
        </w:rPr>
        <w:t>）需求预测的相关研究</w:t>
      </w:r>
    </w:p>
    <w:p w14:paraId="47EF96E1" w14:textId="7A275CDC" w:rsidR="00360865" w:rsidRPr="00746628" w:rsidRDefault="00360865" w:rsidP="00D7261D">
      <w:pPr>
        <w:ind w:firstLine="480"/>
      </w:pPr>
      <w:bookmarkStart w:id="36" w:name="_Hlk195974514"/>
      <w:bookmarkEnd w:id="31"/>
      <w:bookmarkEnd w:id="35"/>
      <w:r w:rsidRPr="00746628">
        <w:rPr>
          <w:rFonts w:hint="eastAsia"/>
        </w:rPr>
        <w:t>随着亚马逊、</w:t>
      </w:r>
      <w:r w:rsidRPr="00746628">
        <w:rPr>
          <w:rFonts w:hint="eastAsia"/>
        </w:rPr>
        <w:t>eBay</w:t>
      </w:r>
      <w:r w:rsidRPr="00746628">
        <w:rPr>
          <w:rFonts w:hint="eastAsia"/>
        </w:rPr>
        <w:t>等电商平台的兴起而快速发展，国外对电商物流需求预测的研究起步于</w:t>
      </w:r>
      <w:r w:rsidRPr="00746628">
        <w:rPr>
          <w:rFonts w:hint="eastAsia"/>
        </w:rPr>
        <w:t>20</w:t>
      </w:r>
      <w:r w:rsidRPr="00746628">
        <w:rPr>
          <w:rFonts w:hint="eastAsia"/>
        </w:rPr>
        <w:t>世纪末，较早于我国，研究主要集中在传统统计方法、机器学习技术、多因素分析和不确定性管理等多个方面。早期研究多聚焦于传统统计方法的改进与应用。</w:t>
      </w:r>
      <w:bookmarkStart w:id="37" w:name="_Hlk195997959"/>
      <w:bookmarkStart w:id="38" w:name="_Hlk195998269"/>
      <w:r w:rsidRPr="00746628">
        <w:rPr>
          <w:rFonts w:hint="eastAsia"/>
        </w:rPr>
        <w:t>Mark Moon</w:t>
      </w:r>
      <w:bookmarkEnd w:id="37"/>
      <w:r w:rsidRPr="00746628">
        <w:rPr>
          <w:rFonts w:hint="eastAsia"/>
        </w:rPr>
        <w:t>（</w:t>
      </w:r>
      <w:r w:rsidRPr="00746628">
        <w:rPr>
          <w:rFonts w:hint="eastAsia"/>
        </w:rPr>
        <w:t>1998</w:t>
      </w:r>
      <w:r w:rsidRPr="00746628">
        <w:rPr>
          <w:rFonts w:hint="eastAsia"/>
        </w:rPr>
        <w:t>）将需求预测从单纯的统计分析提升至战略决策层面，提出通过过程指标和结果指标评估预测绩效，为企业决策提供支持</w:t>
      </w:r>
      <w:r w:rsidR="005211A7" w:rsidRPr="00746628">
        <w:fldChar w:fldCharType="begin"/>
      </w:r>
      <w:r w:rsidR="005211A7" w:rsidRPr="00746628">
        <w:instrText xml:space="preserve"> ADDIN ZOTERO_ITEM CSL_CITATION {"citationID":"7OTOJPoD","properties":{"formattedCitation":"\\super [4]\\nosupersub{}","plainCitation":"[4]","noteIndex":0},"citationItems":[{"id":169,"uris":["http://zotero.org/users/16972302/items/S6WWKY9B"],"itemData":{"id":169,"type":"article-journal","abstract":"Sales forecasting is a common activity in most companies affecting operations, marketing and planning. Little is known about its practice. Mentzer and his colleagues have developed a research programme over twenty years aimed at rectifying the gap in knowledge. Most recently, in the Mentzer et al. (2002) paper they have demonstrated with supporting evidence the use of a sales forecasting audit to establish the dimensions of best practice. In this commentary on the paper, the methodology underlying their approach is examined from a number of different perspectives. The commentaries examine how convincing and complete has been the choice of audit dimensions as well as how this new research fits with evidence from other sources. Both commentators and respondents agree that the topic is important to organisational practice and more research is needed to gain a complete picture of the sales forecasting function and the systems that support it. Clarifying the audit function is particularly important since sales forecasting often has a low organisational profile until events turn sour with damaging consequences to organisational viability.","container-title":"International Journal of Forecasting","DOI":"10.1016/S0169-2070(02)00033-X","ISSN":"0169-2070","issue":"1","journalAbbreviation":"International Journal of Forecasting","page":"27-42","source":"ScienceDirect","title":"Researching Sales Forecasting Practice: Commentaries and authors’ response on “Conducting a Sales Forecasting Audit” by M.A. Moon, J.T. Mentzer &amp; C.D. Smith","title-short":"Researching Sales Forecasting Practice","volume":"19","author":[{"family":"Fildes","given":"Robert"},{"family":"Bretschneider","given":"Stuart"},{"family":"Collopy","given":"Fred"},{"family":"Lawrence","given":"Michael"},{"family":"Stewart","given":"Doug"},{"family":"Winklhofer","given":"Heidi"},{"family":"Mentzer","given":"John T."},{"family":"Moon","given":"Mark A."}],"issued":{"date-parts":[["2003",1,1]]}}}],"schema":"https://github.com/citation-style-language/schema/raw/master/csl-citation.json"} </w:instrText>
      </w:r>
      <w:r w:rsidR="005211A7" w:rsidRPr="00746628">
        <w:fldChar w:fldCharType="separate"/>
      </w:r>
      <w:r w:rsidR="005211A7" w:rsidRPr="00746628">
        <w:rPr>
          <w:vertAlign w:val="superscript"/>
        </w:rPr>
        <w:t>[4]</w:t>
      </w:r>
      <w:r w:rsidR="005211A7" w:rsidRPr="00746628">
        <w:fldChar w:fldCharType="end"/>
      </w:r>
      <w:r w:rsidRPr="00746628">
        <w:rPr>
          <w:rFonts w:hint="eastAsia"/>
        </w:rPr>
        <w:t>。</w:t>
      </w:r>
      <w:r w:rsidRPr="00746628">
        <w:rPr>
          <w:rFonts w:hint="eastAsia"/>
        </w:rPr>
        <w:t>Zanfei</w:t>
      </w:r>
      <w:r w:rsidRPr="00746628">
        <w:rPr>
          <w:rFonts w:hint="eastAsia"/>
        </w:rPr>
        <w:t>等（</w:t>
      </w:r>
      <w:r w:rsidRPr="00746628">
        <w:rPr>
          <w:rFonts w:hint="eastAsia"/>
        </w:rPr>
        <w:t>2019</w:t>
      </w:r>
      <w:r w:rsidRPr="00746628">
        <w:rPr>
          <w:rFonts w:hint="eastAsia"/>
        </w:rPr>
        <w:t>）提出了一种图卷积递归神经网络（</w:t>
      </w:r>
      <w:r w:rsidRPr="00746628">
        <w:rPr>
          <w:rFonts w:hint="eastAsia"/>
        </w:rPr>
        <w:t>GCRNN</w:t>
      </w:r>
      <w:r w:rsidRPr="00746628">
        <w:rPr>
          <w:rFonts w:hint="eastAsia"/>
        </w:rPr>
        <w:t>），用于预测供水系统的区域性需水量时间序列，验证了</w:t>
      </w:r>
      <w:r w:rsidRPr="00746628">
        <w:rPr>
          <w:rFonts w:hint="eastAsia"/>
        </w:rPr>
        <w:lastRenderedPageBreak/>
        <w:t>其在捕捉空间依赖关系方面的优势</w:t>
      </w:r>
      <w:r w:rsidR="00EF3E55" w:rsidRPr="00746628">
        <w:fldChar w:fldCharType="begin"/>
      </w:r>
      <w:r w:rsidR="00EF3E55" w:rsidRPr="00746628">
        <w:instrText xml:space="preserve"> ADDIN ZOTERO_ITEM CSL_CITATION {"citationID":"VOZplQ8P","properties":{"formattedCitation":"\\super [5]\\nosupersub{}","plainCitation":"[5]","noteIndex":0},"citationItems":[{"id":170,"uris":["http://zotero.org/users/16972302/items/NHPRP4T9"],"itemData":{"id":170,"type":"webpage","title":"Graph Convolutional Recurrent Neural Networks for Water Demand Forecasting - Zanfei - 2022 - Water Resources Research - Wiley Online Library","URL":"https://agupubs.onlinelibrary.wiley.com/doi/full/10.1029/2022WR032299","accessed":{"date-parts":[["2025",4,21]]}}}],"schema":"https://github.com/citation-style-language/schema/raw/master/csl-citation.json"} </w:instrText>
      </w:r>
      <w:r w:rsidR="00EF3E55" w:rsidRPr="00746628">
        <w:fldChar w:fldCharType="separate"/>
      </w:r>
      <w:r w:rsidR="00EF3E55" w:rsidRPr="00746628">
        <w:rPr>
          <w:vertAlign w:val="superscript"/>
        </w:rPr>
        <w:t>[5]</w:t>
      </w:r>
      <w:r w:rsidR="00EF3E55" w:rsidRPr="00746628">
        <w:fldChar w:fldCharType="end"/>
      </w:r>
      <w:r w:rsidRPr="00746628">
        <w:rPr>
          <w:rFonts w:hint="eastAsia"/>
        </w:rPr>
        <w:t>。</w:t>
      </w:r>
      <w:r w:rsidRPr="00746628">
        <w:rPr>
          <w:rFonts w:hint="eastAsia"/>
        </w:rPr>
        <w:t>Chaturvedi</w:t>
      </w:r>
      <w:r w:rsidRPr="00746628">
        <w:rPr>
          <w:rFonts w:hint="eastAsia"/>
        </w:rPr>
        <w:t>等（</w:t>
      </w:r>
      <w:r w:rsidRPr="00746628">
        <w:rPr>
          <w:rFonts w:hint="eastAsia"/>
        </w:rPr>
        <w:t>2020</w:t>
      </w:r>
      <w:r w:rsidRPr="00746628">
        <w:rPr>
          <w:rFonts w:hint="eastAsia"/>
        </w:rPr>
        <w:t>）对比分析了</w:t>
      </w:r>
      <w:r w:rsidRPr="00746628">
        <w:rPr>
          <w:rFonts w:hint="eastAsia"/>
        </w:rPr>
        <w:t>SARIMA</w:t>
      </w:r>
      <w:r w:rsidRPr="00746628">
        <w:rPr>
          <w:rFonts w:hint="eastAsia"/>
        </w:rPr>
        <w:t>、</w:t>
      </w:r>
      <w:r w:rsidRPr="00746628">
        <w:rPr>
          <w:rFonts w:hint="eastAsia"/>
        </w:rPr>
        <w:t>LSTM RNN</w:t>
      </w:r>
      <w:r w:rsidRPr="00746628">
        <w:rPr>
          <w:rFonts w:hint="eastAsia"/>
        </w:rPr>
        <w:t>和</w:t>
      </w:r>
      <w:r w:rsidRPr="00746628">
        <w:rPr>
          <w:rFonts w:hint="eastAsia"/>
        </w:rPr>
        <w:t>Fb Prophet</w:t>
      </w:r>
      <w:r w:rsidRPr="00746628">
        <w:rPr>
          <w:rFonts w:hint="eastAsia"/>
        </w:rPr>
        <w:t>模型在月度需求预测中的表现，指出</w:t>
      </w:r>
      <w:r w:rsidRPr="00746628">
        <w:rPr>
          <w:rFonts w:hint="eastAsia"/>
        </w:rPr>
        <w:t>Fb Prophet</w:t>
      </w:r>
      <w:r w:rsidRPr="00746628">
        <w:rPr>
          <w:rFonts w:hint="eastAsia"/>
        </w:rPr>
        <w:t>在处理长期趋势和短期季节性波动时更具优势</w:t>
      </w:r>
      <w:r w:rsidR="00EF3E55" w:rsidRPr="00746628">
        <w:fldChar w:fldCharType="begin"/>
      </w:r>
      <w:r w:rsidR="00EF3E55" w:rsidRPr="00746628">
        <w:instrText xml:space="preserve"> ADDIN ZOTERO_ITEM CSL_CITATION {"citationID":"CABEJ5WT","properties":{"formattedCitation":"\\super [6]\\nosupersub{}","plainCitation":"[6]","noteIndex":0},"citationItems":[{"id":176,"uris":["http://zotero.org/users/16972302/items/GAPEMJRA"],"itemData":{"id":176,"type":"webpage","title":"(PDF) Genome-Wide Identification of PLATZ Transcription Factors in Ginkgo biloba L. and Their Expression Characteristics During Seed Development","URL":"https://www.researchgate.net/publication/361496231_Genome-Wide_Identification_of_PLATZ_Transcription_Factors_in_Ginkgo_biloba_L_and_Their_Expression_Characteristics_During_Seed_Development","accessed":{"date-parts":[["2025",4,21]]}}}],"schema":"https://github.com/citation-style-language/schema/raw/master/csl-citation.json"} </w:instrText>
      </w:r>
      <w:r w:rsidR="00EF3E55" w:rsidRPr="00746628">
        <w:fldChar w:fldCharType="separate"/>
      </w:r>
      <w:r w:rsidR="00EF3E55" w:rsidRPr="00746628">
        <w:rPr>
          <w:vertAlign w:val="superscript"/>
        </w:rPr>
        <w:t>[6]</w:t>
      </w:r>
      <w:r w:rsidR="00EF3E55" w:rsidRPr="00746628">
        <w:fldChar w:fldCharType="end"/>
      </w:r>
      <w:r w:rsidRPr="00746628">
        <w:rPr>
          <w:rFonts w:hint="eastAsia"/>
        </w:rPr>
        <w:t>。</w:t>
      </w:r>
    </w:p>
    <w:p w14:paraId="449304C8" w14:textId="395C7DD6" w:rsidR="000E4B6E" w:rsidRPr="00746628" w:rsidRDefault="00360865" w:rsidP="00D7261D">
      <w:pPr>
        <w:ind w:firstLine="480"/>
      </w:pPr>
      <w:r w:rsidRPr="00746628">
        <w:rPr>
          <w:rFonts w:hint="eastAsia"/>
        </w:rPr>
        <w:t>随着机器学习技术的发展，国外研究逐渐转向深度学习和多源数据融合。</w:t>
      </w:r>
      <w:r w:rsidR="00EF3E55" w:rsidRPr="00746628">
        <w:t>Milan</w:t>
      </w:r>
      <w:r w:rsidRPr="00746628">
        <w:rPr>
          <w:rFonts w:hint="eastAsia"/>
        </w:rPr>
        <w:t>等（</w:t>
      </w:r>
      <w:r w:rsidRPr="00746628">
        <w:rPr>
          <w:rFonts w:hint="eastAsia"/>
        </w:rPr>
        <w:t>202</w:t>
      </w:r>
      <w:r w:rsidR="00EF3E55" w:rsidRPr="00746628">
        <w:rPr>
          <w:rFonts w:hint="eastAsia"/>
        </w:rPr>
        <w:t>2</w:t>
      </w:r>
      <w:r w:rsidRPr="00746628">
        <w:rPr>
          <w:rFonts w:hint="eastAsia"/>
        </w:rPr>
        <w:t>）提出了</w:t>
      </w:r>
      <w:r w:rsidRPr="00746628">
        <w:rPr>
          <w:rFonts w:hint="eastAsia"/>
        </w:rPr>
        <w:t>T-LSTM-Enc</w:t>
      </w:r>
      <w:r w:rsidRPr="00746628">
        <w:rPr>
          <w:rFonts w:hint="eastAsia"/>
        </w:rPr>
        <w:t>与时态</w:t>
      </w:r>
      <w:r w:rsidRPr="00746628">
        <w:rPr>
          <w:rFonts w:hint="eastAsia"/>
        </w:rPr>
        <w:t>LSTM</w:t>
      </w:r>
      <w:r w:rsidRPr="00746628">
        <w:rPr>
          <w:rFonts w:hint="eastAsia"/>
        </w:rPr>
        <w:t>级联模型，用于充电需求预测，显著提升了模型对动态变化的适应性</w:t>
      </w:r>
      <w:r w:rsidR="00EF3E55" w:rsidRPr="00746628">
        <w:fldChar w:fldCharType="begin"/>
      </w:r>
      <w:r w:rsidR="00EF3E55" w:rsidRPr="00746628">
        <w:instrText xml:space="preserve"> ADDIN ZOTERO_ITEM CSL_CITATION {"citationID":"2Aot6KL8","properties":{"formattedCitation":"\\super [7]\\nosupersub{}","plainCitation":"[7]","noteIndex":0},"citationItems":[{"id":178,"uris":["http://zotero.org/users/16972302/items/BAYYR265"],"itemData":{"id":178,"type":"article-journal","abstract":"Although fully automated, operation of the District Heating Systems (DHS) is considered reactive and simplistic since control decisions are most often made based on the real-time ambient temperature. The research presented in this paper is aiming at facilitating proactive DHS control, by using predictive modeling techniques based on modern Artificial Intelligence (AI) architectures, namely the Deep Learning (DL)-based multivariate time-series forecasting. Proactive approach involves controlling fluid temperature in the DHS supply line, based on relevant meteorological features, heat demand in the past and weather forecast. In this paper, we evaluate state-of-the-art DL architectures for multivariate one-step and multi-step prediction based on Long-Short Term Memory (LSTM) approach, namely, stacked LSTM, bi-directional LSTM, encoder-decoder and attention models. The initial results of forecasting heat demand and local explanations are provided for the case of small 8MW DHS. For local explanations, Local Interpretable Model-agnostic Explanations (LIME) was successfully validated.","container-title":"Annual Reviews in Control","DOI":"10.1016/j.arcontrol.2022.03.009","ISSN":"1367-5788","journalAbbreviation":"Annual Reviews in Control","page":"405-413","source":"ScienceDirect","title":"Explainable heat demand forecasting for the novel control strategies of district heating systems","volume":"53","author":[{"family":"Zdravkovi</w:instrText>
      </w:r>
      <w:r w:rsidR="00EF3E55" w:rsidRPr="00746628">
        <w:rPr>
          <w:rFonts w:ascii="Cambria" w:hAnsi="Cambria" w:cs="Cambria"/>
        </w:rPr>
        <w:instrText>ć</w:instrText>
      </w:r>
      <w:r w:rsidR="00EF3E55" w:rsidRPr="00746628">
        <w:instrText>","given":"Milan"},{"family":"</w:instrText>
      </w:r>
      <w:r w:rsidR="00EF3E55" w:rsidRPr="00746628">
        <w:rPr>
          <w:rFonts w:ascii="Cambria" w:hAnsi="Cambria" w:cs="Cambria"/>
        </w:rPr>
        <w:instrText>Ć</w:instrText>
      </w:r>
      <w:r w:rsidR="00EF3E55" w:rsidRPr="00746628">
        <w:instrText>iri</w:instrText>
      </w:r>
      <w:r w:rsidR="00EF3E55" w:rsidRPr="00746628">
        <w:rPr>
          <w:rFonts w:ascii="Cambria" w:hAnsi="Cambria" w:cs="Cambria"/>
        </w:rPr>
        <w:instrText>ć</w:instrText>
      </w:r>
      <w:r w:rsidR="00EF3E55" w:rsidRPr="00746628">
        <w:instrText>","given":"Ivan"},{"family":"Ignjatovi</w:instrText>
      </w:r>
      <w:r w:rsidR="00EF3E55" w:rsidRPr="00746628">
        <w:rPr>
          <w:rFonts w:ascii="Cambria" w:hAnsi="Cambria" w:cs="Cambria"/>
        </w:rPr>
        <w:instrText>ć</w:instrText>
      </w:r>
      <w:r w:rsidR="00EF3E55" w:rsidRPr="00746628">
        <w:instrText xml:space="preserve">","given":"Marko"}],"issued":{"date-parts":[["2022",1,1]]}}}],"schema":"https://github.com/citation-style-language/schema/raw/master/csl-citation.json"} </w:instrText>
      </w:r>
      <w:r w:rsidR="00EF3E55" w:rsidRPr="00746628">
        <w:fldChar w:fldCharType="separate"/>
      </w:r>
      <w:r w:rsidR="00EF3E55" w:rsidRPr="00746628">
        <w:rPr>
          <w:rFonts w:eastAsiaTheme="minorEastAsia" w:cs="Times New Roman"/>
          <w:vertAlign w:val="superscript"/>
          <w14:ligatures w14:val="standardContextual"/>
        </w:rPr>
        <w:t>[7]</w:t>
      </w:r>
      <w:r w:rsidR="00EF3E55" w:rsidRPr="00746628">
        <w:fldChar w:fldCharType="end"/>
      </w:r>
      <w:r w:rsidRPr="00746628">
        <w:rPr>
          <w:rFonts w:hint="eastAsia"/>
        </w:rPr>
        <w:t>。</w:t>
      </w:r>
      <w:r w:rsidRPr="00746628">
        <w:rPr>
          <w:rFonts w:hint="eastAsia"/>
        </w:rPr>
        <w:t>Tang</w:t>
      </w:r>
      <w:r w:rsidRPr="00746628">
        <w:rPr>
          <w:rFonts w:hint="eastAsia"/>
        </w:rPr>
        <w:t>等（</w:t>
      </w:r>
      <w:r w:rsidRPr="00746628">
        <w:rPr>
          <w:rFonts w:hint="eastAsia"/>
        </w:rPr>
        <w:t>2022</w:t>
      </w:r>
      <w:r w:rsidRPr="00746628">
        <w:rPr>
          <w:rFonts w:hint="eastAsia"/>
        </w:rPr>
        <w:t>）结合智能仓库技术和轮盘赌遗传算法，提出了一种数字双框架，用于周期性行业需求预测，并在库存优化中展现了应用价值</w:t>
      </w:r>
      <w:r w:rsidR="00EF3E55" w:rsidRPr="00746628">
        <w:fldChar w:fldCharType="begin"/>
      </w:r>
      <w:r w:rsidR="00EF3E55" w:rsidRPr="00746628">
        <w:instrText xml:space="preserve"> ADDIN ZOTERO_ITEM CSL_CITATION {"citationID":"OVQ6eZ8Y","properties":{"formattedCitation":"\\super [8]\\nosupersub{}","plainCitation":"[8]","noteIndex":0},"citationItems":[{"id":182,"uris":["http://zotero.org/users/16972302/items/GAH9NV7W"],"itemData":{"id":182,"type":"webpage","title":"Integrated Smart Warehouse and Manufacturing Management with Demand Forecasting in Small-Scale Cyclical Industries","URL":"https://www.mdpi.com/2075-1702/10/6/472","accessed":{"date-parts":[["2025",4,21]]}}}],"schema":"https://github.com/citation-style-language/schema/raw/master/csl-citation.json"} </w:instrText>
      </w:r>
      <w:r w:rsidR="00EF3E55" w:rsidRPr="00746628">
        <w:fldChar w:fldCharType="separate"/>
      </w:r>
      <w:r w:rsidR="00EF3E55" w:rsidRPr="00746628">
        <w:rPr>
          <w:vertAlign w:val="superscript"/>
        </w:rPr>
        <w:t>[8]</w:t>
      </w:r>
      <w:r w:rsidR="00EF3E55" w:rsidRPr="00746628">
        <w:fldChar w:fldCharType="end"/>
      </w:r>
      <w:r w:rsidRPr="00746628">
        <w:rPr>
          <w:rFonts w:hint="eastAsia"/>
        </w:rPr>
        <w:t>。</w:t>
      </w:r>
      <w:r w:rsidRPr="00746628">
        <w:rPr>
          <w:rFonts w:hint="eastAsia"/>
        </w:rPr>
        <w:t>Jaouhari</w:t>
      </w:r>
      <w:r w:rsidRPr="00746628">
        <w:rPr>
          <w:rFonts w:hint="eastAsia"/>
        </w:rPr>
        <w:t>等（</w:t>
      </w:r>
      <w:r w:rsidRPr="00746628">
        <w:rPr>
          <w:rFonts w:hint="eastAsia"/>
        </w:rPr>
        <w:t>2023</w:t>
      </w:r>
      <w:r w:rsidRPr="00746628">
        <w:rPr>
          <w:rFonts w:hint="eastAsia"/>
        </w:rPr>
        <w:t>）开发了一种基于物联网的库存管理系统（</w:t>
      </w:r>
      <w:r w:rsidRPr="00746628">
        <w:rPr>
          <w:rFonts w:hint="eastAsia"/>
        </w:rPr>
        <w:t>IMS</w:t>
      </w:r>
      <w:r w:rsidRPr="00746628">
        <w:rPr>
          <w:rFonts w:hint="eastAsia"/>
        </w:rPr>
        <w:t>），通过多元线性回归（</w:t>
      </w:r>
      <w:r w:rsidRPr="00746628">
        <w:rPr>
          <w:rFonts w:hint="eastAsia"/>
        </w:rPr>
        <w:t>MLR</w:t>
      </w:r>
      <w:r w:rsidRPr="00746628">
        <w:rPr>
          <w:rFonts w:hint="eastAsia"/>
        </w:rPr>
        <w:t>）和遗传算法（</w:t>
      </w:r>
      <w:r w:rsidRPr="00746628">
        <w:rPr>
          <w:rFonts w:hint="eastAsia"/>
        </w:rPr>
        <w:t>GA</w:t>
      </w:r>
      <w:r w:rsidRPr="00746628">
        <w:rPr>
          <w:rFonts w:hint="eastAsia"/>
        </w:rPr>
        <w:t>）结合，提升了客户需求预测的准确性，为工业</w:t>
      </w:r>
      <w:r w:rsidRPr="00746628">
        <w:rPr>
          <w:rFonts w:hint="eastAsia"/>
        </w:rPr>
        <w:t>4.0</w:t>
      </w:r>
      <w:r w:rsidRPr="00746628">
        <w:rPr>
          <w:rFonts w:hint="eastAsia"/>
        </w:rPr>
        <w:t>提供了智能库存解决方案</w:t>
      </w:r>
      <w:r w:rsidR="00EF3E55" w:rsidRPr="00746628">
        <w:fldChar w:fldCharType="begin"/>
      </w:r>
      <w:r w:rsidR="00EF3E55" w:rsidRPr="00746628">
        <w:instrText xml:space="preserve"> ADDIN ZOTERO_ITEM CSL_CITATION {"citationID":"GFhLvdlw","properties":{"formattedCitation":"\\super [9]\\nosupersub{}","plainCitation":"[9]","noteIndex":0},"citationItems":[{"id":184,"uris":["http://zotero.org/users/16972302/items/R4IDQLUG"],"itemData":{"id":184,"type":"webpage","title":"(PDF) Demand Forecasting Application with Regression and IoT Based Inventory Management System: A Case Study of a Semiconductor Manufacturing Company","URL":"https://www.researchgate.net/publication/367706800_Demand_Forecasting_Application_with_Regression_and_IoT_Based_Inventory_Management_System_A_Case_Study_of_a_Semiconductor_Manufacturing_Company","accessed":{"date-parts":[["2025",4,21]]}}}],"schema":"https://github.com/citation-style-language/schema/raw/master/csl-citation.json"} </w:instrText>
      </w:r>
      <w:r w:rsidR="00EF3E55" w:rsidRPr="00746628">
        <w:fldChar w:fldCharType="separate"/>
      </w:r>
      <w:r w:rsidR="00EF3E55" w:rsidRPr="00746628">
        <w:rPr>
          <w:vertAlign w:val="superscript"/>
        </w:rPr>
        <w:t>[9]</w:t>
      </w:r>
      <w:r w:rsidR="00EF3E55" w:rsidRPr="00746628">
        <w:fldChar w:fldCharType="end"/>
      </w:r>
      <w:r w:rsidRPr="00746628">
        <w:rPr>
          <w:rFonts w:hint="eastAsia"/>
        </w:rPr>
        <w:t>。</w:t>
      </w:r>
      <w:r w:rsidRPr="00746628">
        <w:rPr>
          <w:rFonts w:hint="eastAsia"/>
        </w:rPr>
        <w:t>Z</w:t>
      </w:r>
      <w:r w:rsidR="00EF3E55" w:rsidRPr="00746628">
        <w:rPr>
          <w:rFonts w:hint="eastAsia"/>
        </w:rPr>
        <w:t>hang</w:t>
      </w:r>
      <w:r w:rsidRPr="00746628">
        <w:rPr>
          <w:rFonts w:hint="eastAsia"/>
        </w:rPr>
        <w:t>等（</w:t>
      </w:r>
      <w:r w:rsidRPr="00746628">
        <w:rPr>
          <w:rFonts w:hint="eastAsia"/>
        </w:rPr>
        <w:t>2024</w:t>
      </w:r>
      <w:r w:rsidRPr="00746628">
        <w:rPr>
          <w:rFonts w:hint="eastAsia"/>
        </w:rPr>
        <w:t>）基于多源数据融合，构建了适用于电商物流的高峰期预测模型，结合不确定性风险管理，为物流资源配置提供了支持</w:t>
      </w:r>
      <w:r w:rsidR="00EF3E55" w:rsidRPr="00746628">
        <w:fldChar w:fldCharType="begin"/>
      </w:r>
      <w:r w:rsidR="00EF3E55" w:rsidRPr="00746628">
        <w:instrText xml:space="preserve"> ADDIN ZOTERO_ITEM CSL_CITATION {"citationID":"wMteV2ih","properties":{"formattedCitation":"\\super [10]\\nosupersub{}","plainCitation":"[10]","noteIndex":0},"citationItems":[{"id":186,"uris":["http://zotero.org/users/16972302/items/GLQUAZMZ"],"itemData":{"id":186,"type":"article-journal","abstract":"The leaf area index (LAI) is a critical biophysical parameter that reflects crop growth conditions and the canopy photosynthetic potential, serving as a cornerstone in precision agriculture and dynamic crop monitoring. However, traditional LAI estimation methods relying on single-source remote sensing data and often suffer from insufficient accuracy in high-density vegetation scenarios, limiting their capacity to reflect crop growth variability comprehensively. To overcome these limitations, this study introduces an innovative multi-source feature fusion framework utilizing unmanned aerial vehicle (UAV) multispectral imagery for precise LAI estimation in winter wheat. RGB and multispectral datasets were collected across seven different growth stages (from regreening to grain filling) in 2024. Through the extraction of color attributes, spatial structural information, and eight representative vegetation indices (VIs), a robust multi-source dataset was developed to integrate diverse data types. A convolutional neural network (CNN)-based feature extraction backbone, paired with a multi-source feature fusion network (MSF-FusionNet), was designed to effectively combine spectral and spatial information from both RGB and multispectral imagery. The experimental results revealed that the proposed method achieved superior estimation performance compared to single-source models, with an R2 of 0.8745 and RMSE of 0.5461, improving the R2 by 36.67% and 5.54% over the RGB and VI models, respectively. Notably, the fusion method enhanced the accuracy during critical growth phases, such as the regreening and jointing stages. Compared to traditional machine learning techniques, the proposed framework exceeded the performance of the XGBoost model, with the R2 rising by 4.51% and the RMSE dropping by 12.24%. Furthermore, our method facilitated the creation of LAI spatial distribution maps across key growth stages, accurately depicting the spatial heterogeneity and temporal dynamics in the field. These results highlight the efficacy and potential of integrating UAV multi-source data fusion with deep learning for precise LAI estimation in winter wheat, offering significant insights for crop growth evaluation and precision agricultural management.","container-title":"Agronomy","DOI":"10.3390/agronomy15040988","ISSN":"2073-4395","issue":"4","language":"en","license":"http://creativecommons.org/licenses/by/3.0/","note":"number: 4\npublisher: Multidisciplinary Digital Publishing Institute","page":"988","source":"www.mdpi.com","title":"Multi-Source Feature Fusion Network for LAI Estimation from UAV Multispectral Imagery","volume":"15","author":[{"family":"Zhang","given":"Lulu"},{"family":"Zhang","given":"Bo"},{"family":"Zhang","given":"Huanhuan"},{"family":"Yang","given":"Wanting"},{"family":"Hu","given":"Xinkang"},{"family":"Cai","given":"Jianrong"},{"family":"Wu","given":"Chundu"},{"family":"Wang","given":"Xiaowen"}],"issued":{"date-parts":[["2025",4]]}}}],"schema":"https://github.com/citation-style-language/schema/raw/master/csl-citation.json"} </w:instrText>
      </w:r>
      <w:r w:rsidR="00EF3E55" w:rsidRPr="00746628">
        <w:fldChar w:fldCharType="separate"/>
      </w:r>
      <w:r w:rsidR="00EF3E55" w:rsidRPr="00746628">
        <w:rPr>
          <w:vertAlign w:val="superscript"/>
        </w:rPr>
        <w:t>[10]</w:t>
      </w:r>
      <w:r w:rsidR="00EF3E55" w:rsidRPr="00746628">
        <w:fldChar w:fldCharType="end"/>
      </w:r>
      <w:r w:rsidR="000E4B6E" w:rsidRPr="00746628">
        <w:rPr>
          <w:rFonts w:hint="eastAsia"/>
        </w:rPr>
        <w:t>。</w:t>
      </w:r>
    </w:p>
    <w:p w14:paraId="7577EB52" w14:textId="7BDAB17F" w:rsidR="009B00FA" w:rsidRPr="00746628" w:rsidRDefault="009B00FA" w:rsidP="00D7261D">
      <w:pPr>
        <w:ind w:firstLine="480"/>
      </w:pPr>
      <w:bookmarkStart w:id="39" w:name="_Hlk195987131"/>
      <w:bookmarkEnd w:id="36"/>
      <w:bookmarkEnd w:id="38"/>
      <w:r w:rsidRPr="00746628">
        <w:rPr>
          <w:rFonts w:hint="eastAsia"/>
        </w:rPr>
        <w:t>（</w:t>
      </w:r>
      <w:r w:rsidRPr="00746628">
        <w:rPr>
          <w:rFonts w:hint="eastAsia"/>
        </w:rPr>
        <w:t>2</w:t>
      </w:r>
      <w:r w:rsidRPr="00746628">
        <w:rPr>
          <w:rFonts w:hint="eastAsia"/>
        </w:rPr>
        <w:t>）</w:t>
      </w:r>
      <w:r w:rsidR="005211A7" w:rsidRPr="00746628">
        <w:rPr>
          <w:rFonts w:hint="eastAsia"/>
        </w:rPr>
        <w:t>运输</w:t>
      </w:r>
      <w:r w:rsidR="00F6569B" w:rsidRPr="00746628">
        <w:rPr>
          <w:rFonts w:hint="eastAsia"/>
        </w:rPr>
        <w:t>线路优化的相关研究</w:t>
      </w:r>
    </w:p>
    <w:p w14:paraId="1358C1FA" w14:textId="080ADF53" w:rsidR="00360865" w:rsidRPr="00746628" w:rsidRDefault="00360865" w:rsidP="00D7261D">
      <w:pPr>
        <w:ind w:firstLine="480"/>
      </w:pPr>
      <w:bookmarkStart w:id="40" w:name="_Hlk196086751"/>
      <w:bookmarkEnd w:id="39"/>
      <w:r w:rsidRPr="00746628">
        <w:rPr>
          <w:rFonts w:hint="eastAsia"/>
        </w:rPr>
        <w:t>网络线路优化相关研究已形成较为成熟的体系，覆盖传统优化算法、动态调度技术、智能化方法和突发事件应对等多个领域。早期研究主要集中于传统优化算法的应用。</w:t>
      </w:r>
      <w:r w:rsidRPr="00746628">
        <w:rPr>
          <w:rFonts w:hint="eastAsia"/>
        </w:rPr>
        <w:t>Ford</w:t>
      </w:r>
      <w:r w:rsidRPr="00746628">
        <w:rPr>
          <w:rFonts w:hint="eastAsia"/>
        </w:rPr>
        <w:t>和</w:t>
      </w:r>
      <w:r w:rsidRPr="00746628">
        <w:rPr>
          <w:rFonts w:hint="eastAsia"/>
        </w:rPr>
        <w:t>Fulkerson</w:t>
      </w:r>
      <w:r w:rsidRPr="00746628">
        <w:rPr>
          <w:rFonts w:hint="eastAsia"/>
        </w:rPr>
        <w:t>（</w:t>
      </w:r>
      <w:r w:rsidRPr="00746628">
        <w:rPr>
          <w:rFonts w:hint="eastAsia"/>
        </w:rPr>
        <w:t>1962</w:t>
      </w:r>
      <w:r w:rsidRPr="00746628">
        <w:rPr>
          <w:rFonts w:hint="eastAsia"/>
        </w:rPr>
        <w:t>）提出的网络流理论为线路优化奠定了基础，其最大流和最小费用流算法被广泛应用于物流调度</w:t>
      </w:r>
      <w:r w:rsidR="00842323" w:rsidRPr="00746628">
        <w:fldChar w:fldCharType="begin"/>
      </w:r>
      <w:r w:rsidR="00842323" w:rsidRPr="00746628">
        <w:instrText xml:space="preserve"> ADDIN ZOTERO_ITEM CSL_CITATION {"citationID":"GPNw2HrZ","properties":{"formattedCitation":"\\super [11]\\nosupersub{}","plainCitation":"[11]","noteIndex":0},"citationItems":[{"id":188,"uris":["http://zotero.org/users/16972302/items/86IECF58"],"itemData":{"id":188,"type":"webpage","title":"Flows in Networks | Princeton University Press","URL":"https://press.princeton.edu/books/paperback/9780691273433/flows-in-networks?cq_src=google_ads&amp;cq_cmp=22432776447&amp;cq_con=&amp;cq_term=&amp;cq_med=&amp;cq_plac=&amp;cq_net=x&amp;cq_pos=&amp;cq_plt=gp&amp;utm_term=&amp;utm_campaign=Sales-Performance+Max-+Indigenous+Tatoos&amp;utm_source=adwords&amp;utm_medium=ppc&amp;hsa_acc=3913368323&amp;hsa_cam=22432776447&amp;hsa_grp=&amp;hsa_ad=&amp;hsa_src=x&amp;hsa_tgt=&amp;hsa_kw=&amp;hsa_mt=&amp;hsa_net=adwords&amp;hsa_ver=3&amp;gad_source=1&amp;gbraid=0AAAAAD3QSb1lDi8VI0BUWIFivB0zTITZc&amp;gclid=Cj0KCQjwtpLABhC7ARIsALBOCVq6QqKaiHWPLlrKEbpA2-tzNtHvQO76p_q3r3YMZp1IKAVBcs8ZmLkaApO8EALw_wcB","accessed":{"date-parts":[["2025",4,21]]}}}],"schema":"https://github.com/citation-style-language/schema/raw/master/csl-citation.json"} </w:instrText>
      </w:r>
      <w:r w:rsidR="00842323" w:rsidRPr="00746628">
        <w:fldChar w:fldCharType="separate"/>
      </w:r>
      <w:r w:rsidR="00842323" w:rsidRPr="00746628">
        <w:rPr>
          <w:vertAlign w:val="superscript"/>
        </w:rPr>
        <w:t>[11]</w:t>
      </w:r>
      <w:r w:rsidR="00842323" w:rsidRPr="00746628">
        <w:fldChar w:fldCharType="end"/>
      </w:r>
      <w:r w:rsidRPr="00746628">
        <w:rPr>
          <w:rFonts w:hint="eastAsia"/>
        </w:rPr>
        <w:t>。</w:t>
      </w:r>
      <w:r w:rsidRPr="00746628">
        <w:rPr>
          <w:rFonts w:hint="eastAsia"/>
        </w:rPr>
        <w:t>Ahuja</w:t>
      </w:r>
      <w:r w:rsidRPr="00746628">
        <w:rPr>
          <w:rFonts w:hint="eastAsia"/>
        </w:rPr>
        <w:t>等（</w:t>
      </w:r>
      <w:r w:rsidRPr="00746628">
        <w:rPr>
          <w:rFonts w:hint="eastAsia"/>
        </w:rPr>
        <w:t>1993</w:t>
      </w:r>
      <w:r w:rsidRPr="00746628">
        <w:rPr>
          <w:rFonts w:hint="eastAsia"/>
        </w:rPr>
        <w:t>）进一步发展了网络流算法，提出用于大规模运输问题的改进型</w:t>
      </w:r>
      <w:r w:rsidRPr="00746628">
        <w:rPr>
          <w:rFonts w:hint="eastAsia"/>
        </w:rPr>
        <w:t>Dinic</w:t>
      </w:r>
      <w:r w:rsidRPr="00746628">
        <w:rPr>
          <w:rFonts w:hint="eastAsia"/>
        </w:rPr>
        <w:t>算法，显著提升了求解效率</w:t>
      </w:r>
      <w:r w:rsidR="00FC2FE6" w:rsidRPr="00746628">
        <w:fldChar w:fldCharType="begin"/>
      </w:r>
      <w:r w:rsidR="00FC2FE6" w:rsidRPr="00746628">
        <w:instrText xml:space="preserve"> ADDIN ZOTERO_ITEM CSL_CITATION {"citationID":"IS05sMbB","properties":{"formattedCitation":"\\super [12]\\nosupersub{}","plainCitation":"[12]","noteIndex":0},"citationItems":[{"id":194,"uris":["http://zotero.org/users/16972302/items/XMFN8EAN"],"itemData":{"id":194,"type":"book","abstract":"A comprehensive introduction to network flows that brings together the classic and the contemporary aspects of the field, and provides an integrative view of theory, algorithms, and applications. presents in-depth, self-contained treatments of shortest path, maximum flow, and minimum cost flow problems, including descriptions of polynomial-time algorithms for these core models.emphasizes powerful algorithmic strategies and analysis tools such as data scaling, geometric improvement arguments, and potential function arguments.provides an easy-to-understand descriptions of several important data structures, including d-heaps, Fibonacci heaps, and dynamic trees.devotes a special chapter to conducting empirical testing of al</w:instrText>
      </w:r>
      <w:r w:rsidR="00FC2FE6" w:rsidRPr="00746628">
        <w:rPr>
          <w:rFonts w:hint="eastAsia"/>
        </w:rPr>
        <w:instrText>gorithms.features over 150 applications of network flows to a variety of engineering, management, and scientific domains.contains extensive reference notes and illustrations.","edition":"</w:instrText>
      </w:r>
      <w:r w:rsidR="00FC2FE6" w:rsidRPr="00746628">
        <w:rPr>
          <w:rFonts w:hint="eastAsia"/>
        </w:rPr>
        <w:instrText>第</w:instrText>
      </w:r>
      <w:r w:rsidR="00FC2FE6" w:rsidRPr="00746628">
        <w:rPr>
          <w:rFonts w:hint="eastAsia"/>
        </w:rPr>
        <w:instrText xml:space="preserve"> 1st </w:instrText>
      </w:r>
      <w:r w:rsidR="00FC2FE6" w:rsidRPr="00746628">
        <w:rPr>
          <w:rFonts w:hint="eastAsia"/>
        </w:rPr>
        <w:instrText>版</w:instrText>
      </w:r>
      <w:r w:rsidR="00FC2FE6" w:rsidRPr="00746628">
        <w:rPr>
          <w:rFonts w:hint="eastAsia"/>
        </w:rPr>
        <w:instrText>","event-place":"Englewood Cliffs, N.J","ISBN":"978-0-13-6175</w:instrText>
      </w:r>
      <w:r w:rsidR="00FC2FE6" w:rsidRPr="00746628">
        <w:instrText xml:space="preserve">49-0","number-of-pages":"864","publisher":"Pearson","publisher-place":"Englewood Cliffs, N.J","source":"Amazon","title":"Network Flows: Theory, Algorithms, and Applications","title-short":"Network Flows","author":[{"family":"Ahuja","given":"Ravindra"},{"family":"Magnanti","given":"Thomas"},{"family":"Orlin","given":"James"}],"issued":{"date-parts":[["1993"]]}}}],"schema":"https://github.com/citation-style-language/schema/raw/master/csl-citation.json"} </w:instrText>
      </w:r>
      <w:r w:rsidR="00FC2FE6" w:rsidRPr="00746628">
        <w:fldChar w:fldCharType="separate"/>
      </w:r>
      <w:r w:rsidR="00FC2FE6" w:rsidRPr="00746628">
        <w:rPr>
          <w:vertAlign w:val="superscript"/>
        </w:rPr>
        <w:t>[12]</w:t>
      </w:r>
      <w:r w:rsidR="00FC2FE6" w:rsidRPr="00746628">
        <w:fldChar w:fldCharType="end"/>
      </w:r>
      <w:r w:rsidRPr="00746628">
        <w:rPr>
          <w:rFonts w:hint="eastAsia"/>
        </w:rPr>
        <w:t>。</w:t>
      </w:r>
      <w:r w:rsidRPr="00746628">
        <w:rPr>
          <w:rFonts w:hint="eastAsia"/>
        </w:rPr>
        <w:t>Barnhart</w:t>
      </w:r>
      <w:r w:rsidRPr="00746628">
        <w:rPr>
          <w:rFonts w:hint="eastAsia"/>
        </w:rPr>
        <w:t>等（</w:t>
      </w:r>
      <w:r w:rsidRPr="00746628">
        <w:rPr>
          <w:rFonts w:hint="eastAsia"/>
        </w:rPr>
        <w:t>2001</w:t>
      </w:r>
      <w:r w:rsidRPr="00746628">
        <w:rPr>
          <w:rFonts w:hint="eastAsia"/>
        </w:rPr>
        <w:t>）基于车辆路径问题（</w:t>
      </w:r>
      <w:r w:rsidRPr="00746628">
        <w:rPr>
          <w:rFonts w:hint="eastAsia"/>
        </w:rPr>
        <w:t>VRP</w:t>
      </w:r>
      <w:r w:rsidRPr="00746628">
        <w:rPr>
          <w:rFonts w:hint="eastAsia"/>
        </w:rPr>
        <w:t>），结合混合整数规划（</w:t>
      </w:r>
      <w:r w:rsidRPr="00746628">
        <w:rPr>
          <w:rFonts w:hint="eastAsia"/>
        </w:rPr>
        <w:t>MIP</w:t>
      </w:r>
      <w:r w:rsidRPr="00746628">
        <w:rPr>
          <w:rFonts w:hint="eastAsia"/>
        </w:rPr>
        <w:t>），优化了多目标物流网络，实现了运输成本和时效的平衡</w:t>
      </w:r>
      <w:r w:rsidR="00842323" w:rsidRPr="00746628">
        <w:fldChar w:fldCharType="begin"/>
      </w:r>
      <w:r w:rsidR="00FC2FE6" w:rsidRPr="00746628">
        <w:instrText xml:space="preserve"> ADDIN ZOTERO_ITEM CSL_CITATION {"citationID":"XhkB5yTo","properties":{"formattedCitation":"\\super [13]\\nosupersub{}","plainCitation":"[13]","noteIndex":0},"citationItems":[{"id":190,"uris":["http://zotero.org/users/16972302/items/A4EFZK2B"],"itemData":</w:instrText>
      </w:r>
      <w:r w:rsidR="00FC2FE6" w:rsidRPr="00746628">
        <w:rPr>
          <w:rFonts w:hint="eastAsia"/>
        </w:rPr>
        <w:instrText>{"id":190,"type":"webpage","title":"Transportation-2007</w:instrText>
      </w:r>
      <w:r w:rsidR="00FC2FE6" w:rsidRPr="00746628">
        <w:rPr>
          <w:rFonts w:hint="eastAsia"/>
        </w:rPr>
        <w:instrText>年</w:instrText>
      </w:r>
      <w:r w:rsidR="00FC2FE6" w:rsidRPr="00746628">
        <w:rPr>
          <w:rFonts w:hint="eastAsia"/>
        </w:rPr>
        <w:instrText xml:space="preserve"> </w:instrText>
      </w:r>
      <w:r w:rsidR="00FC2FE6" w:rsidRPr="00746628">
        <w:rPr>
          <w:rFonts w:hint="eastAsia"/>
        </w:rPr>
        <w:instrText>第</w:instrText>
      </w:r>
      <w:r w:rsidR="00FC2FE6" w:rsidRPr="00746628">
        <w:rPr>
          <w:rFonts w:hint="eastAsia"/>
        </w:rPr>
        <w:instrText>5</w:instrText>
      </w:r>
      <w:r w:rsidR="00FC2FE6" w:rsidRPr="00746628">
        <w:rPr>
          <w:rFonts w:hint="eastAsia"/>
        </w:rPr>
        <w:instrText>期</w:instrText>
      </w:r>
      <w:r w:rsidR="00FC2FE6" w:rsidRPr="00746628">
        <w:rPr>
          <w:rFonts w:hint="eastAsia"/>
        </w:rPr>
        <w:instrText>-</w:instrText>
      </w:r>
      <w:r w:rsidR="00FC2FE6" w:rsidRPr="00746628">
        <w:rPr>
          <w:rFonts w:hint="eastAsia"/>
        </w:rPr>
        <w:instrText>外文期刊【掌桥科研】</w:instrText>
      </w:r>
      <w:r w:rsidR="00FC2FE6" w:rsidRPr="00746628">
        <w:rPr>
          <w:rFonts w:hint="eastAsia"/>
        </w:rPr>
        <w:instrText>","URL":"https://www.zhangqiaokeyan.com/journal-foreign-2811/20075/","accessed":{"date-parts":[["2025",4,21]]}}}],"schema":"https://github.com/citation-style-language/schema/raw/master</w:instrText>
      </w:r>
      <w:r w:rsidR="00FC2FE6" w:rsidRPr="00746628">
        <w:instrText xml:space="preserve">/csl-citation.json"} </w:instrText>
      </w:r>
      <w:r w:rsidR="00842323" w:rsidRPr="00746628">
        <w:fldChar w:fldCharType="separate"/>
      </w:r>
      <w:r w:rsidR="00FC2FE6" w:rsidRPr="00746628">
        <w:rPr>
          <w:vertAlign w:val="superscript"/>
        </w:rPr>
        <w:t>[13]</w:t>
      </w:r>
      <w:r w:rsidR="00842323" w:rsidRPr="00746628">
        <w:fldChar w:fldCharType="end"/>
      </w:r>
      <w:r w:rsidRPr="00746628">
        <w:rPr>
          <w:rFonts w:hint="eastAsia"/>
        </w:rPr>
        <w:t>。</w:t>
      </w:r>
    </w:p>
    <w:p w14:paraId="1B95698B" w14:textId="3BF6A719" w:rsidR="00F6569B" w:rsidRPr="00746628" w:rsidRDefault="00360865" w:rsidP="00D7261D">
      <w:pPr>
        <w:ind w:firstLine="480"/>
      </w:pPr>
      <w:r w:rsidRPr="00746628">
        <w:rPr>
          <w:rFonts w:hint="eastAsia"/>
        </w:rPr>
        <w:t>随着电商物流动态性需求的增加，动态调度和智能化技术成为研究热点</w:t>
      </w:r>
      <w:r w:rsidRPr="00746628">
        <w:rPr>
          <w:rFonts w:hint="eastAsia"/>
        </w:rPr>
        <w:t>Laporte</w:t>
      </w:r>
      <w:r w:rsidRPr="00746628">
        <w:rPr>
          <w:rFonts w:hint="eastAsia"/>
        </w:rPr>
        <w:t>等（</w:t>
      </w:r>
      <w:r w:rsidRPr="00746628">
        <w:rPr>
          <w:rFonts w:hint="eastAsia"/>
        </w:rPr>
        <w:t>2010</w:t>
      </w:r>
      <w:r w:rsidRPr="00746628">
        <w:rPr>
          <w:rFonts w:hint="eastAsia"/>
        </w:rPr>
        <w:t>）将遗传算法（</w:t>
      </w:r>
      <w:r w:rsidRPr="00746628">
        <w:rPr>
          <w:rFonts w:hint="eastAsia"/>
        </w:rPr>
        <w:t>GA</w:t>
      </w:r>
      <w:r w:rsidRPr="00746628">
        <w:rPr>
          <w:rFonts w:hint="eastAsia"/>
        </w:rPr>
        <w:t>）与模拟退火（</w:t>
      </w:r>
      <w:r w:rsidRPr="00746628">
        <w:rPr>
          <w:rFonts w:hint="eastAsia"/>
        </w:rPr>
        <w:t>SA</w:t>
      </w:r>
      <w:r w:rsidRPr="00746628">
        <w:rPr>
          <w:rFonts w:hint="eastAsia"/>
        </w:rPr>
        <w:t>）结合，开发了一种混合优化算法，用于解决多车辆配送线路问题，验证了其在减少配送延迟中的有效性</w:t>
      </w:r>
      <w:r w:rsidR="00FC2FE6" w:rsidRPr="00746628">
        <w:fldChar w:fldCharType="begin"/>
      </w:r>
      <w:r w:rsidR="00FC2FE6" w:rsidRPr="00746628">
        <w:instrText xml:space="preserve"> ADDIN ZOTERO_ITEM CSL_CITATION {"citationID":"u0cSBIHE","properties":{"formattedCitation":"\\super [14]\\nosupersub{}","plainCitation":"[14]","noteIndex":0},"citationItems":[{"id":196,"uris":["http://zotero.org/users/16972302/items/7JE8VCML"],"itemData":{"id":196,"type":"webpage","title":"Vehicle Routing | Chapter 4: Heuristics for the Vehicle Routing Problem","URL":"https://epubs.siam.org/doi/abs/10.1137/1.9781611973594.ch4","accessed":{"date-parts":[["2025",4,21]]}}}],"schema":"https://github.com/citation-style-language/schema/raw/master/csl-citation.json"} </w:instrText>
      </w:r>
      <w:r w:rsidR="00FC2FE6" w:rsidRPr="00746628">
        <w:fldChar w:fldCharType="separate"/>
      </w:r>
      <w:r w:rsidR="00FC2FE6" w:rsidRPr="00746628">
        <w:rPr>
          <w:rFonts w:eastAsiaTheme="minorEastAsia" w:cs="Times New Roman"/>
          <w:vertAlign w:val="superscript"/>
          <w14:ligatures w14:val="standardContextual"/>
        </w:rPr>
        <w:t>[14]</w:t>
      </w:r>
      <w:r w:rsidR="00FC2FE6" w:rsidRPr="00746628">
        <w:fldChar w:fldCharType="end"/>
      </w:r>
      <w:r w:rsidRPr="00746628">
        <w:rPr>
          <w:rFonts w:hint="eastAsia"/>
        </w:rPr>
        <w:t>。</w:t>
      </w:r>
      <w:r w:rsidRPr="00746628">
        <w:rPr>
          <w:rFonts w:hint="eastAsia"/>
        </w:rPr>
        <w:t>Crainic</w:t>
      </w:r>
      <w:r w:rsidRPr="00746628">
        <w:rPr>
          <w:rFonts w:hint="eastAsia"/>
        </w:rPr>
        <w:t>等（</w:t>
      </w:r>
      <w:r w:rsidRPr="00746628">
        <w:rPr>
          <w:rFonts w:hint="eastAsia"/>
        </w:rPr>
        <w:t>2018</w:t>
      </w:r>
      <w:r w:rsidRPr="00746628">
        <w:rPr>
          <w:rFonts w:hint="eastAsia"/>
        </w:rPr>
        <w:t>）引入强化学习（</w:t>
      </w:r>
      <w:r w:rsidRPr="00746628">
        <w:rPr>
          <w:rFonts w:hint="eastAsia"/>
        </w:rPr>
        <w:t>RL</w:t>
      </w:r>
      <w:r w:rsidRPr="00746628">
        <w:rPr>
          <w:rFonts w:hint="eastAsia"/>
        </w:rPr>
        <w:t>），提出了一种动态调度框架，通过实时学习物流节点状态，优化运输路径，提升了网络的抗压能力</w:t>
      </w:r>
      <w:r w:rsidR="00FC2FE6" w:rsidRPr="00746628">
        <w:fldChar w:fldCharType="begin"/>
      </w:r>
      <w:r w:rsidR="00FC2FE6" w:rsidRPr="00746628">
        <w:instrText xml:space="preserve"> ADDIN ZOTERO_ITEM CSL_CITATION {"citationID":"Lmbd2bdc","properties":{"formattedCitation":"\\super [15]\\nosupersub{}","plainCitation":"[15]","noteIndex":0},"citationItems":[{"id":199,"uris":["http://zotero.org/users/16972302/items/NRQ9KH8P"],"itemData":{"id":199,"type":"webpage","title":"Capacity planning in logistics corridors: Deep reinforcement learning for the dynamic stochastic temporal bin packing problem - ScienceDirect","URL":"https://www.sciencedirect.com/science/article/pii/S1366554524003338","accessed":{"date-parts":[["2025",4,21]]}}}],"schema":"https://github.com/citation-style-language/schema/raw/master/csl-citation.json"} </w:instrText>
      </w:r>
      <w:r w:rsidR="00FC2FE6" w:rsidRPr="00746628">
        <w:fldChar w:fldCharType="separate"/>
      </w:r>
      <w:r w:rsidR="00FC2FE6" w:rsidRPr="00746628">
        <w:rPr>
          <w:vertAlign w:val="superscript"/>
        </w:rPr>
        <w:t>[15]</w:t>
      </w:r>
      <w:r w:rsidR="00FC2FE6" w:rsidRPr="00746628">
        <w:fldChar w:fldCharType="end"/>
      </w:r>
      <w:r w:rsidRPr="00746628">
        <w:rPr>
          <w:rFonts w:hint="eastAsia"/>
        </w:rPr>
        <w:t>。</w:t>
      </w:r>
      <w:r w:rsidR="00FC2FE6" w:rsidRPr="00746628">
        <w:rPr>
          <w:rFonts w:hint="eastAsia"/>
        </w:rPr>
        <w:t>Qiu</w:t>
      </w:r>
      <w:r w:rsidRPr="00746628">
        <w:rPr>
          <w:rFonts w:hint="eastAsia"/>
        </w:rPr>
        <w:t>（</w:t>
      </w:r>
      <w:r w:rsidRPr="00746628">
        <w:rPr>
          <w:rFonts w:hint="eastAsia"/>
        </w:rPr>
        <w:t>201</w:t>
      </w:r>
      <w:r w:rsidR="00FC2FE6" w:rsidRPr="00746628">
        <w:rPr>
          <w:rFonts w:hint="eastAsia"/>
        </w:rPr>
        <w:t>6</w:t>
      </w:r>
      <w:r w:rsidRPr="00746628">
        <w:rPr>
          <w:rFonts w:hint="eastAsia"/>
        </w:rPr>
        <w:t>）基于鲁棒优化理论，提出了一种应对自然灾害的物流网络重配模型，通过蒙特卡洛模拟优化备用线路选择，保障物流连续性</w:t>
      </w:r>
      <w:r w:rsidR="00FC2FE6" w:rsidRPr="00746628">
        <w:fldChar w:fldCharType="begin"/>
      </w:r>
      <w:r w:rsidR="00FC2FE6" w:rsidRPr="00746628">
        <w:instrText xml:space="preserve"> ADDIN ZOTERO_ITEM CSL_CITATION {"citationID":"CEx5VJQz","properties":{"formattedCitation":"\\super [16]\\nosupersub{}","plainCitation":"[16]","noteIndex":0},"citationItems":[{"id":201,"uris":["http://zotero.org/users/16972302/items/NNDG5VCG"],"itemData":{"id":201,"type":"webpage","title":"(PDF) Supply Chain Network Design under Demand Uncertainty and Supply Disruptions: A Distributionally Robust Optimization Approach","URL":"https://www.researchgate.net/publication/309474394_Supply_Chain_Network_Design_under_Demand_Uncertainty_and_Supply_Disruptions_A_Distributionally_Robust_Optimization_Approach","accessed":{"date-parts":[["2025",4,21]]}}}],"schema":"https://github.com/citation-style-language/schema/raw/master/csl-citation.json"} </w:instrText>
      </w:r>
      <w:r w:rsidR="00FC2FE6" w:rsidRPr="00746628">
        <w:fldChar w:fldCharType="separate"/>
      </w:r>
      <w:r w:rsidR="00FC2FE6" w:rsidRPr="00746628">
        <w:rPr>
          <w:vertAlign w:val="superscript"/>
        </w:rPr>
        <w:t>[16]</w:t>
      </w:r>
      <w:r w:rsidR="00FC2FE6" w:rsidRPr="00746628">
        <w:fldChar w:fldCharType="end"/>
      </w:r>
      <w:r w:rsidRPr="00746628">
        <w:rPr>
          <w:rFonts w:hint="eastAsia"/>
        </w:rPr>
        <w:t>。</w:t>
      </w:r>
      <w:r w:rsidR="00FC2FE6" w:rsidRPr="00746628">
        <w:t>Nish</w:t>
      </w:r>
      <w:r w:rsidR="00FC2FE6" w:rsidRPr="00746628">
        <w:rPr>
          <w:rFonts w:hint="eastAsia"/>
        </w:rPr>
        <w:t>a</w:t>
      </w:r>
      <w:r w:rsidRPr="00746628">
        <w:rPr>
          <w:rFonts w:hint="eastAsia"/>
        </w:rPr>
        <w:t>等（</w:t>
      </w:r>
      <w:r w:rsidRPr="00746628">
        <w:rPr>
          <w:rFonts w:hint="eastAsia"/>
        </w:rPr>
        <w:t>2023</w:t>
      </w:r>
      <w:r w:rsidRPr="00746628">
        <w:rPr>
          <w:rFonts w:hint="eastAsia"/>
        </w:rPr>
        <w:t>）结合物联网和实时数据，构建了一个动态调整框架，减少了配送中断</w:t>
      </w:r>
      <w:r w:rsidR="00FC2FE6" w:rsidRPr="00746628">
        <w:fldChar w:fldCharType="begin"/>
      </w:r>
      <w:r w:rsidR="00FC2FE6" w:rsidRPr="00746628">
        <w:instrText xml:space="preserve"> ADDIN ZOTERO_ITEM CSL_CITATION {"citationID":"ExD5Qtml","properties":{"formattedCitation":"\\super [17]\\nosupersub{}","plainCitation":"[17]","noteIndex":0},"citationItems":[{"id":203,"uris":["http://zotero.org/users/16972302/items/3HBUZLTH"],"itemData":{"id":203,"type":"article-journal","abstract":"PDF | The aim of this study is to present smart solutions to all logistics issues in an organization. Innovation in logistics is an indicator of... | Find, read and cite all the research you need on ResearchGate","container-title":"ResearchGate","DOI":"10.20319/pijss.2023.92","language":"en","source":"www.researchgate.net","title":"(PDF) INFLUENCE OF IOT ON SMART LOGISTICS","URL":"https://www.researchgate.net/publication/375665660_INFLUENCE_OF_IOT_ON_SMART_LOGISTICS","accessed":{"date-parts":[["2025",4,21]]},"issued":{"date-parts":[["2024",10,22]]}}}],"schema":"https://github.com/citation-style-language/schema/raw/master/csl-citation.json"} </w:instrText>
      </w:r>
      <w:r w:rsidR="00FC2FE6" w:rsidRPr="00746628">
        <w:fldChar w:fldCharType="separate"/>
      </w:r>
      <w:r w:rsidR="00FC2FE6" w:rsidRPr="00746628">
        <w:rPr>
          <w:vertAlign w:val="superscript"/>
        </w:rPr>
        <w:t>[17]</w:t>
      </w:r>
      <w:r w:rsidR="00FC2FE6" w:rsidRPr="00746628">
        <w:fldChar w:fldCharType="end"/>
      </w:r>
      <w:r w:rsidRPr="00746628">
        <w:rPr>
          <w:rFonts w:hint="eastAsia"/>
        </w:rPr>
        <w:t>。</w:t>
      </w:r>
    </w:p>
    <w:p w14:paraId="24BA37FB" w14:textId="77777777" w:rsidR="00920671" w:rsidRPr="00746628" w:rsidRDefault="00920671" w:rsidP="00B97D8B">
      <w:pPr>
        <w:pStyle w:val="afb"/>
        <w:spacing w:before="163" w:after="163"/>
      </w:pPr>
      <w:bookmarkStart w:id="41" w:name="_Toc193879504"/>
      <w:bookmarkStart w:id="42" w:name="_Toc193879763"/>
      <w:bookmarkStart w:id="43" w:name="_Toc196582892"/>
      <w:bookmarkEnd w:id="40"/>
      <w:r w:rsidRPr="00746628">
        <w:rPr>
          <w:rFonts w:hint="eastAsia"/>
        </w:rPr>
        <w:t xml:space="preserve">1.2.2 </w:t>
      </w:r>
      <w:r w:rsidRPr="00746628">
        <w:rPr>
          <w:rFonts w:hint="eastAsia"/>
        </w:rPr>
        <w:t>国内研究现状</w:t>
      </w:r>
      <w:bookmarkEnd w:id="41"/>
      <w:bookmarkEnd w:id="42"/>
      <w:bookmarkEnd w:id="43"/>
    </w:p>
    <w:p w14:paraId="1CC7C269" w14:textId="4A78F94B" w:rsidR="006E1150" w:rsidRPr="00746628" w:rsidRDefault="006E1150" w:rsidP="00D7261D">
      <w:pPr>
        <w:ind w:firstLine="480"/>
      </w:pPr>
      <w:r w:rsidRPr="00746628">
        <w:rPr>
          <w:rFonts w:hint="eastAsia"/>
        </w:rPr>
        <w:t>（</w:t>
      </w:r>
      <w:r w:rsidRPr="00746628">
        <w:rPr>
          <w:rFonts w:hint="eastAsia"/>
        </w:rPr>
        <w:t>1</w:t>
      </w:r>
      <w:r w:rsidRPr="00746628">
        <w:rPr>
          <w:rFonts w:hint="eastAsia"/>
        </w:rPr>
        <w:t>）需求预测的相关研究</w:t>
      </w:r>
    </w:p>
    <w:p w14:paraId="5761B0AA" w14:textId="116B7CEC" w:rsidR="00DA72D2" w:rsidRPr="00746628" w:rsidRDefault="006E1150" w:rsidP="00D7261D">
      <w:pPr>
        <w:ind w:firstLine="480"/>
      </w:pPr>
      <w:r w:rsidRPr="00746628">
        <w:rPr>
          <w:rFonts w:hint="eastAsia"/>
        </w:rPr>
        <w:lastRenderedPageBreak/>
        <w:t>国内对电商物流需求预测的研究起步于</w:t>
      </w:r>
      <w:r w:rsidRPr="00746628">
        <w:rPr>
          <w:rFonts w:hint="eastAsia"/>
        </w:rPr>
        <w:t>2010</w:t>
      </w:r>
      <w:r w:rsidRPr="00746628">
        <w:rPr>
          <w:rFonts w:hint="eastAsia"/>
        </w:rPr>
        <w:t>年左右，虽然晚于国外，但近年来在理论构建和应用实践方面取得了显著进展，研究主要集中在传统预测方法改进、机器学习技术应用、场景化预测模型以及多源数据融合等多个方面。</w:t>
      </w:r>
      <w:r w:rsidR="00DA72D2" w:rsidRPr="00746628">
        <w:rPr>
          <w:rFonts w:hint="eastAsia"/>
        </w:rPr>
        <w:t>早起</w:t>
      </w:r>
      <w:r w:rsidRPr="00746628">
        <w:rPr>
          <w:rFonts w:hint="eastAsia"/>
        </w:rPr>
        <w:t>多集中于传统预测方法的改进与应用。</w:t>
      </w:r>
      <w:r w:rsidR="00394DDE" w:rsidRPr="00746628">
        <w:rPr>
          <w:rFonts w:hint="eastAsia"/>
        </w:rPr>
        <w:t>马韶光</w:t>
      </w:r>
      <w:r w:rsidRPr="00746628">
        <w:rPr>
          <w:rFonts w:hint="eastAsia"/>
        </w:rPr>
        <w:t>（</w:t>
      </w:r>
      <w:r w:rsidRPr="00746628">
        <w:rPr>
          <w:rFonts w:hint="eastAsia"/>
        </w:rPr>
        <w:t>2015</w:t>
      </w:r>
      <w:r w:rsidRPr="00746628">
        <w:rPr>
          <w:rFonts w:hint="eastAsia"/>
        </w:rPr>
        <w:t>）基于</w:t>
      </w:r>
      <w:bookmarkStart w:id="44" w:name="_Hlk195975758"/>
      <w:r w:rsidRPr="00746628">
        <w:rPr>
          <w:rFonts w:hint="eastAsia"/>
        </w:rPr>
        <w:t>ARIMA</w:t>
      </w:r>
      <w:r w:rsidRPr="00746628">
        <w:rPr>
          <w:rFonts w:hint="eastAsia"/>
        </w:rPr>
        <w:t>模型，</w:t>
      </w:r>
      <w:bookmarkEnd w:id="44"/>
      <w:r w:rsidR="00394DDE" w:rsidRPr="00746628">
        <w:rPr>
          <w:rFonts w:hint="eastAsia"/>
        </w:rPr>
        <w:t>根据大量的历史社会消费品的数据采用</w:t>
      </w:r>
      <w:r w:rsidR="00394DDE" w:rsidRPr="00746628">
        <w:rPr>
          <w:rFonts w:hint="eastAsia"/>
        </w:rPr>
        <w:t>ARIMA</w:t>
      </w:r>
      <w:r w:rsidR="00394DDE" w:rsidRPr="00746628">
        <w:rPr>
          <w:rFonts w:hint="eastAsia"/>
        </w:rPr>
        <w:t>模型分析规律，并且对未来趋势做预测</w:t>
      </w:r>
      <w:r w:rsidR="00394DDE" w:rsidRPr="00746628">
        <w:fldChar w:fldCharType="begin"/>
      </w:r>
      <w:r w:rsidR="00FC2FE6" w:rsidRPr="00746628">
        <w:instrText xml:space="preserve"> ADDIN ZOTERO_ITEM CSL_CITATION {"citationID":"URZoFyoU","properties":{"formattedCitation":"\\super [18]\\nosupersub{}","plainCitation":"[18]","noteIndex":0},"citationItems":[{"id":109,"uris":["http://zotero.org/users/16972302/items/XMDT23TU"],"itemData":</w:instrText>
      </w:r>
      <w:r w:rsidR="00FC2FE6" w:rsidRPr="00746628">
        <w:rPr>
          <w:rFonts w:hint="eastAsia"/>
        </w:rPr>
        <w:instrText>{"id":109,"type":"document","title":"</w:instrText>
      </w:r>
      <w:r w:rsidR="00FC2FE6" w:rsidRPr="00746628">
        <w:rPr>
          <w:rFonts w:hint="eastAsia"/>
        </w:rPr>
        <w:instrText>基于</w:instrText>
      </w:r>
      <w:r w:rsidR="00FC2FE6" w:rsidRPr="00746628">
        <w:rPr>
          <w:rFonts w:hint="eastAsia"/>
        </w:rPr>
        <w:instrText>ARIMA</w:instrText>
      </w:r>
      <w:r w:rsidR="00FC2FE6" w:rsidRPr="00746628">
        <w:rPr>
          <w:rFonts w:hint="eastAsia"/>
        </w:rPr>
        <w:instrText>模型的我国社会消费品零售总额的预测</w:instrText>
      </w:r>
      <w:r w:rsidR="00FC2FE6" w:rsidRPr="00746628">
        <w:rPr>
          <w:rFonts w:hint="eastAsia"/>
        </w:rPr>
        <w:instrText>_</w:instrText>
      </w:r>
      <w:r w:rsidR="00FC2FE6" w:rsidRPr="00746628">
        <w:rPr>
          <w:rFonts w:hint="eastAsia"/>
        </w:rPr>
        <w:instrText>马韶光</w:instrText>
      </w:r>
      <w:r w:rsidR="00FC2FE6" w:rsidRPr="00746628">
        <w:rPr>
          <w:rFonts w:hint="eastAsia"/>
        </w:rPr>
        <w:instrText xml:space="preserve">"}}],"schema":"https://github.com/citation-style-language/schema/raw/master/csl-citation.json"} </w:instrText>
      </w:r>
      <w:r w:rsidR="00394DDE" w:rsidRPr="00746628">
        <w:fldChar w:fldCharType="separate"/>
      </w:r>
      <w:r w:rsidR="00FC2FE6" w:rsidRPr="00746628">
        <w:rPr>
          <w:vertAlign w:val="superscript"/>
        </w:rPr>
        <w:t>[18]</w:t>
      </w:r>
      <w:r w:rsidR="00394DDE" w:rsidRPr="00746628">
        <w:fldChar w:fldCharType="end"/>
      </w:r>
      <w:r w:rsidRPr="00746628">
        <w:rPr>
          <w:rFonts w:hint="eastAsia"/>
        </w:rPr>
        <w:t>。</w:t>
      </w:r>
      <w:r w:rsidR="00394DDE" w:rsidRPr="00746628">
        <w:rPr>
          <w:rFonts w:hint="eastAsia"/>
        </w:rPr>
        <w:t>李梦婉</w:t>
      </w:r>
      <w:r w:rsidRPr="00746628">
        <w:rPr>
          <w:rFonts w:hint="eastAsia"/>
        </w:rPr>
        <w:t>等（</w:t>
      </w:r>
      <w:r w:rsidRPr="00746628">
        <w:rPr>
          <w:rFonts w:hint="eastAsia"/>
        </w:rPr>
        <w:t>2017</w:t>
      </w:r>
      <w:r w:rsidRPr="00746628">
        <w:rPr>
          <w:rFonts w:hint="eastAsia"/>
        </w:rPr>
        <w:t>）则通过引入</w:t>
      </w:r>
      <w:bookmarkStart w:id="45" w:name="_Hlk195975995"/>
      <w:r w:rsidRPr="00746628">
        <w:rPr>
          <w:rFonts w:hint="eastAsia"/>
        </w:rPr>
        <w:t>灰色预测</w:t>
      </w:r>
      <w:bookmarkEnd w:id="45"/>
      <w:r w:rsidRPr="00746628">
        <w:rPr>
          <w:rFonts w:hint="eastAsia"/>
        </w:rPr>
        <w:t>模型（</w:t>
      </w:r>
      <w:r w:rsidRPr="00746628">
        <w:rPr>
          <w:rFonts w:hint="eastAsia"/>
        </w:rPr>
        <w:t>GM(1,1)</w:t>
      </w:r>
      <w:r w:rsidRPr="00746628">
        <w:rPr>
          <w:rFonts w:hint="eastAsia"/>
        </w:rPr>
        <w:t>），</w:t>
      </w:r>
      <w:r w:rsidR="00394DDE" w:rsidRPr="00746628">
        <w:rPr>
          <w:rFonts w:hint="eastAsia"/>
        </w:rPr>
        <w:t>给出了基于求解优化和多项式拟合优化相结合的改进灰色等维动态预测方法，指出其改进后的适用性</w:t>
      </w:r>
      <w:r w:rsidR="00394DDE" w:rsidRPr="00746628">
        <w:fldChar w:fldCharType="begin"/>
      </w:r>
      <w:r w:rsidR="00FC2FE6" w:rsidRPr="00746628">
        <w:instrText xml:space="preserve"> ADDIN ZOTERO_ITEM CSL_CITATION {"citationID":"2isZpGx6","properties":{"formattedCitation":"\\super [19]\\nosupersub{}","plainCitation":"[19]","noteIndex":0},"citationItems":[{"id":110,"uris":["http://zotero.org/users/16972302/items/D52H82S6"],"itemData":</w:instrText>
      </w:r>
      <w:r w:rsidR="00FC2FE6" w:rsidRPr="00746628">
        <w:rPr>
          <w:rFonts w:hint="eastAsia"/>
        </w:rPr>
        <w:instrText>{"id":110,"type":"document","title":"</w:instrText>
      </w:r>
      <w:r w:rsidR="00FC2FE6" w:rsidRPr="00746628">
        <w:rPr>
          <w:rFonts w:hint="eastAsia"/>
        </w:rPr>
        <w:instrText>基于</w:instrText>
      </w:r>
      <w:r w:rsidR="00FC2FE6" w:rsidRPr="00746628">
        <w:rPr>
          <w:rFonts w:hint="eastAsia"/>
        </w:rPr>
        <w:instrText>GM(1,1)</w:instrText>
      </w:r>
      <w:r w:rsidR="00FC2FE6" w:rsidRPr="00746628">
        <w:rPr>
          <w:rFonts w:hint="eastAsia"/>
        </w:rPr>
        <w:instrText>灰色预测模型的改进与应用</w:instrText>
      </w:r>
      <w:r w:rsidR="00FC2FE6" w:rsidRPr="00746628">
        <w:rPr>
          <w:rFonts w:hint="eastAsia"/>
        </w:rPr>
        <w:instrText>_</w:instrText>
      </w:r>
      <w:r w:rsidR="00FC2FE6" w:rsidRPr="00746628">
        <w:rPr>
          <w:rFonts w:hint="eastAsia"/>
        </w:rPr>
        <w:instrText>李梦婉</w:instrText>
      </w:r>
      <w:r w:rsidR="00FC2FE6" w:rsidRPr="00746628">
        <w:rPr>
          <w:rFonts w:hint="eastAsia"/>
        </w:rPr>
        <w:instrText xml:space="preserve">"}}],"schema":"https://github.com/citation-style-language/schema/raw/master/csl-citation.json"} </w:instrText>
      </w:r>
      <w:r w:rsidR="00394DDE" w:rsidRPr="00746628">
        <w:fldChar w:fldCharType="separate"/>
      </w:r>
      <w:r w:rsidR="00FC2FE6" w:rsidRPr="00746628">
        <w:rPr>
          <w:vertAlign w:val="superscript"/>
        </w:rPr>
        <w:t>[19]</w:t>
      </w:r>
      <w:r w:rsidR="00394DDE" w:rsidRPr="00746628">
        <w:fldChar w:fldCharType="end"/>
      </w:r>
      <w:r w:rsidRPr="00746628">
        <w:rPr>
          <w:rFonts w:hint="eastAsia"/>
        </w:rPr>
        <w:t>。</w:t>
      </w:r>
    </w:p>
    <w:p w14:paraId="09F7213D" w14:textId="6966377C" w:rsidR="005211A7" w:rsidRPr="00746628" w:rsidRDefault="006E1150" w:rsidP="00D7261D">
      <w:pPr>
        <w:ind w:firstLine="480"/>
      </w:pPr>
      <w:r w:rsidRPr="00746628">
        <w:rPr>
          <w:rFonts w:hint="eastAsia"/>
        </w:rPr>
        <w:t>近年来，</w:t>
      </w:r>
      <w:r w:rsidR="00DA72D2" w:rsidRPr="00746628">
        <w:rPr>
          <w:rFonts w:hint="eastAsia"/>
        </w:rPr>
        <w:t>机器学习技术在国内需求预测研究中的应用逐渐成为主流。</w:t>
      </w:r>
      <w:r w:rsidR="00394DDE" w:rsidRPr="00746628">
        <w:rPr>
          <w:rFonts w:hint="eastAsia"/>
        </w:rPr>
        <w:t>徐甜甜</w:t>
      </w:r>
      <w:r w:rsidRPr="00746628">
        <w:rPr>
          <w:rFonts w:hint="eastAsia"/>
        </w:rPr>
        <w:t>（</w:t>
      </w:r>
      <w:r w:rsidRPr="00746628">
        <w:rPr>
          <w:rFonts w:hint="eastAsia"/>
        </w:rPr>
        <w:t>201</w:t>
      </w:r>
      <w:r w:rsidR="00394DDE" w:rsidRPr="00746628">
        <w:rPr>
          <w:rFonts w:hint="eastAsia"/>
        </w:rPr>
        <w:t>8</w:t>
      </w:r>
      <w:r w:rsidRPr="00746628">
        <w:rPr>
          <w:rFonts w:hint="eastAsia"/>
        </w:rPr>
        <w:t>）提出了一种基于长短期记忆网络（</w:t>
      </w:r>
      <w:bookmarkStart w:id="46" w:name="_Hlk195976035"/>
      <w:r w:rsidRPr="00746628">
        <w:rPr>
          <w:rFonts w:hint="eastAsia"/>
        </w:rPr>
        <w:t>LSTM</w:t>
      </w:r>
      <w:bookmarkEnd w:id="46"/>
      <w:r w:rsidRPr="00746628">
        <w:rPr>
          <w:rFonts w:hint="eastAsia"/>
        </w:rPr>
        <w:t>）的需求预测模型，</w:t>
      </w:r>
      <w:r w:rsidR="00394DDE" w:rsidRPr="00746628">
        <w:rPr>
          <w:rFonts w:hint="eastAsia"/>
        </w:rPr>
        <w:t>对股票涨跌进行设计建模，考虑了不同的组合以提高精度为诉求，该模型在股市预测中已经能取得了一定的实证效果</w:t>
      </w:r>
      <w:r w:rsidR="00394DDE" w:rsidRPr="00746628">
        <w:fldChar w:fldCharType="begin"/>
      </w:r>
      <w:r w:rsidR="00FC2FE6" w:rsidRPr="00746628">
        <w:instrText xml:space="preserve"> ADDIN ZOTERO_ITEM CSL_CITATION {"citationID":"N2ux6iCz","properties":{"formattedCitation":"\\super [20]\\nosupersub{}","plainCitation":"[20]","noteIndex":0},"citationItems":[{"id":111,"uris":["http://zotero.org/users/16972302/items/SSABQSFN"],"itemData":</w:instrText>
      </w:r>
      <w:r w:rsidR="00FC2FE6" w:rsidRPr="00746628">
        <w:rPr>
          <w:rFonts w:hint="eastAsia"/>
        </w:rPr>
        <w:instrText>{"id":111,"type":"document","title":"</w:instrText>
      </w:r>
      <w:r w:rsidR="00FC2FE6" w:rsidRPr="00746628">
        <w:rPr>
          <w:rFonts w:hint="eastAsia"/>
        </w:rPr>
        <w:instrText>基于</w:instrText>
      </w:r>
      <w:r w:rsidR="00FC2FE6" w:rsidRPr="00746628">
        <w:rPr>
          <w:rFonts w:hint="eastAsia"/>
        </w:rPr>
        <w:instrText>LSTM</w:instrText>
      </w:r>
      <w:r w:rsidR="00FC2FE6" w:rsidRPr="00746628">
        <w:rPr>
          <w:rFonts w:hint="eastAsia"/>
        </w:rPr>
        <w:instrText>神经网络模型的股价涨跌预测研究</w:instrText>
      </w:r>
      <w:r w:rsidR="00FC2FE6" w:rsidRPr="00746628">
        <w:rPr>
          <w:rFonts w:hint="eastAsia"/>
        </w:rPr>
        <w:instrText>_</w:instrText>
      </w:r>
      <w:r w:rsidR="00FC2FE6" w:rsidRPr="00746628">
        <w:rPr>
          <w:rFonts w:hint="eastAsia"/>
        </w:rPr>
        <w:instrText>徐甜甜</w:instrText>
      </w:r>
      <w:r w:rsidR="00FC2FE6" w:rsidRPr="00746628">
        <w:rPr>
          <w:rFonts w:hint="eastAsia"/>
        </w:rPr>
        <w:instrText xml:space="preserve">"}}],"schema":"https://github.com/citation-style-language/schema/raw/master/csl-citation.json"} </w:instrText>
      </w:r>
      <w:r w:rsidR="00394DDE" w:rsidRPr="00746628">
        <w:fldChar w:fldCharType="separate"/>
      </w:r>
      <w:r w:rsidR="00FC2FE6" w:rsidRPr="00746628">
        <w:rPr>
          <w:rFonts w:eastAsiaTheme="minorEastAsia" w:cs="Times New Roman"/>
          <w:vertAlign w:val="superscript"/>
          <w14:ligatures w14:val="standardContextual"/>
        </w:rPr>
        <w:t>[20]</w:t>
      </w:r>
      <w:r w:rsidR="00394DDE" w:rsidRPr="00746628">
        <w:fldChar w:fldCharType="end"/>
      </w:r>
      <w:r w:rsidRPr="00746628">
        <w:rPr>
          <w:rFonts w:hint="eastAsia"/>
        </w:rPr>
        <w:t>。</w:t>
      </w:r>
      <w:r w:rsidR="00394DDE" w:rsidRPr="00746628">
        <w:rPr>
          <w:rFonts w:hint="eastAsia"/>
        </w:rPr>
        <w:t>高学金</w:t>
      </w:r>
      <w:r w:rsidRPr="00746628">
        <w:rPr>
          <w:rFonts w:hint="eastAsia"/>
        </w:rPr>
        <w:t>等（</w:t>
      </w:r>
      <w:r w:rsidRPr="00746628">
        <w:rPr>
          <w:rFonts w:hint="eastAsia"/>
        </w:rPr>
        <w:t>2022</w:t>
      </w:r>
      <w:r w:rsidRPr="00746628">
        <w:rPr>
          <w:rFonts w:hint="eastAsia"/>
        </w:rPr>
        <w:t>）结合</w:t>
      </w:r>
      <w:bookmarkStart w:id="47" w:name="_Hlk195976100"/>
      <w:r w:rsidRPr="00746628">
        <w:rPr>
          <w:rFonts w:hint="eastAsia"/>
        </w:rPr>
        <w:t>注意力机制</w:t>
      </w:r>
      <w:bookmarkEnd w:id="47"/>
      <w:r w:rsidRPr="00746628">
        <w:rPr>
          <w:rFonts w:hint="eastAsia"/>
        </w:rPr>
        <w:t>（</w:t>
      </w:r>
      <w:r w:rsidRPr="00746628">
        <w:rPr>
          <w:rFonts w:hint="eastAsia"/>
        </w:rPr>
        <w:t>Attention Mechanism</w:t>
      </w:r>
      <w:r w:rsidRPr="00746628">
        <w:rPr>
          <w:rFonts w:hint="eastAsia"/>
        </w:rPr>
        <w:t>）和</w:t>
      </w:r>
      <w:r w:rsidRPr="00746628">
        <w:rPr>
          <w:rFonts w:hint="eastAsia"/>
        </w:rPr>
        <w:t>LSTM</w:t>
      </w:r>
      <w:r w:rsidRPr="00746628">
        <w:rPr>
          <w:rFonts w:hint="eastAsia"/>
        </w:rPr>
        <w:t>，提出了</w:t>
      </w:r>
      <w:r w:rsidRPr="00746628">
        <w:rPr>
          <w:rFonts w:hint="eastAsia"/>
        </w:rPr>
        <w:t>ALSTM</w:t>
      </w:r>
      <w:r w:rsidRPr="00746628">
        <w:rPr>
          <w:rFonts w:hint="eastAsia"/>
        </w:rPr>
        <w:t>模型，</w:t>
      </w:r>
      <w:r w:rsidR="00394DDE" w:rsidRPr="00746628">
        <w:rPr>
          <w:rFonts w:hint="eastAsia"/>
        </w:rPr>
        <w:t>对划分后的各个阶段分别建立注意力长短期记忆</w:t>
      </w:r>
      <w:r w:rsidR="00394DDE" w:rsidRPr="00746628">
        <w:rPr>
          <w:rFonts w:hint="eastAsia"/>
        </w:rPr>
        <w:t>(LSTM)</w:t>
      </w:r>
      <w:r w:rsidR="00394DDE" w:rsidRPr="00746628">
        <w:rPr>
          <w:rFonts w:hint="eastAsia"/>
        </w:rPr>
        <w:t>集成质量预测模型</w:t>
      </w:r>
      <w:r w:rsidR="00394DDE" w:rsidRPr="00746628">
        <w:fldChar w:fldCharType="begin"/>
      </w:r>
      <w:r w:rsidR="00FC2FE6" w:rsidRPr="00746628">
        <w:instrText xml:space="preserve"> ADDIN ZOTERO_ITEM CSL_CITATION {"citationID":"j8QjOQG5","properties":{"formattedCitation":"\\super [21]\\nosupersub{}","plainCitation":"[21]","noteIndex":0},"citationItems":[{"id":108,"uris":["http://zotero.org/users/16972302/items/NYTAS4ZR"],"itemData":</w:instrText>
      </w:r>
      <w:r w:rsidR="00FC2FE6" w:rsidRPr="00746628">
        <w:rPr>
          <w:rFonts w:hint="eastAsia"/>
        </w:rPr>
        <w:instrText>{"id":108,"type":"document","title":"</w:instrText>
      </w:r>
      <w:r w:rsidR="00FC2FE6" w:rsidRPr="00746628">
        <w:rPr>
          <w:rFonts w:hint="eastAsia"/>
        </w:rPr>
        <w:instrText>基于注意力</w:instrText>
      </w:r>
      <w:r w:rsidR="00FC2FE6" w:rsidRPr="00746628">
        <w:rPr>
          <w:rFonts w:hint="eastAsia"/>
        </w:rPr>
        <w:instrText>LSTM</w:instrText>
      </w:r>
      <w:r w:rsidR="00FC2FE6" w:rsidRPr="00746628">
        <w:rPr>
          <w:rFonts w:hint="eastAsia"/>
        </w:rPr>
        <w:instrText>的多阶段发酵过程集成质量预测</w:instrText>
      </w:r>
      <w:r w:rsidR="00FC2FE6" w:rsidRPr="00746628">
        <w:rPr>
          <w:rFonts w:hint="eastAsia"/>
        </w:rPr>
        <w:instrText>_</w:instrText>
      </w:r>
      <w:r w:rsidR="00FC2FE6" w:rsidRPr="00746628">
        <w:rPr>
          <w:rFonts w:hint="eastAsia"/>
        </w:rPr>
        <w:instrText>高学金</w:instrText>
      </w:r>
      <w:r w:rsidR="00FC2FE6" w:rsidRPr="00746628">
        <w:rPr>
          <w:rFonts w:hint="eastAsia"/>
        </w:rPr>
        <w:instrText xml:space="preserve">__"}}],"schema":"https://github.com/citation-style-language/schema/raw/master/csl-citation.json"} </w:instrText>
      </w:r>
      <w:r w:rsidR="00394DDE" w:rsidRPr="00746628">
        <w:fldChar w:fldCharType="separate"/>
      </w:r>
      <w:r w:rsidR="00FC2FE6" w:rsidRPr="00746628">
        <w:rPr>
          <w:vertAlign w:val="superscript"/>
        </w:rPr>
        <w:t>[21]</w:t>
      </w:r>
      <w:r w:rsidR="00394DDE" w:rsidRPr="00746628">
        <w:fldChar w:fldCharType="end"/>
      </w:r>
      <w:r w:rsidRPr="00746628">
        <w:rPr>
          <w:rFonts w:hint="eastAsia"/>
        </w:rPr>
        <w:t>。此外，</w:t>
      </w:r>
      <w:r w:rsidR="006F67BF" w:rsidRPr="00746628">
        <w:rPr>
          <w:rFonts w:hint="eastAsia"/>
        </w:rPr>
        <w:t>刘拥民</w:t>
      </w:r>
      <w:r w:rsidRPr="00746628">
        <w:rPr>
          <w:rFonts w:hint="eastAsia"/>
        </w:rPr>
        <w:t>等（</w:t>
      </w:r>
      <w:r w:rsidRPr="00746628">
        <w:rPr>
          <w:rFonts w:hint="eastAsia"/>
        </w:rPr>
        <w:t>2023</w:t>
      </w:r>
      <w:r w:rsidRPr="00746628">
        <w:rPr>
          <w:rFonts w:hint="eastAsia"/>
        </w:rPr>
        <w:t>）将</w:t>
      </w:r>
      <w:bookmarkStart w:id="48" w:name="_Hlk195976182"/>
      <w:r w:rsidRPr="00746628">
        <w:rPr>
          <w:rFonts w:hint="eastAsia"/>
        </w:rPr>
        <w:t>XGBoost</w:t>
      </w:r>
      <w:bookmarkEnd w:id="48"/>
      <w:r w:rsidRPr="00746628">
        <w:rPr>
          <w:rFonts w:hint="eastAsia"/>
        </w:rPr>
        <w:t>算法与时间序列特征相结合，</w:t>
      </w:r>
      <w:r w:rsidR="006F67BF" w:rsidRPr="00746628">
        <w:rPr>
          <w:rFonts w:hint="eastAsia"/>
        </w:rPr>
        <w:t>基于分解集成框架以及相关性去噪，实现了更准确的预测</w:t>
      </w:r>
      <w:r w:rsidR="006F67BF" w:rsidRPr="00746628">
        <w:fldChar w:fldCharType="begin"/>
      </w:r>
      <w:r w:rsidR="00FC2FE6" w:rsidRPr="00746628">
        <w:instrText xml:space="preserve"> ADDIN ZOTERO_ITEM CSL_CITATION {"citationID":"9fJp8jz3","properties":{"formattedCitation":"\\super [22]\\nosupersub{}","plainCitation":"[22]","noteIndex":0},"citationItems":[{"id":114,"uris":["http://zotero.org/users/16972302/items/TVLHUETZ"],"itemData":</w:instrText>
      </w:r>
      <w:r w:rsidR="00FC2FE6" w:rsidRPr="00746628">
        <w:rPr>
          <w:rFonts w:hint="eastAsia"/>
        </w:rPr>
        <w:instrText>{"id":114,"type":"document","title":"</w:instrText>
      </w:r>
      <w:r w:rsidR="00FC2FE6" w:rsidRPr="00746628">
        <w:rPr>
          <w:rFonts w:hint="eastAsia"/>
        </w:rPr>
        <w:instrText>基于</w:instrText>
      </w:r>
      <w:r w:rsidR="00FC2FE6" w:rsidRPr="00746628">
        <w:rPr>
          <w:rFonts w:hint="eastAsia"/>
        </w:rPr>
        <w:instrText>XGBoost-ARI...</w:instrText>
      </w:r>
      <w:r w:rsidR="00FC2FE6" w:rsidRPr="00746628">
        <w:rPr>
          <w:rFonts w:hint="eastAsia"/>
        </w:rPr>
        <w:instrText>量浓度预测模型的研究及应用</w:instrText>
      </w:r>
      <w:r w:rsidR="00FC2FE6" w:rsidRPr="00746628">
        <w:rPr>
          <w:rFonts w:hint="eastAsia"/>
        </w:rPr>
        <w:instrText>_</w:instrText>
      </w:r>
      <w:r w:rsidR="00FC2FE6" w:rsidRPr="00746628">
        <w:rPr>
          <w:rFonts w:hint="eastAsia"/>
        </w:rPr>
        <w:instrText>刘拥民</w:instrText>
      </w:r>
      <w:r w:rsidR="00FC2FE6" w:rsidRPr="00746628">
        <w:rPr>
          <w:rFonts w:hint="eastAsia"/>
        </w:rPr>
        <w:instrText xml:space="preserve">"}}],"schema":"https://github.com/citation-style-language/schema/raw/master/csl-citation.json"} </w:instrText>
      </w:r>
      <w:r w:rsidR="006F67BF" w:rsidRPr="00746628">
        <w:fldChar w:fldCharType="separate"/>
      </w:r>
      <w:r w:rsidR="00FC2FE6" w:rsidRPr="00746628">
        <w:rPr>
          <w:vertAlign w:val="superscript"/>
        </w:rPr>
        <w:t>[22]</w:t>
      </w:r>
      <w:r w:rsidR="006F67BF" w:rsidRPr="00746628">
        <w:fldChar w:fldCharType="end"/>
      </w:r>
      <w:r w:rsidRPr="00746628">
        <w:rPr>
          <w:rFonts w:hint="eastAsia"/>
        </w:rPr>
        <w:t>。</w:t>
      </w:r>
    </w:p>
    <w:p w14:paraId="4590D48F" w14:textId="4E2A7570" w:rsidR="006E1150" w:rsidRPr="00746628" w:rsidRDefault="00DA72D2" w:rsidP="00D7261D">
      <w:pPr>
        <w:ind w:firstLine="480"/>
      </w:pPr>
      <w:r w:rsidRPr="00746628">
        <w:rPr>
          <w:rFonts w:hint="eastAsia"/>
        </w:rPr>
        <w:t>与此同时，</w:t>
      </w:r>
      <w:r w:rsidR="006E1150" w:rsidRPr="00746628">
        <w:rPr>
          <w:rFonts w:hint="eastAsia"/>
        </w:rPr>
        <w:t>国内学者注重结合中国电商市场的实际场景（</w:t>
      </w:r>
      <w:r w:rsidR="00360865" w:rsidRPr="00746628">
        <w:rPr>
          <w:rFonts w:hint="eastAsia"/>
        </w:rPr>
        <w:t>例</w:t>
      </w:r>
      <w:r w:rsidR="006E1150" w:rsidRPr="00746628">
        <w:rPr>
          <w:rFonts w:hint="eastAsia"/>
        </w:rPr>
        <w:t>如双</w:t>
      </w:r>
      <w:r w:rsidR="006E1150" w:rsidRPr="00746628">
        <w:rPr>
          <w:rFonts w:hint="eastAsia"/>
        </w:rPr>
        <w:t>11</w:t>
      </w:r>
      <w:r w:rsidR="006E1150" w:rsidRPr="00746628">
        <w:rPr>
          <w:rFonts w:hint="eastAsia"/>
        </w:rPr>
        <w:t>、</w:t>
      </w:r>
      <w:r w:rsidR="006E1150" w:rsidRPr="00746628">
        <w:rPr>
          <w:rFonts w:hint="eastAsia"/>
        </w:rPr>
        <w:t>618</w:t>
      </w:r>
      <w:r w:rsidR="006E1150" w:rsidRPr="00746628">
        <w:rPr>
          <w:rFonts w:hint="eastAsia"/>
        </w:rPr>
        <w:t>促销），开发适应性更强的预测模型。</w:t>
      </w:r>
      <w:r w:rsidR="006F67BF" w:rsidRPr="00746628">
        <w:rPr>
          <w:rFonts w:hint="eastAsia"/>
        </w:rPr>
        <w:t>常恬君</w:t>
      </w:r>
      <w:r w:rsidR="006E1150" w:rsidRPr="00746628">
        <w:rPr>
          <w:rFonts w:hint="eastAsia"/>
        </w:rPr>
        <w:t>等（</w:t>
      </w:r>
      <w:r w:rsidR="006E1150" w:rsidRPr="00746628">
        <w:rPr>
          <w:rFonts w:hint="eastAsia"/>
        </w:rPr>
        <w:t>2021</w:t>
      </w:r>
      <w:r w:rsidR="006E1150" w:rsidRPr="00746628">
        <w:rPr>
          <w:rFonts w:hint="eastAsia"/>
        </w:rPr>
        <w:t>）基于多源数据（订单量、搜索指数、社交媒体热度），提出了适用于节假日促销的混合预测模型，综合运用</w:t>
      </w:r>
      <w:bookmarkStart w:id="49" w:name="_Hlk195995708"/>
      <w:bookmarkStart w:id="50" w:name="_Hlk195976293"/>
      <w:r w:rsidR="006E1150" w:rsidRPr="00746628">
        <w:rPr>
          <w:rFonts w:hint="eastAsia"/>
        </w:rPr>
        <w:t>随机森林</w:t>
      </w:r>
      <w:bookmarkEnd w:id="49"/>
      <w:r w:rsidR="006E1150" w:rsidRPr="00746628">
        <w:rPr>
          <w:rFonts w:hint="eastAsia"/>
        </w:rPr>
        <w:t>和</w:t>
      </w:r>
      <w:bookmarkStart w:id="51" w:name="_Hlk195995723"/>
      <w:r w:rsidR="006E1150" w:rsidRPr="00746628">
        <w:rPr>
          <w:rFonts w:hint="eastAsia"/>
        </w:rPr>
        <w:t>Prophet</w:t>
      </w:r>
      <w:bookmarkEnd w:id="50"/>
      <w:bookmarkEnd w:id="51"/>
      <w:r w:rsidR="006E1150" w:rsidRPr="00746628">
        <w:rPr>
          <w:rFonts w:hint="eastAsia"/>
        </w:rPr>
        <w:t>算法</w:t>
      </w:r>
      <w:r w:rsidRPr="00746628">
        <w:rPr>
          <w:rFonts w:hint="eastAsia"/>
        </w:rPr>
        <w:t>，</w:t>
      </w:r>
      <w:r w:rsidR="006F67BF" w:rsidRPr="00746628">
        <w:rPr>
          <w:rFonts w:hint="eastAsia"/>
        </w:rPr>
        <w:t>提高了预测精度</w:t>
      </w:r>
      <w:r w:rsidR="006F67BF" w:rsidRPr="00746628">
        <w:fldChar w:fldCharType="begin"/>
      </w:r>
      <w:r w:rsidR="00FC2FE6" w:rsidRPr="00746628">
        <w:instrText xml:space="preserve"> ADDIN ZOTERO_ITEM CSL_CITATION {"citationID":"VDchTu4y","properties":{"formattedCitation":"\\super [23]\\nosupersub{}","plainCitation":"[23]","noteIndex":0},"citationItems":[{"id":112,"uris":["http://zotero.org/users/16972302/items/YCE7V8QJ"],"itemData":</w:instrText>
      </w:r>
      <w:r w:rsidR="00FC2FE6" w:rsidRPr="00746628">
        <w:rPr>
          <w:rFonts w:hint="eastAsia"/>
        </w:rPr>
        <w:instrText>{"id":112,"type":"document","title":"</w:instrText>
      </w:r>
      <w:r w:rsidR="00FC2FE6" w:rsidRPr="00746628">
        <w:rPr>
          <w:rFonts w:hint="eastAsia"/>
        </w:rPr>
        <w:instrText>基于</w:instrText>
      </w:r>
      <w:r w:rsidR="00FC2FE6" w:rsidRPr="00746628">
        <w:rPr>
          <w:rFonts w:hint="eastAsia"/>
        </w:rPr>
        <w:instrText>Prophet-</w:instrText>
      </w:r>
      <w:r w:rsidR="00FC2FE6" w:rsidRPr="00746628">
        <w:rPr>
          <w:rFonts w:hint="eastAsia"/>
        </w:rPr>
        <w:instrText>随机森</w:instrText>
      </w:r>
      <w:r w:rsidR="00FC2FE6" w:rsidRPr="00746628">
        <w:rPr>
          <w:rFonts w:hint="eastAsia"/>
        </w:rPr>
        <w:instrText>...</w:instrText>
      </w:r>
      <w:r w:rsidR="00FC2FE6" w:rsidRPr="00746628">
        <w:rPr>
          <w:rFonts w:hint="eastAsia"/>
        </w:rPr>
        <w:instrText>模型的空气质量指数规模预测</w:instrText>
      </w:r>
      <w:r w:rsidR="00FC2FE6" w:rsidRPr="00746628">
        <w:rPr>
          <w:rFonts w:hint="eastAsia"/>
        </w:rPr>
        <w:instrText>_</w:instrText>
      </w:r>
      <w:r w:rsidR="00FC2FE6" w:rsidRPr="00746628">
        <w:rPr>
          <w:rFonts w:hint="eastAsia"/>
        </w:rPr>
        <w:instrText>常恬君</w:instrText>
      </w:r>
      <w:r w:rsidR="00FC2FE6" w:rsidRPr="00746628">
        <w:rPr>
          <w:rFonts w:hint="eastAsia"/>
        </w:rPr>
        <w:instrText xml:space="preserve">"}}],"schema":"https://github.com/citation-style-language/schema/raw/master/csl-citation.json"} </w:instrText>
      </w:r>
      <w:r w:rsidR="006F67BF" w:rsidRPr="00746628">
        <w:fldChar w:fldCharType="separate"/>
      </w:r>
      <w:r w:rsidR="00FC2FE6" w:rsidRPr="00746628">
        <w:rPr>
          <w:rFonts w:eastAsiaTheme="minorEastAsia" w:cs="Times New Roman"/>
          <w:vertAlign w:val="superscript"/>
          <w14:ligatures w14:val="standardContextual"/>
        </w:rPr>
        <w:t>[23]</w:t>
      </w:r>
      <w:r w:rsidR="006F67BF" w:rsidRPr="00746628">
        <w:fldChar w:fldCharType="end"/>
      </w:r>
      <w:r w:rsidR="006E1150" w:rsidRPr="00746628">
        <w:rPr>
          <w:rFonts w:hint="eastAsia"/>
        </w:rPr>
        <w:t>。</w:t>
      </w:r>
      <w:r w:rsidR="006F67BF" w:rsidRPr="00746628">
        <w:rPr>
          <w:rFonts w:hint="eastAsia"/>
        </w:rPr>
        <w:t>李长亮</w:t>
      </w:r>
      <w:r w:rsidR="006E1150" w:rsidRPr="00746628">
        <w:rPr>
          <w:rFonts w:hint="eastAsia"/>
        </w:rPr>
        <w:t>（</w:t>
      </w:r>
      <w:r w:rsidR="006E1150" w:rsidRPr="00746628">
        <w:rPr>
          <w:rFonts w:hint="eastAsia"/>
        </w:rPr>
        <w:t>2022</w:t>
      </w:r>
      <w:r w:rsidR="006E1150" w:rsidRPr="00746628">
        <w:rPr>
          <w:rFonts w:hint="eastAsia"/>
        </w:rPr>
        <w:t>）则聚焦于最后一公里配送需求，提出了一种基于时空特征的预测模型（</w:t>
      </w:r>
      <w:bookmarkStart w:id="52" w:name="_Hlk195976346"/>
      <w:r w:rsidR="006E1150" w:rsidRPr="00746628">
        <w:rPr>
          <w:rFonts w:hint="eastAsia"/>
        </w:rPr>
        <w:t>ST-GCN</w:t>
      </w:r>
      <w:bookmarkEnd w:id="52"/>
      <w:r w:rsidR="006E1150" w:rsidRPr="00746628">
        <w:rPr>
          <w:rFonts w:hint="eastAsia"/>
        </w:rPr>
        <w:t>），通过分析城市区域的订单分布和交通数据，优化配送资源配置</w:t>
      </w:r>
      <w:r w:rsidR="006F67BF" w:rsidRPr="00746628">
        <w:fldChar w:fldCharType="begin"/>
      </w:r>
      <w:r w:rsidR="00FC2FE6" w:rsidRPr="00746628">
        <w:instrText xml:space="preserve"> ADDIN ZOTERO_ITEM CSL_CITATION {"citationID":"LcYi296y","properties":{"formattedCitation":"\\super [24]\\nosupersub{}","plainCitation":"[24]","noteIndex":0},"citationItems":[{"id":113,"uris":["http://zotero.org/users/16972302/items/6PTMZQZM"],"itemData":</w:instrText>
      </w:r>
      <w:r w:rsidR="00FC2FE6" w:rsidRPr="00746628">
        <w:rPr>
          <w:rFonts w:hint="eastAsia"/>
        </w:rPr>
        <w:instrText>{"id":113,"type":"document","title":"</w:instrText>
      </w:r>
      <w:r w:rsidR="00FC2FE6" w:rsidRPr="00746628">
        <w:rPr>
          <w:rFonts w:hint="eastAsia"/>
        </w:rPr>
        <w:instrText>基于</w:instrText>
      </w:r>
      <w:r w:rsidR="00FC2FE6" w:rsidRPr="00746628">
        <w:rPr>
          <w:rFonts w:hint="eastAsia"/>
        </w:rPr>
        <w:instrText>ST-GCN</w:instrText>
      </w:r>
      <w:r w:rsidR="00FC2FE6" w:rsidRPr="00746628">
        <w:rPr>
          <w:rFonts w:hint="eastAsia"/>
        </w:rPr>
        <w:instrText>短时路况预测算法的预警系统</w:instrText>
      </w:r>
      <w:r w:rsidR="00FC2FE6" w:rsidRPr="00746628">
        <w:rPr>
          <w:rFonts w:hint="eastAsia"/>
        </w:rPr>
        <w:instrText>_</w:instrText>
      </w:r>
      <w:r w:rsidR="00FC2FE6" w:rsidRPr="00746628">
        <w:rPr>
          <w:rFonts w:hint="eastAsia"/>
        </w:rPr>
        <w:instrText>李长亮</w:instrText>
      </w:r>
      <w:r w:rsidR="00FC2FE6" w:rsidRPr="00746628">
        <w:rPr>
          <w:rFonts w:hint="eastAsia"/>
        </w:rPr>
        <w:instrText xml:space="preserve">"}}],"schema":"https://github.com/citation-style-language/schema/raw/master/csl-citation.json"} </w:instrText>
      </w:r>
      <w:r w:rsidR="006F67BF" w:rsidRPr="00746628">
        <w:fldChar w:fldCharType="separate"/>
      </w:r>
      <w:r w:rsidR="00FC2FE6" w:rsidRPr="00746628">
        <w:rPr>
          <w:vertAlign w:val="superscript"/>
        </w:rPr>
        <w:t>[24]</w:t>
      </w:r>
      <w:r w:rsidR="006F67BF" w:rsidRPr="00746628">
        <w:fldChar w:fldCharType="end"/>
      </w:r>
      <w:r w:rsidR="006E1150" w:rsidRPr="00746628">
        <w:rPr>
          <w:rFonts w:hint="eastAsia"/>
        </w:rPr>
        <w:t>。</w:t>
      </w:r>
    </w:p>
    <w:p w14:paraId="4BFF75AE" w14:textId="2D592184" w:rsidR="008F0BCE" w:rsidRPr="00746628" w:rsidRDefault="008F0BCE" w:rsidP="00D7261D">
      <w:pPr>
        <w:ind w:firstLine="480"/>
      </w:pPr>
      <w:bookmarkStart w:id="53" w:name="_Hlk195976700"/>
      <w:r w:rsidRPr="00746628">
        <w:rPr>
          <w:rFonts w:hint="eastAsia"/>
        </w:rPr>
        <w:t>（</w:t>
      </w:r>
      <w:r w:rsidRPr="00746628">
        <w:rPr>
          <w:rFonts w:hint="eastAsia"/>
        </w:rPr>
        <w:t>2</w:t>
      </w:r>
      <w:r w:rsidRPr="00746628">
        <w:rPr>
          <w:rFonts w:hint="eastAsia"/>
        </w:rPr>
        <w:t>）</w:t>
      </w:r>
      <w:r w:rsidR="00DA72D2" w:rsidRPr="00746628">
        <w:rPr>
          <w:rFonts w:hint="eastAsia"/>
        </w:rPr>
        <w:t>运输线路</w:t>
      </w:r>
      <w:r w:rsidRPr="00746628">
        <w:rPr>
          <w:rFonts w:hint="eastAsia"/>
        </w:rPr>
        <w:t>优化的相关研究</w:t>
      </w:r>
    </w:p>
    <w:p w14:paraId="5FE05AC6" w14:textId="69FB0534" w:rsidR="008F0BCE" w:rsidRPr="00746628" w:rsidRDefault="008F0BCE" w:rsidP="00D7261D">
      <w:pPr>
        <w:ind w:firstLine="480"/>
      </w:pPr>
      <w:r w:rsidRPr="00746628">
        <w:rPr>
          <w:rFonts w:hint="eastAsia"/>
        </w:rPr>
        <w:t>国内对电商物流网络线路优化的研究近年来取得了长足进展，研究主要集中在线路规划算法、动态调度技术、突发事件应对以及智能化优化技术等多个方面。</w:t>
      </w:r>
      <w:r w:rsidR="006F67BF" w:rsidRPr="00746628">
        <w:rPr>
          <w:rFonts w:hint="eastAsia"/>
        </w:rPr>
        <w:t>蒋璐璐</w:t>
      </w:r>
      <w:r w:rsidRPr="00746628">
        <w:rPr>
          <w:rFonts w:hint="eastAsia"/>
        </w:rPr>
        <w:t>（</w:t>
      </w:r>
      <w:r w:rsidRPr="00746628">
        <w:rPr>
          <w:rFonts w:hint="eastAsia"/>
        </w:rPr>
        <w:t>2016</w:t>
      </w:r>
      <w:r w:rsidRPr="00746628">
        <w:rPr>
          <w:rFonts w:hint="eastAsia"/>
        </w:rPr>
        <w:t>）基于</w:t>
      </w:r>
      <w:bookmarkStart w:id="54" w:name="_Hlk195977023"/>
      <w:r w:rsidRPr="00746628">
        <w:rPr>
          <w:rFonts w:hint="eastAsia"/>
        </w:rPr>
        <w:t>车辆路径问题（</w:t>
      </w:r>
      <w:bookmarkStart w:id="55" w:name="_Hlk195995972"/>
      <w:r w:rsidRPr="00746628">
        <w:rPr>
          <w:rFonts w:hint="eastAsia"/>
        </w:rPr>
        <w:t>VRP</w:t>
      </w:r>
      <w:bookmarkEnd w:id="55"/>
      <w:r w:rsidRPr="00746628">
        <w:rPr>
          <w:rFonts w:hint="eastAsia"/>
        </w:rPr>
        <w:t>），提出了一种改进的</w:t>
      </w:r>
      <w:bookmarkStart w:id="56" w:name="_Hlk195977020"/>
      <w:r w:rsidRPr="00746628">
        <w:rPr>
          <w:rFonts w:hint="eastAsia"/>
        </w:rPr>
        <w:t>蚁群算法</w:t>
      </w:r>
      <w:bookmarkEnd w:id="56"/>
      <w:r w:rsidRPr="00746628">
        <w:rPr>
          <w:rFonts w:hint="eastAsia"/>
        </w:rPr>
        <w:t>（</w:t>
      </w:r>
      <w:r w:rsidRPr="00746628">
        <w:rPr>
          <w:rFonts w:hint="eastAsia"/>
        </w:rPr>
        <w:t>ACO</w:t>
      </w:r>
      <w:r w:rsidRPr="00746628">
        <w:rPr>
          <w:rFonts w:hint="eastAsia"/>
        </w:rPr>
        <w:t>），</w:t>
      </w:r>
      <w:bookmarkEnd w:id="54"/>
      <w:r w:rsidRPr="00746628">
        <w:rPr>
          <w:rFonts w:hint="eastAsia"/>
        </w:rPr>
        <w:t>用于优化电商物流的多车辆配送线路，研究表明该方法在降低运输成本和缩短配送时间方面具有显著效果</w:t>
      </w:r>
      <w:r w:rsidR="006F67BF" w:rsidRPr="00746628">
        <w:fldChar w:fldCharType="begin"/>
      </w:r>
      <w:r w:rsidR="00FC2FE6" w:rsidRPr="00746628">
        <w:instrText xml:space="preserve"> ADDIN ZOTERO_ITEM CSL_CITATION {"citationID":"uHbP795F","properties":{"formattedCitation":"\\super [25]\\nosupersub{}","plainCitation":"[25]","noteIndex":0},"citationItems":[{"id":142,"uris":["http://zotero.org/users/16972302/items/9FXRDV4A"],"itemData":</w:instrText>
      </w:r>
      <w:r w:rsidR="00FC2FE6" w:rsidRPr="00746628">
        <w:rPr>
          <w:rFonts w:hint="eastAsia"/>
        </w:rPr>
        <w:instrText>{"id":142,"type":"document","title":"</w:instrText>
      </w:r>
      <w:r w:rsidR="00FC2FE6" w:rsidRPr="00746628">
        <w:rPr>
          <w:rFonts w:hint="eastAsia"/>
        </w:rPr>
        <w:instrText>蚁群算法在车辆路径问题中的应用研究</w:instrText>
      </w:r>
      <w:r w:rsidR="00FC2FE6" w:rsidRPr="00746628">
        <w:rPr>
          <w:rFonts w:hint="eastAsia"/>
        </w:rPr>
        <w:instrText>_</w:instrText>
      </w:r>
      <w:r w:rsidR="00FC2FE6" w:rsidRPr="00746628">
        <w:rPr>
          <w:rFonts w:hint="eastAsia"/>
        </w:rPr>
        <w:instrText>蒋璐璐</w:instrText>
      </w:r>
      <w:r w:rsidR="00FC2FE6" w:rsidRPr="00746628">
        <w:rPr>
          <w:rFonts w:hint="eastAsia"/>
        </w:rPr>
        <w:instrText xml:space="preserve">"}}],"schema":"https://github.com/citation-style-language/schema/raw/master/csl-citation.json"} </w:instrText>
      </w:r>
      <w:r w:rsidR="006F67BF" w:rsidRPr="00746628">
        <w:fldChar w:fldCharType="separate"/>
      </w:r>
      <w:r w:rsidR="00FC2FE6" w:rsidRPr="00746628">
        <w:rPr>
          <w:vertAlign w:val="superscript"/>
        </w:rPr>
        <w:t>[25]</w:t>
      </w:r>
      <w:r w:rsidR="006F67BF" w:rsidRPr="00746628">
        <w:fldChar w:fldCharType="end"/>
      </w:r>
      <w:r w:rsidRPr="00746628">
        <w:rPr>
          <w:rFonts w:hint="eastAsia"/>
        </w:rPr>
        <w:t>。</w:t>
      </w:r>
      <w:r w:rsidR="004C7C70" w:rsidRPr="00746628">
        <w:rPr>
          <w:rFonts w:hint="eastAsia"/>
        </w:rPr>
        <w:t>陈彦</w:t>
      </w:r>
      <w:r w:rsidRPr="00746628">
        <w:rPr>
          <w:rFonts w:hint="eastAsia"/>
        </w:rPr>
        <w:t>等（</w:t>
      </w:r>
      <w:r w:rsidRPr="00746628">
        <w:rPr>
          <w:rFonts w:hint="eastAsia"/>
        </w:rPr>
        <w:t>2018</w:t>
      </w:r>
      <w:r w:rsidRPr="00746628">
        <w:rPr>
          <w:rFonts w:hint="eastAsia"/>
        </w:rPr>
        <w:t>）结合</w:t>
      </w:r>
      <w:bookmarkStart w:id="57" w:name="_Hlk195977061"/>
      <w:r w:rsidRPr="00746628">
        <w:rPr>
          <w:rFonts w:hint="eastAsia"/>
        </w:rPr>
        <w:t>混合整数规划（</w:t>
      </w:r>
      <w:bookmarkStart w:id="58" w:name="_Hlk195996274"/>
      <w:r w:rsidRPr="00746628">
        <w:rPr>
          <w:rFonts w:hint="eastAsia"/>
        </w:rPr>
        <w:t>MIP</w:t>
      </w:r>
      <w:bookmarkEnd w:id="58"/>
      <w:r w:rsidRPr="00746628">
        <w:rPr>
          <w:rFonts w:hint="eastAsia"/>
        </w:rPr>
        <w:t>）</w:t>
      </w:r>
      <w:bookmarkEnd w:id="57"/>
      <w:r w:rsidRPr="00746628">
        <w:rPr>
          <w:rFonts w:hint="eastAsia"/>
        </w:rPr>
        <w:t>，构建了一个</w:t>
      </w:r>
      <w:bookmarkStart w:id="59" w:name="_Hlk195997327"/>
      <w:r w:rsidRPr="00746628">
        <w:rPr>
          <w:rFonts w:hint="eastAsia"/>
        </w:rPr>
        <w:t>多目标</w:t>
      </w:r>
      <w:bookmarkEnd w:id="59"/>
      <w:r w:rsidRPr="00746628">
        <w:rPr>
          <w:rFonts w:hint="eastAsia"/>
        </w:rPr>
        <w:t>优化模型，综合考虑运输成本、配送时效和碳排放，优化区域配送网络</w:t>
      </w:r>
      <w:r w:rsidR="004C7C70" w:rsidRPr="00746628">
        <w:fldChar w:fldCharType="begin"/>
      </w:r>
      <w:r w:rsidR="00FC2FE6" w:rsidRPr="00746628">
        <w:instrText xml:space="preserve"> ADDIN ZOTERO_ITEM CSL_CITATION {"citationID":"EruI7Uq5","properties":{"formattedCitation":"\\super [26]\\nosupersub{}","plainCitation":"[26]","noteIndex":0},"citationItems":[{"id":156,"uris":["http://zotero.org/users/16972302/items/CQQGPHZS"],"itemData":</w:instrText>
      </w:r>
      <w:r w:rsidR="00FC2FE6" w:rsidRPr="00746628">
        <w:rPr>
          <w:rFonts w:hint="eastAsia"/>
        </w:rPr>
        <w:instrText>{"id":156,"type":"document","title":"</w:instrText>
      </w:r>
      <w:r w:rsidR="00FC2FE6" w:rsidRPr="00746628">
        <w:rPr>
          <w:rFonts w:hint="eastAsia"/>
        </w:rPr>
        <w:instrText>基于混合整数规划模型的垃圾收运线路优化</w:instrText>
      </w:r>
      <w:r w:rsidR="00FC2FE6" w:rsidRPr="00746628">
        <w:rPr>
          <w:rFonts w:hint="eastAsia"/>
        </w:rPr>
        <w:instrText>_</w:instrText>
      </w:r>
      <w:r w:rsidR="00FC2FE6" w:rsidRPr="00746628">
        <w:rPr>
          <w:rFonts w:hint="eastAsia"/>
        </w:rPr>
        <w:instrText>陈彦</w:instrText>
      </w:r>
      <w:r w:rsidR="00FC2FE6" w:rsidRPr="00746628">
        <w:rPr>
          <w:rFonts w:hint="eastAsia"/>
        </w:rPr>
        <w:instrText xml:space="preserve">"}}],"schema":"https://github.com/citation-style-language/schema/raw/master/csl-citation.json"} </w:instrText>
      </w:r>
      <w:r w:rsidR="004C7C70" w:rsidRPr="00746628">
        <w:fldChar w:fldCharType="separate"/>
      </w:r>
      <w:r w:rsidR="00FC2FE6" w:rsidRPr="00746628">
        <w:rPr>
          <w:vertAlign w:val="superscript"/>
        </w:rPr>
        <w:t>[26]</w:t>
      </w:r>
      <w:r w:rsidR="004C7C70" w:rsidRPr="00746628">
        <w:fldChar w:fldCharType="end"/>
      </w:r>
      <w:r w:rsidRPr="00746628">
        <w:rPr>
          <w:rFonts w:hint="eastAsia"/>
        </w:rPr>
        <w:t>。然而，传统优化方法在面对动态需求和突发事件时，往往缺乏实时性和适应性。</w:t>
      </w:r>
    </w:p>
    <w:p w14:paraId="5BA81312" w14:textId="29915756" w:rsidR="008F0BCE" w:rsidRPr="00746628" w:rsidRDefault="008F0BCE" w:rsidP="00D7261D">
      <w:pPr>
        <w:ind w:firstLine="480"/>
      </w:pPr>
      <w:r w:rsidRPr="00746628">
        <w:rPr>
          <w:rFonts w:hint="eastAsia"/>
        </w:rPr>
        <w:t>其次，动态调度技术成为应对电商物流网络复杂性的重要研究方向。国内学者针对订单高峰期（如双</w:t>
      </w:r>
      <w:r w:rsidRPr="00746628">
        <w:rPr>
          <w:rFonts w:hint="eastAsia"/>
        </w:rPr>
        <w:t>11</w:t>
      </w:r>
      <w:r w:rsidRPr="00746628">
        <w:rPr>
          <w:rFonts w:hint="eastAsia"/>
        </w:rPr>
        <w:t>、</w:t>
      </w:r>
      <w:r w:rsidRPr="00746628">
        <w:rPr>
          <w:rFonts w:hint="eastAsia"/>
        </w:rPr>
        <w:t>618</w:t>
      </w:r>
      <w:r w:rsidRPr="00746628">
        <w:rPr>
          <w:rFonts w:hint="eastAsia"/>
        </w:rPr>
        <w:t>）和突发事件（如疫情封控），开发了多种动态调度算法以</w:t>
      </w:r>
      <w:r w:rsidRPr="00746628">
        <w:rPr>
          <w:rFonts w:hint="eastAsia"/>
        </w:rPr>
        <w:lastRenderedPageBreak/>
        <w:t>优化线路。例如，</w:t>
      </w:r>
      <w:r w:rsidR="00425D83" w:rsidRPr="00746628">
        <w:rPr>
          <w:rFonts w:hint="eastAsia"/>
        </w:rPr>
        <w:t>王超</w:t>
      </w:r>
      <w:r w:rsidRPr="00746628">
        <w:rPr>
          <w:rFonts w:hint="eastAsia"/>
        </w:rPr>
        <w:t>等（</w:t>
      </w:r>
      <w:r w:rsidRPr="00746628">
        <w:rPr>
          <w:rFonts w:hint="eastAsia"/>
        </w:rPr>
        <w:t>2020</w:t>
      </w:r>
      <w:r w:rsidRPr="00746628">
        <w:rPr>
          <w:rFonts w:hint="eastAsia"/>
        </w:rPr>
        <w:t>）提出了一种基于</w:t>
      </w:r>
      <w:bookmarkStart w:id="60" w:name="_Hlk195977136"/>
      <w:r w:rsidRPr="00746628">
        <w:rPr>
          <w:rFonts w:hint="eastAsia"/>
        </w:rPr>
        <w:t>遗传算法（</w:t>
      </w:r>
      <w:r w:rsidRPr="00746628">
        <w:rPr>
          <w:rFonts w:hint="eastAsia"/>
        </w:rPr>
        <w:t>GA</w:t>
      </w:r>
      <w:r w:rsidRPr="00746628">
        <w:rPr>
          <w:rFonts w:hint="eastAsia"/>
        </w:rPr>
        <w:t>）的动态线路优化</w:t>
      </w:r>
      <w:bookmarkEnd w:id="60"/>
      <w:r w:rsidRPr="00746628">
        <w:rPr>
          <w:rFonts w:hint="eastAsia"/>
        </w:rPr>
        <w:t>方法，通过实时分析订单数据和交通状况，动态调整配送路径</w:t>
      </w:r>
      <w:r w:rsidR="00425D83" w:rsidRPr="00746628">
        <w:fldChar w:fldCharType="begin"/>
      </w:r>
      <w:r w:rsidR="00FC2FE6" w:rsidRPr="00746628">
        <w:instrText xml:space="preserve"> ADDIN ZOTERO_ITEM CSL_CITATION {"citationID":"El1kgAtk","properties":{"formattedCitation":"\\super [27]\\nosupersub{}","plainCitation":"[27]","noteIndex":0},"citationItems":[{"id":130,"uris":["http://zotero.org/users/16972302/items/8LTX7C8L"],"itemData":</w:instrText>
      </w:r>
      <w:r w:rsidR="00FC2FE6" w:rsidRPr="00746628">
        <w:rPr>
          <w:rFonts w:hint="eastAsia"/>
        </w:rPr>
        <w:instrText>{"id":130,"type":"document","title":"</w:instrText>
      </w:r>
      <w:r w:rsidR="00FC2FE6" w:rsidRPr="00746628">
        <w:rPr>
          <w:rFonts w:hint="eastAsia"/>
        </w:rPr>
        <w:instrText>基于遗传算法的定制公交多停车场多车线路优化</w:instrText>
      </w:r>
      <w:r w:rsidR="00FC2FE6" w:rsidRPr="00746628">
        <w:rPr>
          <w:rFonts w:hint="eastAsia"/>
        </w:rPr>
        <w:instrText>_</w:instrText>
      </w:r>
      <w:r w:rsidR="00FC2FE6" w:rsidRPr="00746628">
        <w:rPr>
          <w:rFonts w:hint="eastAsia"/>
        </w:rPr>
        <w:instrText>王超</w:instrText>
      </w:r>
      <w:r w:rsidR="00FC2FE6" w:rsidRPr="00746628">
        <w:rPr>
          <w:rFonts w:hint="eastAsia"/>
        </w:rPr>
        <w:instrText xml:space="preserve">"}}],"schema":"https://github.com/citation-style-language/schema/raw/master/csl-citation.json"} </w:instrText>
      </w:r>
      <w:r w:rsidR="00425D83" w:rsidRPr="00746628">
        <w:fldChar w:fldCharType="separate"/>
      </w:r>
      <w:r w:rsidR="00FC2FE6" w:rsidRPr="00746628">
        <w:rPr>
          <w:rFonts w:eastAsiaTheme="minorEastAsia" w:cs="Times New Roman"/>
          <w:vertAlign w:val="superscript"/>
          <w14:ligatures w14:val="standardContextual"/>
        </w:rPr>
        <w:t>[27]</w:t>
      </w:r>
      <w:r w:rsidR="00425D83" w:rsidRPr="00746628">
        <w:fldChar w:fldCharType="end"/>
      </w:r>
      <w:r w:rsidRPr="00746628">
        <w:rPr>
          <w:rFonts w:hint="eastAsia"/>
        </w:rPr>
        <w:t>。</w:t>
      </w:r>
      <w:r w:rsidR="0051253A" w:rsidRPr="00746628">
        <w:rPr>
          <w:rFonts w:hint="eastAsia"/>
        </w:rPr>
        <w:t>宋涛</w:t>
      </w:r>
      <w:r w:rsidRPr="00746628">
        <w:rPr>
          <w:rFonts w:hint="eastAsia"/>
        </w:rPr>
        <w:t>（</w:t>
      </w:r>
      <w:r w:rsidRPr="00746628">
        <w:rPr>
          <w:rFonts w:hint="eastAsia"/>
        </w:rPr>
        <w:t>2021</w:t>
      </w:r>
      <w:r w:rsidRPr="00746628">
        <w:rPr>
          <w:rFonts w:hint="eastAsia"/>
        </w:rPr>
        <w:t>）则将</w:t>
      </w:r>
      <w:bookmarkStart w:id="61" w:name="_Hlk195977214"/>
      <w:r w:rsidRPr="00746628">
        <w:rPr>
          <w:rFonts w:hint="eastAsia"/>
        </w:rPr>
        <w:t>强化学习（</w:t>
      </w:r>
      <w:r w:rsidRPr="00746628">
        <w:rPr>
          <w:rFonts w:hint="eastAsia"/>
        </w:rPr>
        <w:t>RL</w:t>
      </w:r>
      <w:r w:rsidRPr="00746628">
        <w:rPr>
          <w:rFonts w:hint="eastAsia"/>
        </w:rPr>
        <w:t>）引入线路</w:t>
      </w:r>
      <w:bookmarkEnd w:id="61"/>
      <w:r w:rsidRPr="00746628">
        <w:rPr>
          <w:rFonts w:hint="eastAsia"/>
        </w:rPr>
        <w:t>优化，</w:t>
      </w:r>
      <w:r w:rsidR="0051253A" w:rsidRPr="00746628">
        <w:rPr>
          <w:rFonts w:hint="eastAsia"/>
        </w:rPr>
        <w:t>使用基于</w:t>
      </w:r>
      <w:r w:rsidR="0051253A" w:rsidRPr="00746628">
        <w:rPr>
          <w:rFonts w:hint="eastAsia"/>
        </w:rPr>
        <w:t>MAXQ</w:t>
      </w:r>
      <w:r w:rsidR="0051253A" w:rsidRPr="00746628">
        <w:rPr>
          <w:rFonts w:hint="eastAsia"/>
        </w:rPr>
        <w:t>算法的分层强化学习进行路径规划，从而解决了细粒度栅格单元带来的维度灾难问题</w:t>
      </w:r>
      <w:r w:rsidRPr="00746628">
        <w:rPr>
          <w:rFonts w:hint="eastAsia"/>
        </w:rPr>
        <w:t>，显著提高了网络的抗压能力</w:t>
      </w:r>
      <w:r w:rsidR="0051253A" w:rsidRPr="00746628">
        <w:fldChar w:fldCharType="begin"/>
      </w:r>
      <w:r w:rsidR="00FC2FE6" w:rsidRPr="00746628">
        <w:instrText xml:space="preserve"> ADDIN ZOTERO_ITEM CSL_CITATION {"citationID":"gUOGWiKU","properties":{"formattedCitation":"\\super [28]\\nosupersub{}","plainCitation":"[28]","noteIndex":0},"citationItems":[{"id":101,"uris":["http://zotero.org/users/16972302/items/W2DB6KCX"],"itemData":</w:instrText>
      </w:r>
      <w:r w:rsidR="00FC2FE6" w:rsidRPr="00746628">
        <w:rPr>
          <w:rFonts w:hint="eastAsia"/>
        </w:rPr>
        <w:instrText>{"id":101,"type":"document","title":"</w:instrText>
      </w:r>
      <w:r w:rsidR="00FC2FE6" w:rsidRPr="00746628">
        <w:rPr>
          <w:rFonts w:hint="eastAsia"/>
        </w:rPr>
        <w:instrText>基于分层强化学习的数字化输电线路路径规划研究</w:instrText>
      </w:r>
      <w:r w:rsidR="00FC2FE6" w:rsidRPr="00746628">
        <w:rPr>
          <w:rFonts w:hint="eastAsia"/>
        </w:rPr>
        <w:instrText>_</w:instrText>
      </w:r>
      <w:r w:rsidR="00FC2FE6" w:rsidRPr="00746628">
        <w:rPr>
          <w:rFonts w:hint="eastAsia"/>
        </w:rPr>
        <w:instrText>宋涛</w:instrText>
      </w:r>
      <w:r w:rsidR="00FC2FE6" w:rsidRPr="00746628">
        <w:rPr>
          <w:rFonts w:hint="eastAsia"/>
        </w:rPr>
        <w:instrText xml:space="preserve">"}}],"schema":"https://github.com/citation-style-language/schema/raw/master/csl-citation.json"} </w:instrText>
      </w:r>
      <w:r w:rsidR="0051253A" w:rsidRPr="00746628">
        <w:fldChar w:fldCharType="separate"/>
      </w:r>
      <w:r w:rsidR="00FC2FE6" w:rsidRPr="00746628">
        <w:rPr>
          <w:vertAlign w:val="superscript"/>
        </w:rPr>
        <w:t>[28]</w:t>
      </w:r>
      <w:r w:rsidR="0051253A" w:rsidRPr="00746628">
        <w:fldChar w:fldCharType="end"/>
      </w:r>
      <w:r w:rsidRPr="00746628">
        <w:rPr>
          <w:rFonts w:hint="eastAsia"/>
        </w:rPr>
        <w:t>。此外，</w:t>
      </w:r>
      <w:r w:rsidR="00425D83" w:rsidRPr="00746628">
        <w:rPr>
          <w:rFonts w:hint="eastAsia"/>
        </w:rPr>
        <w:t>冯旭旸</w:t>
      </w:r>
      <w:r w:rsidRPr="00746628">
        <w:rPr>
          <w:rFonts w:hint="eastAsia"/>
        </w:rPr>
        <w:t>（</w:t>
      </w:r>
      <w:r w:rsidRPr="00746628">
        <w:rPr>
          <w:rFonts w:hint="eastAsia"/>
        </w:rPr>
        <w:t>2023</w:t>
      </w:r>
      <w:r w:rsidRPr="00746628">
        <w:rPr>
          <w:rFonts w:hint="eastAsia"/>
        </w:rPr>
        <w:t>）结合</w:t>
      </w:r>
      <w:bookmarkStart w:id="62" w:name="_Hlk195996527"/>
      <w:bookmarkStart w:id="63" w:name="_Hlk195977261"/>
      <w:r w:rsidRPr="00746628">
        <w:rPr>
          <w:rFonts w:hint="eastAsia"/>
        </w:rPr>
        <w:t>图神经网络</w:t>
      </w:r>
      <w:bookmarkEnd w:id="62"/>
      <w:r w:rsidRPr="00746628">
        <w:rPr>
          <w:rFonts w:hint="eastAsia"/>
        </w:rPr>
        <w:t>（</w:t>
      </w:r>
      <w:bookmarkStart w:id="64" w:name="_Hlk195996542"/>
      <w:r w:rsidRPr="00746628">
        <w:rPr>
          <w:rFonts w:hint="eastAsia"/>
        </w:rPr>
        <w:t>GNN</w:t>
      </w:r>
      <w:bookmarkEnd w:id="64"/>
      <w:r w:rsidRPr="00746628">
        <w:rPr>
          <w:rFonts w:hint="eastAsia"/>
        </w:rPr>
        <w:t>）</w:t>
      </w:r>
      <w:bookmarkEnd w:id="63"/>
      <w:r w:rsidRPr="00746628">
        <w:rPr>
          <w:rFonts w:hint="eastAsia"/>
        </w:rPr>
        <w:t>，开发了一种</w:t>
      </w:r>
      <w:r w:rsidR="00425D83" w:rsidRPr="00746628">
        <w:rPr>
          <w:rFonts w:hint="eastAsia"/>
        </w:rPr>
        <w:t>异构控制</w:t>
      </w:r>
      <w:r w:rsidRPr="00746628">
        <w:rPr>
          <w:rFonts w:hint="eastAsia"/>
        </w:rPr>
        <w:t>物流网络的动态优化模型，通过捕捉节点间的时空依赖关系，</w:t>
      </w:r>
      <w:r w:rsidR="00425D83" w:rsidRPr="00746628">
        <w:rPr>
          <w:rFonts w:hint="eastAsia"/>
        </w:rPr>
        <w:t>可以</w:t>
      </w:r>
      <w:r w:rsidRPr="00746628">
        <w:rPr>
          <w:rFonts w:hint="eastAsia"/>
        </w:rPr>
        <w:t>优化最后一公里配送线路</w:t>
      </w:r>
      <w:r w:rsidR="00425D83" w:rsidRPr="00746628">
        <w:fldChar w:fldCharType="begin"/>
      </w:r>
      <w:r w:rsidR="00FC2FE6" w:rsidRPr="00746628">
        <w:instrText xml:space="preserve"> ADDIN ZOTERO_ITEM CSL_CITATION {"citationID":"cOyVIHwW","properties":{"formattedCitation":"\\super [29]\\nosupersub{}","plainCitation":"[29]","noteIndex":0},"citationItems":[{"id":147,"uris":["http://zotero.org/users/16972302/items/JGBAC5R9"],"itemData":</w:instrText>
      </w:r>
      <w:r w:rsidR="00FC2FE6" w:rsidRPr="00746628">
        <w:rPr>
          <w:rFonts w:hint="eastAsia"/>
        </w:rPr>
        <w:instrText>{"id":147,"type":"webpage","title":"</w:instrText>
      </w:r>
      <w:r w:rsidR="00FC2FE6" w:rsidRPr="00746628">
        <w:rPr>
          <w:rFonts w:hint="eastAsia"/>
        </w:rPr>
        <w:instrText>基于图神经网络的异构网络链路预测方法研究</w:instrText>
      </w:r>
      <w:r w:rsidR="00FC2FE6" w:rsidRPr="00746628">
        <w:rPr>
          <w:rFonts w:hint="eastAsia"/>
        </w:rPr>
        <w:instrText xml:space="preserve"> - </w:instrText>
      </w:r>
      <w:r w:rsidR="00FC2FE6" w:rsidRPr="00746628">
        <w:rPr>
          <w:rFonts w:hint="eastAsia"/>
        </w:rPr>
        <w:instrText>中国知网</w:instrText>
      </w:r>
      <w:r w:rsidR="00FC2FE6" w:rsidRPr="00746628">
        <w:rPr>
          <w:rFonts w:hint="eastAsia"/>
        </w:rPr>
        <w:instrText>","URL":"https://kns.cnki.net/kcms2/article/abstract?v=PxtextXNwWWWpdTr8CzsCC8KNDvDe-PD3acoWpq1yU5WcXm0dg9gtUp3r7DbhD4lW3rJcF3jXldbU0adxTBEjtpsWshFjrmd1-tUSHJjt1u0H5pWkSOulNwHeI3UdgZiQ8TqqT1Qy</w:instrText>
      </w:r>
      <w:r w:rsidR="00FC2FE6" w:rsidRPr="00746628">
        <w:instrText xml:space="preserve">ahjdhDL2hucapsPtUstBcROg8KllMjTKpRXe28HCQWdtpRLwAmViK4P&amp;uniplatform=NZKPT&amp;language=CHS","accessed":{"date-parts":[["2025",4,19]]}}}],"schema":"https://github.com/citation-style-language/schema/raw/master/csl-citation.json"} </w:instrText>
      </w:r>
      <w:r w:rsidR="00425D83" w:rsidRPr="00746628">
        <w:fldChar w:fldCharType="separate"/>
      </w:r>
      <w:r w:rsidR="00FC2FE6" w:rsidRPr="00746628">
        <w:rPr>
          <w:vertAlign w:val="superscript"/>
        </w:rPr>
        <w:t>[29]</w:t>
      </w:r>
      <w:r w:rsidR="00425D83" w:rsidRPr="00746628">
        <w:fldChar w:fldCharType="end"/>
      </w:r>
      <w:r w:rsidRPr="00746628">
        <w:rPr>
          <w:rFonts w:hint="eastAsia"/>
        </w:rPr>
        <w:t>。</w:t>
      </w:r>
    </w:p>
    <w:p w14:paraId="0FBF6547" w14:textId="7C51EB04" w:rsidR="008F0BCE" w:rsidRPr="00746628" w:rsidRDefault="008F0BCE" w:rsidP="00D7261D">
      <w:pPr>
        <w:ind w:firstLine="480"/>
      </w:pPr>
      <w:r w:rsidRPr="00746628">
        <w:rPr>
          <w:rFonts w:hint="eastAsia"/>
        </w:rPr>
        <w:t>突发事件下的网络线路优化是国内研究的重点方向。</w:t>
      </w:r>
      <w:r w:rsidR="0051253A" w:rsidRPr="00746628">
        <w:rPr>
          <w:rFonts w:hint="eastAsia"/>
        </w:rPr>
        <w:t>丁琳</w:t>
      </w:r>
      <w:r w:rsidRPr="00746628">
        <w:rPr>
          <w:rFonts w:hint="eastAsia"/>
        </w:rPr>
        <w:t>（</w:t>
      </w:r>
      <w:r w:rsidRPr="00746628">
        <w:rPr>
          <w:rFonts w:hint="eastAsia"/>
        </w:rPr>
        <w:t>2022</w:t>
      </w:r>
      <w:r w:rsidRPr="00746628">
        <w:rPr>
          <w:rFonts w:hint="eastAsia"/>
        </w:rPr>
        <w:t>）基于</w:t>
      </w:r>
      <w:bookmarkStart w:id="65" w:name="_Hlk195977386"/>
      <w:r w:rsidRPr="00746628">
        <w:rPr>
          <w:rFonts w:hint="eastAsia"/>
        </w:rPr>
        <w:t>网络流理论</w:t>
      </w:r>
      <w:bookmarkEnd w:id="65"/>
      <w:r w:rsidRPr="00746628">
        <w:rPr>
          <w:rFonts w:hint="eastAsia"/>
        </w:rPr>
        <w:t>，提出了一种</w:t>
      </w:r>
      <w:r w:rsidR="0051253A" w:rsidRPr="00746628">
        <w:rPr>
          <w:rFonts w:hint="eastAsia"/>
        </w:rPr>
        <w:t>水文</w:t>
      </w:r>
      <w:r w:rsidRPr="00746628">
        <w:rPr>
          <w:rFonts w:hint="eastAsia"/>
        </w:rPr>
        <w:t>分拨调运模型，在预测到</w:t>
      </w:r>
      <w:r w:rsidR="0051253A" w:rsidRPr="00746628">
        <w:rPr>
          <w:rFonts w:hint="eastAsia"/>
        </w:rPr>
        <w:t>突发状况</w:t>
      </w:r>
      <w:r w:rsidRPr="00746628">
        <w:rPr>
          <w:rFonts w:hint="eastAsia"/>
        </w:rPr>
        <w:t>时，快速重新规划运输路径，研究表明该模型有效减少了配送中断</w:t>
      </w:r>
      <w:r w:rsidR="0051253A" w:rsidRPr="00746628">
        <w:fldChar w:fldCharType="begin"/>
      </w:r>
      <w:r w:rsidR="00FC2FE6" w:rsidRPr="00746628">
        <w:instrText xml:space="preserve"> ADDIN ZOTERO_ITEM CSL_CITATION {"citationID":"arC9usRd","properties":{"formattedCitation":"\\super [30]\\nosupersub{}","plainCitation":"[30]","noteIndex":0},"citationItems":[{"id":128,"uris":["http://zotero.org/users/16972302/items/KH5T7EYJ"],"itemData":</w:instrText>
      </w:r>
      <w:r w:rsidR="00FC2FE6" w:rsidRPr="00746628">
        <w:rPr>
          <w:rFonts w:hint="eastAsia"/>
        </w:rPr>
        <w:instrText>{"id":128,"type":"document","title":"</w:instrText>
      </w:r>
      <w:r w:rsidR="00FC2FE6" w:rsidRPr="00746628">
        <w:rPr>
          <w:rFonts w:hint="eastAsia"/>
        </w:rPr>
        <w:instrText>基于网络流理论的新嵊区域水资源优化配置研究</w:instrText>
      </w:r>
      <w:r w:rsidR="00FC2FE6" w:rsidRPr="00746628">
        <w:rPr>
          <w:rFonts w:hint="eastAsia"/>
        </w:rPr>
        <w:instrText>_</w:instrText>
      </w:r>
      <w:r w:rsidR="00FC2FE6" w:rsidRPr="00746628">
        <w:rPr>
          <w:rFonts w:hint="eastAsia"/>
        </w:rPr>
        <w:instrText>丁琳</w:instrText>
      </w:r>
      <w:r w:rsidR="00FC2FE6" w:rsidRPr="00746628">
        <w:rPr>
          <w:rFonts w:hint="eastAsia"/>
        </w:rPr>
        <w:instrText xml:space="preserve">"}}],"schema":"https://github.com/citation-style-language/schema/raw/master/csl-citation.json"} </w:instrText>
      </w:r>
      <w:r w:rsidR="0051253A" w:rsidRPr="00746628">
        <w:fldChar w:fldCharType="separate"/>
      </w:r>
      <w:r w:rsidR="00FC2FE6" w:rsidRPr="00746628">
        <w:rPr>
          <w:rFonts w:eastAsiaTheme="minorEastAsia" w:cs="Times New Roman"/>
          <w:vertAlign w:val="superscript"/>
          <w14:ligatures w14:val="standardContextual"/>
        </w:rPr>
        <w:t>[30]</w:t>
      </w:r>
      <w:r w:rsidR="0051253A" w:rsidRPr="00746628">
        <w:fldChar w:fldCharType="end"/>
      </w:r>
      <w:r w:rsidRPr="00746628">
        <w:rPr>
          <w:rFonts w:hint="eastAsia"/>
        </w:rPr>
        <w:t>。</w:t>
      </w:r>
      <w:r w:rsidR="0051253A" w:rsidRPr="00746628">
        <w:rPr>
          <w:rFonts w:hint="eastAsia"/>
        </w:rPr>
        <w:t>赵栋</w:t>
      </w:r>
      <w:r w:rsidRPr="00746628">
        <w:rPr>
          <w:rFonts w:hint="eastAsia"/>
        </w:rPr>
        <w:t>等（</w:t>
      </w:r>
      <w:r w:rsidRPr="00746628">
        <w:rPr>
          <w:rFonts w:hint="eastAsia"/>
        </w:rPr>
        <w:t>2023</w:t>
      </w:r>
      <w:r w:rsidRPr="00746628">
        <w:rPr>
          <w:rFonts w:hint="eastAsia"/>
        </w:rPr>
        <w:t>）则结合蒙特卡洛模拟和鲁棒优化，构建了一个适应</w:t>
      </w:r>
      <w:bookmarkStart w:id="66" w:name="_Hlk195977432"/>
      <w:r w:rsidRPr="00746628">
        <w:rPr>
          <w:rFonts w:hint="eastAsia"/>
        </w:rPr>
        <w:t>不确定性环境的线路优化</w:t>
      </w:r>
      <w:bookmarkEnd w:id="66"/>
      <w:r w:rsidRPr="00746628">
        <w:rPr>
          <w:rFonts w:hint="eastAsia"/>
        </w:rPr>
        <w:t>框架，通过模拟不同</w:t>
      </w:r>
      <w:r w:rsidR="0051253A" w:rsidRPr="00746628">
        <w:rPr>
          <w:rFonts w:hint="eastAsia"/>
        </w:rPr>
        <w:t>高速公路</w:t>
      </w:r>
      <w:r w:rsidRPr="00746628">
        <w:rPr>
          <w:rFonts w:hint="eastAsia"/>
        </w:rPr>
        <w:t>突发情景，优化备用线路的选择</w:t>
      </w:r>
      <w:r w:rsidR="0051253A" w:rsidRPr="00746628">
        <w:fldChar w:fldCharType="begin"/>
      </w:r>
      <w:r w:rsidR="00FC2FE6" w:rsidRPr="00746628">
        <w:instrText xml:space="preserve"> ADDIN ZOTERO_ITEM CSL_CITATION {"citationID":"RnliFRIJ","properties":{"formattedCitation":"\\super [31]\\nosupersub{}","plainCitation":"[31]","noteIndex":0},"citationItems":[{"id":102,"uris":["http://zotero.org/users/16972302/items/AFLY5RJJ"],"itemData":</w:instrText>
      </w:r>
      <w:r w:rsidR="00FC2FE6" w:rsidRPr="00746628">
        <w:rPr>
          <w:rFonts w:hint="eastAsia"/>
        </w:rPr>
        <w:instrText>{"id":102,"type":"document","title":"</w:instrText>
      </w:r>
      <w:r w:rsidR="00FC2FE6" w:rsidRPr="00746628">
        <w:rPr>
          <w:rFonts w:hint="eastAsia"/>
        </w:rPr>
        <w:instrText>基于混合整数规划模型的垃圾收运线路优化</w:instrText>
      </w:r>
      <w:r w:rsidR="00FC2FE6" w:rsidRPr="00746628">
        <w:rPr>
          <w:rFonts w:hint="eastAsia"/>
        </w:rPr>
        <w:instrText>_</w:instrText>
      </w:r>
      <w:r w:rsidR="00FC2FE6" w:rsidRPr="00746628">
        <w:rPr>
          <w:rFonts w:hint="eastAsia"/>
        </w:rPr>
        <w:instrText>陈彦</w:instrText>
      </w:r>
      <w:r w:rsidR="00FC2FE6" w:rsidRPr="00746628">
        <w:rPr>
          <w:rFonts w:hint="eastAsia"/>
        </w:rPr>
        <w:instrText xml:space="preserve">"}}],"schema":"https://github.com/citation-style-language/schema/raw/master/csl-citation.json"} </w:instrText>
      </w:r>
      <w:r w:rsidR="0051253A" w:rsidRPr="00746628">
        <w:fldChar w:fldCharType="separate"/>
      </w:r>
      <w:r w:rsidR="00FC2FE6" w:rsidRPr="00746628">
        <w:rPr>
          <w:vertAlign w:val="superscript"/>
        </w:rPr>
        <w:t>[31]</w:t>
      </w:r>
      <w:r w:rsidR="0051253A" w:rsidRPr="00746628">
        <w:fldChar w:fldCharType="end"/>
      </w:r>
      <w:r w:rsidRPr="00746628">
        <w:rPr>
          <w:rFonts w:hint="eastAsia"/>
        </w:rPr>
        <w:t>。</w:t>
      </w:r>
      <w:r w:rsidR="004C7C70" w:rsidRPr="00746628">
        <w:rPr>
          <w:rFonts w:hint="eastAsia"/>
        </w:rPr>
        <w:t>慧鹏</w:t>
      </w:r>
      <w:r w:rsidRPr="00746628">
        <w:rPr>
          <w:rFonts w:hint="eastAsia"/>
        </w:rPr>
        <w:t>等（</w:t>
      </w:r>
      <w:r w:rsidRPr="00746628">
        <w:rPr>
          <w:rFonts w:hint="eastAsia"/>
        </w:rPr>
        <w:t>2024</w:t>
      </w:r>
      <w:r w:rsidRPr="00746628">
        <w:rPr>
          <w:rFonts w:hint="eastAsia"/>
        </w:rPr>
        <w:t>）进一步提出了一种</w:t>
      </w:r>
      <w:bookmarkStart w:id="67" w:name="_Hlk195997823"/>
      <w:bookmarkStart w:id="68" w:name="_Hlk195977451"/>
      <w:r w:rsidRPr="00746628">
        <w:rPr>
          <w:rFonts w:hint="eastAsia"/>
        </w:rPr>
        <w:t>多目标鲁棒优化</w:t>
      </w:r>
      <w:bookmarkEnd w:id="67"/>
      <w:r w:rsidRPr="00746628">
        <w:rPr>
          <w:rFonts w:hint="eastAsia"/>
        </w:rPr>
        <w:t>模型</w:t>
      </w:r>
      <w:bookmarkEnd w:id="68"/>
      <w:r w:rsidRPr="00746628">
        <w:rPr>
          <w:rFonts w:hint="eastAsia"/>
        </w:rPr>
        <w:t>，综合考虑成本、时效和风险，优化了</w:t>
      </w:r>
      <w:bookmarkStart w:id="69" w:name="_Hlk195997309"/>
      <w:r w:rsidRPr="00746628">
        <w:rPr>
          <w:rFonts w:hint="eastAsia"/>
        </w:rPr>
        <w:t>物流网络</w:t>
      </w:r>
      <w:bookmarkEnd w:id="69"/>
      <w:r w:rsidR="004C7C70" w:rsidRPr="00746628">
        <w:rPr>
          <w:rFonts w:hint="eastAsia"/>
        </w:rPr>
        <w:t>调度策略</w:t>
      </w:r>
      <w:r w:rsidR="004C7C70" w:rsidRPr="00746628">
        <w:fldChar w:fldCharType="begin"/>
      </w:r>
      <w:r w:rsidR="00FC2FE6" w:rsidRPr="00746628">
        <w:instrText xml:space="preserve"> ADDIN ZOTERO_ITEM CSL_CITATION {"citationID":"jPVcyCh0","properties":{"formattedCitation":"\\super [32]\\nosupersub{}","plainCitation":"[32]","noteIndex":0},"citationItems":[{"id":159,"uris":["http://zotero.org/users/16972302/items/UNWVJP4A"],"itemData":</w:instrText>
      </w:r>
      <w:r w:rsidR="00FC2FE6" w:rsidRPr="00746628">
        <w:rPr>
          <w:rFonts w:hint="eastAsia"/>
        </w:rPr>
        <w:instrText>{"id":159,"type":"document","title":"</w:instrText>
      </w:r>
      <w:r w:rsidR="00FC2FE6" w:rsidRPr="00746628">
        <w:rPr>
          <w:rFonts w:hint="eastAsia"/>
        </w:rPr>
        <w:instrText>基于数据自适应鲁棒优化的主动配电网经济调度方法</w:instrText>
      </w:r>
      <w:r w:rsidR="00FC2FE6" w:rsidRPr="00746628">
        <w:rPr>
          <w:rFonts w:hint="eastAsia"/>
        </w:rPr>
        <w:instrText>_</w:instrText>
      </w:r>
      <w:r w:rsidR="00FC2FE6" w:rsidRPr="00746628">
        <w:rPr>
          <w:rFonts w:hint="eastAsia"/>
        </w:rPr>
        <w:instrText>齐鹏辉</w:instrText>
      </w:r>
      <w:r w:rsidR="00FC2FE6" w:rsidRPr="00746628">
        <w:rPr>
          <w:rFonts w:hint="eastAsia"/>
        </w:rPr>
        <w:instrText xml:space="preserve">"}}],"schema":"https://github.com/citation-style-language/schema/raw/master/csl-citation.json"} </w:instrText>
      </w:r>
      <w:r w:rsidR="004C7C70" w:rsidRPr="00746628">
        <w:fldChar w:fldCharType="separate"/>
      </w:r>
      <w:r w:rsidR="00FC2FE6" w:rsidRPr="00746628">
        <w:rPr>
          <w:vertAlign w:val="superscript"/>
        </w:rPr>
        <w:t>[32]</w:t>
      </w:r>
      <w:r w:rsidR="004C7C70" w:rsidRPr="00746628">
        <w:fldChar w:fldCharType="end"/>
      </w:r>
      <w:r w:rsidRPr="00746628">
        <w:rPr>
          <w:rFonts w:hint="eastAsia"/>
        </w:rPr>
        <w:t>。</w:t>
      </w:r>
    </w:p>
    <w:p w14:paraId="170268F6" w14:textId="77777777" w:rsidR="00920671" w:rsidRPr="00746628" w:rsidRDefault="00920671" w:rsidP="003E2F23">
      <w:pPr>
        <w:pStyle w:val="afb"/>
        <w:spacing w:before="163" w:after="163"/>
      </w:pPr>
      <w:bookmarkStart w:id="70" w:name="_Toc193879505"/>
      <w:bookmarkStart w:id="71" w:name="_Toc193879764"/>
      <w:bookmarkStart w:id="72" w:name="_Toc196582893"/>
      <w:bookmarkEnd w:id="53"/>
      <w:r w:rsidRPr="00746628">
        <w:rPr>
          <w:rFonts w:hint="eastAsia"/>
        </w:rPr>
        <w:t>1.2.3</w:t>
      </w:r>
      <w:r w:rsidRPr="00746628">
        <w:t xml:space="preserve"> </w:t>
      </w:r>
      <w:r w:rsidRPr="00746628">
        <w:rPr>
          <w:rFonts w:hint="eastAsia"/>
        </w:rPr>
        <w:t>现有文献评述</w:t>
      </w:r>
      <w:bookmarkEnd w:id="70"/>
      <w:bookmarkEnd w:id="71"/>
      <w:bookmarkEnd w:id="72"/>
    </w:p>
    <w:p w14:paraId="676BEB06" w14:textId="5B98F4BA" w:rsidR="000E4B6E" w:rsidRPr="00746628" w:rsidRDefault="000E4B6E" w:rsidP="00D7261D">
      <w:pPr>
        <w:ind w:firstLine="480"/>
      </w:pPr>
      <w:r w:rsidRPr="00746628">
        <w:rPr>
          <w:rFonts w:hint="eastAsia"/>
        </w:rPr>
        <w:t>得益于国内外学者的辛勤耕耘，需求预测及库存管理的理论、方法已经越来越丰富，并在各行各业得以实践验证。但是，国内外关于电商物流方面的较多研究侧重于网络要素的识别，通过预测和优化方法实现</w:t>
      </w:r>
      <w:bookmarkStart w:id="73" w:name="_Hlk192003585"/>
      <w:r w:rsidRPr="00746628">
        <w:rPr>
          <w:rFonts w:hint="eastAsia"/>
        </w:rPr>
        <w:t>网络控制</w:t>
      </w:r>
      <w:bookmarkEnd w:id="73"/>
      <w:r w:rsidRPr="00746628">
        <w:rPr>
          <w:rFonts w:hint="eastAsia"/>
        </w:rPr>
        <w:t>领域研究相对较少，同时定性分析研究的文献相对较多，定量分析研究的文献相对较少。在</w:t>
      </w:r>
      <w:r w:rsidRPr="00746628">
        <w:rPr>
          <w:rFonts w:hint="eastAsia"/>
        </w:rPr>
        <w:t>CNKI</w:t>
      </w:r>
      <w:r w:rsidRPr="00746628">
        <w:rPr>
          <w:rFonts w:hint="eastAsia"/>
        </w:rPr>
        <w:t>中搜索“电商物流</w:t>
      </w:r>
      <w:r w:rsidR="00842323" w:rsidRPr="00746628">
        <w:rPr>
          <w:rFonts w:hint="eastAsia"/>
        </w:rPr>
        <w:t>线路</w:t>
      </w:r>
      <w:r w:rsidRPr="00746628">
        <w:rPr>
          <w:rFonts w:hint="eastAsia"/>
        </w:rPr>
        <w:t>”检索词，共得到</w:t>
      </w:r>
      <w:r w:rsidRPr="00746628">
        <w:rPr>
          <w:rFonts w:hint="eastAsia"/>
        </w:rPr>
        <w:t>827</w:t>
      </w:r>
      <w:r w:rsidRPr="00746628">
        <w:rPr>
          <w:rFonts w:hint="eastAsia"/>
        </w:rPr>
        <w:t>条检索结果，其中博士学位论文共有</w:t>
      </w:r>
      <w:r w:rsidRPr="00746628">
        <w:rPr>
          <w:rFonts w:hint="eastAsia"/>
        </w:rPr>
        <w:t>14</w:t>
      </w:r>
      <w:r w:rsidRPr="00746628">
        <w:rPr>
          <w:rFonts w:hint="eastAsia"/>
        </w:rPr>
        <w:t>条，但对电商物流体系中节点和线路的控制的研究相对比较缺乏。</w:t>
      </w:r>
    </w:p>
    <w:p w14:paraId="01474903" w14:textId="43024AFC" w:rsidR="00360865" w:rsidRPr="00746628" w:rsidRDefault="00360865" w:rsidP="00D7261D">
      <w:pPr>
        <w:ind w:firstLine="480"/>
      </w:pPr>
      <w:r w:rsidRPr="00746628">
        <w:rPr>
          <w:rFonts w:hint="eastAsia"/>
        </w:rPr>
        <w:t>国外需求预测和网络线路优化研究起步早，形成了从传统统计到机器学习的完整体系，注重多源数据融合和不确定性管理，展现了较高的理论深度和应用价值。但其研究多集中于大型平台，针对中小型企业的预测方法较少，且模型复杂性可能导致实际部署成本较高</w:t>
      </w:r>
      <w:r w:rsidR="00842323" w:rsidRPr="00746628">
        <w:rPr>
          <w:rFonts w:hint="eastAsia"/>
        </w:rPr>
        <w:t>，</w:t>
      </w:r>
      <w:r w:rsidRPr="00746628">
        <w:rPr>
          <w:rFonts w:hint="eastAsia"/>
        </w:rPr>
        <w:t>且对成本与服务质量的平衡关注较少。未来可探索轻量化算法和多目标优化方法，以提升普适性和经济性。</w:t>
      </w:r>
    </w:p>
    <w:p w14:paraId="0FF7879E" w14:textId="3FF2B32E" w:rsidR="006E1150" w:rsidRPr="00746628" w:rsidRDefault="006E1150" w:rsidP="00D7261D">
      <w:pPr>
        <w:ind w:firstLine="480"/>
      </w:pPr>
      <w:r w:rsidRPr="00746628">
        <w:rPr>
          <w:rFonts w:hint="eastAsia"/>
        </w:rPr>
        <w:t>国内在电商物流需求预测领域的研究起步较晚，但发展迅速，形成了从传统方法改进到机器学习技术应用的完整研究体系。针对双</w:t>
      </w:r>
      <w:r w:rsidRPr="00746628">
        <w:rPr>
          <w:rFonts w:hint="eastAsia"/>
        </w:rPr>
        <w:t>11</w:t>
      </w:r>
      <w:r w:rsidRPr="00746628">
        <w:rPr>
          <w:rFonts w:hint="eastAsia"/>
        </w:rPr>
        <w:t>等促销场景的定制化模型体现了国内研究的实践导向，而多源数据融合和智能化预测则反映了与国际研究趋势的接轨。然而，国内研究仍存在不足：一是数据获取和标准化程度较低，限制了模型通用性；二是针对中小型企业的预测模型较少；三是智能化预测系统的实际部署成本较高。</w:t>
      </w:r>
    </w:p>
    <w:p w14:paraId="197E91F9" w14:textId="3737117D" w:rsidR="000E4B6E" w:rsidRPr="00746628" w:rsidRDefault="00842323" w:rsidP="00D7261D">
      <w:pPr>
        <w:ind w:firstLine="480"/>
      </w:pPr>
      <w:r w:rsidRPr="00746628">
        <w:rPr>
          <w:rFonts w:hint="eastAsia"/>
        </w:rPr>
        <w:lastRenderedPageBreak/>
        <w:t>综上所述，</w:t>
      </w:r>
      <w:r w:rsidR="000E4B6E" w:rsidRPr="00746628">
        <w:rPr>
          <w:rFonts w:hint="eastAsia"/>
        </w:rPr>
        <w:t>现有的研究多从单一角度</w:t>
      </w:r>
      <w:r w:rsidRPr="00746628">
        <w:rPr>
          <w:rFonts w:hint="eastAsia"/>
        </w:rPr>
        <w:t>，</w:t>
      </w:r>
      <w:r w:rsidR="000E4B6E" w:rsidRPr="00746628">
        <w:rPr>
          <w:rFonts w:hint="eastAsia"/>
        </w:rPr>
        <w:t>目前针对电子商务物流行业特别是线路运输量需求预测的文献比较少。此外，</w:t>
      </w:r>
      <w:r w:rsidR="00360865" w:rsidRPr="00746628">
        <w:rPr>
          <w:rFonts w:hint="eastAsia"/>
        </w:rPr>
        <w:t>而尽管有不少学者将物流管理模式下的需求预测与物流网络管理集成研究，但在电子商务行业对需求预测与网络管理集成研究的文献还非常少，</w:t>
      </w:r>
      <w:r w:rsidR="000E4B6E" w:rsidRPr="00746628">
        <w:rPr>
          <w:rFonts w:hint="eastAsia"/>
        </w:rPr>
        <w:t>以往的研究较少考虑因区域分异特征导致的区域需求差异化配额问题和实际物流网络突发问题。同时，由于电商企业对物流时效的要求，传统的反应性物流配送模式已经无法满足现实需求。电商物流调拨优化问题需要综合考虑库存管理、订单处理、</w:t>
      </w:r>
      <w:bookmarkStart w:id="74" w:name="_Hlk195987360"/>
      <w:r w:rsidR="000E4B6E" w:rsidRPr="00746628">
        <w:rPr>
          <w:rFonts w:hint="eastAsia"/>
        </w:rPr>
        <w:t>物流路径规划</w:t>
      </w:r>
      <w:bookmarkEnd w:id="74"/>
      <w:r w:rsidR="000E4B6E" w:rsidRPr="00746628">
        <w:rPr>
          <w:rFonts w:hint="eastAsia"/>
        </w:rPr>
        <w:t>等多个方面，以实现更高效、更灵活的物流服务。所以本文将</w:t>
      </w:r>
      <w:r w:rsidR="00360865" w:rsidRPr="00746628">
        <w:rPr>
          <w:rFonts w:hint="eastAsia"/>
        </w:rPr>
        <w:t>提出针对性的</w:t>
      </w:r>
      <w:r w:rsidR="000E4B6E" w:rsidRPr="00746628">
        <w:rPr>
          <w:rFonts w:hint="eastAsia"/>
        </w:rPr>
        <w:t>方法运用到电商物流调拨模式。</w:t>
      </w:r>
    </w:p>
    <w:p w14:paraId="52815180" w14:textId="77777777" w:rsidR="00920671" w:rsidRPr="00746628" w:rsidRDefault="00920671" w:rsidP="00B97D8B">
      <w:pPr>
        <w:pStyle w:val="af9"/>
        <w:spacing w:before="163" w:after="163"/>
      </w:pPr>
      <w:bookmarkStart w:id="75" w:name="_Toc193879506"/>
      <w:bookmarkStart w:id="76" w:name="_Toc193879765"/>
      <w:bookmarkStart w:id="77" w:name="_Toc196582894"/>
      <w:r w:rsidRPr="00746628">
        <w:rPr>
          <w:rFonts w:hint="eastAsia"/>
        </w:rPr>
        <w:t xml:space="preserve">1.3 </w:t>
      </w:r>
      <w:r w:rsidRPr="00746628">
        <w:rPr>
          <w:rFonts w:hint="eastAsia"/>
        </w:rPr>
        <w:t>研究内容与方法</w:t>
      </w:r>
      <w:bookmarkEnd w:id="75"/>
      <w:bookmarkEnd w:id="76"/>
      <w:bookmarkEnd w:id="77"/>
    </w:p>
    <w:p w14:paraId="462074D1" w14:textId="77777777" w:rsidR="00920671" w:rsidRPr="00746628" w:rsidRDefault="00920671" w:rsidP="00B97D8B">
      <w:pPr>
        <w:pStyle w:val="afb"/>
        <w:spacing w:before="163" w:after="163"/>
      </w:pPr>
      <w:bookmarkStart w:id="78" w:name="_Toc193879507"/>
      <w:bookmarkStart w:id="79" w:name="_Toc193879766"/>
      <w:bookmarkStart w:id="80" w:name="_Toc196582895"/>
      <w:r w:rsidRPr="00746628">
        <w:rPr>
          <w:rFonts w:hint="eastAsia"/>
        </w:rPr>
        <w:t xml:space="preserve">1.3.1 </w:t>
      </w:r>
      <w:r w:rsidRPr="00746628">
        <w:rPr>
          <w:rFonts w:hint="eastAsia"/>
        </w:rPr>
        <w:t>研究内容</w:t>
      </w:r>
      <w:bookmarkEnd w:id="78"/>
      <w:bookmarkEnd w:id="79"/>
      <w:bookmarkEnd w:id="80"/>
    </w:p>
    <w:p w14:paraId="1FF844DF" w14:textId="56CD5FC1" w:rsidR="000E4B6E" w:rsidRPr="00746628" w:rsidRDefault="00A6194B" w:rsidP="00D7261D">
      <w:pPr>
        <w:ind w:firstLine="480"/>
      </w:pPr>
      <w:r w:rsidRPr="00746628">
        <w:rPr>
          <w:rFonts w:hint="eastAsia"/>
        </w:rPr>
        <w:t>研究</w:t>
      </w:r>
      <w:r w:rsidR="000E4B6E" w:rsidRPr="00746628">
        <w:rPr>
          <w:rFonts w:hint="eastAsia"/>
        </w:rPr>
        <w:t>旨在通过机器学习算法预测电商物流需求，并结合仓储分拣能力和线路运输能力，设计物流紧急调运方案并提出优化思路。最终目标是为电子商务企业提供理论和实践上的参考与借鉴，以增强其物流管理的效率和效果。</w:t>
      </w:r>
    </w:p>
    <w:p w14:paraId="1276F183" w14:textId="017077DE" w:rsidR="000E4B6E" w:rsidRPr="00746628" w:rsidRDefault="000E4B6E" w:rsidP="00D7261D">
      <w:pPr>
        <w:ind w:firstLine="480"/>
      </w:pPr>
      <w:r w:rsidRPr="00746628">
        <w:rPr>
          <w:rFonts w:hint="eastAsia"/>
        </w:rPr>
        <w:t>研究内容包括机器学习在需求预测中的应用和多目标线性规划模型构建。利用机器学习算法，如深度学习、集成学习等，对电商仓储模式和物流网络历史数据进行系统分析，构建有效的货运量预测模型。通过提高需求预测的精度，助力电商企业实现更精准的库存管理和降低库存成本。同时立足多目标线性规划理论，构建一个能够同时考虑多个目标（如成本最小化、服务水平最大化、网络最小化等）的结合物资紧急调运优化模型，考虑实际问题中的各种约束条件，建立数学模型以制定合理的调度方案。</w:t>
      </w:r>
    </w:p>
    <w:p w14:paraId="781BE18A" w14:textId="017E061D" w:rsidR="000E4B6E" w:rsidRPr="00746628" w:rsidRDefault="000E4B6E" w:rsidP="00D7261D">
      <w:pPr>
        <w:ind w:firstLine="480"/>
      </w:pPr>
      <w:r w:rsidRPr="00746628">
        <w:rPr>
          <w:rFonts w:hint="eastAsia"/>
        </w:rPr>
        <w:t>第</w:t>
      </w:r>
      <w:r w:rsidRPr="00746628">
        <w:rPr>
          <w:rFonts w:hint="eastAsia"/>
        </w:rPr>
        <w:t>1</w:t>
      </w:r>
      <w:r w:rsidRPr="00746628">
        <w:rPr>
          <w:rFonts w:hint="eastAsia"/>
        </w:rPr>
        <w:t>章，绪论。对研究的背景、目的与意义进行阐述，包括电商的发展现状与挑战、物流网络管理的重要性以及机器学习在物流网络管理中的应用。综述国内外在电商物流网络管理研究和机器学习应用方面的研究现状。介绍研究内容与方法，明确研究的具体方向和所采用的科研方法。总结研究的创新点与不足，指出本研究的新颖性和局限性。</w:t>
      </w:r>
    </w:p>
    <w:p w14:paraId="60A858C0" w14:textId="0B598DF8" w:rsidR="000E4B6E" w:rsidRPr="00746628" w:rsidRDefault="000E4B6E" w:rsidP="00D7261D">
      <w:pPr>
        <w:ind w:firstLine="480"/>
      </w:pPr>
      <w:r w:rsidRPr="00746628">
        <w:rPr>
          <w:rFonts w:hint="eastAsia"/>
        </w:rPr>
        <w:t>第</w:t>
      </w:r>
      <w:r w:rsidRPr="00746628">
        <w:rPr>
          <w:rFonts w:hint="eastAsia"/>
        </w:rPr>
        <w:t>2</w:t>
      </w:r>
      <w:r w:rsidRPr="00746628">
        <w:rPr>
          <w:rFonts w:hint="eastAsia"/>
        </w:rPr>
        <w:t>章，相关概念与理论基础。介绍电子商务模式、物流网络管理理论以及机器学习模型与算法等基础概念。为后续章节的深入研究提供理论和概念上的支持。强调理论基础对研究的重要性。</w:t>
      </w:r>
    </w:p>
    <w:p w14:paraId="64F13E3A" w14:textId="7FFE2215" w:rsidR="000E4B6E" w:rsidRPr="00746628" w:rsidRDefault="000E4B6E" w:rsidP="00D7261D">
      <w:pPr>
        <w:ind w:firstLine="480"/>
      </w:pPr>
      <w:r w:rsidRPr="00746628">
        <w:rPr>
          <w:rFonts w:hint="eastAsia"/>
        </w:rPr>
        <w:t>第</w:t>
      </w:r>
      <w:r w:rsidRPr="00746628">
        <w:rPr>
          <w:rFonts w:hint="eastAsia"/>
        </w:rPr>
        <w:t>3</w:t>
      </w:r>
      <w:r w:rsidRPr="00746628">
        <w:rPr>
          <w:rFonts w:hint="eastAsia"/>
        </w:rPr>
        <w:t>章，</w:t>
      </w:r>
      <w:r w:rsidR="00D74DCE" w:rsidRPr="00746628">
        <w:rPr>
          <w:rFonts w:hint="eastAsia"/>
        </w:rPr>
        <w:t>X</w:t>
      </w:r>
      <w:r w:rsidR="00D74DCE" w:rsidRPr="00746628">
        <w:rPr>
          <w:rFonts w:hint="eastAsia"/>
        </w:rPr>
        <w:t>电商</w:t>
      </w:r>
      <w:r w:rsidR="00081A94" w:rsidRPr="00746628">
        <w:t>公司现状及问题分析</w:t>
      </w:r>
      <w:r w:rsidR="009C0F51" w:rsidRPr="00746628">
        <w:rPr>
          <w:rFonts w:hint="eastAsia"/>
        </w:rPr>
        <w:t>。本章对</w:t>
      </w:r>
      <w:r w:rsidR="00D74DCE" w:rsidRPr="00746628">
        <w:rPr>
          <w:rFonts w:hint="eastAsia"/>
        </w:rPr>
        <w:t>X</w:t>
      </w:r>
      <w:r w:rsidR="00D74DCE" w:rsidRPr="00746628">
        <w:rPr>
          <w:rFonts w:hint="eastAsia"/>
        </w:rPr>
        <w:t>电商</w:t>
      </w:r>
      <w:r w:rsidR="009C0F51" w:rsidRPr="00746628">
        <w:rPr>
          <w:rFonts w:hint="eastAsia"/>
        </w:rPr>
        <w:t>公司的</w:t>
      </w:r>
      <w:r w:rsidR="00531500" w:rsidRPr="00746628">
        <w:rPr>
          <w:rFonts w:hint="eastAsia"/>
        </w:rPr>
        <w:t>物流网络运输线路优化</w:t>
      </w:r>
      <w:r w:rsidR="009C0F51" w:rsidRPr="00746628">
        <w:rPr>
          <w:rFonts w:hint="eastAsia"/>
        </w:rPr>
        <w:t>现状进行了深入分析，揭示了公司面临的具体问题和挑战，并分析了这些问题产生的原因，为后续的模型设计和优化提供了依据。</w:t>
      </w:r>
    </w:p>
    <w:p w14:paraId="3561B410" w14:textId="4802EC7A" w:rsidR="000E4B6E" w:rsidRPr="00746628" w:rsidRDefault="000E4B6E" w:rsidP="00D7261D">
      <w:pPr>
        <w:ind w:firstLine="480"/>
      </w:pPr>
      <w:r w:rsidRPr="00746628">
        <w:rPr>
          <w:rFonts w:hint="eastAsia"/>
        </w:rPr>
        <w:lastRenderedPageBreak/>
        <w:t>第</w:t>
      </w:r>
      <w:r w:rsidR="00CE6D25" w:rsidRPr="00746628">
        <w:t>4</w:t>
      </w:r>
      <w:r w:rsidRPr="00746628">
        <w:rPr>
          <w:rFonts w:hint="eastAsia"/>
        </w:rPr>
        <w:t>章，基于时序数据的运输需求量预测</w:t>
      </w:r>
      <w:r w:rsidR="00081A94" w:rsidRPr="00746628">
        <w:rPr>
          <w:rFonts w:hint="eastAsia"/>
        </w:rPr>
        <w:t>。介绍研究背景和研究问题。采集与处理历史数据，构建数据集并进行预处理。构建预测模型，选择与比较不同的模型，并进行训练与调优。展示实验结果，评估预测性能，并分析预测结果的应用。总结预测研究的主要发现。</w:t>
      </w:r>
    </w:p>
    <w:p w14:paraId="00459C63" w14:textId="5D7C5F77" w:rsidR="000E4B6E" w:rsidRPr="00746628" w:rsidRDefault="000E4B6E" w:rsidP="00D7261D">
      <w:pPr>
        <w:ind w:firstLine="480"/>
      </w:pPr>
      <w:r w:rsidRPr="00746628">
        <w:rPr>
          <w:rFonts w:hint="eastAsia"/>
        </w:rPr>
        <w:t>第</w:t>
      </w:r>
      <w:r w:rsidR="00CE6D25" w:rsidRPr="00746628">
        <w:t>5</w:t>
      </w:r>
      <w:r w:rsidRPr="00746628">
        <w:rPr>
          <w:rFonts w:hint="eastAsia"/>
        </w:rPr>
        <w:t>章，</w:t>
      </w:r>
      <w:r w:rsidR="009646EF" w:rsidRPr="00746628">
        <w:rPr>
          <w:rFonts w:hint="eastAsia"/>
        </w:rPr>
        <w:t>基于网络流的</w:t>
      </w:r>
      <w:r w:rsidR="00360865" w:rsidRPr="00746628">
        <w:rPr>
          <w:rFonts w:hint="eastAsia"/>
        </w:rPr>
        <w:t>紧急调运策略</w:t>
      </w:r>
      <w:r w:rsidRPr="00746628">
        <w:rPr>
          <w:rFonts w:hint="eastAsia"/>
        </w:rPr>
        <w:t>。分析电商物流管理决策周期和潜在关停网络的影响。构建基于多目标优化的紧急调运模型，明确模型目标与约束条件。选择特定算法进行模型求解，并进行适应性改进和实现优化。展示实验设计与模拟结果，评价模型效果并进行分析。总结紧急调运优化研究的关键点。</w:t>
      </w:r>
    </w:p>
    <w:p w14:paraId="059A6070" w14:textId="67B82A70" w:rsidR="000E4B6E" w:rsidRPr="00746628" w:rsidRDefault="000E4B6E" w:rsidP="00D7261D">
      <w:pPr>
        <w:ind w:firstLine="480"/>
      </w:pPr>
      <w:r w:rsidRPr="00746628">
        <w:rPr>
          <w:rFonts w:hint="eastAsia"/>
        </w:rPr>
        <w:t>第</w:t>
      </w:r>
      <w:r w:rsidR="00081A94" w:rsidRPr="00746628">
        <w:t>6</w:t>
      </w:r>
      <w:r w:rsidRPr="00746628">
        <w:rPr>
          <w:rFonts w:hint="eastAsia"/>
        </w:rPr>
        <w:t>章，</w:t>
      </w:r>
      <w:r w:rsidR="00081A94" w:rsidRPr="00746628">
        <w:rPr>
          <w:rFonts w:hint="eastAsia"/>
        </w:rPr>
        <w:t>对策建议</w:t>
      </w:r>
      <w:r w:rsidRPr="00746628">
        <w:rPr>
          <w:rFonts w:hint="eastAsia"/>
        </w:rPr>
        <w:t>。</w:t>
      </w:r>
      <w:r w:rsidR="009C0F51" w:rsidRPr="00746628">
        <w:rPr>
          <w:rFonts w:hint="eastAsia"/>
        </w:rPr>
        <w:t>本章总结了全文的研究成果，并讨论了如何将这些成果应用于实际业务中。包括如何优化物流管理、如何应对突发事件，以及如何提升供应链履约能力等具体对策建议</w:t>
      </w:r>
      <w:r w:rsidRPr="00746628">
        <w:rPr>
          <w:rFonts w:hint="eastAsia"/>
        </w:rPr>
        <w:t>。</w:t>
      </w:r>
    </w:p>
    <w:p w14:paraId="662E3D2E" w14:textId="77777777" w:rsidR="00920671" w:rsidRPr="00746628" w:rsidRDefault="00920671" w:rsidP="00B97D8B">
      <w:pPr>
        <w:pStyle w:val="afb"/>
        <w:spacing w:before="163" w:after="163"/>
      </w:pPr>
      <w:bookmarkStart w:id="81" w:name="_Toc193879508"/>
      <w:bookmarkStart w:id="82" w:name="_Toc193879767"/>
      <w:bookmarkStart w:id="83" w:name="_Toc196582896"/>
      <w:r w:rsidRPr="00746628">
        <w:rPr>
          <w:rFonts w:hint="eastAsia"/>
        </w:rPr>
        <w:t xml:space="preserve">1.3.2 </w:t>
      </w:r>
      <w:r w:rsidRPr="00746628">
        <w:rPr>
          <w:rFonts w:hint="eastAsia"/>
        </w:rPr>
        <w:t>研究方法</w:t>
      </w:r>
      <w:bookmarkEnd w:id="81"/>
      <w:bookmarkEnd w:id="82"/>
      <w:bookmarkEnd w:id="83"/>
    </w:p>
    <w:p w14:paraId="13D7B847" w14:textId="5DD89B75" w:rsidR="000F21DA" w:rsidRPr="00746628" w:rsidRDefault="00CE6D25" w:rsidP="00D7261D">
      <w:pPr>
        <w:ind w:firstLine="480"/>
      </w:pPr>
      <w:r w:rsidRPr="00746628">
        <w:rPr>
          <w:rFonts w:hint="eastAsia"/>
        </w:rPr>
        <w:t>（</w:t>
      </w:r>
      <w:r w:rsidRPr="00746628">
        <w:rPr>
          <w:rFonts w:hint="eastAsia"/>
        </w:rPr>
        <w:t>1</w:t>
      </w:r>
      <w:r w:rsidRPr="00746628">
        <w:rPr>
          <w:rFonts w:hint="eastAsia"/>
        </w:rPr>
        <w:t>）</w:t>
      </w:r>
      <w:r w:rsidR="00EE1C8C" w:rsidRPr="00746628">
        <w:rPr>
          <w:rFonts w:hint="eastAsia"/>
        </w:rPr>
        <w:t>文献研究法</w:t>
      </w:r>
    </w:p>
    <w:p w14:paraId="27BCA030" w14:textId="3A2E0DE4" w:rsidR="00CE6D25" w:rsidRPr="00746628" w:rsidRDefault="00CE6D25" w:rsidP="00D7261D">
      <w:pPr>
        <w:ind w:firstLine="480"/>
      </w:pPr>
      <w:r w:rsidRPr="00746628">
        <w:rPr>
          <w:rFonts w:hint="eastAsia"/>
        </w:rPr>
        <w:t>全面搜集国内外电商物流领域相关文献资料，涵盖电商物流风险管理、机器学习在物流中的应用、仓储管理、运输调度等多个方面的学术论文、行业报告、专业书籍等。深入剖析这些文献中关于电商物流网络构建、物流需求预测模型、紧急调运策略以及相关优化算法等内容的研究成果与进展。系统梳理不同学者和研究机构在电商物流各环节所提出的理论框架、方法模型以及实践案例，从中提取出可用于本研究的关键思路、技术手段以及经验教训，为构建电商物流需求预测模型和紧急调运模型提供坚实的理论基础与方法借鉴，明确研究在现有学术体系中的位置与创新方向，避免重复前人的研究工作，同时确保研究的科学性与前瞻性。</w:t>
      </w:r>
    </w:p>
    <w:p w14:paraId="76C435FF" w14:textId="7A50908B" w:rsidR="000F21DA" w:rsidRPr="00746628" w:rsidRDefault="00CE6D25" w:rsidP="00D7261D">
      <w:pPr>
        <w:ind w:firstLine="480"/>
      </w:pPr>
      <w:r w:rsidRPr="00746628">
        <w:rPr>
          <w:rFonts w:hint="eastAsia"/>
        </w:rPr>
        <w:t>（</w:t>
      </w:r>
      <w:r w:rsidRPr="00746628">
        <w:rPr>
          <w:rFonts w:hint="eastAsia"/>
        </w:rPr>
        <w:t>2</w:t>
      </w:r>
      <w:r w:rsidRPr="00746628">
        <w:rPr>
          <w:rFonts w:hint="eastAsia"/>
        </w:rPr>
        <w:t>）</w:t>
      </w:r>
      <w:r w:rsidR="000F21DA" w:rsidRPr="00746628">
        <w:rPr>
          <w:rFonts w:hint="eastAsia"/>
        </w:rPr>
        <w:t>实证分析法</w:t>
      </w:r>
    </w:p>
    <w:p w14:paraId="393FEFCA" w14:textId="7268B724" w:rsidR="000F21DA" w:rsidRPr="00746628" w:rsidRDefault="000F21DA" w:rsidP="00D7261D">
      <w:pPr>
        <w:ind w:firstLine="480"/>
      </w:pPr>
      <w:r w:rsidRPr="00746628">
        <w:rPr>
          <w:rFonts w:hint="eastAsia"/>
        </w:rPr>
        <w:t>以</w:t>
      </w:r>
      <w:r w:rsidRPr="00746628">
        <w:rPr>
          <w:rFonts w:hint="eastAsia"/>
        </w:rPr>
        <w:t>X</w:t>
      </w:r>
      <w:r w:rsidRPr="00746628">
        <w:rPr>
          <w:rFonts w:hint="eastAsia"/>
        </w:rPr>
        <w:t>电商公司的实际运营数据为基础，通过对</w:t>
      </w:r>
      <w:r w:rsidRPr="00746628">
        <w:rPr>
          <w:rFonts w:hint="eastAsia"/>
        </w:rPr>
        <w:t>2021</w:t>
      </w:r>
      <w:r w:rsidRPr="00746628">
        <w:rPr>
          <w:rFonts w:hint="eastAsia"/>
        </w:rPr>
        <w:t>—</w:t>
      </w:r>
      <w:r w:rsidRPr="00746628">
        <w:rPr>
          <w:rFonts w:hint="eastAsia"/>
        </w:rPr>
        <w:t>2022</w:t>
      </w:r>
      <w:r w:rsidRPr="00746628">
        <w:rPr>
          <w:rFonts w:hint="eastAsia"/>
        </w:rPr>
        <w:t>年物流网络历史货量数据的实证分析，验证所提出的需求预测模型和网络优化方案的有效性。具体而言，首先对历史数据进行清洗、预处理和特征提取，构建适用于时序预测和网络优化的数据集；然后，利用</w:t>
      </w:r>
      <w:r w:rsidRPr="00746628">
        <w:rPr>
          <w:rFonts w:hint="eastAsia"/>
        </w:rPr>
        <w:t>IPSO-ALSTM</w:t>
      </w:r>
      <w:r w:rsidRPr="00746628">
        <w:rPr>
          <w:rFonts w:hint="eastAsia"/>
        </w:rPr>
        <w:t>模型对运输需求量进行预测，并通过遗传算法（</w:t>
      </w:r>
      <w:r w:rsidRPr="00746628">
        <w:rPr>
          <w:rFonts w:hint="eastAsia"/>
        </w:rPr>
        <w:t>GA</w:t>
      </w:r>
      <w:r w:rsidRPr="00746628">
        <w:rPr>
          <w:rFonts w:hint="eastAsia"/>
        </w:rPr>
        <w:t>）、粒子群优化算法（</w:t>
      </w:r>
      <w:r w:rsidRPr="00746628">
        <w:rPr>
          <w:rFonts w:hint="eastAsia"/>
        </w:rPr>
        <w:t>PSO</w:t>
      </w:r>
      <w:r w:rsidRPr="00746628">
        <w:rPr>
          <w:rFonts w:hint="eastAsia"/>
        </w:rPr>
        <w:t>）及其混合策略求解网络流调度模型；最后，通过对比实验和性能评估，分析模型在不同场景下的预测精度、鲁棒性以及优化效果。实证分析法不仅能够验证理论模型的可行性，还能为</w:t>
      </w:r>
      <w:r w:rsidRPr="00746628">
        <w:rPr>
          <w:rFonts w:hint="eastAsia"/>
        </w:rPr>
        <w:t>X</w:t>
      </w:r>
      <w:r w:rsidRPr="00746628">
        <w:rPr>
          <w:rFonts w:hint="eastAsia"/>
        </w:rPr>
        <w:t>电商公司的物流管理实践提供数据驱动的决策支持，确保研究成果具有较高的应用价值。</w:t>
      </w:r>
    </w:p>
    <w:p w14:paraId="570AF15F" w14:textId="7A7B630B" w:rsidR="000F21DA" w:rsidRPr="00746628" w:rsidRDefault="000F21DA" w:rsidP="00D7261D">
      <w:pPr>
        <w:ind w:firstLine="480"/>
      </w:pPr>
      <w:r w:rsidRPr="00746628">
        <w:rPr>
          <w:rFonts w:hint="eastAsia"/>
        </w:rPr>
        <w:lastRenderedPageBreak/>
        <w:t>（</w:t>
      </w:r>
      <w:r w:rsidRPr="00746628">
        <w:rPr>
          <w:rFonts w:hint="eastAsia"/>
        </w:rPr>
        <w:t>3</w:t>
      </w:r>
      <w:r w:rsidRPr="00746628">
        <w:rPr>
          <w:rFonts w:hint="eastAsia"/>
        </w:rPr>
        <w:t>）数学建模法</w:t>
      </w:r>
    </w:p>
    <w:p w14:paraId="59DAA7EC" w14:textId="77777777" w:rsidR="000F21DA" w:rsidRPr="00746628" w:rsidRDefault="000F21DA" w:rsidP="00D7261D">
      <w:pPr>
        <w:ind w:firstLine="480"/>
      </w:pPr>
      <w:r w:rsidRPr="00746628">
        <w:rPr>
          <w:rFonts w:hint="eastAsia"/>
        </w:rPr>
        <w:t>基于机器学习和运筹优化理论，构建需求预测模型和物流网络优化模型，以实现运输需求的精准预测和资源的高效调度。在需求预测方面，融合改进型粒子群优化算法（</w:t>
      </w:r>
      <w:r w:rsidRPr="00746628">
        <w:rPr>
          <w:rFonts w:hint="eastAsia"/>
        </w:rPr>
        <w:t>IPSO</w:t>
      </w:r>
      <w:r w:rsidRPr="00746628">
        <w:rPr>
          <w:rFonts w:hint="eastAsia"/>
        </w:rPr>
        <w:t>）与注意力机制长短时记忆网络（</w:t>
      </w:r>
      <w:r w:rsidRPr="00746628">
        <w:rPr>
          <w:rFonts w:hint="eastAsia"/>
        </w:rPr>
        <w:t>ALSTM</w:t>
      </w:r>
      <w:r w:rsidRPr="00746628">
        <w:rPr>
          <w:rFonts w:hint="eastAsia"/>
        </w:rPr>
        <w:t>），构建</w:t>
      </w:r>
      <w:r w:rsidRPr="00746628">
        <w:rPr>
          <w:rFonts w:hint="eastAsia"/>
        </w:rPr>
        <w:t>IPSO-ALSTM</w:t>
      </w:r>
      <w:r w:rsidRPr="00746628">
        <w:rPr>
          <w:rFonts w:hint="eastAsia"/>
        </w:rPr>
        <w:t>预测模型，通过数学公式定义损失函数、约束条件以及超参数调优过程，确保模型能够捕捉复杂的时序特征和突发事件影响。在网络优化方面，基于网络流理论，构建多目标优化模型，明确货量守恒、运输能力、非负性等约束条件，并通过目标函数最小化路径负荷偏差和货流调整幅度，实现物流网络的动态调度和应急响应。数学建模法为研究提供了严谨的理论框架和定量分析工具，确保模型设计和求解过程的科学性与可操作性。</w:t>
      </w:r>
    </w:p>
    <w:p w14:paraId="16EE03F3" w14:textId="77777777" w:rsidR="00920671" w:rsidRPr="00746628" w:rsidRDefault="00920671" w:rsidP="00B97D8B">
      <w:pPr>
        <w:pStyle w:val="af9"/>
        <w:spacing w:before="163" w:after="163"/>
      </w:pPr>
      <w:bookmarkStart w:id="84" w:name="_Toc193879509"/>
      <w:bookmarkStart w:id="85" w:name="_Toc193879768"/>
      <w:bookmarkStart w:id="86" w:name="_Toc196582897"/>
      <w:r w:rsidRPr="00746628">
        <w:rPr>
          <w:rFonts w:hint="eastAsia"/>
        </w:rPr>
        <w:t xml:space="preserve">1.4 </w:t>
      </w:r>
      <w:r w:rsidRPr="00746628">
        <w:rPr>
          <w:rFonts w:hint="eastAsia"/>
        </w:rPr>
        <w:t>论文创新之处</w:t>
      </w:r>
      <w:bookmarkEnd w:id="84"/>
      <w:bookmarkEnd w:id="85"/>
      <w:bookmarkEnd w:id="86"/>
    </w:p>
    <w:p w14:paraId="11FEC74A" w14:textId="2619ACE6" w:rsidR="009C0F51" w:rsidRPr="00746628" w:rsidRDefault="009C0F51" w:rsidP="00D7261D">
      <w:pPr>
        <w:ind w:firstLine="480"/>
      </w:pPr>
      <w:r w:rsidRPr="00746628">
        <w:rPr>
          <w:rFonts w:hint="eastAsia"/>
        </w:rPr>
        <w:t>本文不仅丰富了电商物流管理的理论体系，也为实际的物流运营提供了切实可行的优化方案。具有以下几个创新点：</w:t>
      </w:r>
    </w:p>
    <w:p w14:paraId="2D851E09" w14:textId="420ACB85" w:rsidR="009C0F51" w:rsidRPr="00746628" w:rsidRDefault="009C0F51" w:rsidP="00D7261D">
      <w:pPr>
        <w:ind w:firstLine="480"/>
      </w:pPr>
      <w:r w:rsidRPr="00746628">
        <w:rPr>
          <w:rFonts w:hint="eastAsia"/>
        </w:rPr>
        <w:t>（</w:t>
      </w:r>
      <w:r w:rsidRPr="00746628">
        <w:rPr>
          <w:rFonts w:hint="eastAsia"/>
        </w:rPr>
        <w:t>1</w:t>
      </w:r>
      <w:r w:rsidRPr="00746628">
        <w:rPr>
          <w:rFonts w:hint="eastAsia"/>
        </w:rPr>
        <w:t>）结合</w:t>
      </w:r>
      <w:r w:rsidR="00983BD6" w:rsidRPr="00746628">
        <w:rPr>
          <w:rFonts w:hint="eastAsia"/>
        </w:rPr>
        <w:t>IPSO</w:t>
      </w:r>
      <w:r w:rsidR="00983BD6" w:rsidRPr="00746628">
        <w:rPr>
          <w:rFonts w:hint="eastAsia"/>
        </w:rPr>
        <w:t>和</w:t>
      </w:r>
      <w:r w:rsidR="00983BD6" w:rsidRPr="00746628">
        <w:rPr>
          <w:rFonts w:hint="eastAsia"/>
        </w:rPr>
        <w:t>ALSTM</w:t>
      </w:r>
      <w:r w:rsidRPr="00746628">
        <w:rPr>
          <w:rFonts w:hint="eastAsia"/>
        </w:rPr>
        <w:t>算法进行需求预测：本文创新地将</w:t>
      </w:r>
      <w:r w:rsidR="00983BD6" w:rsidRPr="00746628">
        <w:rPr>
          <w:rFonts w:hint="eastAsia"/>
        </w:rPr>
        <w:t>IPSO</w:t>
      </w:r>
      <w:r w:rsidR="00983BD6" w:rsidRPr="00746628">
        <w:rPr>
          <w:rFonts w:hint="eastAsia"/>
        </w:rPr>
        <w:t>优化算法和</w:t>
      </w:r>
      <w:r w:rsidR="00983BD6" w:rsidRPr="00746628">
        <w:rPr>
          <w:rFonts w:hint="eastAsia"/>
        </w:rPr>
        <w:t>ALSTM</w:t>
      </w:r>
      <w:r w:rsidR="00983BD6" w:rsidRPr="00746628">
        <w:rPr>
          <w:rFonts w:hint="eastAsia"/>
        </w:rPr>
        <w:t>预测算法</w:t>
      </w:r>
      <w:r w:rsidRPr="00746628">
        <w:rPr>
          <w:rFonts w:hint="eastAsia"/>
        </w:rPr>
        <w:t>进行融合，以提高预测的准确性。这种方法能够更好地捕捉市场需求的季节性变化和突发事件带来的影响，为后续的物流调度和资源配置提供了更为精确的依据。</w:t>
      </w:r>
    </w:p>
    <w:p w14:paraId="6F2BB339" w14:textId="332E9099" w:rsidR="009C0F51" w:rsidRPr="00746628" w:rsidRDefault="009C0F51" w:rsidP="00D7261D">
      <w:pPr>
        <w:ind w:firstLine="480"/>
      </w:pPr>
      <w:r w:rsidRPr="00746628">
        <w:rPr>
          <w:rFonts w:hint="eastAsia"/>
        </w:rPr>
        <w:t>（</w:t>
      </w:r>
      <w:r w:rsidRPr="00746628">
        <w:rPr>
          <w:rFonts w:hint="eastAsia"/>
        </w:rPr>
        <w:t>2</w:t>
      </w:r>
      <w:r w:rsidRPr="00746628">
        <w:rPr>
          <w:rFonts w:hint="eastAsia"/>
        </w:rPr>
        <w:t>）应用网络流优化算法进行运输线路优化：在面对突发事件（如仓储关停）时，本文采用网络流优化算法，设计了一套灵活的运输线路优化方案。这种方法可以快速响应突发情况，有效降低因突发事件引起的运输延误和额外成本，保障货物的及时递送。</w:t>
      </w:r>
    </w:p>
    <w:p w14:paraId="19EB0939" w14:textId="5894E7DE" w:rsidR="00EE1C8C" w:rsidRPr="00746628" w:rsidRDefault="00EE1C8C" w:rsidP="00EE1C8C">
      <w:pPr>
        <w:pStyle w:val="af9"/>
        <w:spacing w:before="163" w:after="163"/>
      </w:pPr>
      <w:bookmarkStart w:id="87" w:name="_Toc196582898"/>
      <w:r w:rsidRPr="00746628">
        <w:rPr>
          <w:rFonts w:hint="eastAsia"/>
        </w:rPr>
        <w:t>1.5</w:t>
      </w:r>
      <w:r w:rsidRPr="00746628">
        <w:rPr>
          <w:rFonts w:hint="eastAsia"/>
        </w:rPr>
        <w:t>技术路线图</w:t>
      </w:r>
      <w:bookmarkEnd w:id="87"/>
    </w:p>
    <w:p w14:paraId="4841D230" w14:textId="12658693" w:rsidR="002750E7" w:rsidRPr="00746628" w:rsidRDefault="002750E7" w:rsidP="00D7261D">
      <w:pPr>
        <w:ind w:firstLine="480"/>
      </w:pPr>
      <w:r w:rsidRPr="00746628">
        <w:rPr>
          <w:rFonts w:hint="eastAsia"/>
        </w:rPr>
        <w:t>本研究以</w:t>
      </w:r>
      <w:r w:rsidRPr="00746628">
        <w:rPr>
          <w:rFonts w:hint="eastAsia"/>
        </w:rPr>
        <w:t>X</w:t>
      </w:r>
      <w:r w:rsidRPr="00746628">
        <w:rPr>
          <w:rFonts w:hint="eastAsia"/>
        </w:rPr>
        <w:t>电商公司物流网络运输为背景，聚焦于电商物流网络中包裹应急调运与结构优化问题，旨在通过预测与优化技术提升物流网络的效率和抗风险能力。采用文献分析法和机器学习算法构建线路货量预测模型，预测未来货量分布，并基于网络流理论和优化算法设计物流网络的动态调整与优化方案。本文研究的技术路线如图</w:t>
      </w:r>
      <w:r w:rsidRPr="00746628">
        <w:rPr>
          <w:rFonts w:hint="eastAsia"/>
        </w:rPr>
        <w:t>1.1</w:t>
      </w:r>
      <w:r w:rsidRPr="00746628">
        <w:rPr>
          <w:rFonts w:hint="eastAsia"/>
        </w:rPr>
        <w:t>所示。</w:t>
      </w:r>
      <w:r w:rsidR="005373C7" w:rsidRPr="00746628">
        <w:rPr>
          <w:rFonts w:hint="eastAsia"/>
        </w:rPr>
        <w:t>首先，在文献收集、整理与分析阶段，通过对国内外电商物流网络、运输线路调度、应急保障与网络鲁棒性等领域的最新成果进行梳理，明晰了包裹量波动对运营成本与服务水平的深远影响，并确立了以“预测</w:t>
      </w:r>
      <w:r w:rsidR="005373C7" w:rsidRPr="00746628">
        <w:rPr>
          <w:rFonts w:hint="eastAsia"/>
        </w:rPr>
        <w:t>-</w:t>
      </w:r>
      <w:r w:rsidR="005373C7" w:rsidRPr="00746628">
        <w:rPr>
          <w:rFonts w:hint="eastAsia"/>
        </w:rPr>
        <w:t>优化”协同为核心的研究范式。在模型设计与实证分析阶段，本文首先利用</w:t>
      </w:r>
      <w:r w:rsidR="005373C7" w:rsidRPr="00746628">
        <w:rPr>
          <w:rFonts w:hint="eastAsia"/>
        </w:rPr>
        <w:t>IPSO-ALSTM</w:t>
      </w:r>
      <w:r w:rsidR="005373C7" w:rsidRPr="00746628">
        <w:rPr>
          <w:rFonts w:hint="eastAsia"/>
        </w:rPr>
        <w:t>算法对历史时序数据进行特征提取与多步预测，获得各线路未来时段的包裹流量分布；继而基于预测结果构建动态网络流优化模型，引</w:t>
      </w:r>
      <w:r w:rsidR="005373C7" w:rsidRPr="00746628">
        <w:rPr>
          <w:rFonts w:hint="eastAsia"/>
        </w:rPr>
        <w:lastRenderedPageBreak/>
        <w:t>入应急调运策略与约束，设计针对突发需求的弹性调整方案。通过大规模仿真实验，对比基础调度、规则驱动与算法驱动三种方案的成本</w:t>
      </w:r>
      <w:r w:rsidR="005373C7" w:rsidRPr="00746628">
        <w:rPr>
          <w:rFonts w:hint="eastAsia"/>
        </w:rPr>
        <w:t>-</w:t>
      </w:r>
      <w:r w:rsidR="005373C7" w:rsidRPr="00746628">
        <w:rPr>
          <w:rFonts w:hint="eastAsia"/>
        </w:rPr>
        <w:t>时效</w:t>
      </w:r>
      <w:r w:rsidR="005373C7" w:rsidRPr="00746628">
        <w:rPr>
          <w:rFonts w:hint="eastAsia"/>
        </w:rPr>
        <w:t>-</w:t>
      </w:r>
      <w:r w:rsidR="005373C7" w:rsidRPr="00746628">
        <w:rPr>
          <w:rFonts w:hint="eastAsia"/>
        </w:rPr>
        <w:t>鲁棒性表现，验证了所提框架的有效性与算法的优越性。最后，在解决问题、得出结论环节，论文总结了研究发现，提出适用于电商企业的运输网络分级分区优化策略与应急资源储备建议。</w:t>
      </w:r>
    </w:p>
    <w:p w14:paraId="38F10572" w14:textId="18EBBE7C" w:rsidR="00EE1C8C" w:rsidRPr="00746628" w:rsidRDefault="003836E0" w:rsidP="003836E0">
      <w:pPr>
        <w:spacing w:line="240" w:lineRule="auto"/>
        <w:ind w:firstLineChars="0" w:firstLine="0"/>
      </w:pPr>
      <w:r w:rsidRPr="00746628">
        <w:rPr>
          <w:noProof/>
        </w:rPr>
        <w:drawing>
          <wp:inline distT="0" distB="0" distL="0" distR="0" wp14:anchorId="26F75E1C" wp14:editId="1AD0A597">
            <wp:extent cx="5760000" cy="6918796"/>
            <wp:effectExtent l="0" t="0" r="0" b="0"/>
            <wp:docPr id="3943464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46457" name=""/>
                    <pic:cNvPicPr/>
                  </pic:nvPicPr>
                  <pic:blipFill>
                    <a:blip r:embed="rId20"/>
                    <a:stretch>
                      <a:fillRect/>
                    </a:stretch>
                  </pic:blipFill>
                  <pic:spPr>
                    <a:xfrm>
                      <a:off x="0" y="0"/>
                      <a:ext cx="5760000" cy="6918796"/>
                    </a:xfrm>
                    <a:prstGeom prst="rect">
                      <a:avLst/>
                    </a:prstGeom>
                  </pic:spPr>
                </pic:pic>
              </a:graphicData>
            </a:graphic>
          </wp:inline>
        </w:drawing>
      </w:r>
    </w:p>
    <w:p w14:paraId="00035C66" w14:textId="5508BF16" w:rsidR="00FD713F" w:rsidRPr="00746628" w:rsidRDefault="003836E0" w:rsidP="00AA456B">
      <w:pPr>
        <w:ind w:firstLineChars="0" w:firstLine="0"/>
        <w:jc w:val="center"/>
      </w:pPr>
      <w:r w:rsidRPr="00746628">
        <w:rPr>
          <w:rFonts w:hint="eastAsia"/>
        </w:rPr>
        <w:t>图</w:t>
      </w:r>
      <w:r w:rsidRPr="00746628">
        <w:rPr>
          <w:rFonts w:hint="eastAsia"/>
        </w:rPr>
        <w:t xml:space="preserve">1.1 </w:t>
      </w:r>
      <w:r w:rsidRPr="00746628">
        <w:rPr>
          <w:rFonts w:hint="eastAsia"/>
        </w:rPr>
        <w:t>研究框架</w:t>
      </w:r>
    </w:p>
    <w:p w14:paraId="1E7DE9F5" w14:textId="77777777" w:rsidR="008A092C" w:rsidRPr="00746628" w:rsidRDefault="008A092C" w:rsidP="00FD713F">
      <w:pPr>
        <w:spacing w:after="160" w:line="278" w:lineRule="auto"/>
        <w:ind w:firstLineChars="0" w:firstLine="0"/>
        <w:sectPr w:rsidR="008A092C" w:rsidRPr="00746628" w:rsidSect="008A092C">
          <w:headerReference w:type="default" r:id="rId21"/>
          <w:footerReference w:type="even" r:id="rId22"/>
          <w:footerReference w:type="default" r:id="rId23"/>
          <w:type w:val="continuous"/>
          <w:pgSz w:w="11906" w:h="16838"/>
          <w:pgMar w:top="1588" w:right="1418" w:bottom="1588" w:left="1418" w:header="1134" w:footer="1134" w:gutter="0"/>
          <w:pgNumType w:start="1"/>
          <w:cols w:space="425"/>
          <w:docGrid w:type="lines" w:linePitch="326"/>
        </w:sectPr>
      </w:pPr>
    </w:p>
    <w:p w14:paraId="36C8F3FB" w14:textId="77777777" w:rsidR="00433A86" w:rsidRPr="00746628" w:rsidRDefault="00433A86" w:rsidP="00433A86">
      <w:pPr>
        <w:ind w:firstLine="480"/>
      </w:pPr>
      <w:bookmarkStart w:id="88" w:name="_Toc193879510"/>
      <w:bookmarkStart w:id="89" w:name="_Toc193879769"/>
    </w:p>
    <w:p w14:paraId="3FDF7CA2" w14:textId="2AE88F29" w:rsidR="009C0F51" w:rsidRPr="00746628" w:rsidRDefault="009C0F51" w:rsidP="00433A86">
      <w:pPr>
        <w:pStyle w:val="af7"/>
      </w:pPr>
      <w:bookmarkStart w:id="90" w:name="_Toc196582899"/>
      <w:r w:rsidRPr="00746628">
        <w:rPr>
          <w:rFonts w:hint="eastAsia"/>
        </w:rPr>
        <w:t>第</w:t>
      </w:r>
      <w:r w:rsidRPr="00746628">
        <w:rPr>
          <w:rFonts w:hint="eastAsia"/>
        </w:rPr>
        <w:t>2</w:t>
      </w:r>
      <w:r w:rsidRPr="00746628">
        <w:rPr>
          <w:rFonts w:hint="eastAsia"/>
        </w:rPr>
        <w:t>章</w:t>
      </w:r>
      <w:r w:rsidRPr="00746628">
        <w:rPr>
          <w:rFonts w:hint="eastAsia"/>
        </w:rPr>
        <w:t xml:space="preserve"> </w:t>
      </w:r>
      <w:r w:rsidRPr="00746628">
        <w:rPr>
          <w:rFonts w:hint="eastAsia"/>
        </w:rPr>
        <w:t>概念界定与理论基础</w:t>
      </w:r>
      <w:bookmarkEnd w:id="88"/>
      <w:bookmarkEnd w:id="89"/>
      <w:bookmarkEnd w:id="90"/>
    </w:p>
    <w:p w14:paraId="384D6873" w14:textId="77777777" w:rsidR="00433A86" w:rsidRPr="00746628" w:rsidRDefault="00433A86" w:rsidP="00AB0279">
      <w:pPr>
        <w:spacing w:line="0" w:lineRule="atLeast"/>
        <w:ind w:firstLine="480"/>
      </w:pPr>
    </w:p>
    <w:p w14:paraId="7BBD17DB" w14:textId="3EA577DA" w:rsidR="009C0F51" w:rsidRPr="00746628" w:rsidRDefault="009C0F51" w:rsidP="00B97D8B">
      <w:pPr>
        <w:pStyle w:val="af9"/>
        <w:spacing w:before="163" w:after="163"/>
      </w:pPr>
      <w:bookmarkStart w:id="91" w:name="_Toc193879511"/>
      <w:bookmarkStart w:id="92" w:name="_Toc193879770"/>
      <w:bookmarkStart w:id="93" w:name="_Toc196582900"/>
      <w:r w:rsidRPr="00746628">
        <w:rPr>
          <w:rFonts w:hint="eastAsia"/>
        </w:rPr>
        <w:t xml:space="preserve">2.1 </w:t>
      </w:r>
      <w:bookmarkStart w:id="94" w:name="_Hlk192015129"/>
      <w:r w:rsidRPr="00746628">
        <w:rPr>
          <w:rFonts w:hint="eastAsia"/>
        </w:rPr>
        <w:t>电商概念界定</w:t>
      </w:r>
      <w:bookmarkEnd w:id="91"/>
      <w:bookmarkEnd w:id="92"/>
      <w:bookmarkEnd w:id="93"/>
      <w:bookmarkEnd w:id="94"/>
    </w:p>
    <w:p w14:paraId="369083FD" w14:textId="77777777" w:rsidR="00531500" w:rsidRPr="00746628" w:rsidRDefault="009C0F51" w:rsidP="00B97D8B">
      <w:pPr>
        <w:pStyle w:val="afb"/>
        <w:spacing w:before="163" w:after="163"/>
      </w:pPr>
      <w:bookmarkStart w:id="95" w:name="_Toc196582901"/>
      <w:bookmarkStart w:id="96" w:name="_Toc193879512"/>
      <w:bookmarkStart w:id="97" w:name="_Toc193879771"/>
      <w:r w:rsidRPr="00746628">
        <w:rPr>
          <w:rFonts w:hint="eastAsia"/>
        </w:rPr>
        <w:t xml:space="preserve">2.1.1 </w:t>
      </w:r>
      <w:bookmarkStart w:id="98" w:name="_Hlk192015142"/>
      <w:r w:rsidR="00531500" w:rsidRPr="00746628">
        <w:rPr>
          <w:rFonts w:hint="eastAsia"/>
        </w:rPr>
        <w:t>电商物流网络</w:t>
      </w:r>
      <w:bookmarkEnd w:id="95"/>
    </w:p>
    <w:p w14:paraId="0EA143BC" w14:textId="7BA9CFFF" w:rsidR="00A229C4" w:rsidRPr="00746628" w:rsidRDefault="00A229C4" w:rsidP="00D7261D">
      <w:pPr>
        <w:ind w:firstLine="480"/>
      </w:pPr>
      <w:bookmarkStart w:id="99" w:name="_Hlk195998479"/>
      <w:r w:rsidRPr="00746628">
        <w:rPr>
          <w:rFonts w:hint="eastAsia"/>
        </w:rPr>
        <w:t>电商物流网络</w:t>
      </w:r>
      <w:bookmarkEnd w:id="99"/>
      <w:r w:rsidRPr="00746628">
        <w:rPr>
          <w:rFonts w:hint="eastAsia"/>
        </w:rPr>
        <w:t>是指在电子商务环境下，通过信息技术和物流技术相结合，实现商品从供应商到消费者手中的全过程管理</w:t>
      </w:r>
      <w:r w:rsidRPr="00746628">
        <w:fldChar w:fldCharType="begin"/>
      </w:r>
      <w:r w:rsidR="00FC2FE6" w:rsidRPr="00746628">
        <w:instrText xml:space="preserve"> ADDIN ZOTERO_ITEM CSL_CITATION {"citationID":"BWeivC5e","properties":{"formattedCitation":"\\super [33]\\nosupersub{}","plainCitation":"[33]","noteIndex":0},"citationItems":[{"id":161,"uris":["http://zotero.org/users/16972302/items/MIM44A8A"],"itemData":</w:instrText>
      </w:r>
      <w:r w:rsidR="00FC2FE6" w:rsidRPr="00746628">
        <w:rPr>
          <w:rFonts w:hint="eastAsia"/>
        </w:rPr>
        <w:instrText>{"id":161,"type":"document","title":"</w:instrText>
      </w:r>
      <w:r w:rsidR="00FC2FE6" w:rsidRPr="00746628">
        <w:rPr>
          <w:rFonts w:hint="eastAsia"/>
        </w:rPr>
        <w:instrText>中国电子商务物流发展综述</w:instrText>
      </w:r>
      <w:r w:rsidR="00FC2FE6" w:rsidRPr="00746628">
        <w:rPr>
          <w:rFonts w:hint="eastAsia"/>
        </w:rPr>
        <w:instrText>_</w:instrText>
      </w:r>
      <w:r w:rsidR="00FC2FE6" w:rsidRPr="00746628">
        <w:rPr>
          <w:rFonts w:hint="eastAsia"/>
        </w:rPr>
        <w:instrText>房殿军</w:instrText>
      </w:r>
      <w:r w:rsidR="00FC2FE6" w:rsidRPr="00746628">
        <w:rPr>
          <w:rFonts w:hint="eastAsia"/>
        </w:rPr>
        <w:instrText xml:space="preserve">"}}],"schema":"https://github.com/citation-style-language/schema/raw/master/csl-citation.json"} </w:instrText>
      </w:r>
      <w:r w:rsidRPr="00746628">
        <w:fldChar w:fldCharType="separate"/>
      </w:r>
      <w:r w:rsidR="00FC2FE6" w:rsidRPr="00746628">
        <w:rPr>
          <w:vertAlign w:val="superscript"/>
        </w:rPr>
        <w:t>[33]</w:t>
      </w:r>
      <w:r w:rsidRPr="00746628">
        <w:fldChar w:fldCharType="end"/>
      </w:r>
      <w:r w:rsidR="001662D2" w:rsidRPr="00746628">
        <w:rPr>
          <w:rFonts w:hint="eastAsia"/>
        </w:rPr>
        <w:t>。</w:t>
      </w:r>
      <w:r w:rsidRPr="00746628">
        <w:rPr>
          <w:rFonts w:hint="eastAsia"/>
        </w:rPr>
        <w:t>它包括了订单处理、仓储管理、运输管理、配送管理等多个环节，旨在通过优化这些环节，提高供应链的效率和响应速度，降低物流成本，提升供应链履约能力。</w:t>
      </w:r>
      <w:r w:rsidR="001662D2" w:rsidRPr="00746628">
        <w:rPr>
          <w:rFonts w:hint="eastAsia"/>
        </w:rPr>
        <w:t>电商物流网络的最终目标是提高供应链履约能力，确保商品能够按时、按量、按质地送达消费者手中，满足消费者的需求</w:t>
      </w:r>
      <w:r w:rsidR="001662D2" w:rsidRPr="00746628">
        <w:fldChar w:fldCharType="begin"/>
      </w:r>
      <w:r w:rsidR="00FC2FE6" w:rsidRPr="00746628">
        <w:instrText xml:space="preserve"> ADDIN ZOTERO_ITEM CSL_CITATION {"citationID":"Axgw8e6U","properties":{"formattedCitation":"\\super [34]\\nosupersub{}","plainCitation":"[34]","noteIndex":0},"citationItems":[{"id":162,"uris":["http://zotero.org/users/16972302/items/9CT45MMR"],"itemData":</w:instrText>
      </w:r>
      <w:r w:rsidR="00FC2FE6" w:rsidRPr="00746628">
        <w:rPr>
          <w:rFonts w:hint="eastAsia"/>
        </w:rPr>
        <w:instrText>{"id":162,"type":"document","title":"</w:instrText>
      </w:r>
      <w:r w:rsidR="00FC2FE6" w:rsidRPr="00746628">
        <w:rPr>
          <w:rFonts w:hint="eastAsia"/>
        </w:rPr>
        <w:instrText>物流网络</w:instrText>
      </w:r>
      <w:r w:rsidR="00FC2FE6" w:rsidRPr="00746628">
        <w:rPr>
          <w:rFonts w:hint="eastAsia"/>
        </w:rPr>
        <w:instrText>,</w:instrText>
      </w:r>
      <w:r w:rsidR="00FC2FE6" w:rsidRPr="00746628">
        <w:rPr>
          <w:rFonts w:hint="eastAsia"/>
        </w:rPr>
        <w:instrText>电商新布局</w:instrText>
      </w:r>
      <w:r w:rsidR="00FC2FE6" w:rsidRPr="00746628">
        <w:rPr>
          <w:rFonts w:hint="eastAsia"/>
        </w:rPr>
        <w:instrText>_</w:instrText>
      </w:r>
      <w:r w:rsidR="00FC2FE6" w:rsidRPr="00746628">
        <w:rPr>
          <w:rFonts w:hint="eastAsia"/>
        </w:rPr>
        <w:instrText>阮晓东</w:instrText>
      </w:r>
      <w:r w:rsidR="00FC2FE6" w:rsidRPr="00746628">
        <w:rPr>
          <w:rFonts w:hint="eastAsia"/>
        </w:rPr>
        <w:instrText xml:space="preserve">"}}],"schema":"https://github.com/citation-style-language/schema/raw/master/csl-citation.json"} </w:instrText>
      </w:r>
      <w:r w:rsidR="001662D2" w:rsidRPr="00746628">
        <w:fldChar w:fldCharType="separate"/>
      </w:r>
      <w:r w:rsidR="00FC2FE6" w:rsidRPr="00746628">
        <w:rPr>
          <w:vertAlign w:val="superscript"/>
        </w:rPr>
        <w:t>[34]</w:t>
      </w:r>
      <w:r w:rsidR="001662D2" w:rsidRPr="00746628">
        <w:fldChar w:fldCharType="end"/>
      </w:r>
      <w:r w:rsidR="001662D2" w:rsidRPr="00746628">
        <w:rPr>
          <w:rFonts w:hint="eastAsia"/>
        </w:rPr>
        <w:t>。</w:t>
      </w:r>
    </w:p>
    <w:p w14:paraId="204937ED" w14:textId="3ADE1D37" w:rsidR="009C0F51" w:rsidRPr="00746628" w:rsidRDefault="00A229C4" w:rsidP="00B97D8B">
      <w:pPr>
        <w:pStyle w:val="afb"/>
        <w:spacing w:before="163" w:after="163"/>
      </w:pPr>
      <w:bookmarkStart w:id="100" w:name="_Toc196582902"/>
      <w:bookmarkEnd w:id="96"/>
      <w:bookmarkEnd w:id="97"/>
      <w:bookmarkEnd w:id="98"/>
      <w:r w:rsidRPr="00746628">
        <w:rPr>
          <w:rFonts w:hint="eastAsia"/>
        </w:rPr>
        <w:t xml:space="preserve">2.1.2 </w:t>
      </w:r>
      <w:bookmarkStart w:id="101" w:name="_Hlk196058397"/>
      <w:r w:rsidRPr="00746628">
        <w:rPr>
          <w:rFonts w:hint="eastAsia"/>
        </w:rPr>
        <w:t>运输线路</w:t>
      </w:r>
      <w:r w:rsidR="00EF284C" w:rsidRPr="00746628">
        <w:rPr>
          <w:rFonts w:hint="eastAsia"/>
        </w:rPr>
        <w:t>调度</w:t>
      </w:r>
      <w:bookmarkEnd w:id="100"/>
      <w:bookmarkEnd w:id="101"/>
    </w:p>
    <w:p w14:paraId="19EF4873" w14:textId="1FA7C2B2" w:rsidR="009C0F51" w:rsidRPr="00746628" w:rsidRDefault="00FC2FE6" w:rsidP="00D7261D">
      <w:pPr>
        <w:ind w:firstLine="480"/>
      </w:pPr>
      <w:r w:rsidRPr="00746628">
        <w:rPr>
          <w:rFonts w:hint="eastAsia"/>
        </w:rPr>
        <w:t>物流运输线路调度是指在物流系统中，通过科学的方法和技术手段，对运输线路和车辆的安排进行规划、优化和动态调整，以实现货物从起点到终点的有效运输</w:t>
      </w:r>
      <w:r w:rsidR="00A6194B" w:rsidRPr="00746628">
        <w:fldChar w:fldCharType="begin"/>
      </w:r>
      <w:r w:rsidR="00A6194B" w:rsidRPr="00746628">
        <w:instrText xml:space="preserve"> ADDIN ZOTERO_ITEM CSL_CITATION {"citationID":"wjtAjwsR","properties":{"formattedCitation":"\\super [35]\\nosupersub{}","plainCitation":"[35]","noteIndex":0},"citationItems":[{"id":205,"uris":["http://zotero.org/users/16972302/items/BDADDCG4"],"itemData":</w:instrText>
      </w:r>
      <w:r w:rsidR="00A6194B" w:rsidRPr="00746628">
        <w:rPr>
          <w:rFonts w:hint="eastAsia"/>
        </w:rPr>
        <w:instrText>{"id":205,"type":"document","title":"</w:instrText>
      </w:r>
      <w:r w:rsidR="00A6194B" w:rsidRPr="00746628">
        <w:rPr>
          <w:rFonts w:hint="eastAsia"/>
        </w:rPr>
        <w:instrText>城市公交调度优化方法研究</w:instrText>
      </w:r>
      <w:r w:rsidR="00A6194B" w:rsidRPr="00746628">
        <w:rPr>
          <w:rFonts w:hint="eastAsia"/>
        </w:rPr>
        <w:instrText>_</w:instrText>
      </w:r>
      <w:r w:rsidR="00A6194B" w:rsidRPr="00746628">
        <w:rPr>
          <w:rFonts w:hint="eastAsia"/>
        </w:rPr>
        <w:instrText>覃运梅</w:instrText>
      </w:r>
      <w:r w:rsidR="00A6194B" w:rsidRPr="00746628">
        <w:rPr>
          <w:rFonts w:hint="eastAsia"/>
        </w:rPr>
        <w:instrText xml:space="preserve">"}}],"schema":"https://github.com/citation-style-language/schema/raw/master/csl-citation.json"} </w:instrText>
      </w:r>
      <w:r w:rsidR="00A6194B" w:rsidRPr="00746628">
        <w:fldChar w:fldCharType="separate"/>
      </w:r>
      <w:r w:rsidR="00A6194B" w:rsidRPr="00746628">
        <w:rPr>
          <w:vertAlign w:val="superscript"/>
        </w:rPr>
        <w:t>[35]</w:t>
      </w:r>
      <w:r w:rsidR="00A6194B" w:rsidRPr="00746628">
        <w:fldChar w:fldCharType="end"/>
      </w:r>
      <w:r w:rsidRPr="00746628">
        <w:rPr>
          <w:rFonts w:hint="eastAsia"/>
        </w:rPr>
        <w:t>。其核心目标是提高运输效率、降低运营成本、缩短配送时间，同时满足客户需求和应对各种约束条件，</w:t>
      </w:r>
      <w:r w:rsidR="00A6194B" w:rsidRPr="00746628">
        <w:rPr>
          <w:rFonts w:hint="eastAsia"/>
        </w:rPr>
        <w:t>例如</w:t>
      </w:r>
      <w:r w:rsidRPr="00746628">
        <w:rPr>
          <w:rFonts w:hint="eastAsia"/>
        </w:rPr>
        <w:t>交通状况、车辆容量、时间窗口</w:t>
      </w:r>
      <w:r w:rsidR="002812C1" w:rsidRPr="00746628">
        <w:rPr>
          <w:rFonts w:hint="eastAsia"/>
        </w:rPr>
        <w:t>。</w:t>
      </w:r>
      <w:r w:rsidR="00A6194B" w:rsidRPr="00746628">
        <w:rPr>
          <w:rFonts w:hint="eastAsia"/>
        </w:rPr>
        <w:t>物流运输线路调度涉及线路规划、车辆调度、动态调整等关键要素。针对动态调整，指的是在运输过程中，针对突发事件，实时调整线路和调度方案，以保障运输的连续性和效率。常借助传统优化算法（如网络流算法、混合整数规划）、智能化方法（如遗传算法、强化学习、图神经网络）以及实时数据（如物联网、</w:t>
      </w:r>
      <w:r w:rsidR="00A6194B" w:rsidRPr="00746628">
        <w:rPr>
          <w:rFonts w:hint="eastAsia"/>
        </w:rPr>
        <w:t>GPS</w:t>
      </w:r>
      <w:r w:rsidR="00A6194B" w:rsidRPr="00746628">
        <w:rPr>
          <w:rFonts w:hint="eastAsia"/>
        </w:rPr>
        <w:t>）来实现调度优化。</w:t>
      </w:r>
    </w:p>
    <w:p w14:paraId="33F3533E" w14:textId="77777777" w:rsidR="009C0F51" w:rsidRPr="00746628" w:rsidRDefault="009C0F51" w:rsidP="00B97D8B">
      <w:pPr>
        <w:pStyle w:val="afb"/>
        <w:spacing w:before="163" w:after="163"/>
      </w:pPr>
      <w:bookmarkStart w:id="102" w:name="_Toc193879513"/>
      <w:bookmarkStart w:id="103" w:name="_Toc193879772"/>
      <w:bookmarkStart w:id="104" w:name="_Toc196582903"/>
      <w:r w:rsidRPr="00746628">
        <w:rPr>
          <w:rFonts w:hint="eastAsia"/>
        </w:rPr>
        <w:t xml:space="preserve">2.1.2 </w:t>
      </w:r>
      <w:r w:rsidRPr="00746628">
        <w:rPr>
          <w:rFonts w:hint="eastAsia"/>
        </w:rPr>
        <w:t>电商货量</w:t>
      </w:r>
      <w:bookmarkEnd w:id="102"/>
      <w:bookmarkEnd w:id="103"/>
      <w:bookmarkEnd w:id="104"/>
    </w:p>
    <w:p w14:paraId="42689363" w14:textId="6FA530A3" w:rsidR="002812C1" w:rsidRPr="00746628" w:rsidRDefault="002812C1" w:rsidP="00D7261D">
      <w:pPr>
        <w:ind w:firstLine="480"/>
      </w:pPr>
      <w:r w:rsidRPr="00746628">
        <w:rPr>
          <w:rFonts w:hint="eastAsia"/>
        </w:rPr>
        <w:t>电商货量是指在电商平台上，消费者通过在线购物产生的订单数量和货物体积</w:t>
      </w:r>
      <w:r w:rsidR="00414D4F" w:rsidRPr="00746628">
        <w:fldChar w:fldCharType="begin"/>
      </w:r>
      <w:r w:rsidR="00A6194B" w:rsidRPr="00746628">
        <w:instrText xml:space="preserve"> ADDIN ZOTERO_ITEM CSL_CITATION {"citationID":"A1jdpgj8","properties":{"formattedCitation":"\\super [36]\\nosupersub{}","plainCitation":"[36]","noteIndex":0},"citationItems":[{"id":163,"uris":["http://zotero.org/users/16972302/items/ICQC8N7P"],"itemData":</w:instrText>
      </w:r>
      <w:r w:rsidR="00A6194B" w:rsidRPr="00746628">
        <w:rPr>
          <w:rFonts w:hint="eastAsia"/>
        </w:rPr>
        <w:instrText>{"id":163,"type":"document","title":"</w:instrText>
      </w:r>
      <w:r w:rsidR="00A6194B" w:rsidRPr="00746628">
        <w:rPr>
          <w:rFonts w:hint="eastAsia"/>
        </w:rPr>
        <w:instrText>物流与电商企业结合的物流网络外部性探究</w:instrText>
      </w:r>
      <w:r w:rsidR="00A6194B" w:rsidRPr="00746628">
        <w:rPr>
          <w:rFonts w:hint="eastAsia"/>
        </w:rPr>
        <w:instrText>_</w:instrText>
      </w:r>
      <w:r w:rsidR="00A6194B" w:rsidRPr="00746628">
        <w:rPr>
          <w:rFonts w:hint="eastAsia"/>
        </w:rPr>
        <w:instrText>王东</w:instrText>
      </w:r>
      <w:r w:rsidR="00A6194B" w:rsidRPr="00746628">
        <w:rPr>
          <w:rFonts w:hint="eastAsia"/>
        </w:rPr>
        <w:instrText xml:space="preserve">"}}],"schema":"https://github.com/citation-style-language/schema/raw/master/csl-citation.json"} </w:instrText>
      </w:r>
      <w:r w:rsidR="00414D4F" w:rsidRPr="00746628">
        <w:fldChar w:fldCharType="separate"/>
      </w:r>
      <w:r w:rsidR="00A6194B" w:rsidRPr="00746628">
        <w:rPr>
          <w:vertAlign w:val="superscript"/>
        </w:rPr>
        <w:t>[36]</w:t>
      </w:r>
      <w:r w:rsidR="00414D4F" w:rsidRPr="00746628">
        <w:fldChar w:fldCharType="end"/>
      </w:r>
      <w:r w:rsidR="00A6194B" w:rsidRPr="00746628">
        <w:rPr>
          <w:rFonts w:hint="eastAsia"/>
        </w:rPr>
        <w:t>。这</w:t>
      </w:r>
      <w:r w:rsidRPr="00746628">
        <w:rPr>
          <w:rFonts w:hint="eastAsia"/>
        </w:rPr>
        <w:t>电商物流网络管理的核心对象，直接影响到物流网络的设计、运营和优化。</w:t>
      </w:r>
      <w:bookmarkStart w:id="105" w:name="_Hlk192015366"/>
      <w:r w:rsidRPr="00746628">
        <w:rPr>
          <w:rFonts w:hint="eastAsia"/>
        </w:rPr>
        <w:t>在本研究中，通过对电商货量的深入分析和预测，结合</w:t>
      </w:r>
      <w:r w:rsidR="00D74DCE" w:rsidRPr="00746628">
        <w:rPr>
          <w:rFonts w:hint="eastAsia"/>
        </w:rPr>
        <w:t>X</w:t>
      </w:r>
      <w:r w:rsidR="00D74DCE" w:rsidRPr="00746628">
        <w:rPr>
          <w:rFonts w:hint="eastAsia"/>
        </w:rPr>
        <w:t>电商</w:t>
      </w:r>
      <w:r w:rsidRPr="00746628">
        <w:rPr>
          <w:rFonts w:hint="eastAsia"/>
        </w:rPr>
        <w:t>公司的实际情况，旨在建立一个高效的需求预测模型，并基于此优化运输线路，提高供应链履约能力，降低物流成本</w:t>
      </w:r>
      <w:bookmarkEnd w:id="105"/>
      <w:r w:rsidR="001662D2" w:rsidRPr="00746628">
        <w:rPr>
          <w:rFonts w:hint="eastAsia"/>
        </w:rPr>
        <w:t>，提高运营效率</w:t>
      </w:r>
      <w:r w:rsidRPr="00746628">
        <w:rPr>
          <w:rFonts w:hint="eastAsia"/>
        </w:rPr>
        <w:t>。其特点主</w:t>
      </w:r>
      <w:r w:rsidR="001662D2" w:rsidRPr="00746628">
        <w:rPr>
          <w:rFonts w:hint="eastAsia"/>
        </w:rPr>
        <w:t>体现在</w:t>
      </w:r>
      <w:r w:rsidRPr="00746628">
        <w:rPr>
          <w:rFonts w:hint="eastAsia"/>
        </w:rPr>
        <w:t>波动性</w:t>
      </w:r>
      <w:r w:rsidR="001662D2" w:rsidRPr="00746628">
        <w:rPr>
          <w:rFonts w:hint="eastAsia"/>
        </w:rPr>
        <w:t>、</w:t>
      </w:r>
      <w:r w:rsidRPr="00746628">
        <w:rPr>
          <w:rFonts w:hint="eastAsia"/>
        </w:rPr>
        <w:t>时效性</w:t>
      </w:r>
      <w:r w:rsidR="001662D2" w:rsidRPr="00746628">
        <w:rPr>
          <w:rFonts w:hint="eastAsia"/>
        </w:rPr>
        <w:t>和</w:t>
      </w:r>
      <w:r w:rsidRPr="00746628">
        <w:rPr>
          <w:rFonts w:hint="eastAsia"/>
        </w:rPr>
        <w:t>数据驱动</w:t>
      </w:r>
      <w:r w:rsidR="001662D2" w:rsidRPr="00746628">
        <w:rPr>
          <w:rFonts w:hint="eastAsia"/>
        </w:rPr>
        <w:t>三方面</w:t>
      </w:r>
      <w:r w:rsidR="00FC2FE6" w:rsidRPr="00746628">
        <w:rPr>
          <w:rFonts w:hint="eastAsia"/>
        </w:rPr>
        <w:t>。</w:t>
      </w:r>
      <w:r w:rsidR="00FA17D7" w:rsidRPr="00746628">
        <w:rPr>
          <w:rFonts w:hint="eastAsia"/>
        </w:rPr>
        <w:t>波动性主要来自促销活动、节假日效应和平台流量分层等外生冲击，时效性体现在消费者对“次日达”“当日达”服务的期望不断提高，货量分布随时间窗口迅速迁移，数据驱动属性则为深度学习模型提供持续迭代的样本流。</w:t>
      </w:r>
    </w:p>
    <w:p w14:paraId="18CD4AB1" w14:textId="007534B7" w:rsidR="009C0F51" w:rsidRPr="00746628" w:rsidRDefault="009C0F51" w:rsidP="00B97D8B">
      <w:pPr>
        <w:pStyle w:val="af9"/>
        <w:spacing w:before="163" w:after="163"/>
      </w:pPr>
      <w:bookmarkStart w:id="106" w:name="_Toc193879514"/>
      <w:bookmarkStart w:id="107" w:name="_Toc193879773"/>
      <w:bookmarkStart w:id="108" w:name="_Toc196582904"/>
      <w:r w:rsidRPr="00746628">
        <w:rPr>
          <w:rFonts w:hint="eastAsia"/>
        </w:rPr>
        <w:lastRenderedPageBreak/>
        <w:t xml:space="preserve">2.2 </w:t>
      </w:r>
      <w:r w:rsidRPr="00746628">
        <w:rPr>
          <w:rFonts w:hint="eastAsia"/>
        </w:rPr>
        <w:t>相关理论</w:t>
      </w:r>
      <w:bookmarkEnd w:id="106"/>
      <w:bookmarkEnd w:id="107"/>
      <w:r w:rsidR="0048250E" w:rsidRPr="00746628">
        <w:rPr>
          <w:rFonts w:hint="eastAsia"/>
        </w:rPr>
        <w:t>介绍</w:t>
      </w:r>
      <w:bookmarkEnd w:id="108"/>
    </w:p>
    <w:p w14:paraId="16B721A0" w14:textId="6EF752A7" w:rsidR="009C0F51" w:rsidRPr="00746628" w:rsidRDefault="009C0F51" w:rsidP="00B97D8B">
      <w:pPr>
        <w:pStyle w:val="afb"/>
        <w:spacing w:before="163" w:after="163"/>
      </w:pPr>
      <w:bookmarkStart w:id="109" w:name="_Toc193879515"/>
      <w:bookmarkStart w:id="110" w:name="_Toc193879774"/>
      <w:bookmarkStart w:id="111" w:name="_Toc196582905"/>
      <w:r w:rsidRPr="00746628">
        <w:rPr>
          <w:rFonts w:hint="eastAsia"/>
        </w:rPr>
        <w:t xml:space="preserve">2.2.1 </w:t>
      </w:r>
      <w:bookmarkStart w:id="112" w:name="_Hlk192015415"/>
      <w:r w:rsidR="00983BD6" w:rsidRPr="00746628">
        <w:rPr>
          <w:rFonts w:hint="eastAsia"/>
        </w:rPr>
        <w:t>IPSO</w:t>
      </w:r>
      <w:r w:rsidR="003A276E" w:rsidRPr="00746628">
        <w:rPr>
          <w:rFonts w:hint="eastAsia"/>
        </w:rPr>
        <w:t>模型</w:t>
      </w:r>
      <w:r w:rsidRPr="00746628">
        <w:rPr>
          <w:rFonts w:hint="eastAsia"/>
        </w:rPr>
        <w:t>理论</w:t>
      </w:r>
      <w:bookmarkEnd w:id="109"/>
      <w:bookmarkEnd w:id="110"/>
      <w:bookmarkEnd w:id="111"/>
    </w:p>
    <w:p w14:paraId="4496EE85" w14:textId="0D500AFD" w:rsidR="0006220A" w:rsidRPr="00746628" w:rsidRDefault="0006220A" w:rsidP="00D7261D">
      <w:pPr>
        <w:ind w:firstLine="480"/>
      </w:pPr>
      <w:bookmarkStart w:id="113" w:name="_Hlk195999327"/>
      <w:r w:rsidRPr="00746628">
        <w:rPr>
          <w:rFonts w:hint="eastAsia"/>
        </w:rPr>
        <w:t>粒子群优化</w:t>
      </w:r>
      <w:bookmarkEnd w:id="113"/>
      <w:r w:rsidRPr="00746628">
        <w:rPr>
          <w:rFonts w:hint="eastAsia"/>
        </w:rPr>
        <w:t>（</w:t>
      </w:r>
      <w:r w:rsidRPr="00746628">
        <w:rPr>
          <w:rFonts w:hint="eastAsia"/>
        </w:rPr>
        <w:t>PSO</w:t>
      </w:r>
      <w:r w:rsidRPr="00746628">
        <w:rPr>
          <w:rFonts w:hint="eastAsia"/>
        </w:rPr>
        <w:t>）算法是一种基于群体智能的启发式全局优化方法，其灵感来源于鸟群觅食行为，已在众多高维非凸优化问题中得到广泛应用</w:t>
      </w:r>
      <w:r w:rsidR="001A6EA7" w:rsidRPr="00746628">
        <w:fldChar w:fldCharType="begin"/>
      </w:r>
      <w:r w:rsidR="00A6194B" w:rsidRPr="00746628">
        <w:instrText xml:space="preserve"> ADDIN ZOTERO_ITEM CSL_CITATION {"citationID":"a8FYIDCt","properties":{"formattedCitation":"\\super [37]\\nosupersub{}","plainCitation":"[37]","noteIndex":0},"citationItems":[{"id":165,"uris":["http://zotero.org/users/16972302/items/NRSPE9K7"],"itemData":</w:instrText>
      </w:r>
      <w:r w:rsidR="00A6194B" w:rsidRPr="00746628">
        <w:rPr>
          <w:rFonts w:hint="eastAsia"/>
        </w:rPr>
        <w:instrText>{"id":165,"type":"document","title":"</w:instrText>
      </w:r>
      <w:r w:rsidR="00A6194B" w:rsidRPr="00746628">
        <w:rPr>
          <w:rFonts w:hint="eastAsia"/>
        </w:rPr>
        <w:instrText>改进遗传算法与粒子群优化算法及其对比分析</w:instrText>
      </w:r>
      <w:r w:rsidR="00A6194B" w:rsidRPr="00746628">
        <w:rPr>
          <w:rFonts w:hint="eastAsia"/>
        </w:rPr>
        <w:instrText>_</w:instrText>
      </w:r>
      <w:r w:rsidR="00A6194B" w:rsidRPr="00746628">
        <w:rPr>
          <w:rFonts w:hint="eastAsia"/>
        </w:rPr>
        <w:instrText>任斌</w:instrText>
      </w:r>
      <w:r w:rsidR="00A6194B" w:rsidRPr="00746628">
        <w:rPr>
          <w:rFonts w:hint="eastAsia"/>
        </w:rPr>
        <w:instrText xml:space="preserve">"}}],"schema":"https://github.com/citation-style-language/schema/raw/master/csl-citation.json"} </w:instrText>
      </w:r>
      <w:r w:rsidR="001A6EA7" w:rsidRPr="00746628">
        <w:fldChar w:fldCharType="separate"/>
      </w:r>
      <w:r w:rsidR="00A6194B" w:rsidRPr="00746628">
        <w:rPr>
          <w:vertAlign w:val="superscript"/>
        </w:rPr>
        <w:t>[37]</w:t>
      </w:r>
      <w:r w:rsidR="001A6EA7" w:rsidRPr="00746628">
        <w:fldChar w:fldCharType="end"/>
      </w:r>
      <w:r w:rsidR="00A6194B" w:rsidRPr="00746628">
        <w:rPr>
          <w:rFonts w:hint="eastAsia"/>
        </w:rPr>
        <w:t>。</w:t>
      </w:r>
      <w:r w:rsidRPr="00746628">
        <w:rPr>
          <w:rFonts w:hint="eastAsia"/>
        </w:rPr>
        <w:t>然而，在实际的深度学习超参数调优问题中，由于参数空间复杂且搜索空间维数较高，传统</w:t>
      </w:r>
      <w:r w:rsidRPr="00746628">
        <w:rPr>
          <w:rFonts w:hint="eastAsia"/>
        </w:rPr>
        <w:t>PSO</w:t>
      </w:r>
      <w:r w:rsidRPr="00746628">
        <w:rPr>
          <w:rFonts w:hint="eastAsia"/>
        </w:rPr>
        <w:t>容易陷入局部最优解且收敛速度较慢。为此，本文在传统</w:t>
      </w:r>
      <w:r w:rsidRPr="00746628">
        <w:rPr>
          <w:rFonts w:hint="eastAsia"/>
        </w:rPr>
        <w:t>PSO</w:t>
      </w:r>
      <w:r w:rsidRPr="00746628">
        <w:rPr>
          <w:rFonts w:hint="eastAsia"/>
        </w:rPr>
        <w:t>基础上进行了改进，提出了改进型</w:t>
      </w:r>
      <w:r w:rsidRPr="00746628">
        <w:rPr>
          <w:rFonts w:hint="eastAsia"/>
        </w:rPr>
        <w:t>PSO</w:t>
      </w:r>
      <w:r w:rsidRPr="00746628">
        <w:rPr>
          <w:rFonts w:hint="eastAsia"/>
        </w:rPr>
        <w:t>（</w:t>
      </w:r>
      <w:r w:rsidRPr="00746628">
        <w:rPr>
          <w:rFonts w:hint="eastAsia"/>
        </w:rPr>
        <w:t>IPSO</w:t>
      </w:r>
      <w:r w:rsidRPr="00746628">
        <w:rPr>
          <w:rFonts w:hint="eastAsia"/>
        </w:rPr>
        <w:t>）算法，用于优化</w:t>
      </w:r>
      <w:r w:rsidRPr="00746628">
        <w:rPr>
          <w:rFonts w:hint="eastAsia"/>
        </w:rPr>
        <w:t>ALSTM</w:t>
      </w:r>
      <w:r w:rsidRPr="00746628">
        <w:rPr>
          <w:rFonts w:hint="eastAsia"/>
        </w:rPr>
        <w:t>模型的超参数组合，从而提高预测模型的整体性能。</w:t>
      </w:r>
    </w:p>
    <w:p w14:paraId="5C23A49F" w14:textId="061DF2D5" w:rsidR="003A276E" w:rsidRPr="00746628" w:rsidRDefault="0006220A" w:rsidP="00D7261D">
      <w:pPr>
        <w:ind w:firstLine="480"/>
      </w:pPr>
      <w:r w:rsidRPr="00746628">
        <w:rPr>
          <w:rFonts w:hint="eastAsia"/>
        </w:rPr>
        <w:t>IPSO</w:t>
      </w:r>
      <w:r w:rsidRPr="00746628">
        <w:rPr>
          <w:rFonts w:hint="eastAsia"/>
        </w:rPr>
        <w:t>算法的基本流程包括：初始化粒子群、定义适应度函数、引入动态惯性权重与动态加速因子、以及粒子速度与位置的更新。具体而言，首先在初始化阶段，为每个粒子设定初始位置和初始速度，其位置向量代表当前候选超参数组合，包括</w:t>
      </w:r>
      <w:r w:rsidRPr="00746628">
        <w:rPr>
          <w:rFonts w:hint="eastAsia"/>
        </w:rPr>
        <w:t>ALSTM</w:t>
      </w:r>
      <w:r w:rsidRPr="00746628">
        <w:rPr>
          <w:rFonts w:hint="eastAsia"/>
        </w:rPr>
        <w:t>单元数、</w:t>
      </w:r>
      <w:r w:rsidRPr="00746628">
        <w:rPr>
          <w:rFonts w:hint="eastAsia"/>
        </w:rPr>
        <w:t>Dropout</w:t>
      </w:r>
      <w:r w:rsidRPr="00746628">
        <w:rPr>
          <w:rFonts w:hint="eastAsia"/>
        </w:rPr>
        <w:t>率、学习率等。超参数直接决定了</w:t>
      </w:r>
      <w:r w:rsidRPr="00746628">
        <w:rPr>
          <w:rFonts w:hint="eastAsia"/>
        </w:rPr>
        <w:t>ALSTM</w:t>
      </w:r>
      <w:r w:rsidRPr="00746628">
        <w:rPr>
          <w:rFonts w:hint="eastAsia"/>
        </w:rPr>
        <w:t>网络的复杂度、正则化效果以及参数更新的幅度，对模型预测精度具有至关重要的影响</w:t>
      </w:r>
      <w:r w:rsidR="001A6EA7" w:rsidRPr="00746628">
        <w:fldChar w:fldCharType="begin"/>
      </w:r>
      <w:r w:rsidR="00A6194B" w:rsidRPr="00746628">
        <w:instrText xml:space="preserve"> ADDIN ZOTERO_ITEM CSL_CITATION {"citationID":"ngElPfSV","properties":{"formattedCitation":"\\super [38]\\nosupersub{}","plainCitation":"[38]","noteIndex":0},"citationItems":[{"id":166,"uris":["http://zotero.org/users/16972302/items/B2P6KSN2"],"itemData":</w:instrText>
      </w:r>
      <w:r w:rsidR="00A6194B" w:rsidRPr="00746628">
        <w:rPr>
          <w:rFonts w:hint="eastAsia"/>
        </w:rPr>
        <w:instrText>{"id":166,"type":"document","title":"</w:instrText>
      </w:r>
      <w:r w:rsidR="00A6194B" w:rsidRPr="00746628">
        <w:rPr>
          <w:rFonts w:hint="eastAsia"/>
        </w:rPr>
        <w:instrText>一类新颖的粒子群优化算法</w:instrText>
      </w:r>
      <w:r w:rsidR="00A6194B" w:rsidRPr="00746628">
        <w:rPr>
          <w:rFonts w:hint="eastAsia"/>
        </w:rPr>
        <w:instrText>_</w:instrText>
      </w:r>
      <w:r w:rsidR="00A6194B" w:rsidRPr="00746628">
        <w:rPr>
          <w:rFonts w:hint="eastAsia"/>
        </w:rPr>
        <w:instrText>王岁花</w:instrText>
      </w:r>
      <w:r w:rsidR="00A6194B" w:rsidRPr="00746628">
        <w:rPr>
          <w:rFonts w:hint="eastAsia"/>
        </w:rPr>
        <w:instrText xml:space="preserve">"}}],"schema":"https://github.com/citation-style-language/schema/raw/master/csl-citation.json"} </w:instrText>
      </w:r>
      <w:r w:rsidR="001A6EA7" w:rsidRPr="00746628">
        <w:fldChar w:fldCharType="separate"/>
      </w:r>
      <w:r w:rsidR="00A6194B" w:rsidRPr="00746628">
        <w:rPr>
          <w:rFonts w:eastAsiaTheme="minorEastAsia" w:cs="Times New Roman"/>
          <w:vertAlign w:val="superscript"/>
          <w14:ligatures w14:val="standardContextual"/>
        </w:rPr>
        <w:t>[38]</w:t>
      </w:r>
      <w:r w:rsidR="001A6EA7" w:rsidRPr="00746628">
        <w:fldChar w:fldCharType="end"/>
      </w:r>
      <w:r w:rsidRPr="00746628">
        <w:rPr>
          <w:rFonts w:hint="eastAsia"/>
        </w:rPr>
        <w:t>。</w:t>
      </w:r>
    </w:p>
    <w:p w14:paraId="0A91A8E2" w14:textId="22FF9F4D" w:rsidR="009C0F51" w:rsidRPr="00746628" w:rsidRDefault="009C0F51" w:rsidP="00B97D8B">
      <w:pPr>
        <w:pStyle w:val="afb"/>
        <w:spacing w:before="163" w:after="163"/>
      </w:pPr>
      <w:bookmarkStart w:id="114" w:name="_Toc193879516"/>
      <w:bookmarkStart w:id="115" w:name="_Toc193879775"/>
      <w:bookmarkStart w:id="116" w:name="_Toc196582906"/>
      <w:bookmarkEnd w:id="112"/>
      <w:r w:rsidRPr="00746628">
        <w:rPr>
          <w:rFonts w:hint="eastAsia"/>
        </w:rPr>
        <w:t>2.2.2</w:t>
      </w:r>
      <w:bookmarkStart w:id="117" w:name="_Hlk195999426"/>
      <w:r w:rsidRPr="00746628">
        <w:rPr>
          <w:rFonts w:hint="eastAsia"/>
        </w:rPr>
        <w:t xml:space="preserve"> </w:t>
      </w:r>
      <w:r w:rsidR="00CF562C" w:rsidRPr="00746628">
        <w:t>ALSTM</w:t>
      </w:r>
      <w:bookmarkEnd w:id="117"/>
      <w:r w:rsidR="00CF562C" w:rsidRPr="00746628">
        <w:rPr>
          <w:rFonts w:hint="eastAsia"/>
        </w:rPr>
        <w:t>模型</w:t>
      </w:r>
      <w:r w:rsidR="003A276E" w:rsidRPr="00746628">
        <w:rPr>
          <w:rFonts w:hint="eastAsia"/>
        </w:rPr>
        <w:t>理论</w:t>
      </w:r>
      <w:bookmarkEnd w:id="114"/>
      <w:bookmarkEnd w:id="115"/>
      <w:bookmarkEnd w:id="116"/>
    </w:p>
    <w:p w14:paraId="37653132" w14:textId="023A1CCE" w:rsidR="0006220A" w:rsidRPr="00746628" w:rsidRDefault="0006220A" w:rsidP="00D7261D">
      <w:pPr>
        <w:ind w:firstLine="480"/>
      </w:pPr>
      <w:r w:rsidRPr="00746628">
        <w:rPr>
          <w:rFonts w:hint="eastAsia"/>
        </w:rPr>
        <w:t>长短时记忆网络（</w:t>
      </w:r>
      <w:r w:rsidRPr="00746628">
        <w:rPr>
          <w:rFonts w:hint="eastAsia"/>
        </w:rPr>
        <w:t>LSTM</w:t>
      </w:r>
      <w:r w:rsidRPr="00746628">
        <w:rPr>
          <w:rFonts w:hint="eastAsia"/>
        </w:rPr>
        <w:t>）作为一种特殊的循环神经网络（</w:t>
      </w:r>
      <w:r w:rsidRPr="00746628">
        <w:rPr>
          <w:rFonts w:hint="eastAsia"/>
        </w:rPr>
        <w:t>RNN</w:t>
      </w:r>
      <w:r w:rsidRPr="00746628">
        <w:rPr>
          <w:rFonts w:hint="eastAsia"/>
        </w:rPr>
        <w:t>），因其出色的长期依赖建模能力而在时序数据预测中得到广泛应用。然而，传统</w:t>
      </w:r>
      <w:r w:rsidRPr="00746628">
        <w:rPr>
          <w:rFonts w:hint="eastAsia"/>
        </w:rPr>
        <w:t>LSTM</w:t>
      </w:r>
      <w:r w:rsidRPr="00746628">
        <w:rPr>
          <w:rFonts w:hint="eastAsia"/>
        </w:rPr>
        <w:t>在处理具有复杂非线性和多尺度特征的物流需求数据时，仍存在部分局限性</w:t>
      </w:r>
      <w:r w:rsidR="001A6EA7" w:rsidRPr="00746628">
        <w:fldChar w:fldCharType="begin"/>
      </w:r>
      <w:r w:rsidR="00A6194B" w:rsidRPr="00746628">
        <w:instrText xml:space="preserve"> ADDIN ZOTERO_ITEM CSL_CITATION {"citationID":"XbGtuR98","properties":{"formattedCitation":"\\super [39]\\nosupersub{}","plainCitation":"[39]","noteIndex":0},"citationItems":[{"id":167,"uris":["http://zotero.org/users/16972302/items/W7U8TUZC"],"itemData":</w:instrText>
      </w:r>
      <w:r w:rsidR="00A6194B" w:rsidRPr="00746628">
        <w:rPr>
          <w:rFonts w:hint="eastAsia"/>
        </w:rPr>
        <w:instrText>{"id":167,"type":"document","title":"</w:instrText>
      </w:r>
      <w:r w:rsidR="00A6194B" w:rsidRPr="00746628">
        <w:rPr>
          <w:rFonts w:hint="eastAsia"/>
        </w:rPr>
        <w:instrText>基于注意力长短时记忆网络的图像描述算法研究</w:instrText>
      </w:r>
      <w:r w:rsidR="00A6194B" w:rsidRPr="00746628">
        <w:rPr>
          <w:rFonts w:hint="eastAsia"/>
        </w:rPr>
        <w:instrText>_</w:instrText>
      </w:r>
      <w:r w:rsidR="00A6194B" w:rsidRPr="00746628">
        <w:rPr>
          <w:rFonts w:hint="eastAsia"/>
        </w:rPr>
        <w:instrText>沈艳青</w:instrText>
      </w:r>
      <w:r w:rsidR="00A6194B" w:rsidRPr="00746628">
        <w:rPr>
          <w:rFonts w:hint="eastAsia"/>
        </w:rPr>
        <w:instrText xml:space="preserve">"}}],"schema":"https://github.com/citation-style-language/schema/raw/master/csl-citation.json"} </w:instrText>
      </w:r>
      <w:r w:rsidR="001A6EA7" w:rsidRPr="00746628">
        <w:fldChar w:fldCharType="separate"/>
      </w:r>
      <w:r w:rsidR="00A6194B" w:rsidRPr="00746628">
        <w:rPr>
          <w:vertAlign w:val="superscript"/>
        </w:rPr>
        <w:t>[39]</w:t>
      </w:r>
      <w:r w:rsidR="001A6EA7" w:rsidRPr="00746628">
        <w:fldChar w:fldCharType="end"/>
      </w:r>
      <w:r w:rsidR="00A6194B" w:rsidRPr="00746628">
        <w:rPr>
          <w:rFonts w:hint="eastAsia"/>
        </w:rPr>
        <w:t>。</w:t>
      </w:r>
      <w:r w:rsidRPr="00746628">
        <w:rPr>
          <w:rFonts w:hint="eastAsia"/>
        </w:rPr>
        <w:t>为此，近年来学者们引入注意力机制，形成了基于注意力机制的</w:t>
      </w:r>
      <w:r w:rsidRPr="00746628">
        <w:rPr>
          <w:rFonts w:hint="eastAsia"/>
        </w:rPr>
        <w:t>LSTM</w:t>
      </w:r>
      <w:r w:rsidRPr="00746628">
        <w:rPr>
          <w:rFonts w:hint="eastAsia"/>
        </w:rPr>
        <w:t>（</w:t>
      </w:r>
      <w:r w:rsidRPr="00746628">
        <w:rPr>
          <w:rFonts w:hint="eastAsia"/>
        </w:rPr>
        <w:t>Attention-based LSTM</w:t>
      </w:r>
      <w:r w:rsidRPr="00746628">
        <w:rPr>
          <w:rFonts w:hint="eastAsia"/>
        </w:rPr>
        <w:t>，简称</w:t>
      </w:r>
      <w:r w:rsidRPr="00746628">
        <w:rPr>
          <w:rFonts w:hint="eastAsia"/>
        </w:rPr>
        <w:t>ALSTM</w:t>
      </w:r>
      <w:r w:rsidRPr="00746628">
        <w:rPr>
          <w:rFonts w:hint="eastAsia"/>
        </w:rPr>
        <w:t>），以进一步提升模型对关键信息的捕捉能力。本文将详细阐述</w:t>
      </w:r>
      <w:r w:rsidRPr="00746628">
        <w:rPr>
          <w:rFonts w:hint="eastAsia"/>
        </w:rPr>
        <w:t>ALSTM</w:t>
      </w:r>
      <w:r w:rsidRPr="00746628">
        <w:rPr>
          <w:rFonts w:hint="eastAsia"/>
        </w:rPr>
        <w:t>模型的基本结构、数学公式及其在电商物流运输需求预测中的应用优势。</w:t>
      </w:r>
    </w:p>
    <w:p w14:paraId="5AC430DA" w14:textId="401D1B43" w:rsidR="009E2406" w:rsidRPr="00746628" w:rsidRDefault="0006220A" w:rsidP="00D7261D">
      <w:pPr>
        <w:ind w:firstLine="480"/>
      </w:pPr>
      <w:r w:rsidRPr="00746628">
        <w:rPr>
          <w:rFonts w:hint="eastAsia"/>
        </w:rPr>
        <w:t>ALSTM</w:t>
      </w:r>
      <w:r w:rsidRPr="00746628">
        <w:rPr>
          <w:rFonts w:hint="eastAsia"/>
        </w:rPr>
        <w:t>模型在传统</w:t>
      </w:r>
      <w:r w:rsidRPr="00746628">
        <w:rPr>
          <w:rFonts w:hint="eastAsia"/>
        </w:rPr>
        <w:t>LSTM</w:t>
      </w:r>
      <w:r w:rsidRPr="00746628">
        <w:rPr>
          <w:rFonts w:hint="eastAsia"/>
        </w:rPr>
        <w:t>的基础上，主要通过注意力机制动态赋予输入序列中各时间步不同的权重，以便模型在预测时能够“关注”那些对未来货量变化具有更大影响的关键时刻。其基本架构通常包括输入层、多层</w:t>
      </w:r>
      <w:r w:rsidRPr="00746628">
        <w:rPr>
          <w:rFonts w:hint="eastAsia"/>
        </w:rPr>
        <w:t>LSTM</w:t>
      </w:r>
      <w:r w:rsidRPr="00746628">
        <w:rPr>
          <w:rFonts w:hint="eastAsia"/>
        </w:rPr>
        <w:t>层、</w:t>
      </w:r>
      <w:r w:rsidRPr="00746628">
        <w:rPr>
          <w:rFonts w:hint="eastAsia"/>
        </w:rPr>
        <w:t>Dropout</w:t>
      </w:r>
      <w:r w:rsidRPr="00746628">
        <w:rPr>
          <w:rFonts w:hint="eastAsia"/>
        </w:rPr>
        <w:t>层、注意力层和输出层。</w:t>
      </w:r>
    </w:p>
    <w:p w14:paraId="11088A98" w14:textId="77777777" w:rsidR="009C0F51" w:rsidRPr="00746628" w:rsidRDefault="009C0F51" w:rsidP="00B97D8B">
      <w:pPr>
        <w:pStyle w:val="afb"/>
        <w:spacing w:before="163" w:after="163"/>
      </w:pPr>
      <w:bookmarkStart w:id="118" w:name="_Toc193879517"/>
      <w:bookmarkStart w:id="119" w:name="_Toc193879776"/>
      <w:bookmarkStart w:id="120" w:name="_Toc196582907"/>
      <w:r w:rsidRPr="00746628">
        <w:rPr>
          <w:rFonts w:hint="eastAsia"/>
        </w:rPr>
        <w:t xml:space="preserve">2.2.3 </w:t>
      </w:r>
      <w:r w:rsidRPr="00746628">
        <w:rPr>
          <w:rFonts w:hint="eastAsia"/>
        </w:rPr>
        <w:t>网络流理论</w:t>
      </w:r>
      <w:bookmarkEnd w:id="118"/>
      <w:bookmarkEnd w:id="119"/>
      <w:bookmarkEnd w:id="120"/>
    </w:p>
    <w:p w14:paraId="300D106B" w14:textId="365A085A" w:rsidR="009E2406" w:rsidRPr="00746628" w:rsidRDefault="009E2406" w:rsidP="00D7261D">
      <w:pPr>
        <w:ind w:firstLine="480"/>
      </w:pPr>
      <w:bookmarkStart w:id="121" w:name="_Hlk195989003"/>
      <w:r w:rsidRPr="00746628">
        <w:rPr>
          <w:rFonts w:hint="eastAsia"/>
        </w:rPr>
        <w:t>网络流理论</w:t>
      </w:r>
      <w:bookmarkEnd w:id="121"/>
      <w:r w:rsidRPr="00746628">
        <w:rPr>
          <w:rFonts w:hint="eastAsia"/>
        </w:rPr>
        <w:t>是一种用于解决网络中资源调度与优化分配问题的数学理论，它在交通、通信、物流等领域有着广泛应用</w:t>
      </w:r>
      <w:r w:rsidR="00FE042C" w:rsidRPr="00746628">
        <w:fldChar w:fldCharType="begin"/>
      </w:r>
      <w:r w:rsidR="00A6194B" w:rsidRPr="00746628">
        <w:instrText xml:space="preserve"> ADDIN ZOTERO_ITEM CSL_CITATION {"citationID":"ttae48fK","properties":{"formattedCitation":"\\super [40]\\nosupersub{}","plainCitation":"[40]","noteIndex":0},"citationItems":[{"id":105,"uris":["http://zotero.org/users/16972302/items/3FECQI2S"],"itemData":</w:instrText>
      </w:r>
      <w:r w:rsidR="00A6194B" w:rsidRPr="00746628">
        <w:rPr>
          <w:rFonts w:hint="eastAsia"/>
        </w:rPr>
        <w:instrText>{"id":105,"type":"document","title":"</w:instrText>
      </w:r>
      <w:r w:rsidR="00A6194B" w:rsidRPr="00746628">
        <w:rPr>
          <w:rFonts w:hint="eastAsia"/>
        </w:rPr>
        <w:instrText>基于网络流理论的新嵊区域水资源优化配置研究</w:instrText>
      </w:r>
      <w:r w:rsidR="00A6194B" w:rsidRPr="00746628">
        <w:rPr>
          <w:rFonts w:hint="eastAsia"/>
        </w:rPr>
        <w:instrText>_</w:instrText>
      </w:r>
      <w:r w:rsidR="00A6194B" w:rsidRPr="00746628">
        <w:rPr>
          <w:rFonts w:hint="eastAsia"/>
        </w:rPr>
        <w:instrText>丁琳</w:instrText>
      </w:r>
      <w:r w:rsidR="00A6194B" w:rsidRPr="00746628">
        <w:rPr>
          <w:rFonts w:hint="eastAsia"/>
        </w:rPr>
        <w:instrText xml:space="preserve">"}}],"schema":"https://github.com/citation-style-language/schema/raw/master/csl-citation.json"} </w:instrText>
      </w:r>
      <w:r w:rsidR="00FE042C" w:rsidRPr="00746628">
        <w:fldChar w:fldCharType="separate"/>
      </w:r>
      <w:r w:rsidR="00A6194B" w:rsidRPr="00746628">
        <w:rPr>
          <w:vertAlign w:val="superscript"/>
        </w:rPr>
        <w:t>[40]</w:t>
      </w:r>
      <w:r w:rsidR="00FE042C" w:rsidRPr="00746628">
        <w:fldChar w:fldCharType="end"/>
      </w:r>
      <w:r w:rsidR="00A6194B" w:rsidRPr="00746628">
        <w:rPr>
          <w:rFonts w:hint="eastAsia"/>
        </w:rPr>
        <w:t>。</w:t>
      </w:r>
      <w:r w:rsidRPr="00746628">
        <w:rPr>
          <w:rFonts w:hint="eastAsia"/>
        </w:rPr>
        <w:t>物流网络可看作是一个有向图</w:t>
      </w:r>
      <m:oMath>
        <m:r>
          <m:rPr>
            <m:sty m:val="p"/>
          </m:rPr>
          <w:rPr>
            <w:rFonts w:ascii="STIX Two Math" w:hAnsi="STIX Two Math" w:cs="STIX Two Math"/>
          </w:rPr>
          <m:t>G</m:t>
        </m:r>
        <m:r>
          <w:rPr>
            <w:rFonts w:ascii="STIX Two Math" w:hAnsi="STIX Two Math" w:cs="STIX Two Math"/>
          </w:rPr>
          <m:t>=</m:t>
        </m:r>
        <m:r>
          <m:rPr>
            <m:sty m:val="p"/>
          </m:rPr>
          <w:rPr>
            <w:rFonts w:ascii="STIX Two Math" w:hAnsi="STIX Two Math" w:cs="STIX Two Math"/>
          </w:rPr>
          <m:t>\left(F</m:t>
        </m:r>
        <m:r>
          <w:rPr>
            <w:rFonts w:ascii="STIX Two Math" w:hAnsi="STIX Two Math" w:cs="STIX Two Math"/>
          </w:rPr>
          <m:t>,</m:t>
        </m:r>
        <m:r>
          <m:rPr>
            <m:sty m:val="p"/>
          </m:rPr>
          <w:rPr>
            <w:rFonts w:ascii="STIX Two Math" w:hAnsi="STIX Two Math" w:cs="STIX Two Math"/>
          </w:rPr>
          <m:t>E</m:t>
        </m:r>
        <m:r>
          <w:rPr>
            <w:rFonts w:ascii="STIX Two Math" w:hAnsi="STIX Two Math" w:cs="STIX Two Math"/>
          </w:rPr>
          <m:t>\right)</m:t>
        </m:r>
      </m:oMath>
      <w:r w:rsidRPr="00746628">
        <w:t>其</w:t>
      </w:r>
      <w:r w:rsidRPr="00746628">
        <w:lastRenderedPageBreak/>
        <w:t>中节点</w:t>
      </w:r>
      <m:oMath>
        <m:r>
          <m:rPr>
            <m:sty m:val="p"/>
          </m:rPr>
          <w:rPr>
            <w:rFonts w:ascii="STIX Two Math" w:hAnsi="STIX Two Math" w:cs="STIX Two Math"/>
          </w:rPr>
          <m:t>V</m:t>
        </m:r>
      </m:oMath>
      <w:r w:rsidRPr="00746628">
        <w:rPr>
          <w:rFonts w:hint="eastAsia"/>
        </w:rPr>
        <w:t>表示各个物流场地（如仓库、分拣中心、营业部等），边</w:t>
      </w:r>
      <w:r w:rsidRPr="00746628">
        <w:rPr>
          <w:rFonts w:ascii="Cambria Math" w:hAnsi="Cambria Math" w:cs="Cambria Math"/>
        </w:rPr>
        <w:t>𝐸</w:t>
      </w:r>
      <w:r w:rsidRPr="00746628">
        <w:rPr>
          <w:rFonts w:hint="eastAsia"/>
        </w:rPr>
        <w:t>代表不同场地间的运输线路，每条边</w:t>
      </w:r>
      <m:oMath>
        <m:r>
          <m:rPr>
            <m:sty m:val="p"/>
          </m:rPr>
          <w:rPr>
            <w:rFonts w:ascii="STIX Two Math" w:hAnsi="STIX Two Math" w:cs="STIX Two Math"/>
          </w:rPr>
          <m:t>\left(i</m:t>
        </m:r>
        <m:r>
          <w:rPr>
            <w:rFonts w:ascii="STIX Two Math" w:hAnsi="STIX Two Math" w:cs="STIX Two Math"/>
          </w:rPr>
          <m:t>,</m:t>
        </m:r>
        <m:r>
          <m:rPr>
            <m:sty m:val="p"/>
          </m:rPr>
          <w:rPr>
            <w:rFonts w:ascii="STIX Two Math" w:hAnsi="STIX Two Math" w:cs="STIX Two Math"/>
          </w:rPr>
          <m:t>j</m:t>
        </m:r>
        <m:r>
          <w:rPr>
            <w:rFonts w:ascii="STIX Two Math" w:hAnsi="STIX Two Math" w:cs="STIX Two Math"/>
          </w:rPr>
          <m:t>\right)</m:t>
        </m:r>
      </m:oMath>
      <w:r w:rsidRPr="00746628">
        <w:rPr>
          <w:rFonts w:hint="eastAsia"/>
        </w:rPr>
        <w:t>具有一个容量，即该线路所能承载的最大货量。</w:t>
      </w:r>
    </w:p>
    <w:p w14:paraId="1BED6E6E" w14:textId="77777777" w:rsidR="00CF15F5" w:rsidRPr="00746628" w:rsidRDefault="009E2406" w:rsidP="00D7261D">
      <w:pPr>
        <w:ind w:firstLine="480"/>
      </w:pPr>
      <w:bookmarkStart w:id="122" w:name="_Hlk196088547"/>
      <w:r w:rsidRPr="00746628">
        <w:rPr>
          <w:rFonts w:hint="eastAsia"/>
        </w:rPr>
        <w:t>网络流问题</w:t>
      </w:r>
      <w:bookmarkEnd w:id="122"/>
      <w:r w:rsidRPr="00746628">
        <w:rPr>
          <w:rFonts w:hint="eastAsia"/>
        </w:rPr>
        <w:t>的经典目标是求解从源点</w:t>
      </w:r>
      <w:r w:rsidRPr="00746628">
        <w:rPr>
          <w:rFonts w:ascii="Cambria Math" w:hAnsi="Cambria Math" w:cs="Cambria Math"/>
        </w:rPr>
        <w:t>𝑠</w:t>
      </w:r>
      <w:r w:rsidRPr="00746628">
        <w:rPr>
          <w:rFonts w:hint="eastAsia"/>
        </w:rPr>
        <w:t>到汇点</w:t>
      </w:r>
      <w:r w:rsidRPr="00746628">
        <w:rPr>
          <w:rFonts w:ascii="Cambria Math" w:hAnsi="Cambria Math" w:cs="Cambria Math"/>
        </w:rPr>
        <w:t>𝑡</w:t>
      </w:r>
      <w:r w:rsidRPr="00746628">
        <w:rPr>
          <w:rFonts w:hint="eastAsia"/>
        </w:rPr>
        <w:t>的最大流量，即满足如下约束条件下使流量</w:t>
      </w:r>
      <w:r w:rsidRPr="00746628">
        <w:rPr>
          <w:rFonts w:ascii="Cambria Math" w:hAnsi="Cambria Math" w:cs="Cambria Math"/>
        </w:rPr>
        <w:t>𝑓</w:t>
      </w:r>
      <w:r w:rsidRPr="00746628">
        <w:rPr>
          <w:rFonts w:hint="eastAsia"/>
        </w:rPr>
        <w:t>最大化</w:t>
      </w:r>
      <w:r w:rsidR="00FE042C" w:rsidRPr="00746628">
        <w:rPr>
          <w:rFonts w:hint="eastAsia"/>
        </w:rPr>
        <w:t>。</w:t>
      </w:r>
      <w:r w:rsidR="00CE4AAF" w:rsidRPr="00746628">
        <w:rPr>
          <w:rFonts w:hint="eastAsia"/>
        </w:rPr>
        <w:t>常用的求解算法包括</w:t>
      </w:r>
      <w:r w:rsidR="00CE4AAF" w:rsidRPr="00746628">
        <w:rPr>
          <w:rFonts w:hint="eastAsia"/>
        </w:rPr>
        <w:t>Ford-Fulkerson</w:t>
      </w:r>
      <w:r w:rsidR="00CE4AAF" w:rsidRPr="00746628">
        <w:rPr>
          <w:rFonts w:hint="eastAsia"/>
        </w:rPr>
        <w:t>算法、</w:t>
      </w:r>
      <w:r w:rsidR="00CE4AAF" w:rsidRPr="00746628">
        <w:rPr>
          <w:rFonts w:hint="eastAsia"/>
        </w:rPr>
        <w:t>Edmonds-Karp</w:t>
      </w:r>
      <w:r w:rsidR="00CE4AAF" w:rsidRPr="00746628">
        <w:rPr>
          <w:rFonts w:hint="eastAsia"/>
        </w:rPr>
        <w:t>算法以及</w:t>
      </w:r>
      <w:r w:rsidR="00CE4AAF" w:rsidRPr="00746628">
        <w:rPr>
          <w:rFonts w:hint="eastAsia"/>
        </w:rPr>
        <w:t>Dinic</w:t>
      </w:r>
      <w:r w:rsidR="00CE4AAF" w:rsidRPr="00746628">
        <w:rPr>
          <w:rFonts w:hint="eastAsia"/>
        </w:rPr>
        <w:t>算法等。对于最小费用流问题，通常需要在保证流量满足一定要求的前提下，使运输成本最小化，其数学模型可以表示为</w:t>
      </w:r>
      <w:r w:rsidR="004773AB" w:rsidRPr="00746628">
        <w:rPr>
          <w:rFonts w:hint="eastAsia"/>
        </w:rPr>
        <w:t>见</w:t>
      </w:r>
      <w:r w:rsidR="00C204E3" w:rsidRPr="00746628">
        <w:rPr>
          <w:rFonts w:hint="eastAsia"/>
        </w:rPr>
        <w:t>如下表达式</w:t>
      </w:r>
      <w:r w:rsidR="004773AB" w:rsidRPr="00746628">
        <w:rPr>
          <w:rFonts w:hint="eastAsia"/>
        </w:rPr>
        <w:t>：</w:t>
      </w:r>
    </w:p>
    <w:p w14:paraId="75AF3552" w14:textId="7FEB9891" w:rsidR="00CE4AAF" w:rsidRPr="00746628" w:rsidRDefault="0078516C" w:rsidP="00D7261D">
      <w:pPr>
        <w:ind w:firstLine="480"/>
      </w:pPr>
      <m:oMathPara>
        <m:oMath>
          <m:r>
            <m:rPr>
              <m:sty m:val="p"/>
            </m:rPr>
            <w:rPr>
              <w:rFonts w:ascii="STIX Two Math" w:hAnsi="STIX Two Math"/>
            </w:rPr>
            <m:t>\min{\sum_</m:t>
          </m:r>
          <m:r>
            <m:rPr>
              <m:sty m:val="p"/>
            </m:rPr>
            <w:rPr>
              <w:rFonts w:ascii="STIX Two Math" w:hAnsi="STIX Two Math"/>
            </w:rPr>
            <m:t>{</m:t>
          </m:r>
          <m:r>
            <m:rPr>
              <m:sty m:val="p"/>
            </m:rPr>
            <w:rPr>
              <w:rFonts w:ascii="STIX Two Math" w:hAnsi="STIX Two Math"/>
            </w:rPr>
            <m:t>\left(i,j\right)\inE</m:t>
          </m:r>
          <m:r>
            <m:rPr>
              <m:sty m:val="p"/>
            </m:rPr>
            <w:rPr>
              <w:rFonts w:ascii="STIX Two Math" w:hAnsi="STIX Two Math"/>
            </w:rPr>
            <m:t>}{</m:t>
          </m:r>
          <m:r>
            <m:rPr>
              <m:sty m:val="p"/>
            </m:rPr>
            <w:rPr>
              <w:rFonts w:ascii="STIX Two Math" w:hAnsi="STIX Two Math"/>
            </w:rPr>
            <m:t>k_{ij}f_{ij}</m:t>
          </m:r>
          <m:r>
            <m:rPr>
              <m:sty m:val="p"/>
            </m:rPr>
            <w:rPr>
              <w:rFonts w:ascii="STIX Two Math" w:hAnsi="STIX Two Math"/>
            </w:rPr>
            <m:t>}</m:t>
          </m:r>
          <m:r>
            <m:rPr>
              <m:sty m:val="p"/>
            </m:rPr>
            <w:rPr>
              <w:rFonts w:ascii="STIX Two Math" w:hAnsi="STIX Two Math"/>
            </w:rPr>
            <m:t>}</m:t>
          </m:r>
        </m:oMath>
      </m:oMathPara>
    </w:p>
    <w:p w14:paraId="429343DE" w14:textId="03A2105A" w:rsidR="00CE4AAF" w:rsidRPr="00746628" w:rsidRDefault="00CE4AAF" w:rsidP="00D7261D">
      <w:pPr>
        <w:ind w:firstLine="480"/>
      </w:pPr>
      <w:r w:rsidRPr="00746628">
        <w:rPr>
          <w:rFonts w:hint="eastAsia"/>
        </w:rPr>
        <w:t>其中</w:t>
      </w:r>
      <m:oMath>
        <m:sSub>
          <m:sSubPr>
            <m:ctrlPr>
              <w:rPr>
                <w:rFonts w:ascii="STIX Two Math" w:hAnsi="STIX Two Math" w:cs="STIX Two Math"/>
                <w:i/>
              </w:rPr>
            </m:ctrlPr>
          </m:sSubPr>
          <m:e>
            <m:r>
              <w:rPr>
                <w:rFonts w:ascii="STIX Two Math" w:hAnsi="STIX Two Math" w:cs="STIX Two Math"/>
              </w:rPr>
              <m:t>k</m:t>
            </m:r>
          </m:e>
          <m:sub>
            <m:eqArr>
              <m:eqArrPr>
                <m:ctrlPr>
                  <w:rPr>
                    <w:rFonts w:ascii="STIX Two Math" w:hAnsi="STIX Two Math" w:cs="STIX Two Math"/>
                    <w:i/>
                  </w:rPr>
                </m:ctrlPr>
              </m:eqArrPr>
              <m:e>
                <m:r>
                  <w:rPr>
                    <w:rFonts w:ascii="STIX Two Math" w:hAnsi="STIX Two Math" w:cs="STIX Two Math"/>
                  </w:rPr>
                  <m:t>ij</m:t>
                </m:r>
              </m:e>
              <m:e/>
            </m:eqArr>
          </m:sub>
        </m:sSub>
      </m:oMath>
      <w:r w:rsidRPr="00746628">
        <w:rPr>
          <w:rFonts w:hint="eastAsia"/>
        </w:rPr>
        <w:t>为边</w:t>
      </w:r>
      <m:oMath>
        <m:r>
          <w:rPr>
            <w:rFonts w:ascii="STIX Two Math" w:hAnsi="STIX Two Math" w:cs="STIX Two Math"/>
          </w:rPr>
          <m:t>\left(i,j\right)</m:t>
        </m:r>
      </m:oMath>
      <w:r w:rsidRPr="00746628">
        <w:rPr>
          <w:rFonts w:hint="eastAsia"/>
        </w:rPr>
        <w:t>的单位运输成本，同时同样需要满足流量守恒和容量约束。</w:t>
      </w:r>
    </w:p>
    <w:p w14:paraId="1E46E824" w14:textId="3DE10CE6" w:rsidR="00CE4AAF" w:rsidRPr="00746628" w:rsidRDefault="00CE4AAF" w:rsidP="00D7261D">
      <w:pPr>
        <w:ind w:firstLine="480"/>
      </w:pPr>
      <w:r w:rsidRPr="00746628">
        <w:rPr>
          <w:rFonts w:hint="eastAsia"/>
        </w:rPr>
        <w:t>在</w:t>
      </w:r>
      <w:r w:rsidR="00FD713F" w:rsidRPr="00746628">
        <w:rPr>
          <w:rFonts w:hint="eastAsia"/>
        </w:rPr>
        <w:t>本文研究的</w:t>
      </w:r>
      <w:r w:rsidR="00FD713F" w:rsidRPr="00746628">
        <w:rPr>
          <w:rFonts w:hint="eastAsia"/>
        </w:rPr>
        <w:t>X</w:t>
      </w:r>
      <w:r w:rsidR="00FD713F" w:rsidRPr="00746628">
        <w:rPr>
          <w:rFonts w:hint="eastAsia"/>
        </w:rPr>
        <w:t>公司</w:t>
      </w:r>
      <w:r w:rsidRPr="00746628">
        <w:rPr>
          <w:rFonts w:hint="eastAsia"/>
        </w:rPr>
        <w:t>电商物流网络优化问题中，网络流理论提供了一种有效的数学工具。具体而言，当物流场地因突发事件导致网络节点异常时，可以利用网络流模型重新分配货流，从而在满足各条线路运输能力上限的前提下，实现最优的货量调拨。网络流模型不仅能够帮助我们识别瓶颈环节，还能通过求解最小费用流问题，实现成本与服务水平之间的平衡调控</w:t>
      </w:r>
      <w:r w:rsidR="00EA37DC" w:rsidRPr="00746628">
        <w:fldChar w:fldCharType="begin"/>
      </w:r>
      <w:r w:rsidR="00A6194B" w:rsidRPr="00746628">
        <w:instrText xml:space="preserve"> ADDIN ZOTERO_ITEM CSL_CITATION {"citationID":"DkSIQViQ","properties":{"formattedCitation":"\\super [41]\\nosupersub{}","plainCitation":"[41]","noteIndex":0},"citationItems":[{"id":168,"uris":["http://zotero.org/users/16972302/items/4YVVHTBG"],"itemData":</w:instrText>
      </w:r>
      <w:r w:rsidR="00A6194B" w:rsidRPr="00746628">
        <w:rPr>
          <w:rFonts w:hint="eastAsia"/>
        </w:rPr>
        <w:instrText>{"id":168,"type":"document","title":"</w:instrText>
      </w:r>
      <w:r w:rsidR="00A6194B" w:rsidRPr="00746628">
        <w:rPr>
          <w:rFonts w:hint="eastAsia"/>
        </w:rPr>
        <w:instrText>基于网络流的多群目标跟踪方法研究</w:instrText>
      </w:r>
      <w:r w:rsidR="00A6194B" w:rsidRPr="00746628">
        <w:rPr>
          <w:rFonts w:hint="eastAsia"/>
        </w:rPr>
        <w:instrText>_</w:instrText>
      </w:r>
      <w:r w:rsidR="00A6194B" w:rsidRPr="00746628">
        <w:rPr>
          <w:rFonts w:hint="eastAsia"/>
        </w:rPr>
        <w:instrText>张琪</w:instrText>
      </w:r>
      <w:r w:rsidR="00A6194B" w:rsidRPr="00746628">
        <w:rPr>
          <w:rFonts w:hint="eastAsia"/>
        </w:rPr>
        <w:instrText xml:space="preserve">"}}],"schema":"https://github.com/citation-style-language/schema/raw/master/csl-citation.json"} </w:instrText>
      </w:r>
      <w:r w:rsidR="00EA37DC" w:rsidRPr="00746628">
        <w:fldChar w:fldCharType="separate"/>
      </w:r>
      <w:r w:rsidR="00A6194B" w:rsidRPr="00746628">
        <w:rPr>
          <w:rFonts w:eastAsiaTheme="minorEastAsia" w:cs="Times New Roman"/>
          <w:vertAlign w:val="superscript"/>
          <w14:ligatures w14:val="standardContextual"/>
        </w:rPr>
        <w:t>[41]</w:t>
      </w:r>
      <w:r w:rsidR="00EA37DC" w:rsidRPr="00746628">
        <w:fldChar w:fldCharType="end"/>
      </w:r>
      <w:r w:rsidR="00A6194B" w:rsidRPr="00746628">
        <w:rPr>
          <w:rFonts w:hint="eastAsia"/>
        </w:rPr>
        <w:t>。</w:t>
      </w:r>
      <w:r w:rsidRPr="00746628">
        <w:rPr>
          <w:rFonts w:hint="eastAsia"/>
        </w:rPr>
        <w:t>此外，结合多目标优化思想，还可以在保证流转正常的基础上，尽可能减少运输线路变化，维持整个网络的负荷均衡。</w:t>
      </w:r>
    </w:p>
    <w:p w14:paraId="67A4CC37" w14:textId="2144814D" w:rsidR="00CE4AAF" w:rsidRPr="00746628" w:rsidRDefault="00CE4AAF" w:rsidP="00FD713F">
      <w:pPr>
        <w:ind w:firstLineChars="0" w:firstLine="0"/>
      </w:pPr>
      <w:r w:rsidRPr="00746628">
        <w:rPr>
          <w:rFonts w:hint="eastAsia"/>
        </w:rPr>
        <w:t>通过构建网络流模型，可以将物流网络调度问题转化为一个标准的数学优化问题，这为实际调运决策提供了理论依据和求解框架。</w:t>
      </w:r>
    </w:p>
    <w:p w14:paraId="0FB9AE4E" w14:textId="09981786" w:rsidR="009C0F51" w:rsidRPr="00746628" w:rsidRDefault="009C0F51" w:rsidP="00B97D8B">
      <w:pPr>
        <w:pStyle w:val="afb"/>
        <w:spacing w:before="163" w:after="163"/>
      </w:pPr>
      <w:bookmarkStart w:id="123" w:name="_Toc193879518"/>
      <w:bookmarkStart w:id="124" w:name="_Toc193879777"/>
      <w:bookmarkStart w:id="125" w:name="_Toc196582908"/>
      <w:r w:rsidRPr="00746628">
        <w:rPr>
          <w:rFonts w:hint="eastAsia"/>
        </w:rPr>
        <w:t xml:space="preserve">2.3 </w:t>
      </w:r>
      <w:r w:rsidRPr="00746628">
        <w:rPr>
          <w:rFonts w:hint="eastAsia"/>
        </w:rPr>
        <w:t>本章小结</w:t>
      </w:r>
      <w:bookmarkEnd w:id="123"/>
      <w:bookmarkEnd w:id="124"/>
      <w:bookmarkEnd w:id="125"/>
    </w:p>
    <w:p w14:paraId="2C3DE5D2" w14:textId="01F78448" w:rsidR="00A507B1" w:rsidRPr="00746628" w:rsidRDefault="00CE4AAF" w:rsidP="00A507B1">
      <w:pPr>
        <w:ind w:firstLine="480"/>
        <w:sectPr w:rsidR="00A507B1" w:rsidRPr="00746628" w:rsidSect="00CB3F97">
          <w:headerReference w:type="default" r:id="rId24"/>
          <w:pgSz w:w="11906" w:h="16838"/>
          <w:pgMar w:top="1588" w:right="1418" w:bottom="1588" w:left="1418" w:header="1134" w:footer="1134" w:gutter="0"/>
          <w:cols w:space="425"/>
          <w:docGrid w:type="lines" w:linePitch="326"/>
        </w:sectPr>
      </w:pPr>
      <w:r w:rsidRPr="00746628">
        <w:rPr>
          <w:rFonts w:hint="eastAsia"/>
        </w:rPr>
        <w:t>本章主要对电商物流需求预测及线路优化所依托的核心理论进行了详细论述。</w:t>
      </w:r>
      <w:r w:rsidR="00B76D0A" w:rsidRPr="00746628">
        <w:rPr>
          <w:rFonts w:hint="eastAsia"/>
        </w:rPr>
        <w:t>介绍了</w:t>
      </w:r>
      <w:r w:rsidR="00351790" w:rsidRPr="00746628">
        <w:rPr>
          <w:rFonts w:hint="eastAsia"/>
        </w:rPr>
        <w:t>IPSO</w:t>
      </w:r>
      <w:r w:rsidRPr="00746628">
        <w:rPr>
          <w:rFonts w:hint="eastAsia"/>
        </w:rPr>
        <w:t>理论</w:t>
      </w:r>
      <w:r w:rsidR="00B76D0A" w:rsidRPr="00746628">
        <w:rPr>
          <w:rFonts w:hint="eastAsia"/>
        </w:rPr>
        <w:t>、</w:t>
      </w:r>
      <w:r w:rsidR="00351790" w:rsidRPr="00746628">
        <w:rPr>
          <w:rFonts w:hint="eastAsia"/>
        </w:rPr>
        <w:t>ALSTM</w:t>
      </w:r>
      <w:r w:rsidRPr="00746628">
        <w:rPr>
          <w:rFonts w:hint="eastAsia"/>
        </w:rPr>
        <w:t>模型的原理</w:t>
      </w:r>
      <w:r w:rsidR="00B76D0A" w:rsidRPr="00746628">
        <w:rPr>
          <w:rFonts w:hint="eastAsia"/>
        </w:rPr>
        <w:t>，并</w:t>
      </w:r>
      <w:r w:rsidRPr="00746628">
        <w:rPr>
          <w:rFonts w:hint="eastAsia"/>
        </w:rPr>
        <w:t>针对物流网络优化问题，系统介绍了网络流理论的基本概念、经典模型及求解算法</w:t>
      </w:r>
      <w:r w:rsidR="00B76D0A" w:rsidRPr="00746628">
        <w:rPr>
          <w:rFonts w:hint="eastAsia"/>
        </w:rPr>
        <w:t>。</w:t>
      </w:r>
      <w:r w:rsidRPr="00746628">
        <w:rPr>
          <w:rFonts w:hint="eastAsia"/>
        </w:rPr>
        <w:t>这些理论</w:t>
      </w:r>
      <w:r w:rsidR="00B76D0A" w:rsidRPr="00746628">
        <w:rPr>
          <w:rFonts w:hint="eastAsia"/>
        </w:rPr>
        <w:t>为</w:t>
      </w:r>
      <w:r w:rsidRPr="00746628">
        <w:rPr>
          <w:rFonts w:hint="eastAsia"/>
        </w:rPr>
        <w:t>本文后续</w:t>
      </w:r>
      <w:r w:rsidR="00B76D0A" w:rsidRPr="00746628">
        <w:rPr>
          <w:rFonts w:hint="eastAsia"/>
        </w:rPr>
        <w:t>的</w:t>
      </w:r>
      <w:r w:rsidRPr="00746628">
        <w:rPr>
          <w:rFonts w:hint="eastAsia"/>
        </w:rPr>
        <w:t>模型构建</w:t>
      </w:r>
      <w:r w:rsidR="00B76D0A" w:rsidRPr="00746628">
        <w:rPr>
          <w:rFonts w:hint="eastAsia"/>
        </w:rPr>
        <w:t>奠定了</w:t>
      </w:r>
      <w:r w:rsidRPr="00746628">
        <w:rPr>
          <w:rFonts w:hint="eastAsia"/>
        </w:rPr>
        <w:t>理论基础。接下来的章节将基于上述理论，首先构建电商物流需求预测模型，再进一步设计基于网络流的物流调运优化模型，以期实现对电商物流网络的全面智能调控和高效管理。</w:t>
      </w:r>
      <w:r w:rsidR="00A507B1" w:rsidRPr="00746628">
        <w:rPr>
          <w:rFonts w:hint="eastAsia"/>
        </w:rPr>
        <w:t>具体而言，</w:t>
      </w:r>
      <w:r w:rsidR="00A507B1" w:rsidRPr="00746628">
        <w:rPr>
          <w:rFonts w:hint="eastAsia"/>
        </w:rPr>
        <w:t>IPSO</w:t>
      </w:r>
      <w:r w:rsidR="00A507B1" w:rsidRPr="00746628">
        <w:rPr>
          <w:rFonts w:hint="eastAsia"/>
        </w:rPr>
        <w:t>通过动态惯性权重与加速因子设计，提高了粒子群在高维搜索空间中的收敛精度与跳出局部极值的能力；在此基础上，</w:t>
      </w:r>
      <w:r w:rsidR="00A507B1" w:rsidRPr="00746628">
        <w:rPr>
          <w:rFonts w:hint="eastAsia"/>
        </w:rPr>
        <w:t>ALSTM</w:t>
      </w:r>
      <w:r w:rsidR="00A507B1" w:rsidRPr="00746628">
        <w:rPr>
          <w:rFonts w:hint="eastAsia"/>
        </w:rPr>
        <w:t>结合注意力机制，显著增强对“节假日冲击”“大促活动”及“流量突升”这类异质冲击的响应敏感度，实现分钟级—小时级的滚动预测；而网络流模型则在多商品流视角下，引入容量、时延与成本约束，将预测得到的节点—边货量分布映射为最小费用多源多汇调拨问题，并可扩展加入鲁棒优化、弹性惩罚等机制，对突发节点失效或交通阻断进行快速重路由与资源再配置。</w:t>
      </w:r>
    </w:p>
    <w:p w14:paraId="72120F37" w14:textId="77777777" w:rsidR="00433A86" w:rsidRPr="00746628" w:rsidRDefault="00433A86" w:rsidP="00433A86">
      <w:pPr>
        <w:ind w:firstLine="480"/>
      </w:pPr>
      <w:bookmarkStart w:id="126" w:name="_Toc193879519"/>
      <w:bookmarkStart w:id="127" w:name="_Toc193879778"/>
    </w:p>
    <w:p w14:paraId="6160ABF1" w14:textId="1085A4DB" w:rsidR="009C0F51" w:rsidRPr="00746628" w:rsidRDefault="009C0F51" w:rsidP="00433A86">
      <w:pPr>
        <w:pStyle w:val="af7"/>
      </w:pPr>
      <w:bookmarkStart w:id="128" w:name="_Toc196582909"/>
      <w:r w:rsidRPr="00746628">
        <w:rPr>
          <w:rFonts w:hint="eastAsia"/>
        </w:rPr>
        <w:t>第</w:t>
      </w:r>
      <w:r w:rsidRPr="00746628">
        <w:rPr>
          <w:rFonts w:hint="eastAsia"/>
        </w:rPr>
        <w:t>3</w:t>
      </w:r>
      <w:r w:rsidRPr="00746628">
        <w:rPr>
          <w:rFonts w:hint="eastAsia"/>
        </w:rPr>
        <w:t>章</w:t>
      </w:r>
      <w:r w:rsidRPr="00746628">
        <w:rPr>
          <w:rFonts w:hint="eastAsia"/>
        </w:rPr>
        <w:t xml:space="preserve"> </w:t>
      </w:r>
      <w:bookmarkStart w:id="129" w:name="_Hlk196091689"/>
      <w:r w:rsidR="00D74DCE" w:rsidRPr="00746628">
        <w:rPr>
          <w:rFonts w:hint="eastAsia"/>
        </w:rPr>
        <w:t>X</w:t>
      </w:r>
      <w:r w:rsidR="00D74DCE" w:rsidRPr="00746628">
        <w:rPr>
          <w:rFonts w:hint="eastAsia"/>
        </w:rPr>
        <w:t>电商</w:t>
      </w:r>
      <w:r w:rsidRPr="00746628">
        <w:t>公司现状及问题分析</w:t>
      </w:r>
      <w:bookmarkEnd w:id="126"/>
      <w:bookmarkEnd w:id="127"/>
      <w:bookmarkEnd w:id="128"/>
      <w:bookmarkEnd w:id="129"/>
    </w:p>
    <w:p w14:paraId="14E42C56" w14:textId="77777777" w:rsidR="00433A86" w:rsidRPr="00746628" w:rsidRDefault="00433A86" w:rsidP="00AB0279">
      <w:pPr>
        <w:spacing w:line="0" w:lineRule="atLeast"/>
        <w:ind w:firstLine="480"/>
      </w:pPr>
    </w:p>
    <w:p w14:paraId="71639576" w14:textId="796D5C45" w:rsidR="00EC3E2F" w:rsidRPr="00746628" w:rsidRDefault="00EC3E2F" w:rsidP="00D7261D">
      <w:pPr>
        <w:ind w:firstLine="480"/>
      </w:pPr>
      <w:r w:rsidRPr="00746628">
        <w:rPr>
          <w:rFonts w:hint="eastAsia"/>
        </w:rPr>
        <w:t>本章主要对</w:t>
      </w:r>
      <w:r w:rsidR="00D74DCE" w:rsidRPr="00746628">
        <w:rPr>
          <w:rFonts w:hint="eastAsia"/>
        </w:rPr>
        <w:t>X</w:t>
      </w:r>
      <w:r w:rsidR="00D74DCE" w:rsidRPr="00746628">
        <w:rPr>
          <w:rFonts w:hint="eastAsia"/>
        </w:rPr>
        <w:t>电商</w:t>
      </w:r>
      <w:r w:rsidRPr="00746628">
        <w:rPr>
          <w:rFonts w:hint="eastAsia"/>
        </w:rPr>
        <w:t>公司的整体运营状况、供应链网络构成以及物流管理中的具体问题进行深入剖析。通过对公司基本情况和供应链模式的描述，可以为后续基于时序数据的需求预测与网络调度优化模型提供实际背景和真实约束条件。同时，本文还针对公司在</w:t>
      </w:r>
      <w:r w:rsidR="00531500" w:rsidRPr="00746628">
        <w:rPr>
          <w:rFonts w:hint="eastAsia"/>
        </w:rPr>
        <w:t>物流网络运输线路优化</w:t>
      </w:r>
      <w:r w:rsidRPr="00746628">
        <w:rPr>
          <w:rFonts w:hint="eastAsia"/>
        </w:rPr>
        <w:t>中存在的问题进行成因分析，为后续模型改进和策略制定奠定理论依据。</w:t>
      </w:r>
    </w:p>
    <w:p w14:paraId="54B132F0" w14:textId="7B923A3C" w:rsidR="009C0F51" w:rsidRPr="00746628" w:rsidRDefault="009C0F51" w:rsidP="00B97D8B">
      <w:pPr>
        <w:pStyle w:val="af9"/>
        <w:spacing w:before="163" w:after="163"/>
      </w:pPr>
      <w:bookmarkStart w:id="130" w:name="_Toc193879520"/>
      <w:bookmarkStart w:id="131" w:name="_Toc193879779"/>
      <w:bookmarkStart w:id="132" w:name="_Toc196582910"/>
      <w:bookmarkStart w:id="133" w:name="_Hlk196090861"/>
      <w:r w:rsidRPr="00746628">
        <w:rPr>
          <w:rFonts w:hint="eastAsia"/>
        </w:rPr>
        <w:t xml:space="preserve">3.1 </w:t>
      </w:r>
      <w:r w:rsidR="00D74DCE" w:rsidRPr="00746628">
        <w:rPr>
          <w:rFonts w:hint="eastAsia"/>
        </w:rPr>
        <w:t>X</w:t>
      </w:r>
      <w:r w:rsidR="00D74DCE" w:rsidRPr="00746628">
        <w:rPr>
          <w:rFonts w:hint="eastAsia"/>
        </w:rPr>
        <w:t>电商</w:t>
      </w:r>
      <w:r w:rsidRPr="00746628">
        <w:rPr>
          <w:rFonts w:hint="eastAsia"/>
        </w:rPr>
        <w:t>公司概况</w:t>
      </w:r>
      <w:bookmarkEnd w:id="130"/>
      <w:bookmarkEnd w:id="131"/>
      <w:bookmarkEnd w:id="132"/>
    </w:p>
    <w:p w14:paraId="2CFBFABA" w14:textId="0B3C2F7C" w:rsidR="009C0F51" w:rsidRPr="00746628" w:rsidRDefault="009C0F51" w:rsidP="00B97D8B">
      <w:pPr>
        <w:pStyle w:val="afb"/>
        <w:spacing w:before="163" w:after="163"/>
      </w:pPr>
      <w:bookmarkStart w:id="134" w:name="_Toc193879521"/>
      <w:bookmarkStart w:id="135" w:name="_Toc193879780"/>
      <w:bookmarkStart w:id="136" w:name="_Toc196582911"/>
      <w:bookmarkStart w:id="137" w:name="_Hlk196346520"/>
      <w:r w:rsidRPr="00746628">
        <w:rPr>
          <w:rFonts w:hint="eastAsia"/>
        </w:rPr>
        <w:t xml:space="preserve">3.1.1 </w:t>
      </w:r>
      <w:r w:rsidR="0025700B" w:rsidRPr="00746628">
        <w:rPr>
          <w:rFonts w:hint="eastAsia"/>
        </w:rPr>
        <w:t>企业</w:t>
      </w:r>
      <w:r w:rsidRPr="00746628">
        <w:rPr>
          <w:rFonts w:hint="eastAsia"/>
        </w:rPr>
        <w:t>简介</w:t>
      </w:r>
      <w:bookmarkEnd w:id="134"/>
      <w:bookmarkEnd w:id="135"/>
      <w:bookmarkEnd w:id="136"/>
    </w:p>
    <w:p w14:paraId="3816E7DD" w14:textId="452783C7" w:rsidR="00EC3E2F" w:rsidRPr="00746628" w:rsidRDefault="00D74DCE" w:rsidP="00D7261D">
      <w:pPr>
        <w:ind w:firstLine="480"/>
      </w:pPr>
      <w:r w:rsidRPr="00746628">
        <w:rPr>
          <w:rFonts w:hint="eastAsia"/>
        </w:rPr>
        <w:t>X</w:t>
      </w:r>
      <w:r w:rsidRPr="00746628">
        <w:rPr>
          <w:rFonts w:hint="eastAsia"/>
        </w:rPr>
        <w:t>电商</w:t>
      </w:r>
      <w:r w:rsidR="00EC3E2F" w:rsidRPr="00746628">
        <w:rPr>
          <w:rFonts w:hint="eastAsia"/>
        </w:rPr>
        <w:t>公司成立于</w:t>
      </w:r>
      <w:r w:rsidR="00EC3E2F" w:rsidRPr="00746628">
        <w:rPr>
          <w:rFonts w:hint="eastAsia"/>
        </w:rPr>
        <w:t>2010</w:t>
      </w:r>
      <w:r w:rsidR="00EC3E2F" w:rsidRPr="00746628">
        <w:rPr>
          <w:rFonts w:hint="eastAsia"/>
        </w:rPr>
        <w:t>年，是国内知名的综合性电子商务平台之一，致力于为广大消费者提供涵盖家电、服饰、日用品、</w:t>
      </w:r>
      <w:r w:rsidR="00EC3E2F" w:rsidRPr="00746628">
        <w:rPr>
          <w:rFonts w:hint="eastAsia"/>
        </w:rPr>
        <w:t>3C</w:t>
      </w:r>
      <w:r w:rsidR="00EC3E2F" w:rsidRPr="00746628">
        <w:rPr>
          <w:rFonts w:hint="eastAsia"/>
        </w:rPr>
        <w:t>数码等多个品类的线上购物服务。经过多年的快速发展，公司已形成成熟的品牌影响力和覆盖全国的业务网络。</w:t>
      </w:r>
      <w:r w:rsidR="00EC3E2F" w:rsidRPr="00746628">
        <w:rPr>
          <w:rFonts w:hint="eastAsia"/>
        </w:rPr>
        <w:t>2023</w:t>
      </w:r>
      <w:r w:rsidR="00EC3E2F" w:rsidRPr="00746628">
        <w:rPr>
          <w:rFonts w:hint="eastAsia"/>
        </w:rPr>
        <w:t>年，</w:t>
      </w:r>
      <w:r w:rsidRPr="00746628">
        <w:rPr>
          <w:rFonts w:hint="eastAsia"/>
        </w:rPr>
        <w:t>X</w:t>
      </w:r>
      <w:r w:rsidRPr="00746628">
        <w:rPr>
          <w:rFonts w:hint="eastAsia"/>
        </w:rPr>
        <w:t>电商</w:t>
      </w:r>
      <w:r w:rsidR="00EC3E2F" w:rsidRPr="00746628">
        <w:rPr>
          <w:rFonts w:hint="eastAsia"/>
        </w:rPr>
        <w:t>平台年交易额突破</w:t>
      </w:r>
      <w:r w:rsidR="00EC3E2F" w:rsidRPr="00746628">
        <w:rPr>
          <w:rFonts w:hint="eastAsia"/>
        </w:rPr>
        <w:t>2000</w:t>
      </w:r>
      <w:r w:rsidR="00EC3E2F" w:rsidRPr="00746628">
        <w:rPr>
          <w:rFonts w:hint="eastAsia"/>
        </w:rPr>
        <w:t>亿元人民币，活跃用户数超过</w:t>
      </w:r>
      <w:r w:rsidR="00EC3E2F" w:rsidRPr="00746628">
        <w:rPr>
          <w:rFonts w:hint="eastAsia"/>
        </w:rPr>
        <w:t>1.5</w:t>
      </w:r>
      <w:r w:rsidR="00EC3E2F" w:rsidRPr="00746628">
        <w:rPr>
          <w:rFonts w:hint="eastAsia"/>
        </w:rPr>
        <w:t>亿，其业务模式涵盖</w:t>
      </w:r>
      <w:r w:rsidR="00EC3E2F" w:rsidRPr="00746628">
        <w:rPr>
          <w:rFonts w:hint="eastAsia"/>
        </w:rPr>
        <w:t>B2C</w:t>
      </w:r>
      <w:r w:rsidR="00EC3E2F" w:rsidRPr="00746628">
        <w:rPr>
          <w:rFonts w:hint="eastAsia"/>
        </w:rPr>
        <w:t>、</w:t>
      </w:r>
      <w:r w:rsidR="00EC3E2F" w:rsidRPr="00746628">
        <w:rPr>
          <w:rFonts w:hint="eastAsia"/>
        </w:rPr>
        <w:t>C2C</w:t>
      </w:r>
      <w:r w:rsidR="00EC3E2F" w:rsidRPr="00746628">
        <w:rPr>
          <w:rFonts w:hint="eastAsia"/>
        </w:rPr>
        <w:t>和</w:t>
      </w:r>
      <w:r w:rsidR="00EC3E2F" w:rsidRPr="00746628">
        <w:rPr>
          <w:rFonts w:hint="eastAsia"/>
        </w:rPr>
        <w:t>O2O</w:t>
      </w:r>
      <w:r w:rsidR="00EC3E2F" w:rsidRPr="00746628">
        <w:rPr>
          <w:rFonts w:hint="eastAsia"/>
        </w:rPr>
        <w:t>等多种模式。公司依托自主研发的信息系统，实现了订单处理、库存管理、物流配送及售后服务的高度信息化和自动化，是“互联网</w:t>
      </w:r>
      <w:r w:rsidR="00EC3E2F" w:rsidRPr="00746628">
        <w:rPr>
          <w:rFonts w:hint="eastAsia"/>
        </w:rPr>
        <w:t>+</w:t>
      </w:r>
      <w:r w:rsidR="00EC3E2F" w:rsidRPr="00746628">
        <w:rPr>
          <w:rFonts w:hint="eastAsia"/>
        </w:rPr>
        <w:t>物流”模式的典型代表。</w:t>
      </w:r>
    </w:p>
    <w:p w14:paraId="7AF71DDA" w14:textId="0258F23A" w:rsidR="0035228A" w:rsidRPr="00746628" w:rsidRDefault="00EC3E2F" w:rsidP="00D7261D">
      <w:pPr>
        <w:ind w:firstLine="480"/>
      </w:pPr>
      <w:r w:rsidRPr="00746628">
        <w:rPr>
          <w:rFonts w:hint="eastAsia"/>
        </w:rPr>
        <w:t>在企业治理与战略层面，</w:t>
      </w:r>
      <w:r w:rsidR="00D74DCE" w:rsidRPr="00746628">
        <w:rPr>
          <w:rFonts w:hint="eastAsia"/>
        </w:rPr>
        <w:t>X</w:t>
      </w:r>
      <w:r w:rsidR="00D74DCE" w:rsidRPr="00746628">
        <w:rPr>
          <w:rFonts w:hint="eastAsia"/>
        </w:rPr>
        <w:t>电商</w:t>
      </w:r>
      <w:r w:rsidRPr="00746628">
        <w:rPr>
          <w:rFonts w:hint="eastAsia"/>
        </w:rPr>
        <w:t>注重技术创新和供应链整合，积极引入大数据、人工智能以及云计算等先进技术，力图通过技术驱动实现全渠道、全场景的物流优化管理。近年来，公司在供应链管理中不断探索“仓配一体化”新模式，通过构建智能仓储、智能调度、智能配送等一体化物流平台，提升整体运营效率和客户服务体验</w:t>
      </w:r>
      <w:r w:rsidR="0035228A" w:rsidRPr="00746628">
        <w:rPr>
          <w:rFonts w:hint="eastAsia"/>
        </w:rPr>
        <w:t>。</w:t>
      </w:r>
    </w:p>
    <w:p w14:paraId="59CE8DBB" w14:textId="23F665A0" w:rsidR="009C0F51" w:rsidRPr="00746628" w:rsidRDefault="009C0F51" w:rsidP="00B97D8B">
      <w:pPr>
        <w:pStyle w:val="afb"/>
        <w:spacing w:before="163" w:after="163"/>
      </w:pPr>
      <w:bookmarkStart w:id="138" w:name="_Toc193879522"/>
      <w:bookmarkStart w:id="139" w:name="_Toc193879781"/>
      <w:bookmarkStart w:id="140" w:name="_Toc196582912"/>
      <w:r w:rsidRPr="00746628">
        <w:rPr>
          <w:rFonts w:hint="eastAsia"/>
        </w:rPr>
        <w:t xml:space="preserve">3.1.2 </w:t>
      </w:r>
      <w:bookmarkEnd w:id="138"/>
      <w:bookmarkEnd w:id="139"/>
      <w:r w:rsidR="000F38AD" w:rsidRPr="00746628">
        <w:rPr>
          <w:rFonts w:hint="eastAsia"/>
        </w:rPr>
        <w:t>组织架构</w:t>
      </w:r>
      <w:bookmarkEnd w:id="140"/>
      <w:r w:rsidRPr="00746628">
        <w:tab/>
      </w:r>
    </w:p>
    <w:p w14:paraId="78DC65CA" w14:textId="44C11755" w:rsidR="000F38AD" w:rsidRPr="00746628" w:rsidRDefault="000F38AD" w:rsidP="00D7261D">
      <w:pPr>
        <w:ind w:firstLine="480"/>
      </w:pPr>
      <w:r w:rsidRPr="00746628">
        <w:rPr>
          <w:rFonts w:hint="eastAsia"/>
        </w:rPr>
        <w:t>X</w:t>
      </w:r>
      <w:r w:rsidRPr="00746628">
        <w:rPr>
          <w:rFonts w:hint="eastAsia"/>
        </w:rPr>
        <w:t>公司的</w:t>
      </w:r>
      <w:r w:rsidR="00A229C4" w:rsidRPr="00746628">
        <w:rPr>
          <w:rFonts w:hint="eastAsia"/>
        </w:rPr>
        <w:t>物流</w:t>
      </w:r>
      <w:r w:rsidRPr="00746628">
        <w:rPr>
          <w:rFonts w:hint="eastAsia"/>
        </w:rPr>
        <w:t>运营由</w:t>
      </w:r>
      <w:r w:rsidR="00481FAB" w:rsidRPr="00746628">
        <w:rPr>
          <w:rFonts w:hint="eastAsia"/>
        </w:rPr>
        <w:t>4</w:t>
      </w:r>
      <w:r w:rsidRPr="00746628">
        <w:rPr>
          <w:rFonts w:hint="eastAsia"/>
        </w:rPr>
        <w:t>个基本部门组成，其紧密配合，完成销售订单、发货订单的衔接、组织和实施，为客户提供优质的物流配送服务：（</w:t>
      </w:r>
      <w:r w:rsidRPr="00746628">
        <w:rPr>
          <w:rFonts w:hint="eastAsia"/>
        </w:rPr>
        <w:t>1</w:t>
      </w:r>
      <w:r w:rsidRPr="00746628">
        <w:rPr>
          <w:rFonts w:hint="eastAsia"/>
        </w:rPr>
        <w:t>）行业销售部：</w:t>
      </w:r>
      <w:r w:rsidR="00A20CBC" w:rsidRPr="00746628">
        <w:rPr>
          <w:rFonts w:hint="eastAsia"/>
        </w:rPr>
        <w:t>负责制定和实施销售规划，开展市场拓展，服务客户并交付订单，确保销售环节与物流环节无缝衔接。</w:t>
      </w:r>
      <w:r w:rsidRPr="00746628">
        <w:rPr>
          <w:rFonts w:hint="eastAsia"/>
        </w:rPr>
        <w:t>（</w:t>
      </w:r>
      <w:r w:rsidRPr="00746628">
        <w:rPr>
          <w:rFonts w:hint="eastAsia"/>
        </w:rPr>
        <w:t>2</w:t>
      </w:r>
      <w:r w:rsidRPr="00746628">
        <w:rPr>
          <w:rFonts w:hint="eastAsia"/>
        </w:rPr>
        <w:t>）运输调度部：</w:t>
      </w:r>
      <w:r w:rsidR="00A20CBC" w:rsidRPr="00746628">
        <w:rPr>
          <w:rFonts w:hint="eastAsia"/>
        </w:rPr>
        <w:t>负责制定生产规划，管理库存和仓储，协调物流服务商，优化运输线路和调度方案，以提升物流效率。</w:t>
      </w:r>
      <w:r w:rsidRPr="00746628">
        <w:rPr>
          <w:rFonts w:hint="eastAsia"/>
        </w:rPr>
        <w:t>（</w:t>
      </w:r>
      <w:r w:rsidRPr="00746628">
        <w:rPr>
          <w:rFonts w:hint="eastAsia"/>
        </w:rPr>
        <w:t>3</w:t>
      </w:r>
      <w:r w:rsidRPr="00746628">
        <w:rPr>
          <w:rFonts w:hint="eastAsia"/>
        </w:rPr>
        <w:t>）一线生产部：</w:t>
      </w:r>
      <w:r w:rsidR="00A20CBC" w:rsidRPr="00746628">
        <w:rPr>
          <w:rFonts w:hint="eastAsia"/>
        </w:rPr>
        <w:t>专注于建设生产能力，组织生产、检验和交付，确保物流节点的高效运转。</w:t>
      </w:r>
      <w:r w:rsidRPr="00746628">
        <w:rPr>
          <w:rFonts w:hint="eastAsia"/>
        </w:rPr>
        <w:t>（</w:t>
      </w:r>
      <w:r w:rsidRPr="00746628">
        <w:rPr>
          <w:rFonts w:hint="eastAsia"/>
        </w:rPr>
        <w:t>4</w:t>
      </w:r>
      <w:r w:rsidRPr="00746628">
        <w:rPr>
          <w:rFonts w:hint="eastAsia"/>
        </w:rPr>
        <w:t>）综合服务部：</w:t>
      </w:r>
      <w:r w:rsidR="00A20CBC" w:rsidRPr="00746628">
        <w:rPr>
          <w:rFonts w:hint="eastAsia"/>
        </w:rPr>
        <w:t>执行物流指令，协调各部门间的操作，提供后勤支持和客户服务。</w:t>
      </w:r>
      <w:r w:rsidRPr="00746628">
        <w:rPr>
          <w:rFonts w:hint="eastAsia"/>
        </w:rPr>
        <w:t>相关业务流程如图</w:t>
      </w:r>
      <w:r w:rsidRPr="00746628">
        <w:rPr>
          <w:rFonts w:hint="eastAsia"/>
        </w:rPr>
        <w:t>3.1</w:t>
      </w:r>
      <w:r w:rsidRPr="00746628">
        <w:rPr>
          <w:rFonts w:hint="eastAsia"/>
        </w:rPr>
        <w:t>所示，图中虚线表示信息传递，实线表示实物移动。</w:t>
      </w:r>
    </w:p>
    <w:p w14:paraId="5E39B8B4" w14:textId="543B32CD" w:rsidR="000F38AD" w:rsidRPr="00746628" w:rsidRDefault="00B76D0A" w:rsidP="00033C5C">
      <w:pPr>
        <w:spacing w:line="240" w:lineRule="auto"/>
        <w:ind w:firstLineChars="0" w:firstLine="0"/>
        <w:jc w:val="center"/>
      </w:pPr>
      <w:r w:rsidRPr="00746628">
        <w:rPr>
          <w:noProof/>
        </w:rPr>
        <w:lastRenderedPageBreak/>
        <w:drawing>
          <wp:inline distT="0" distB="0" distL="0" distR="0" wp14:anchorId="7E18B8DD" wp14:editId="0A27EC3E">
            <wp:extent cx="4442460" cy="2115330"/>
            <wp:effectExtent l="0" t="0" r="0" b="0"/>
            <wp:docPr id="696955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55308" name=""/>
                    <pic:cNvPicPr/>
                  </pic:nvPicPr>
                  <pic:blipFill>
                    <a:blip r:embed="rId25"/>
                    <a:stretch>
                      <a:fillRect/>
                    </a:stretch>
                  </pic:blipFill>
                  <pic:spPr>
                    <a:xfrm>
                      <a:off x="0" y="0"/>
                      <a:ext cx="4458886" cy="2123152"/>
                    </a:xfrm>
                    <a:prstGeom prst="rect">
                      <a:avLst/>
                    </a:prstGeom>
                  </pic:spPr>
                </pic:pic>
              </a:graphicData>
            </a:graphic>
          </wp:inline>
        </w:drawing>
      </w:r>
    </w:p>
    <w:p w14:paraId="70ED79A3" w14:textId="49BE0FD5" w:rsidR="00336B1D" w:rsidRPr="00746628" w:rsidRDefault="00336B1D" w:rsidP="002D6A6F">
      <w:pPr>
        <w:spacing w:line="240" w:lineRule="atLeast"/>
        <w:ind w:firstLineChars="0" w:firstLine="0"/>
        <w:jc w:val="center"/>
      </w:pPr>
      <w:r w:rsidRPr="00746628">
        <w:rPr>
          <w:rFonts w:hint="eastAsia"/>
        </w:rPr>
        <w:t>图</w:t>
      </w:r>
      <w:r w:rsidR="00B57C7D" w:rsidRPr="00746628">
        <w:rPr>
          <w:rFonts w:hint="eastAsia"/>
        </w:rPr>
        <w:t>3</w:t>
      </w:r>
      <w:r w:rsidRPr="00746628">
        <w:rPr>
          <w:rFonts w:hint="eastAsia"/>
        </w:rPr>
        <w:t xml:space="preserve">.1 </w:t>
      </w:r>
      <w:r w:rsidR="00B76D0A" w:rsidRPr="00746628">
        <w:rPr>
          <w:rFonts w:hint="eastAsia"/>
        </w:rPr>
        <w:t>物流业务流程图</w:t>
      </w:r>
    </w:p>
    <w:p w14:paraId="6322FF09" w14:textId="633C21BB" w:rsidR="00436200" w:rsidRPr="00746628" w:rsidRDefault="00436200" w:rsidP="00436200">
      <w:pPr>
        <w:pStyle w:val="afb"/>
        <w:spacing w:before="163" w:after="163"/>
      </w:pPr>
      <w:bookmarkStart w:id="141" w:name="_Toc196582913"/>
      <w:r w:rsidRPr="00746628">
        <w:rPr>
          <w:rFonts w:hint="eastAsia"/>
        </w:rPr>
        <w:t xml:space="preserve">3.1.3 </w:t>
      </w:r>
      <w:r w:rsidRPr="00746628">
        <w:rPr>
          <w:rFonts w:hint="eastAsia"/>
        </w:rPr>
        <w:t>物流</w:t>
      </w:r>
      <w:r w:rsidR="00B57C7D" w:rsidRPr="00746628">
        <w:rPr>
          <w:rFonts w:hint="eastAsia"/>
        </w:rPr>
        <w:t>网络</w:t>
      </w:r>
      <w:r w:rsidRPr="00746628">
        <w:rPr>
          <w:rFonts w:hint="eastAsia"/>
        </w:rPr>
        <w:t>现状</w:t>
      </w:r>
      <w:bookmarkEnd w:id="141"/>
    </w:p>
    <w:p w14:paraId="130C16DA" w14:textId="63E0C389" w:rsidR="00436200" w:rsidRPr="00746628" w:rsidRDefault="00B57C7D" w:rsidP="00D7261D">
      <w:pPr>
        <w:ind w:firstLine="480"/>
      </w:pPr>
      <w:r w:rsidRPr="00746628">
        <w:rPr>
          <w:rFonts w:hint="eastAsia"/>
        </w:rPr>
        <w:t xml:space="preserve">X </w:t>
      </w:r>
      <w:r w:rsidRPr="00746628">
        <w:rPr>
          <w:rFonts w:hint="eastAsia"/>
        </w:rPr>
        <w:t>公司的物流网络由关键设施（如收货仓库、分拣中心和销售办事处）和连接这些设施的运输线路组成，如该公司的运营示意图</w:t>
      </w:r>
      <w:r w:rsidR="00457230" w:rsidRPr="00746628">
        <w:rPr>
          <w:rFonts w:hint="eastAsia"/>
        </w:rPr>
        <w:t>3.2</w:t>
      </w:r>
      <w:r w:rsidRPr="00746628">
        <w:rPr>
          <w:rFonts w:hint="eastAsia"/>
        </w:rPr>
        <w:t>所示。在运营过程中，</w:t>
      </w:r>
      <w:r w:rsidRPr="00746628">
        <w:rPr>
          <w:rFonts w:hint="eastAsia"/>
        </w:rPr>
        <w:t>X</w:t>
      </w:r>
      <w:r w:rsidRPr="00746628">
        <w:rPr>
          <w:rFonts w:hint="eastAsia"/>
        </w:rPr>
        <w:t>公司会因节假日和重大促销活动而导致客户订单量大幅波动。此外，疫情或地震等突发事件可能导致某些物流设施临时或永久关闭，这就要求</w:t>
      </w:r>
      <w:r w:rsidRPr="00746628">
        <w:rPr>
          <w:rFonts w:hint="eastAsia"/>
        </w:rPr>
        <w:t>X</w:t>
      </w:r>
      <w:r w:rsidRPr="00746628">
        <w:rPr>
          <w:rFonts w:hint="eastAsia"/>
        </w:rPr>
        <w:t>公司将受影响的包裹紧急转运到其他运营节点。这些动态因素直接影响着每条运输路线上的包裹投递量和各物流设施的包裹处理能力，促使</w:t>
      </w:r>
      <w:r w:rsidRPr="00746628">
        <w:rPr>
          <w:rFonts w:hint="eastAsia"/>
        </w:rPr>
        <w:t xml:space="preserve"> X </w:t>
      </w:r>
      <w:r w:rsidRPr="00746628">
        <w:rPr>
          <w:rFonts w:hint="eastAsia"/>
        </w:rPr>
        <w:t>公司在路线调度和资源分配方面不断创新，以确保提供高效可靠的物流服务。</w:t>
      </w:r>
    </w:p>
    <w:p w14:paraId="1E21E40F" w14:textId="18BA47ED" w:rsidR="00B57C7D" w:rsidRPr="00746628" w:rsidRDefault="00457230" w:rsidP="00514ED7">
      <w:pPr>
        <w:spacing w:line="240" w:lineRule="auto"/>
        <w:ind w:firstLineChars="0" w:firstLine="0"/>
        <w:jc w:val="center"/>
      </w:pPr>
      <w:r w:rsidRPr="00746628">
        <w:rPr>
          <w:noProof/>
        </w:rPr>
        <w:drawing>
          <wp:inline distT="0" distB="0" distL="0" distR="0" wp14:anchorId="3D661980" wp14:editId="63D099E3">
            <wp:extent cx="4841040" cy="1287780"/>
            <wp:effectExtent l="0" t="0" r="0" b="7620"/>
            <wp:docPr id="18638551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855155" name=""/>
                    <pic:cNvPicPr/>
                  </pic:nvPicPr>
                  <pic:blipFill>
                    <a:blip r:embed="rId26"/>
                    <a:stretch>
                      <a:fillRect/>
                    </a:stretch>
                  </pic:blipFill>
                  <pic:spPr>
                    <a:xfrm>
                      <a:off x="0" y="0"/>
                      <a:ext cx="4949917" cy="1316743"/>
                    </a:xfrm>
                    <a:prstGeom prst="rect">
                      <a:avLst/>
                    </a:prstGeom>
                  </pic:spPr>
                </pic:pic>
              </a:graphicData>
            </a:graphic>
          </wp:inline>
        </w:drawing>
      </w:r>
    </w:p>
    <w:p w14:paraId="58BFAF84" w14:textId="47AF42EB" w:rsidR="00A20CBC" w:rsidRPr="00746628" w:rsidRDefault="00457230" w:rsidP="00A20CBC">
      <w:pPr>
        <w:spacing w:line="240" w:lineRule="auto"/>
        <w:ind w:firstLineChars="0" w:firstLine="0"/>
        <w:jc w:val="center"/>
      </w:pPr>
      <w:r w:rsidRPr="00746628">
        <w:rPr>
          <w:rFonts w:hint="eastAsia"/>
        </w:rPr>
        <w:t>图</w:t>
      </w:r>
      <w:r w:rsidRPr="00746628">
        <w:rPr>
          <w:rFonts w:hint="eastAsia"/>
        </w:rPr>
        <w:t xml:space="preserve">3.2 </w:t>
      </w:r>
      <w:r w:rsidRPr="00746628">
        <w:rPr>
          <w:rFonts w:hint="eastAsia"/>
        </w:rPr>
        <w:t>物流网络关键节点图</w:t>
      </w:r>
    </w:p>
    <w:p w14:paraId="642028CE" w14:textId="70C4FEC5" w:rsidR="009C0F51" w:rsidRPr="00746628" w:rsidRDefault="009C0F51" w:rsidP="00B97D8B">
      <w:pPr>
        <w:pStyle w:val="af9"/>
        <w:spacing w:before="163" w:after="163"/>
      </w:pPr>
      <w:bookmarkStart w:id="142" w:name="_Toc193879523"/>
      <w:bookmarkStart w:id="143" w:name="_Toc193879782"/>
      <w:bookmarkStart w:id="144" w:name="_Toc196582914"/>
      <w:r w:rsidRPr="00746628">
        <w:rPr>
          <w:rFonts w:hint="eastAsia"/>
        </w:rPr>
        <w:t xml:space="preserve">3.2 </w:t>
      </w:r>
      <w:r w:rsidR="00D74DCE" w:rsidRPr="00746628">
        <w:rPr>
          <w:rFonts w:hint="eastAsia"/>
        </w:rPr>
        <w:t>X</w:t>
      </w:r>
      <w:r w:rsidR="00D74DCE" w:rsidRPr="00746628">
        <w:rPr>
          <w:rFonts w:hint="eastAsia"/>
        </w:rPr>
        <w:t>电商</w:t>
      </w:r>
      <w:r w:rsidRPr="00746628">
        <w:rPr>
          <w:rFonts w:hint="eastAsia"/>
        </w:rPr>
        <w:t>公司物流</w:t>
      </w:r>
      <w:r w:rsidR="0025700B" w:rsidRPr="00746628">
        <w:rPr>
          <w:rFonts w:hint="eastAsia"/>
        </w:rPr>
        <w:t>网络</w:t>
      </w:r>
      <w:bookmarkEnd w:id="142"/>
      <w:bookmarkEnd w:id="143"/>
      <w:r w:rsidR="00B57C7D" w:rsidRPr="00746628">
        <w:rPr>
          <w:rFonts w:hint="eastAsia"/>
        </w:rPr>
        <w:t>问题</w:t>
      </w:r>
      <w:bookmarkEnd w:id="144"/>
    </w:p>
    <w:p w14:paraId="7BF666A6" w14:textId="6441B450" w:rsidR="00EC3E2F" w:rsidRPr="00746628" w:rsidRDefault="00A20CBC" w:rsidP="00D7261D">
      <w:pPr>
        <w:ind w:firstLine="480"/>
      </w:pPr>
      <w:r w:rsidRPr="00746628">
        <w:rPr>
          <w:rFonts w:hint="eastAsia"/>
        </w:rPr>
        <w:t>为了全面了解</w:t>
      </w:r>
      <w:r w:rsidRPr="00746628">
        <w:rPr>
          <w:rFonts w:hint="eastAsia"/>
        </w:rPr>
        <w:t>X</w:t>
      </w:r>
      <w:r w:rsidRPr="00746628">
        <w:rPr>
          <w:rFonts w:hint="eastAsia"/>
        </w:rPr>
        <w:t>公司物流网络的现状，本研究通过以下方式进行了调查：首先，分析了公司提供的</w:t>
      </w:r>
      <w:r w:rsidRPr="00746628">
        <w:rPr>
          <w:rFonts w:hint="eastAsia"/>
        </w:rPr>
        <w:t>2021-01-01</w:t>
      </w:r>
      <w:r w:rsidRPr="00746628">
        <w:rPr>
          <w:rFonts w:hint="eastAsia"/>
        </w:rPr>
        <w:t>至</w:t>
      </w:r>
      <w:r w:rsidRPr="00746628">
        <w:rPr>
          <w:rFonts w:hint="eastAsia"/>
        </w:rPr>
        <w:t>2022-12-31</w:t>
      </w:r>
      <w:r w:rsidRPr="00746628">
        <w:rPr>
          <w:rFonts w:hint="eastAsia"/>
        </w:rPr>
        <w:t>期间的货量数据，掌握了物流网络的流量分布和历史规律；其次，通过与</w:t>
      </w:r>
      <w:r w:rsidRPr="00746628">
        <w:rPr>
          <w:rFonts w:hint="eastAsia"/>
        </w:rPr>
        <w:t>X</w:t>
      </w:r>
      <w:r w:rsidRPr="00746628">
        <w:rPr>
          <w:rFonts w:hint="eastAsia"/>
        </w:rPr>
        <w:t>公司运输调度部的深入访谈，了解了其在突发事件下的应急分流策略和线路优化实践；最后，结合行业报告和公开数据，进一步验证了</w:t>
      </w:r>
      <w:r w:rsidRPr="00746628">
        <w:rPr>
          <w:rFonts w:hint="eastAsia"/>
        </w:rPr>
        <w:t>X</w:t>
      </w:r>
      <w:r w:rsidRPr="00746628">
        <w:rPr>
          <w:rFonts w:hint="eastAsia"/>
        </w:rPr>
        <w:t>公司在物流网络管理中的优势与不足，为后续问题分析提供了数据支持。</w:t>
      </w:r>
    </w:p>
    <w:p w14:paraId="40CA59ED" w14:textId="45A12CD1" w:rsidR="009C0F51" w:rsidRPr="00746628" w:rsidRDefault="009C0F51" w:rsidP="00B97D8B">
      <w:pPr>
        <w:pStyle w:val="afb"/>
        <w:spacing w:before="163" w:after="163"/>
      </w:pPr>
      <w:bookmarkStart w:id="145" w:name="_Toc193879524"/>
      <w:bookmarkStart w:id="146" w:name="_Toc193879783"/>
      <w:bookmarkStart w:id="147" w:name="_Toc196582915"/>
      <w:r w:rsidRPr="00746628">
        <w:rPr>
          <w:rFonts w:hint="eastAsia"/>
        </w:rPr>
        <w:lastRenderedPageBreak/>
        <w:t xml:space="preserve">3.2.1 </w:t>
      </w:r>
      <w:r w:rsidR="00531500" w:rsidRPr="00746628">
        <w:rPr>
          <w:rFonts w:hint="eastAsia"/>
        </w:rPr>
        <w:t>运输线路优化</w:t>
      </w:r>
      <w:r w:rsidRPr="00746628">
        <w:rPr>
          <w:rFonts w:hint="eastAsia"/>
        </w:rPr>
        <w:t>问题概述</w:t>
      </w:r>
      <w:bookmarkEnd w:id="145"/>
      <w:bookmarkEnd w:id="146"/>
      <w:bookmarkEnd w:id="147"/>
    </w:p>
    <w:p w14:paraId="44F9179D" w14:textId="00578BFB" w:rsidR="002806C6" w:rsidRPr="00746628" w:rsidRDefault="002806C6" w:rsidP="00D7261D">
      <w:pPr>
        <w:ind w:firstLine="480"/>
      </w:pPr>
      <w:bookmarkStart w:id="148" w:name="_Hlk195992865"/>
      <w:r w:rsidRPr="00746628">
        <w:rPr>
          <w:rFonts w:hint="eastAsia"/>
        </w:rPr>
        <w:t>（</w:t>
      </w:r>
      <w:r w:rsidRPr="00746628">
        <w:rPr>
          <w:rFonts w:hint="eastAsia"/>
        </w:rPr>
        <w:t>1</w:t>
      </w:r>
      <w:r w:rsidRPr="00746628">
        <w:rPr>
          <w:rFonts w:hint="eastAsia"/>
        </w:rPr>
        <w:t>）物流供应链</w:t>
      </w:r>
      <w:r w:rsidR="00EC3E2F" w:rsidRPr="00746628">
        <w:rPr>
          <w:rFonts w:hint="eastAsia"/>
        </w:rPr>
        <w:t>需求预测不准确</w:t>
      </w:r>
    </w:p>
    <w:p w14:paraId="431B4C92" w14:textId="44386EDE" w:rsidR="00A20CBC" w:rsidRPr="00746628" w:rsidRDefault="00A20CBC" w:rsidP="00D7261D">
      <w:pPr>
        <w:ind w:firstLine="480"/>
      </w:pPr>
      <w:r w:rsidRPr="00746628">
        <w:rPr>
          <w:rFonts w:hint="eastAsia"/>
        </w:rPr>
        <w:t>由于节假日和销活动导致订单量剧烈波动，</w:t>
      </w:r>
      <w:r w:rsidRPr="00746628">
        <w:rPr>
          <w:rFonts w:hint="eastAsia"/>
        </w:rPr>
        <w:t>X</w:t>
      </w:r>
      <w:r w:rsidRPr="00746628">
        <w:rPr>
          <w:rFonts w:hint="eastAsia"/>
        </w:rPr>
        <w:t>公司在预测各物流场地及线路的货量时存在较大偏差。例如，历史数据显示，</w:t>
      </w:r>
      <w:r w:rsidRPr="00746628">
        <w:rPr>
          <w:rFonts w:hint="eastAsia"/>
        </w:rPr>
        <w:t>2021</w:t>
      </w:r>
      <w:r w:rsidRPr="00746628">
        <w:rPr>
          <w:rFonts w:hint="eastAsia"/>
        </w:rPr>
        <w:t>年“双十一”期间，部分线路货量激增超过</w:t>
      </w:r>
      <w:r w:rsidRPr="00746628">
        <w:rPr>
          <w:rFonts w:hint="eastAsia"/>
        </w:rPr>
        <w:t>200%</w:t>
      </w:r>
      <w:r w:rsidRPr="00746628">
        <w:rPr>
          <w:rFonts w:hint="eastAsia"/>
        </w:rPr>
        <w:t>，而常规预测模型难以准确捕捉这种高峰需求，导致运输资源分配不足，部分包裹延误。此外，突发事件进一步增加了预测的复杂性，影响了物流网络的稳定运行。</w:t>
      </w:r>
      <w:bookmarkEnd w:id="148"/>
    </w:p>
    <w:p w14:paraId="194785CA" w14:textId="77777777" w:rsidR="00A20CBC" w:rsidRPr="00746628" w:rsidRDefault="00A20CBC" w:rsidP="00D7261D">
      <w:pPr>
        <w:ind w:firstLine="480"/>
      </w:pPr>
      <w:r w:rsidRPr="00746628">
        <w:rPr>
          <w:rFonts w:hint="eastAsia"/>
        </w:rPr>
        <w:t>（</w:t>
      </w:r>
      <w:r w:rsidRPr="00746628">
        <w:rPr>
          <w:rFonts w:hint="eastAsia"/>
        </w:rPr>
        <w:t>2</w:t>
      </w:r>
      <w:r w:rsidRPr="00746628">
        <w:rPr>
          <w:rFonts w:hint="eastAsia"/>
        </w:rPr>
        <w:t>）运输线路调度不灵活和物流网络结构不均衡</w:t>
      </w:r>
    </w:p>
    <w:p w14:paraId="7F4B586A" w14:textId="7595FA73" w:rsidR="00EC3E2F" w:rsidRPr="00746628" w:rsidRDefault="00A20CBC" w:rsidP="00D7261D">
      <w:pPr>
        <w:ind w:firstLine="480"/>
      </w:pPr>
      <w:r w:rsidRPr="00746628">
        <w:rPr>
          <w:rFonts w:hint="eastAsia"/>
        </w:rPr>
        <w:t>X</w:t>
      </w:r>
      <w:r w:rsidRPr="00746628">
        <w:rPr>
          <w:rFonts w:hint="eastAsia"/>
        </w:rPr>
        <w:t>公司的物流网络在面对场地关闭或货量波动时，线路调度灵活性不足。例如，当</w:t>
      </w:r>
      <w:r w:rsidRPr="00746628">
        <w:rPr>
          <w:rFonts w:hint="eastAsia"/>
        </w:rPr>
        <w:t>DC5</w:t>
      </w:r>
      <w:r w:rsidRPr="00746628">
        <w:rPr>
          <w:rFonts w:hint="eastAsia"/>
        </w:rPr>
        <w:t>或</w:t>
      </w:r>
      <w:r w:rsidRPr="00746628">
        <w:rPr>
          <w:rFonts w:hint="eastAsia"/>
        </w:rPr>
        <w:t>DC9</w:t>
      </w:r>
      <w:r w:rsidRPr="00746628">
        <w:rPr>
          <w:rFonts w:hint="eastAsia"/>
        </w:rPr>
        <w:t>等关键节点关闭时，相关线路的货量分流方案往往导致其他线路负荷过重或不足，网络整体负荷分布不均衡。赛题数据显示，部分线路在高峰期的满载率超过</w:t>
      </w:r>
      <w:r w:rsidRPr="00746628">
        <w:rPr>
          <w:rFonts w:hint="eastAsia"/>
        </w:rPr>
        <w:t>90%</w:t>
      </w:r>
      <w:r w:rsidRPr="00746628">
        <w:rPr>
          <w:rFonts w:hint="eastAsia"/>
        </w:rPr>
        <w:t>，而其他线路利用率仅为</w:t>
      </w:r>
      <w:r w:rsidRPr="00746628">
        <w:rPr>
          <w:rFonts w:hint="eastAsia"/>
        </w:rPr>
        <w:t>30%</w:t>
      </w:r>
      <w:r w:rsidRPr="00746628">
        <w:rPr>
          <w:rFonts w:hint="eastAsia"/>
        </w:rPr>
        <w:t>，反映出网络结构的不平衡性。此外，现有线路调度方案缺乏动态调整机制，无法快速响应突发事件，导致部分货量无法正常流转。</w:t>
      </w:r>
    </w:p>
    <w:p w14:paraId="2DE8B2F0" w14:textId="65F3661C" w:rsidR="009C0F51" w:rsidRPr="00746628" w:rsidRDefault="009C0F51" w:rsidP="00B97D8B">
      <w:pPr>
        <w:pStyle w:val="afb"/>
        <w:spacing w:before="163" w:after="163"/>
      </w:pPr>
      <w:bookmarkStart w:id="149" w:name="_Toc193879525"/>
      <w:bookmarkStart w:id="150" w:name="_Toc193879784"/>
      <w:bookmarkStart w:id="151" w:name="_Toc196582916"/>
      <w:r w:rsidRPr="00746628">
        <w:rPr>
          <w:rFonts w:hint="eastAsia"/>
        </w:rPr>
        <w:t xml:space="preserve">3.2.2 </w:t>
      </w:r>
      <w:r w:rsidRPr="00746628">
        <w:rPr>
          <w:rFonts w:hint="eastAsia"/>
        </w:rPr>
        <w:t>成因分析</w:t>
      </w:r>
      <w:bookmarkEnd w:id="149"/>
      <w:bookmarkEnd w:id="150"/>
      <w:bookmarkEnd w:id="151"/>
    </w:p>
    <w:p w14:paraId="4A01082A" w14:textId="7825F3BA" w:rsidR="00660A31" w:rsidRPr="00746628" w:rsidRDefault="00141710" w:rsidP="002D6A6F">
      <w:pPr>
        <w:ind w:firstLine="480"/>
      </w:pPr>
      <w:r w:rsidRPr="00746628">
        <w:rPr>
          <w:rFonts w:hint="eastAsia"/>
        </w:rPr>
        <w:t>在当前竞争激烈的电商环境中，</w:t>
      </w:r>
      <w:r w:rsidR="00D74DCE" w:rsidRPr="00746628">
        <w:rPr>
          <w:rFonts w:hint="eastAsia"/>
        </w:rPr>
        <w:t>X</w:t>
      </w:r>
      <w:r w:rsidR="00D74DCE" w:rsidRPr="00746628">
        <w:rPr>
          <w:rFonts w:hint="eastAsia"/>
        </w:rPr>
        <w:t>电商</w:t>
      </w:r>
      <w:r w:rsidRPr="00746628">
        <w:rPr>
          <w:rFonts w:hint="eastAsia"/>
        </w:rPr>
        <w:t>公司面临着诸多物流管理难题，这些问题既受到外部市场环境剧烈波动的影响，也与内部物流网络设计和管理机制存在的不足密切相关</w:t>
      </w:r>
      <w:r w:rsidR="00A20CBC" w:rsidRPr="00746628">
        <w:rPr>
          <w:rFonts w:hint="eastAsia"/>
        </w:rPr>
        <w:t>：</w:t>
      </w:r>
      <w:r w:rsidR="002750E7" w:rsidRPr="00746628">
        <w:rPr>
          <w:rFonts w:hint="eastAsia"/>
        </w:rPr>
        <w:t>（</w:t>
      </w:r>
      <w:r w:rsidR="00A20CBC" w:rsidRPr="00746628">
        <w:rPr>
          <w:rFonts w:hint="eastAsia"/>
        </w:rPr>
        <w:t>1</w:t>
      </w:r>
      <w:r w:rsidR="00A20CBC" w:rsidRPr="00746628">
        <w:rPr>
          <w:rFonts w:hint="eastAsia"/>
        </w:rPr>
        <w:t>）需求预测模型的局限性。</w:t>
      </w:r>
      <w:r w:rsidR="00A20CBC" w:rsidRPr="00746628">
        <w:rPr>
          <w:rFonts w:hint="eastAsia"/>
        </w:rPr>
        <w:t>X</w:t>
      </w:r>
      <w:r w:rsidR="00A20CBC" w:rsidRPr="00746628">
        <w:rPr>
          <w:rFonts w:hint="eastAsia"/>
        </w:rPr>
        <w:t>公司目前使用的预测模型主要基于</w:t>
      </w:r>
      <w:r w:rsidR="002D6A6F" w:rsidRPr="00746628">
        <w:rPr>
          <w:rFonts w:hint="eastAsia"/>
        </w:rPr>
        <w:t>传统</w:t>
      </w:r>
      <w:r w:rsidR="00A20CBC" w:rsidRPr="00746628">
        <w:rPr>
          <w:rFonts w:hint="eastAsia"/>
        </w:rPr>
        <w:t>的统计分析，导致预测精度不足。</w:t>
      </w:r>
      <w:r w:rsidR="002750E7" w:rsidRPr="00746628">
        <w:rPr>
          <w:rFonts w:hint="eastAsia"/>
        </w:rPr>
        <w:t>（</w:t>
      </w:r>
      <w:r w:rsidR="00A20CBC" w:rsidRPr="00746628">
        <w:rPr>
          <w:rFonts w:hint="eastAsia"/>
        </w:rPr>
        <w:t>2</w:t>
      </w:r>
      <w:r w:rsidR="00A20CBC" w:rsidRPr="00746628">
        <w:rPr>
          <w:rFonts w:hint="eastAsia"/>
        </w:rPr>
        <w:t>）物流网络结构设计的不足。</w:t>
      </w:r>
      <w:r w:rsidR="00A20CBC" w:rsidRPr="00746628">
        <w:rPr>
          <w:rFonts w:hint="eastAsia"/>
        </w:rPr>
        <w:t>X</w:t>
      </w:r>
      <w:r w:rsidR="00A20CBC" w:rsidRPr="00746628">
        <w:rPr>
          <w:rFonts w:hint="eastAsia"/>
        </w:rPr>
        <w:t>公司的物流网络设计初期以静态需求为依据，未能充分考虑高峰期和突发事件的动态需求，导致网络结构刚性较强。</w:t>
      </w:r>
      <w:r w:rsidR="002750E7" w:rsidRPr="00746628">
        <w:rPr>
          <w:rFonts w:hint="eastAsia"/>
        </w:rPr>
        <w:t>（</w:t>
      </w:r>
      <w:r w:rsidR="00A20CBC" w:rsidRPr="00746628">
        <w:rPr>
          <w:rFonts w:hint="eastAsia"/>
        </w:rPr>
        <w:t>3</w:t>
      </w:r>
      <w:r w:rsidR="00A20CBC" w:rsidRPr="00746628">
        <w:rPr>
          <w:rFonts w:hint="eastAsia"/>
        </w:rPr>
        <w:t>）调度机制的动态性不足。公司未充分利用智能化技术（如遗传算法、强化学习）来提升调度效率，限制了其应对复杂场景的能力。</w:t>
      </w:r>
    </w:p>
    <w:p w14:paraId="532572DC" w14:textId="4D141C88" w:rsidR="009C0F51" w:rsidRPr="00746628" w:rsidRDefault="009C0F51" w:rsidP="00B97D8B">
      <w:pPr>
        <w:pStyle w:val="af9"/>
        <w:spacing w:before="163" w:after="163"/>
      </w:pPr>
      <w:bookmarkStart w:id="152" w:name="_Toc193879526"/>
      <w:bookmarkStart w:id="153" w:name="_Toc193879785"/>
      <w:bookmarkStart w:id="154" w:name="_Toc196582917"/>
      <w:bookmarkEnd w:id="133"/>
      <w:r w:rsidRPr="00746628">
        <w:rPr>
          <w:rFonts w:hint="eastAsia"/>
        </w:rPr>
        <w:t xml:space="preserve">3.3 </w:t>
      </w:r>
      <w:r w:rsidRPr="00746628">
        <w:rPr>
          <w:rFonts w:hint="eastAsia"/>
        </w:rPr>
        <w:t>本章小结</w:t>
      </w:r>
      <w:bookmarkEnd w:id="152"/>
      <w:bookmarkEnd w:id="153"/>
      <w:bookmarkEnd w:id="154"/>
    </w:p>
    <w:p w14:paraId="1EE9A1DE" w14:textId="3529DB58" w:rsidR="00660A31" w:rsidRPr="00746628" w:rsidRDefault="00660A31" w:rsidP="00D7261D">
      <w:pPr>
        <w:ind w:firstLine="480"/>
      </w:pPr>
      <w:r w:rsidRPr="00746628">
        <w:rPr>
          <w:rFonts w:hint="eastAsia"/>
        </w:rPr>
        <w:t>本章首先对</w:t>
      </w:r>
      <w:r w:rsidR="00D74DCE" w:rsidRPr="00746628">
        <w:rPr>
          <w:rFonts w:hint="eastAsia"/>
        </w:rPr>
        <w:t>X</w:t>
      </w:r>
      <w:r w:rsidR="00D74DCE" w:rsidRPr="00746628">
        <w:rPr>
          <w:rFonts w:hint="eastAsia"/>
        </w:rPr>
        <w:t>电商</w:t>
      </w:r>
      <w:r w:rsidRPr="00746628">
        <w:rPr>
          <w:rFonts w:hint="eastAsia"/>
        </w:rPr>
        <w:t>公司的基本情况进行了系统描述，介绍了成立背景、业务规模。通过详细梳理</w:t>
      </w:r>
      <w:r w:rsidR="0025700B" w:rsidRPr="00746628">
        <w:rPr>
          <w:rFonts w:hint="eastAsia"/>
        </w:rPr>
        <w:t>X</w:t>
      </w:r>
      <w:r w:rsidR="0025700B" w:rsidRPr="00746628">
        <w:rPr>
          <w:rFonts w:hint="eastAsia"/>
        </w:rPr>
        <w:t>公司物流管理模式</w:t>
      </w:r>
      <w:r w:rsidRPr="00746628">
        <w:rPr>
          <w:rFonts w:hint="eastAsia"/>
        </w:rPr>
        <w:t>，</w:t>
      </w:r>
      <w:r w:rsidR="0025700B" w:rsidRPr="00746628">
        <w:rPr>
          <w:rFonts w:hint="eastAsia"/>
        </w:rPr>
        <w:t>了解</w:t>
      </w:r>
      <w:r w:rsidR="00436200" w:rsidRPr="00746628">
        <w:rPr>
          <w:rFonts w:hint="eastAsia"/>
        </w:rPr>
        <w:t>到</w:t>
      </w:r>
      <w:r w:rsidR="00436200" w:rsidRPr="00746628">
        <w:rPr>
          <w:rFonts w:hint="eastAsia"/>
        </w:rPr>
        <w:t>X</w:t>
      </w:r>
      <w:r w:rsidR="00436200" w:rsidRPr="00746628">
        <w:rPr>
          <w:rFonts w:hint="eastAsia"/>
        </w:rPr>
        <w:t>公司</w:t>
      </w:r>
      <w:r w:rsidRPr="00746628">
        <w:rPr>
          <w:rFonts w:hint="eastAsia"/>
        </w:rPr>
        <w:t>随着业务量的不断增加和市场需求的不断波动，现有的物流管理体系暴露出预测不准、调度不灵活、信息滞后等一系列问题。本章为后续研究提供了两个方面的重要依据：一方面，通过对</w:t>
      </w:r>
      <w:r w:rsidR="00D74DCE" w:rsidRPr="00746628">
        <w:rPr>
          <w:rFonts w:hint="eastAsia"/>
        </w:rPr>
        <w:t>X</w:t>
      </w:r>
      <w:r w:rsidR="00D74DCE" w:rsidRPr="00746628">
        <w:rPr>
          <w:rFonts w:hint="eastAsia"/>
        </w:rPr>
        <w:t>电商</w:t>
      </w:r>
      <w:r w:rsidRPr="00746628">
        <w:rPr>
          <w:rFonts w:hint="eastAsia"/>
        </w:rPr>
        <w:t>公司现状的深入了解，我们明确了实际物流网络</w:t>
      </w:r>
      <w:r w:rsidR="0025700B" w:rsidRPr="00746628">
        <w:rPr>
          <w:rFonts w:hint="eastAsia"/>
        </w:rPr>
        <w:t>运输</w:t>
      </w:r>
      <w:r w:rsidRPr="00746628">
        <w:rPr>
          <w:rFonts w:hint="eastAsia"/>
        </w:rPr>
        <w:t>中的瓶颈和短板，为</w:t>
      </w:r>
      <w:r w:rsidR="0025700B" w:rsidRPr="00746628">
        <w:rPr>
          <w:rFonts w:hint="eastAsia"/>
        </w:rPr>
        <w:t>后续构建</w:t>
      </w:r>
      <w:r w:rsidRPr="00746628">
        <w:rPr>
          <w:rFonts w:hint="eastAsia"/>
        </w:rPr>
        <w:t>模型奠定了现实</w:t>
      </w:r>
      <w:r w:rsidR="0025700B" w:rsidRPr="00746628">
        <w:rPr>
          <w:rFonts w:hint="eastAsia"/>
        </w:rPr>
        <w:t>业务</w:t>
      </w:r>
      <w:r w:rsidRPr="00746628">
        <w:rPr>
          <w:rFonts w:hint="eastAsia"/>
        </w:rPr>
        <w:t>基础；另一方面，通过对问题成因</w:t>
      </w:r>
      <w:r w:rsidR="0025700B" w:rsidRPr="00746628">
        <w:rPr>
          <w:rFonts w:hint="eastAsia"/>
        </w:rPr>
        <w:t>进行</w:t>
      </w:r>
      <w:r w:rsidRPr="00746628">
        <w:rPr>
          <w:rFonts w:hint="eastAsia"/>
        </w:rPr>
        <w:t>系统分析，为优化模型中约束条件和目标函数的构建提供理论支持和实践指导。</w:t>
      </w:r>
    </w:p>
    <w:p w14:paraId="422CF220" w14:textId="77777777" w:rsidR="008A092C" w:rsidRPr="00746628" w:rsidRDefault="008A092C">
      <w:pPr>
        <w:spacing w:after="160" w:line="278" w:lineRule="auto"/>
        <w:ind w:firstLineChars="0" w:firstLine="0"/>
        <w:rPr>
          <w:rFonts w:eastAsia="黑体" w:cstheme="majorBidi"/>
          <w:bCs/>
          <w:color w:val="000000" w:themeColor="text1"/>
          <w:sz w:val="36"/>
          <w:szCs w:val="48"/>
        </w:rPr>
        <w:sectPr w:rsidR="008A092C" w:rsidRPr="00746628" w:rsidSect="00CB3F97">
          <w:headerReference w:type="default" r:id="rId27"/>
          <w:pgSz w:w="11906" w:h="16838"/>
          <w:pgMar w:top="1588" w:right="1418" w:bottom="1588" w:left="1418" w:header="1134" w:footer="1134" w:gutter="0"/>
          <w:cols w:space="425"/>
          <w:docGrid w:type="lines" w:linePitch="326"/>
        </w:sectPr>
      </w:pPr>
      <w:bookmarkStart w:id="155" w:name="_Toc193879527"/>
      <w:bookmarkStart w:id="156" w:name="_Toc193879786"/>
      <w:bookmarkEnd w:id="137"/>
    </w:p>
    <w:p w14:paraId="450C3B88" w14:textId="77777777" w:rsidR="00433A86" w:rsidRPr="00746628" w:rsidRDefault="00433A86" w:rsidP="00433A86">
      <w:pPr>
        <w:ind w:firstLine="480"/>
      </w:pPr>
    </w:p>
    <w:p w14:paraId="5EB43B4F" w14:textId="51E4793F" w:rsidR="009C0F51" w:rsidRPr="00746628" w:rsidRDefault="009C0F51" w:rsidP="00433A86">
      <w:pPr>
        <w:pStyle w:val="af7"/>
      </w:pPr>
      <w:bookmarkStart w:id="157" w:name="_Toc196582918"/>
      <w:r w:rsidRPr="00746628">
        <w:rPr>
          <w:rFonts w:hint="eastAsia"/>
        </w:rPr>
        <w:t>第</w:t>
      </w:r>
      <w:r w:rsidRPr="00746628">
        <w:rPr>
          <w:rFonts w:hint="eastAsia"/>
        </w:rPr>
        <w:t>4</w:t>
      </w:r>
      <w:r w:rsidRPr="00746628">
        <w:rPr>
          <w:rFonts w:hint="eastAsia"/>
        </w:rPr>
        <w:t>章</w:t>
      </w:r>
      <w:r w:rsidRPr="00746628">
        <w:rPr>
          <w:rFonts w:hint="eastAsia"/>
        </w:rPr>
        <w:t xml:space="preserve"> </w:t>
      </w:r>
      <w:bookmarkStart w:id="158" w:name="_Hlk196091958"/>
      <w:r w:rsidRPr="00746628">
        <w:rPr>
          <w:rFonts w:hint="eastAsia"/>
        </w:rPr>
        <w:t>基于时序数据的运输需求量预测</w:t>
      </w:r>
      <w:bookmarkEnd w:id="155"/>
      <w:bookmarkEnd w:id="156"/>
      <w:bookmarkEnd w:id="157"/>
      <w:bookmarkEnd w:id="158"/>
    </w:p>
    <w:p w14:paraId="25DDBE0A" w14:textId="77777777" w:rsidR="00433A86" w:rsidRPr="00746628" w:rsidRDefault="00433A86" w:rsidP="00AB0279">
      <w:pPr>
        <w:spacing w:line="0" w:lineRule="atLeast"/>
        <w:ind w:firstLine="480"/>
      </w:pPr>
    </w:p>
    <w:p w14:paraId="114CF4A3" w14:textId="0DFED880" w:rsidR="009C0F51" w:rsidRPr="00746628" w:rsidRDefault="009C0F51" w:rsidP="00436200">
      <w:pPr>
        <w:pStyle w:val="af9"/>
        <w:spacing w:before="163" w:after="163"/>
      </w:pPr>
      <w:bookmarkStart w:id="159" w:name="_Toc193879529"/>
      <w:bookmarkStart w:id="160" w:name="_Toc193879788"/>
      <w:bookmarkStart w:id="161" w:name="_Toc196582919"/>
      <w:r w:rsidRPr="00746628">
        <w:rPr>
          <w:rFonts w:hint="eastAsia"/>
        </w:rPr>
        <w:t>4.</w:t>
      </w:r>
      <w:r w:rsidR="002750E7" w:rsidRPr="00746628">
        <w:rPr>
          <w:rFonts w:hint="eastAsia"/>
        </w:rPr>
        <w:t>1</w:t>
      </w:r>
      <w:r w:rsidRPr="00746628">
        <w:rPr>
          <w:rFonts w:hint="eastAsia"/>
        </w:rPr>
        <w:t xml:space="preserve"> </w:t>
      </w:r>
      <w:r w:rsidRPr="00746628">
        <w:rPr>
          <w:rFonts w:hint="eastAsia"/>
        </w:rPr>
        <w:t>历史数据采集与处理</w:t>
      </w:r>
      <w:bookmarkEnd w:id="159"/>
      <w:bookmarkEnd w:id="160"/>
      <w:bookmarkEnd w:id="161"/>
    </w:p>
    <w:p w14:paraId="5051DD31" w14:textId="7E26A1AF" w:rsidR="009C0F51" w:rsidRPr="00746628" w:rsidRDefault="009C0F51" w:rsidP="00436200">
      <w:pPr>
        <w:pStyle w:val="afb"/>
        <w:spacing w:before="163" w:after="163"/>
      </w:pPr>
      <w:bookmarkStart w:id="162" w:name="_Toc193879530"/>
      <w:bookmarkStart w:id="163" w:name="_Toc193879789"/>
      <w:bookmarkStart w:id="164" w:name="_Toc196582920"/>
      <w:r w:rsidRPr="00746628">
        <w:rPr>
          <w:rFonts w:hint="eastAsia"/>
        </w:rPr>
        <w:t>4.</w:t>
      </w:r>
      <w:r w:rsidR="002750E7" w:rsidRPr="00746628">
        <w:rPr>
          <w:rFonts w:hint="eastAsia"/>
        </w:rPr>
        <w:t>1</w:t>
      </w:r>
      <w:r w:rsidRPr="00746628">
        <w:rPr>
          <w:rFonts w:hint="eastAsia"/>
        </w:rPr>
        <w:t xml:space="preserve">.1 </w:t>
      </w:r>
      <w:r w:rsidRPr="00746628">
        <w:rPr>
          <w:rFonts w:hint="eastAsia"/>
        </w:rPr>
        <w:t>数据来源与数据集构建</w:t>
      </w:r>
      <w:bookmarkEnd w:id="162"/>
      <w:bookmarkEnd w:id="163"/>
      <w:bookmarkEnd w:id="164"/>
    </w:p>
    <w:p w14:paraId="37313D90" w14:textId="360C63EE" w:rsidR="000C3979" w:rsidRPr="00746628" w:rsidRDefault="00F93D22" w:rsidP="00D7261D">
      <w:pPr>
        <w:ind w:firstLine="480"/>
      </w:pPr>
      <w:r w:rsidRPr="00746628">
        <w:rPr>
          <w:rFonts w:hint="eastAsia"/>
        </w:rPr>
        <w:t>本研究</w:t>
      </w:r>
      <w:r w:rsidR="000C3979" w:rsidRPr="00746628">
        <w:rPr>
          <w:rFonts w:hint="eastAsia"/>
        </w:rPr>
        <w:t>收集</w:t>
      </w:r>
      <w:r w:rsidRPr="00746628">
        <w:rPr>
          <w:rFonts w:hint="eastAsia"/>
        </w:rPr>
        <w:t>的数据</w:t>
      </w:r>
      <w:r w:rsidR="000C3979" w:rsidRPr="00746628">
        <w:rPr>
          <w:rFonts w:hint="eastAsia"/>
        </w:rPr>
        <w:t>，</w:t>
      </w:r>
      <w:r w:rsidR="002806C6" w:rsidRPr="00746628">
        <w:rPr>
          <w:rFonts w:hint="eastAsia"/>
        </w:rPr>
        <w:t>来源于</w:t>
      </w:r>
      <w:r w:rsidR="002806C6" w:rsidRPr="00746628">
        <w:rPr>
          <w:rFonts w:hint="eastAsia"/>
        </w:rPr>
        <w:t>X</w:t>
      </w:r>
      <w:r w:rsidRPr="00746628">
        <w:rPr>
          <w:rFonts w:hint="eastAsia"/>
        </w:rPr>
        <w:t>电商</w:t>
      </w:r>
      <w:r w:rsidR="002806C6" w:rsidRPr="00746628">
        <w:rPr>
          <w:rFonts w:hint="eastAsia"/>
        </w:rPr>
        <w:t>公司</w:t>
      </w:r>
      <w:r w:rsidRPr="00746628">
        <w:rPr>
          <w:rFonts w:hint="eastAsia"/>
        </w:rPr>
        <w:t>物流网络的历史货量数据，记录了</w:t>
      </w:r>
      <w:r w:rsidRPr="00746628">
        <w:rPr>
          <w:rFonts w:hint="eastAsia"/>
        </w:rPr>
        <w:t>2021</w:t>
      </w:r>
      <w:r w:rsidRPr="00746628">
        <w:rPr>
          <w:rFonts w:hint="eastAsia"/>
        </w:rPr>
        <w:t>年</w:t>
      </w:r>
      <w:r w:rsidRPr="00746628">
        <w:rPr>
          <w:rFonts w:hint="eastAsia"/>
        </w:rPr>
        <w:t>1</w:t>
      </w:r>
      <w:r w:rsidRPr="00746628">
        <w:rPr>
          <w:rFonts w:hint="eastAsia"/>
        </w:rPr>
        <w:t>月</w:t>
      </w:r>
      <w:r w:rsidRPr="00746628">
        <w:rPr>
          <w:rFonts w:hint="eastAsia"/>
        </w:rPr>
        <w:t>1</w:t>
      </w:r>
      <w:r w:rsidRPr="00746628">
        <w:rPr>
          <w:rFonts w:hint="eastAsia"/>
        </w:rPr>
        <w:t>日至</w:t>
      </w:r>
      <w:r w:rsidRPr="00746628">
        <w:rPr>
          <w:rFonts w:hint="eastAsia"/>
        </w:rPr>
        <w:t>2022</w:t>
      </w:r>
      <w:r w:rsidRPr="00746628">
        <w:rPr>
          <w:rFonts w:hint="eastAsia"/>
        </w:rPr>
        <w:t>年</w:t>
      </w:r>
      <w:r w:rsidRPr="00746628">
        <w:rPr>
          <w:rFonts w:hint="eastAsia"/>
        </w:rPr>
        <w:t>12</w:t>
      </w:r>
      <w:r w:rsidRPr="00746628">
        <w:rPr>
          <w:rFonts w:hint="eastAsia"/>
        </w:rPr>
        <w:t>月</w:t>
      </w:r>
      <w:r w:rsidRPr="00746628">
        <w:rPr>
          <w:rFonts w:hint="eastAsia"/>
        </w:rPr>
        <w:t>31</w:t>
      </w:r>
      <w:r w:rsidRPr="00746628">
        <w:rPr>
          <w:rFonts w:hint="eastAsia"/>
        </w:rPr>
        <w:t>日期间</w:t>
      </w:r>
      <w:r w:rsidRPr="00746628">
        <w:rPr>
          <w:rFonts w:hint="eastAsia"/>
        </w:rPr>
        <w:t>81</w:t>
      </w:r>
      <w:r w:rsidRPr="00746628">
        <w:rPr>
          <w:rFonts w:hint="eastAsia"/>
        </w:rPr>
        <w:t>个物流场地之间</w:t>
      </w:r>
      <w:r w:rsidRPr="00746628">
        <w:rPr>
          <w:rFonts w:hint="eastAsia"/>
        </w:rPr>
        <w:t>1049</w:t>
      </w:r>
      <w:r w:rsidRPr="00746628">
        <w:rPr>
          <w:rFonts w:hint="eastAsia"/>
        </w:rPr>
        <w:t>条有向运输线路的日货量。</w:t>
      </w:r>
      <w:r w:rsidR="00A764AE" w:rsidRPr="00746628">
        <w:rPr>
          <w:rFonts w:hint="eastAsia"/>
        </w:rPr>
        <w:t>选择逻辑如下：</w:t>
      </w:r>
      <w:r w:rsidR="00746628">
        <w:rPr>
          <w:rFonts w:hint="eastAsia"/>
        </w:rPr>
        <w:t>（</w:t>
      </w:r>
      <w:r w:rsidR="00746628">
        <w:rPr>
          <w:rFonts w:hint="eastAsia"/>
        </w:rPr>
        <w:t>1</w:t>
      </w:r>
      <w:r w:rsidR="00746628">
        <w:rPr>
          <w:rFonts w:hint="eastAsia"/>
        </w:rPr>
        <w:t>）</w:t>
      </w:r>
      <w:r w:rsidR="00A764AE" w:rsidRPr="00746628">
        <w:rPr>
          <w:rFonts w:hint="eastAsia"/>
        </w:rPr>
        <w:t>货量级别差异显著——</w:t>
      </w:r>
      <w:r w:rsidR="00A764AE" w:rsidRPr="00746628">
        <w:rPr>
          <w:rFonts w:hint="eastAsia"/>
        </w:rPr>
        <w:t>DC14</w:t>
      </w:r>
      <w:r w:rsidR="00A764AE" w:rsidRPr="00746628">
        <w:rPr>
          <w:rFonts w:hint="eastAsia"/>
        </w:rPr>
        <w:t>→</w:t>
      </w:r>
      <w:r w:rsidR="00A764AE" w:rsidRPr="00746628">
        <w:rPr>
          <w:rFonts w:hint="eastAsia"/>
        </w:rPr>
        <w:t>DC10</w:t>
      </w:r>
      <w:r w:rsidR="00A764AE" w:rsidRPr="00746628">
        <w:rPr>
          <w:rFonts w:hint="eastAsia"/>
        </w:rPr>
        <w:t>属于核心干线，日均吞吐量均是大规模；</w:t>
      </w:r>
      <w:r w:rsidR="00A764AE" w:rsidRPr="00746628">
        <w:rPr>
          <w:rFonts w:hint="eastAsia"/>
        </w:rPr>
        <w:t>DC25</w:t>
      </w:r>
      <w:r w:rsidR="00A764AE" w:rsidRPr="00746628">
        <w:rPr>
          <w:rFonts w:hint="eastAsia"/>
        </w:rPr>
        <w:t>→</w:t>
      </w:r>
      <w:r w:rsidR="00A764AE" w:rsidRPr="00746628">
        <w:rPr>
          <w:rFonts w:hint="eastAsia"/>
        </w:rPr>
        <w:t>DC62</w:t>
      </w:r>
      <w:r w:rsidR="00A764AE" w:rsidRPr="00746628">
        <w:rPr>
          <w:rFonts w:hint="eastAsia"/>
        </w:rPr>
        <w:t>维持在中等规模；而</w:t>
      </w:r>
      <w:r w:rsidR="00A764AE" w:rsidRPr="00746628">
        <w:rPr>
          <w:rFonts w:hint="eastAsia"/>
        </w:rPr>
        <w:t>DC20</w:t>
      </w:r>
      <w:r w:rsidR="00A764AE" w:rsidRPr="00746628">
        <w:rPr>
          <w:rFonts w:hint="eastAsia"/>
        </w:rPr>
        <w:t>→</w:t>
      </w:r>
      <w:r w:rsidR="00A764AE" w:rsidRPr="00746628">
        <w:rPr>
          <w:rFonts w:hint="eastAsia"/>
        </w:rPr>
        <w:t>DC35</w:t>
      </w:r>
      <w:r w:rsidR="00A764AE" w:rsidRPr="00746628">
        <w:rPr>
          <w:rFonts w:hint="eastAsia"/>
        </w:rPr>
        <w:t>则呈现“极低基准</w:t>
      </w:r>
      <w:r w:rsidR="00A764AE" w:rsidRPr="00746628">
        <w:rPr>
          <w:rFonts w:hint="eastAsia"/>
        </w:rPr>
        <w:t>-</w:t>
      </w:r>
      <w:r w:rsidR="00A764AE" w:rsidRPr="00746628">
        <w:rPr>
          <w:rFonts w:hint="eastAsia"/>
        </w:rPr>
        <w:t>超大脉冲”特征。</w:t>
      </w:r>
      <w:r w:rsidR="00746628">
        <w:rPr>
          <w:rFonts w:hint="eastAsia"/>
        </w:rPr>
        <w:t>（</w:t>
      </w:r>
      <w:r w:rsidR="00746628">
        <w:rPr>
          <w:rFonts w:hint="eastAsia"/>
        </w:rPr>
        <w:t>2</w:t>
      </w:r>
      <w:r w:rsidR="00746628">
        <w:rPr>
          <w:rFonts w:hint="eastAsia"/>
        </w:rPr>
        <w:t>）</w:t>
      </w:r>
      <w:r w:rsidR="00A764AE" w:rsidRPr="00746628">
        <w:rPr>
          <w:rFonts w:hint="eastAsia"/>
        </w:rPr>
        <w:t>运行阶段互补——</w:t>
      </w:r>
      <w:r w:rsidR="00A764AE" w:rsidRPr="00746628">
        <w:rPr>
          <w:rFonts w:hint="eastAsia"/>
        </w:rPr>
        <w:t>DC14</w:t>
      </w:r>
      <w:r w:rsidR="00A764AE" w:rsidRPr="00746628">
        <w:rPr>
          <w:rFonts w:hint="eastAsia"/>
        </w:rPr>
        <w:t>→</w:t>
      </w:r>
      <w:r w:rsidR="00A764AE" w:rsidRPr="00746628">
        <w:rPr>
          <w:rFonts w:hint="eastAsia"/>
        </w:rPr>
        <w:t>DC10</w:t>
      </w:r>
      <w:r w:rsidR="00A764AE" w:rsidRPr="00746628">
        <w:rPr>
          <w:rFonts w:hint="eastAsia"/>
        </w:rPr>
        <w:t>覆盖完整淡旺季；</w:t>
      </w:r>
      <w:r w:rsidR="00A764AE" w:rsidRPr="00746628">
        <w:rPr>
          <w:rFonts w:hint="eastAsia"/>
        </w:rPr>
        <w:t>DC25</w:t>
      </w:r>
      <w:r w:rsidR="00A764AE" w:rsidRPr="00746628">
        <w:rPr>
          <w:rFonts w:hint="eastAsia"/>
        </w:rPr>
        <w:t>→</w:t>
      </w:r>
      <w:r w:rsidR="00A764AE" w:rsidRPr="00746628">
        <w:rPr>
          <w:rFonts w:hint="eastAsia"/>
        </w:rPr>
        <w:t>DC62</w:t>
      </w:r>
      <w:r w:rsidR="00A764AE" w:rsidRPr="00746628">
        <w:rPr>
          <w:rFonts w:hint="eastAsia"/>
        </w:rPr>
        <w:t>于</w:t>
      </w:r>
      <w:r w:rsidR="00A764AE" w:rsidRPr="00746628">
        <w:rPr>
          <w:rFonts w:hint="eastAsia"/>
        </w:rPr>
        <w:t>2021</w:t>
      </w:r>
      <w:r w:rsidR="00A764AE" w:rsidRPr="00746628">
        <w:rPr>
          <w:rFonts w:hint="eastAsia"/>
        </w:rPr>
        <w:t>年年末新开通，数据起讫时间相对较短；</w:t>
      </w:r>
      <w:r w:rsidR="00A764AE" w:rsidRPr="00746628">
        <w:rPr>
          <w:rFonts w:hint="eastAsia"/>
        </w:rPr>
        <w:t>DC20</w:t>
      </w:r>
      <w:r w:rsidR="00A764AE" w:rsidRPr="00746628">
        <w:rPr>
          <w:rFonts w:hint="eastAsia"/>
        </w:rPr>
        <w:t>→</w:t>
      </w:r>
      <w:r w:rsidR="00A764AE" w:rsidRPr="00746628">
        <w:rPr>
          <w:rFonts w:hint="eastAsia"/>
        </w:rPr>
        <w:t>DC35</w:t>
      </w:r>
      <w:r w:rsidR="00A764AE" w:rsidRPr="00746628">
        <w:rPr>
          <w:rFonts w:hint="eastAsia"/>
        </w:rPr>
        <w:t>虽为早期线路，但多次因业务调整出现停发与重启。</w:t>
      </w:r>
      <w:r w:rsidR="00746628">
        <w:rPr>
          <w:rFonts w:hint="eastAsia"/>
        </w:rPr>
        <w:t>（</w:t>
      </w:r>
      <w:r w:rsidR="00746628">
        <w:rPr>
          <w:rFonts w:hint="eastAsia"/>
        </w:rPr>
        <w:t>3</w:t>
      </w:r>
      <w:r w:rsidR="00746628">
        <w:rPr>
          <w:rFonts w:hint="eastAsia"/>
        </w:rPr>
        <w:t>）</w:t>
      </w:r>
      <w:r w:rsidR="00A764AE" w:rsidRPr="00746628">
        <w:rPr>
          <w:rFonts w:hint="eastAsia"/>
        </w:rPr>
        <w:t>业务场景多元——三条线路分别对应跨省干线、区域集配干线与临时调拨支线，可完整展现</w:t>
      </w:r>
      <w:r w:rsidR="00A764AE" w:rsidRPr="00746628">
        <w:rPr>
          <w:rFonts w:hint="eastAsia"/>
        </w:rPr>
        <w:t>X</w:t>
      </w:r>
      <w:r w:rsidR="00A764AE" w:rsidRPr="00746628">
        <w:rPr>
          <w:rFonts w:hint="eastAsia"/>
        </w:rPr>
        <w:t>公司物流网络在常态运营、高峰扩容及应急补位三个典型场景下的需求演化。</w:t>
      </w:r>
      <w:r w:rsidRPr="00746628">
        <w:rPr>
          <w:rFonts w:hint="eastAsia"/>
        </w:rPr>
        <w:t>每条线路的数据均反映了各物流节点之间包裹流转情况，其中每条线路的运输能力上限被设定为该线路历史货量数据的最大值。数据来源真实、连续且覆盖范围广，为构建时序预测模型提供了坚实的数据基础。</w:t>
      </w:r>
    </w:p>
    <w:p w14:paraId="54415E2E" w14:textId="059F846B" w:rsidR="00752734" w:rsidRPr="00746628" w:rsidRDefault="00F93D22" w:rsidP="00752734">
      <w:pPr>
        <w:ind w:firstLine="480"/>
      </w:pPr>
      <w:r w:rsidRPr="00746628">
        <w:rPr>
          <w:rFonts w:hint="eastAsia"/>
        </w:rPr>
        <w:t>为便于后续建模，</w:t>
      </w:r>
      <w:r w:rsidR="000C3979" w:rsidRPr="00746628">
        <w:rPr>
          <w:rFonts w:hint="eastAsia"/>
        </w:rPr>
        <w:t>在数据集构建过程中，</w:t>
      </w:r>
      <w:r w:rsidRPr="00746628">
        <w:rPr>
          <w:rFonts w:hint="eastAsia"/>
        </w:rPr>
        <w:t>首先对原始数据进行初步整理，并按照日期、线路编号等维度构建成结构化数据集，使得每条运输线路均对应一条完整的时间序列记录。将各物流场地、运输线路和对应货量构成多维数据矩阵，同时利用辅助信息（例如节假日、促销活动日等）对日期进行标记，以便后续捕捉时间序列中可能存在的季节性和周期性波动。通过数据集构建，我们确保每个运输线路都拥有足够的历史数据支撑模型训练和验证，为需求预测的精度和鲁棒性提供了数据保障。</w:t>
      </w:r>
      <w:r w:rsidR="00BA4FAE" w:rsidRPr="00746628">
        <w:rPr>
          <w:rFonts w:hint="eastAsia"/>
        </w:rPr>
        <w:t>在本章将主要对</w:t>
      </w:r>
      <w:r w:rsidR="00BA4FAE" w:rsidRPr="00746628">
        <w:rPr>
          <w:rFonts w:hint="eastAsia"/>
        </w:rPr>
        <w:t>DC14</w:t>
      </w:r>
      <w:r w:rsidR="00BA4FAE" w:rsidRPr="00746628">
        <w:rPr>
          <w:rFonts w:hint="eastAsia"/>
        </w:rPr>
        <w:t>→</w:t>
      </w:r>
      <w:r w:rsidR="00BA4FAE" w:rsidRPr="00746628">
        <w:rPr>
          <w:rFonts w:hint="eastAsia"/>
        </w:rPr>
        <w:t>DC10</w:t>
      </w:r>
      <w:r w:rsidR="00BA4FAE" w:rsidRPr="00746628">
        <w:rPr>
          <w:rFonts w:hint="eastAsia"/>
        </w:rPr>
        <w:t>、</w:t>
      </w:r>
      <w:r w:rsidR="00BA4FAE" w:rsidRPr="00746628">
        <w:t>DC20→DC35</w:t>
      </w:r>
      <w:r w:rsidR="00BA4FAE" w:rsidRPr="00746628">
        <w:rPr>
          <w:rFonts w:hint="eastAsia"/>
        </w:rPr>
        <w:t>和</w:t>
      </w:r>
      <w:r w:rsidR="00BA4FAE" w:rsidRPr="00746628">
        <w:t>DC25→DC6</w:t>
      </w:r>
      <w:r w:rsidR="00BA4FAE" w:rsidRPr="00746628">
        <w:rPr>
          <w:rFonts w:hint="eastAsia"/>
        </w:rPr>
        <w:t>三条线路进行预测研究，其历史数据如下图</w:t>
      </w:r>
      <w:r w:rsidR="002750E7" w:rsidRPr="00746628">
        <w:rPr>
          <w:rFonts w:hint="eastAsia"/>
        </w:rPr>
        <w:t>4.1</w:t>
      </w:r>
      <w:r w:rsidR="00BA4FAE" w:rsidRPr="00746628">
        <w:rPr>
          <w:rFonts w:hint="eastAsia"/>
        </w:rPr>
        <w:t>所示。</w:t>
      </w:r>
      <w:r w:rsidR="00A764AE" w:rsidRPr="00746628">
        <w:rPr>
          <w:rFonts w:hint="eastAsia"/>
        </w:rPr>
        <w:t>从趋势与波动性来看，</w:t>
      </w:r>
      <w:r w:rsidR="00A764AE" w:rsidRPr="00746628">
        <w:rPr>
          <w:rFonts w:hint="eastAsia"/>
        </w:rPr>
        <w:t>DC14</w:t>
      </w:r>
      <w:r w:rsidR="00A764AE" w:rsidRPr="00746628">
        <w:rPr>
          <w:rFonts w:hint="eastAsia"/>
        </w:rPr>
        <w:t>→</w:t>
      </w:r>
      <w:r w:rsidR="00A764AE" w:rsidRPr="00746628">
        <w:rPr>
          <w:rFonts w:hint="eastAsia"/>
        </w:rPr>
        <w:t>DC10</w:t>
      </w:r>
      <w:r w:rsidR="00A764AE" w:rsidRPr="00746628">
        <w:rPr>
          <w:rFonts w:hint="eastAsia"/>
        </w:rPr>
        <w:t>整体呈先增后稳的锯齿式走势；其回归斜率</w:t>
      </w:r>
      <w:r w:rsidR="00A764AE" w:rsidRPr="00746628">
        <w:rPr>
          <w:rFonts w:hint="eastAsia"/>
        </w:rPr>
        <w:t>73.09</w:t>
      </w:r>
      <w:r w:rsidR="00A764AE" w:rsidRPr="00746628">
        <w:rPr>
          <w:rFonts w:hint="eastAsia"/>
        </w:rPr>
        <w:t>表明长期增势明显。</w:t>
      </w:r>
      <w:r w:rsidR="00A764AE" w:rsidRPr="00746628">
        <w:rPr>
          <w:rFonts w:hint="eastAsia"/>
        </w:rPr>
        <w:t>DC25</w:t>
      </w:r>
      <w:r w:rsidR="00A764AE" w:rsidRPr="00746628">
        <w:rPr>
          <w:rFonts w:hint="eastAsia"/>
        </w:rPr>
        <w:t>→</w:t>
      </w:r>
      <w:r w:rsidR="00A764AE" w:rsidRPr="00746628">
        <w:rPr>
          <w:rFonts w:hint="eastAsia"/>
        </w:rPr>
        <w:t>DC62</w:t>
      </w:r>
      <w:r w:rsidR="00A764AE" w:rsidRPr="00746628">
        <w:rPr>
          <w:rFonts w:hint="eastAsia"/>
        </w:rPr>
        <w:t>则体现出典型的周期性与周末</w:t>
      </w:r>
      <w:r w:rsidR="00A764AE" w:rsidRPr="00746628">
        <w:rPr>
          <w:rFonts w:hint="eastAsia"/>
        </w:rPr>
        <w:t>-</w:t>
      </w:r>
      <w:r w:rsidR="00A764AE" w:rsidRPr="00746628">
        <w:rPr>
          <w:rFonts w:hint="eastAsia"/>
        </w:rPr>
        <w:t>工作日节奏差异：在大促月（</w:t>
      </w:r>
      <w:r w:rsidR="00A764AE" w:rsidRPr="00746628">
        <w:rPr>
          <w:rFonts w:hint="eastAsia"/>
        </w:rPr>
        <w:t>6</w:t>
      </w:r>
      <w:r w:rsidR="00A764AE" w:rsidRPr="00746628">
        <w:rPr>
          <w:rFonts w:hint="eastAsia"/>
        </w:rPr>
        <w:t>月、</w:t>
      </w:r>
      <w:r w:rsidR="00A764AE" w:rsidRPr="00746628">
        <w:rPr>
          <w:rFonts w:hint="eastAsia"/>
        </w:rPr>
        <w:t>11</w:t>
      </w:r>
      <w:r w:rsidR="00A764AE" w:rsidRPr="00746628">
        <w:rPr>
          <w:rFonts w:hint="eastAsia"/>
        </w:rPr>
        <w:t>月）出现集中爆量，高峰值约为基准水平的</w:t>
      </w:r>
      <w:r w:rsidR="00A764AE" w:rsidRPr="00746628">
        <w:rPr>
          <w:rFonts w:hint="eastAsia"/>
        </w:rPr>
        <w:t>4-5</w:t>
      </w:r>
      <w:r w:rsidR="00A764AE" w:rsidRPr="00746628">
        <w:rPr>
          <w:rFonts w:hint="eastAsia"/>
        </w:rPr>
        <w:t>倍。相较之下，</w:t>
      </w:r>
      <w:r w:rsidR="00A764AE" w:rsidRPr="00746628">
        <w:rPr>
          <w:rFonts w:hint="eastAsia"/>
        </w:rPr>
        <w:t>DC20</w:t>
      </w:r>
      <w:r w:rsidR="00A764AE" w:rsidRPr="00746628">
        <w:rPr>
          <w:rFonts w:hint="eastAsia"/>
        </w:rPr>
        <w:t>→</w:t>
      </w:r>
      <w:r w:rsidR="00A764AE" w:rsidRPr="00746628">
        <w:rPr>
          <w:rFonts w:hint="eastAsia"/>
        </w:rPr>
        <w:t>DC35</w:t>
      </w:r>
      <w:r w:rsidR="00A764AE" w:rsidRPr="00746628">
        <w:rPr>
          <w:rFonts w:hint="eastAsia"/>
        </w:rPr>
        <w:t>的日常货量几乎可忽略，但受“产地直发”促销和异常订单回流影响，个别日期出现极端增长的现象，体现了长尾突发事件驱动的典型特征。此类高度稀疏时间序列对预测模型提出了更高的异常检测和鲁棒性要求。</w:t>
      </w:r>
    </w:p>
    <w:p w14:paraId="48B06939" w14:textId="36741A6D" w:rsidR="00BA4FAE" w:rsidRPr="00746628" w:rsidRDefault="00BA4FAE" w:rsidP="009720D3">
      <w:pPr>
        <w:spacing w:line="360" w:lineRule="auto"/>
        <w:ind w:firstLineChars="0" w:firstLine="0"/>
      </w:pPr>
      <w:r w:rsidRPr="00746628">
        <w:rPr>
          <w:rFonts w:hint="eastAsia"/>
          <w:noProof/>
        </w:rPr>
        <w:lastRenderedPageBreak/>
        <w:drawing>
          <wp:inline distT="0" distB="0" distL="0" distR="0" wp14:anchorId="4D296910" wp14:editId="1E37EA55">
            <wp:extent cx="5758815" cy="4541520"/>
            <wp:effectExtent l="0" t="0" r="0" b="0"/>
            <wp:docPr id="14586123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9675" cy="4550084"/>
                    </a:xfrm>
                    <a:prstGeom prst="rect">
                      <a:avLst/>
                    </a:prstGeom>
                    <a:noFill/>
                    <a:ln>
                      <a:noFill/>
                    </a:ln>
                  </pic:spPr>
                </pic:pic>
              </a:graphicData>
            </a:graphic>
          </wp:inline>
        </w:drawing>
      </w:r>
    </w:p>
    <w:p w14:paraId="0B304D79" w14:textId="683A77E0" w:rsidR="00BA4FAE" w:rsidRPr="00746628" w:rsidRDefault="00BA4FAE" w:rsidP="002750E7">
      <w:pPr>
        <w:ind w:firstLineChars="0" w:firstLine="0"/>
        <w:jc w:val="center"/>
      </w:pPr>
      <w:r w:rsidRPr="00746628">
        <w:rPr>
          <w:rFonts w:hint="eastAsia"/>
        </w:rPr>
        <w:t>图</w:t>
      </w:r>
      <w:r w:rsidR="002750E7" w:rsidRPr="00746628">
        <w:rPr>
          <w:rFonts w:hint="eastAsia"/>
        </w:rPr>
        <w:t>4.1</w:t>
      </w:r>
      <w:r w:rsidRPr="00746628">
        <w:rPr>
          <w:rFonts w:hint="eastAsia"/>
        </w:rPr>
        <w:t xml:space="preserve"> </w:t>
      </w:r>
      <w:r w:rsidRPr="00746628">
        <w:rPr>
          <w:rFonts w:hint="eastAsia"/>
        </w:rPr>
        <w:t>三条线路的历史数据</w:t>
      </w:r>
    </w:p>
    <w:p w14:paraId="6F9F81AE" w14:textId="7A73A913" w:rsidR="009C0F51" w:rsidRPr="00746628" w:rsidRDefault="009C0F51" w:rsidP="00B97D8B">
      <w:pPr>
        <w:pStyle w:val="afb"/>
        <w:spacing w:before="163" w:after="163"/>
      </w:pPr>
      <w:bookmarkStart w:id="165" w:name="_Toc193879531"/>
      <w:bookmarkStart w:id="166" w:name="_Toc193879790"/>
      <w:bookmarkStart w:id="167" w:name="_Toc196582921"/>
      <w:r w:rsidRPr="00746628">
        <w:rPr>
          <w:rFonts w:hint="eastAsia"/>
        </w:rPr>
        <w:t>4.</w:t>
      </w:r>
      <w:r w:rsidR="002750E7" w:rsidRPr="00746628">
        <w:rPr>
          <w:rFonts w:hint="eastAsia"/>
        </w:rPr>
        <w:t>1</w:t>
      </w:r>
      <w:r w:rsidRPr="00746628">
        <w:rPr>
          <w:rFonts w:hint="eastAsia"/>
        </w:rPr>
        <w:t xml:space="preserve">.2 </w:t>
      </w:r>
      <w:r w:rsidRPr="00746628">
        <w:rPr>
          <w:rFonts w:hint="eastAsia"/>
        </w:rPr>
        <w:t>数据预处理与特征选择</w:t>
      </w:r>
      <w:bookmarkEnd w:id="165"/>
      <w:bookmarkEnd w:id="166"/>
      <w:bookmarkEnd w:id="167"/>
    </w:p>
    <w:p w14:paraId="674C4EF6" w14:textId="06284F21" w:rsidR="00BB4F1E" w:rsidRPr="00746628" w:rsidRDefault="00F93D22" w:rsidP="00101632">
      <w:pPr>
        <w:ind w:firstLine="480"/>
      </w:pPr>
      <w:r w:rsidRPr="00746628">
        <w:rPr>
          <w:rFonts w:hint="eastAsia"/>
        </w:rPr>
        <w:t>在数据预处理阶段，主要任务是确保时序数据的平稳性和完整性，并提取出对货量波动具有显著影响的特征。首先，对数据集进行缺失值和异常值的检测与处理。对于少量缺失的数据，通过插值法进行填补；而对于极端异常值，则结合业务背景进行合理判断后予以剔除或校正，以避免其对模型参数估计带来不利影响。随后，通过对时序数据进行平稳性检验（如</w:t>
      </w:r>
      <w:r w:rsidRPr="00746628">
        <w:rPr>
          <w:rFonts w:hint="eastAsia"/>
        </w:rPr>
        <w:t>ADF</w:t>
      </w:r>
      <w:r w:rsidRPr="00746628">
        <w:rPr>
          <w:rFonts w:hint="eastAsia"/>
        </w:rPr>
        <w:t>检验），对非平稳序列采用差分或季节性差分处理，从而使序列达到平稳状态，为后续模型建模提供前提条件。</w:t>
      </w:r>
      <w:r w:rsidR="00570832" w:rsidRPr="00746628">
        <w:rPr>
          <w:rFonts w:hint="eastAsia"/>
        </w:rPr>
        <w:t>在此，我们选择</w:t>
      </w:r>
      <w:r w:rsidR="00570832" w:rsidRPr="00746628">
        <w:t>DC14→DC10</w:t>
      </w:r>
      <w:r w:rsidR="00570832" w:rsidRPr="00746628">
        <w:rPr>
          <w:rFonts w:hint="eastAsia"/>
        </w:rPr>
        <w:t>这条线路上历史货量数据，进行以上时序数据的预处理。而在此处理中，不存在缺失值</w:t>
      </w:r>
      <w:r w:rsidR="00EB5D79" w:rsidRPr="00746628">
        <w:rPr>
          <w:rFonts w:hint="eastAsia"/>
        </w:rPr>
        <w:t>，对于异常值我们选择剔除，且</w:t>
      </w:r>
      <w:r w:rsidR="00570832" w:rsidRPr="00746628">
        <w:rPr>
          <w:rFonts w:hint="eastAsia"/>
        </w:rPr>
        <w:t>我们假设该条线路数据是非平稳数据，并进行了差分处理，以此展示差分处理有效性，最终的程序运行结果如表</w:t>
      </w:r>
      <w:r w:rsidR="002750E7" w:rsidRPr="00746628">
        <w:rPr>
          <w:rFonts w:hint="eastAsia"/>
        </w:rPr>
        <w:t>4.1</w:t>
      </w:r>
      <w:r w:rsidR="00570832" w:rsidRPr="00746628">
        <w:rPr>
          <w:rFonts w:hint="eastAsia"/>
        </w:rPr>
        <w:t>和图</w:t>
      </w:r>
      <w:r w:rsidR="004773AB" w:rsidRPr="00746628">
        <w:rPr>
          <w:rFonts w:hint="eastAsia"/>
        </w:rPr>
        <w:t>4</w:t>
      </w:r>
      <w:r w:rsidR="002750E7" w:rsidRPr="00746628">
        <w:rPr>
          <w:rFonts w:hint="eastAsia"/>
        </w:rPr>
        <w:t>.2</w:t>
      </w:r>
      <w:r w:rsidR="00570832" w:rsidRPr="00746628">
        <w:rPr>
          <w:rFonts w:hint="eastAsia"/>
        </w:rPr>
        <w:t>所示。</w:t>
      </w:r>
    </w:p>
    <w:p w14:paraId="4A79CA39" w14:textId="77777777" w:rsidR="00101632" w:rsidRPr="00746628" w:rsidRDefault="00101632" w:rsidP="00101632">
      <w:pPr>
        <w:ind w:firstLine="480"/>
      </w:pPr>
    </w:p>
    <w:p w14:paraId="38ABEF98" w14:textId="77777777" w:rsidR="00101632" w:rsidRPr="00746628" w:rsidRDefault="00101632" w:rsidP="00101632">
      <w:pPr>
        <w:ind w:firstLine="480"/>
      </w:pPr>
    </w:p>
    <w:p w14:paraId="32962367" w14:textId="01AEF40F" w:rsidR="00EB5D79" w:rsidRPr="00746628" w:rsidRDefault="00EB5D79" w:rsidP="002750E7">
      <w:pPr>
        <w:ind w:firstLineChars="0" w:firstLine="0"/>
        <w:jc w:val="center"/>
      </w:pPr>
      <w:r w:rsidRPr="00746628">
        <w:rPr>
          <w:rFonts w:hint="eastAsia"/>
        </w:rPr>
        <w:lastRenderedPageBreak/>
        <w:t>表</w:t>
      </w:r>
      <w:r w:rsidR="002750E7" w:rsidRPr="00746628">
        <w:rPr>
          <w:rFonts w:hint="eastAsia"/>
        </w:rPr>
        <w:t xml:space="preserve">4.1 </w:t>
      </w:r>
      <w:r w:rsidRPr="00746628">
        <w:rPr>
          <w:rFonts w:hint="eastAsia"/>
        </w:rPr>
        <w:t>平稳性检验及差分处理效果</w:t>
      </w:r>
    </w:p>
    <w:tbl>
      <w:tblPr>
        <w:tblStyle w:val="af3"/>
        <w:tblW w:w="498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4518"/>
      </w:tblGrid>
      <w:tr w:rsidR="00EB5D79" w:rsidRPr="00746628" w14:paraId="405CF09A" w14:textId="4CF4E3B4" w:rsidTr="00514ED7">
        <w:trPr>
          <w:trHeight w:val="187"/>
          <w:jc w:val="center"/>
        </w:trPr>
        <w:tc>
          <w:tcPr>
            <w:tcW w:w="2500" w:type="pct"/>
            <w:tcBorders>
              <w:top w:val="single" w:sz="12" w:space="0" w:color="000000"/>
              <w:bottom w:val="single" w:sz="4" w:space="0" w:color="000000"/>
            </w:tcBorders>
            <w:vAlign w:val="center"/>
          </w:tcPr>
          <w:p w14:paraId="7BD1F2CF" w14:textId="6E5CAED7" w:rsidR="00EB5D79" w:rsidRPr="00746628" w:rsidRDefault="00EB5D79" w:rsidP="00AA456B">
            <w:pPr>
              <w:spacing w:line="360" w:lineRule="exact"/>
              <w:ind w:firstLine="420"/>
              <w:jc w:val="center"/>
              <w:rPr>
                <w:sz w:val="21"/>
                <w:szCs w:val="21"/>
              </w:rPr>
            </w:pPr>
            <w:r w:rsidRPr="00746628">
              <w:rPr>
                <w:rFonts w:hint="eastAsia"/>
                <w:sz w:val="21"/>
                <w:szCs w:val="21"/>
              </w:rPr>
              <w:t>原始数据平稳性检验</w:t>
            </w:r>
          </w:p>
        </w:tc>
        <w:tc>
          <w:tcPr>
            <w:tcW w:w="2500" w:type="pct"/>
            <w:tcBorders>
              <w:top w:val="single" w:sz="12" w:space="0" w:color="000000"/>
              <w:bottom w:val="single" w:sz="4" w:space="0" w:color="000000"/>
            </w:tcBorders>
            <w:vAlign w:val="center"/>
          </w:tcPr>
          <w:p w14:paraId="69D03D91" w14:textId="74AC6697" w:rsidR="00EB5D79" w:rsidRPr="00746628" w:rsidRDefault="00EB5D79" w:rsidP="00AA456B">
            <w:pPr>
              <w:spacing w:line="360" w:lineRule="exact"/>
              <w:ind w:firstLine="420"/>
              <w:jc w:val="center"/>
              <w:rPr>
                <w:sz w:val="21"/>
                <w:szCs w:val="21"/>
              </w:rPr>
            </w:pPr>
            <w:r w:rsidRPr="00746628">
              <w:rPr>
                <w:rFonts w:hint="eastAsia"/>
                <w:sz w:val="21"/>
                <w:szCs w:val="21"/>
              </w:rPr>
              <w:t>差分后平稳性检验</w:t>
            </w:r>
          </w:p>
        </w:tc>
      </w:tr>
      <w:tr w:rsidR="00EB5D79" w:rsidRPr="00746628" w14:paraId="00CE0DDF" w14:textId="74D6C0F5" w:rsidTr="00514ED7">
        <w:trPr>
          <w:trHeight w:val="187"/>
          <w:jc w:val="center"/>
        </w:trPr>
        <w:tc>
          <w:tcPr>
            <w:tcW w:w="2500" w:type="pct"/>
            <w:tcBorders>
              <w:top w:val="single" w:sz="4" w:space="0" w:color="000000"/>
            </w:tcBorders>
            <w:vAlign w:val="center"/>
          </w:tcPr>
          <w:p w14:paraId="48871218" w14:textId="77777777" w:rsidR="00EB5D79" w:rsidRPr="00746628" w:rsidRDefault="00EB5D79" w:rsidP="00AA456B">
            <w:pPr>
              <w:spacing w:line="360" w:lineRule="exact"/>
              <w:ind w:firstLine="420"/>
              <w:jc w:val="center"/>
              <w:rPr>
                <w:sz w:val="21"/>
                <w:szCs w:val="21"/>
              </w:rPr>
            </w:pPr>
            <w:r w:rsidRPr="00746628">
              <w:rPr>
                <w:sz w:val="21"/>
                <w:szCs w:val="21"/>
              </w:rPr>
              <w:t>ADF Statistic: -3.8940</w:t>
            </w:r>
          </w:p>
        </w:tc>
        <w:tc>
          <w:tcPr>
            <w:tcW w:w="2500" w:type="pct"/>
            <w:tcBorders>
              <w:top w:val="single" w:sz="4" w:space="0" w:color="000000"/>
            </w:tcBorders>
            <w:vAlign w:val="center"/>
          </w:tcPr>
          <w:p w14:paraId="6DB57CAC" w14:textId="0E06F0DD" w:rsidR="00EB5D79" w:rsidRPr="00746628" w:rsidRDefault="00EB5D79" w:rsidP="00AA456B">
            <w:pPr>
              <w:spacing w:line="360" w:lineRule="exact"/>
              <w:ind w:firstLine="420"/>
              <w:jc w:val="center"/>
              <w:rPr>
                <w:sz w:val="21"/>
                <w:szCs w:val="21"/>
              </w:rPr>
            </w:pPr>
            <w:r w:rsidRPr="00746628">
              <w:rPr>
                <w:sz w:val="21"/>
                <w:szCs w:val="21"/>
              </w:rPr>
              <w:t>ADF Statistic: -9.1046</w:t>
            </w:r>
          </w:p>
        </w:tc>
      </w:tr>
      <w:tr w:rsidR="00EB5D79" w:rsidRPr="00746628" w14:paraId="463FF8E5" w14:textId="667CD47C" w:rsidTr="00514ED7">
        <w:trPr>
          <w:trHeight w:val="187"/>
          <w:jc w:val="center"/>
        </w:trPr>
        <w:tc>
          <w:tcPr>
            <w:tcW w:w="2500" w:type="pct"/>
            <w:vAlign w:val="center"/>
          </w:tcPr>
          <w:p w14:paraId="7BF6CDBE" w14:textId="77777777" w:rsidR="00EB5D79" w:rsidRPr="00746628" w:rsidRDefault="00EB5D79" w:rsidP="00AA456B">
            <w:pPr>
              <w:spacing w:line="360" w:lineRule="exact"/>
              <w:ind w:firstLine="420"/>
              <w:jc w:val="center"/>
              <w:rPr>
                <w:sz w:val="21"/>
                <w:szCs w:val="21"/>
              </w:rPr>
            </w:pPr>
            <w:r w:rsidRPr="00746628">
              <w:rPr>
                <w:sz w:val="21"/>
                <w:szCs w:val="21"/>
              </w:rPr>
              <w:t>p-value: 0.0021</w:t>
            </w:r>
          </w:p>
        </w:tc>
        <w:tc>
          <w:tcPr>
            <w:tcW w:w="2500" w:type="pct"/>
            <w:vAlign w:val="center"/>
          </w:tcPr>
          <w:p w14:paraId="5DF07894" w14:textId="3B52FB05" w:rsidR="00EB5D79" w:rsidRPr="00746628" w:rsidRDefault="00EB5D79" w:rsidP="00AA456B">
            <w:pPr>
              <w:spacing w:line="360" w:lineRule="exact"/>
              <w:ind w:firstLine="420"/>
              <w:jc w:val="center"/>
              <w:rPr>
                <w:sz w:val="21"/>
                <w:szCs w:val="21"/>
              </w:rPr>
            </w:pPr>
            <w:r w:rsidRPr="00746628">
              <w:rPr>
                <w:sz w:val="21"/>
                <w:szCs w:val="21"/>
              </w:rPr>
              <w:t>p-value: 0.0000</w:t>
            </w:r>
          </w:p>
        </w:tc>
      </w:tr>
      <w:tr w:rsidR="00EB5D79" w:rsidRPr="00746628" w14:paraId="675A0AC3" w14:textId="6D4EB64E" w:rsidTr="00514ED7">
        <w:trPr>
          <w:trHeight w:val="187"/>
          <w:jc w:val="center"/>
        </w:trPr>
        <w:tc>
          <w:tcPr>
            <w:tcW w:w="2500" w:type="pct"/>
            <w:vAlign w:val="center"/>
          </w:tcPr>
          <w:p w14:paraId="1F3C4CC6" w14:textId="77777777" w:rsidR="00EB5D79" w:rsidRPr="00746628" w:rsidRDefault="00EB5D79" w:rsidP="00AA456B">
            <w:pPr>
              <w:spacing w:line="360" w:lineRule="exact"/>
              <w:ind w:firstLine="420"/>
              <w:jc w:val="center"/>
              <w:rPr>
                <w:sz w:val="21"/>
                <w:szCs w:val="21"/>
              </w:rPr>
            </w:pPr>
            <w:r w:rsidRPr="00746628">
              <w:rPr>
                <w:sz w:val="21"/>
                <w:szCs w:val="21"/>
              </w:rPr>
              <w:t>Critical Values:</w:t>
            </w:r>
          </w:p>
        </w:tc>
        <w:tc>
          <w:tcPr>
            <w:tcW w:w="2500" w:type="pct"/>
            <w:vAlign w:val="center"/>
          </w:tcPr>
          <w:p w14:paraId="7FB4C7CB" w14:textId="7974B326" w:rsidR="00EB5D79" w:rsidRPr="00746628" w:rsidRDefault="00EB5D79" w:rsidP="00AA456B">
            <w:pPr>
              <w:spacing w:line="360" w:lineRule="exact"/>
              <w:ind w:firstLine="420"/>
              <w:jc w:val="center"/>
              <w:rPr>
                <w:sz w:val="21"/>
                <w:szCs w:val="21"/>
              </w:rPr>
            </w:pPr>
            <w:r w:rsidRPr="00746628">
              <w:rPr>
                <w:sz w:val="21"/>
                <w:szCs w:val="21"/>
              </w:rPr>
              <w:t>Critical Values:</w:t>
            </w:r>
          </w:p>
        </w:tc>
      </w:tr>
      <w:tr w:rsidR="00EB5D79" w:rsidRPr="00746628" w14:paraId="5311851D" w14:textId="5561A185" w:rsidTr="00514ED7">
        <w:trPr>
          <w:trHeight w:val="187"/>
          <w:jc w:val="center"/>
        </w:trPr>
        <w:tc>
          <w:tcPr>
            <w:tcW w:w="2500" w:type="pct"/>
            <w:vAlign w:val="center"/>
          </w:tcPr>
          <w:p w14:paraId="045BDBF2" w14:textId="14E8A2C6" w:rsidR="00EB5D79" w:rsidRPr="00746628" w:rsidRDefault="00EB5D79" w:rsidP="00AA456B">
            <w:pPr>
              <w:spacing w:line="360" w:lineRule="exact"/>
              <w:ind w:firstLine="420"/>
              <w:jc w:val="center"/>
              <w:rPr>
                <w:sz w:val="21"/>
                <w:szCs w:val="21"/>
              </w:rPr>
            </w:pPr>
            <w:r w:rsidRPr="00746628">
              <w:rPr>
                <w:sz w:val="21"/>
                <w:szCs w:val="21"/>
              </w:rPr>
              <w:t>1%: -3.4395</w:t>
            </w:r>
          </w:p>
        </w:tc>
        <w:tc>
          <w:tcPr>
            <w:tcW w:w="2500" w:type="pct"/>
            <w:vAlign w:val="center"/>
          </w:tcPr>
          <w:p w14:paraId="1D7E3F04" w14:textId="3BB93968" w:rsidR="00EB5D79" w:rsidRPr="00746628" w:rsidRDefault="00EB5D79" w:rsidP="00AA456B">
            <w:pPr>
              <w:spacing w:line="360" w:lineRule="exact"/>
              <w:ind w:firstLine="420"/>
              <w:jc w:val="center"/>
              <w:rPr>
                <w:sz w:val="21"/>
                <w:szCs w:val="21"/>
              </w:rPr>
            </w:pPr>
            <w:r w:rsidRPr="00746628">
              <w:rPr>
                <w:sz w:val="21"/>
                <w:szCs w:val="21"/>
              </w:rPr>
              <w:t>1%: -3.4397</w:t>
            </w:r>
          </w:p>
        </w:tc>
      </w:tr>
      <w:tr w:rsidR="00EB5D79" w:rsidRPr="00746628" w14:paraId="64BDDD3F" w14:textId="0F442BD0" w:rsidTr="00514ED7">
        <w:trPr>
          <w:trHeight w:val="187"/>
          <w:jc w:val="center"/>
        </w:trPr>
        <w:tc>
          <w:tcPr>
            <w:tcW w:w="2500" w:type="pct"/>
            <w:vAlign w:val="center"/>
          </w:tcPr>
          <w:p w14:paraId="622C9E32" w14:textId="4BDC1C74" w:rsidR="00EB5D79" w:rsidRPr="00746628" w:rsidRDefault="00EB5D79" w:rsidP="00AA456B">
            <w:pPr>
              <w:spacing w:line="360" w:lineRule="exact"/>
              <w:ind w:firstLine="420"/>
              <w:jc w:val="center"/>
              <w:rPr>
                <w:sz w:val="21"/>
                <w:szCs w:val="21"/>
              </w:rPr>
            </w:pPr>
            <w:r w:rsidRPr="00746628">
              <w:rPr>
                <w:sz w:val="21"/>
                <w:szCs w:val="21"/>
              </w:rPr>
              <w:t>5%: -2.8656</w:t>
            </w:r>
          </w:p>
        </w:tc>
        <w:tc>
          <w:tcPr>
            <w:tcW w:w="2500" w:type="pct"/>
            <w:vAlign w:val="center"/>
          </w:tcPr>
          <w:p w14:paraId="4551763F" w14:textId="563C6787" w:rsidR="00EB5D79" w:rsidRPr="00746628" w:rsidRDefault="00EB5D79" w:rsidP="00AA456B">
            <w:pPr>
              <w:spacing w:line="360" w:lineRule="exact"/>
              <w:ind w:firstLine="420"/>
              <w:jc w:val="center"/>
              <w:rPr>
                <w:sz w:val="21"/>
                <w:szCs w:val="21"/>
              </w:rPr>
            </w:pPr>
            <w:r w:rsidRPr="00746628">
              <w:rPr>
                <w:sz w:val="21"/>
                <w:szCs w:val="21"/>
              </w:rPr>
              <w:t>5%: -2.8656</w:t>
            </w:r>
          </w:p>
        </w:tc>
      </w:tr>
      <w:tr w:rsidR="00EB5D79" w:rsidRPr="00746628" w14:paraId="6C86F510" w14:textId="613224C1" w:rsidTr="00514ED7">
        <w:trPr>
          <w:trHeight w:val="187"/>
          <w:jc w:val="center"/>
        </w:trPr>
        <w:tc>
          <w:tcPr>
            <w:tcW w:w="2500" w:type="pct"/>
            <w:tcBorders>
              <w:bottom w:val="single" w:sz="12" w:space="0" w:color="000000"/>
            </w:tcBorders>
            <w:vAlign w:val="center"/>
          </w:tcPr>
          <w:p w14:paraId="62DDA81B" w14:textId="665C9AA1" w:rsidR="00EB5D79" w:rsidRPr="00746628" w:rsidRDefault="00EB5D79" w:rsidP="00AA456B">
            <w:pPr>
              <w:spacing w:line="360" w:lineRule="exact"/>
              <w:ind w:firstLine="420"/>
              <w:jc w:val="center"/>
              <w:rPr>
                <w:sz w:val="21"/>
                <w:szCs w:val="21"/>
              </w:rPr>
            </w:pPr>
            <w:r w:rsidRPr="00746628">
              <w:rPr>
                <w:sz w:val="21"/>
                <w:szCs w:val="21"/>
              </w:rPr>
              <w:t>10%: -2.5689</w:t>
            </w:r>
          </w:p>
        </w:tc>
        <w:tc>
          <w:tcPr>
            <w:tcW w:w="2500" w:type="pct"/>
            <w:tcBorders>
              <w:bottom w:val="single" w:sz="12" w:space="0" w:color="000000"/>
            </w:tcBorders>
            <w:vAlign w:val="center"/>
          </w:tcPr>
          <w:p w14:paraId="5BB8E018" w14:textId="09A5049C" w:rsidR="00EB5D79" w:rsidRPr="00746628" w:rsidRDefault="00EB5D79" w:rsidP="00AA456B">
            <w:pPr>
              <w:spacing w:line="360" w:lineRule="exact"/>
              <w:ind w:firstLine="420"/>
              <w:jc w:val="center"/>
              <w:rPr>
                <w:sz w:val="21"/>
                <w:szCs w:val="21"/>
              </w:rPr>
            </w:pPr>
            <w:r w:rsidRPr="00746628">
              <w:rPr>
                <w:sz w:val="21"/>
                <w:szCs w:val="21"/>
              </w:rPr>
              <w:t>10%: -2.5690</w:t>
            </w:r>
          </w:p>
        </w:tc>
      </w:tr>
    </w:tbl>
    <w:p w14:paraId="4C43D748" w14:textId="18A1DE42" w:rsidR="00570832" w:rsidRPr="00746628" w:rsidRDefault="00570832" w:rsidP="00394DDE">
      <w:pPr>
        <w:spacing w:line="360" w:lineRule="auto"/>
        <w:ind w:firstLineChars="0" w:firstLine="0"/>
      </w:pPr>
      <w:r w:rsidRPr="00746628">
        <w:rPr>
          <w:noProof/>
        </w:rPr>
        <w:drawing>
          <wp:inline distT="0" distB="0" distL="0" distR="0" wp14:anchorId="44D7C202" wp14:editId="621B3252">
            <wp:extent cx="5760000" cy="6175088"/>
            <wp:effectExtent l="0" t="0" r="6350" b="0"/>
            <wp:docPr id="630677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6175088"/>
                    </a:xfrm>
                    <a:prstGeom prst="rect">
                      <a:avLst/>
                    </a:prstGeom>
                    <a:noFill/>
                    <a:ln>
                      <a:noFill/>
                    </a:ln>
                  </pic:spPr>
                </pic:pic>
              </a:graphicData>
            </a:graphic>
          </wp:inline>
        </w:drawing>
      </w:r>
    </w:p>
    <w:p w14:paraId="50552253" w14:textId="067AADFE" w:rsidR="00570832" w:rsidRPr="00746628" w:rsidRDefault="00570832" w:rsidP="00AA456B">
      <w:pPr>
        <w:ind w:firstLineChars="0" w:firstLine="0"/>
        <w:jc w:val="center"/>
      </w:pPr>
      <w:r w:rsidRPr="00746628">
        <w:rPr>
          <w:rFonts w:hint="eastAsia"/>
        </w:rPr>
        <w:t>图</w:t>
      </w:r>
      <w:r w:rsidR="004773AB" w:rsidRPr="00746628">
        <w:rPr>
          <w:rFonts w:hint="eastAsia"/>
        </w:rPr>
        <w:t>4</w:t>
      </w:r>
      <w:r w:rsidR="00AA456B" w:rsidRPr="00746628">
        <w:rPr>
          <w:rFonts w:hint="eastAsia"/>
        </w:rPr>
        <w:t>.2</w:t>
      </w:r>
      <w:r w:rsidRPr="00746628">
        <w:rPr>
          <w:rFonts w:hint="eastAsia"/>
        </w:rPr>
        <w:t xml:space="preserve"> </w:t>
      </w:r>
      <w:r w:rsidRPr="00746628">
        <w:rPr>
          <w:rFonts w:hint="eastAsia"/>
        </w:rPr>
        <w:t>时间序列分析图表</w:t>
      </w:r>
    </w:p>
    <w:p w14:paraId="7BA75C35" w14:textId="5330740E" w:rsidR="00F93D22" w:rsidRPr="00746628" w:rsidRDefault="00F93D22" w:rsidP="00D7261D">
      <w:pPr>
        <w:ind w:firstLine="480"/>
      </w:pPr>
      <w:r w:rsidRPr="00746628">
        <w:rPr>
          <w:rFonts w:hint="eastAsia"/>
        </w:rPr>
        <w:lastRenderedPageBreak/>
        <w:t>在特征选择方面，</w:t>
      </w:r>
      <w:r w:rsidR="00020D95" w:rsidRPr="00746628">
        <w:rPr>
          <w:rFonts w:hint="eastAsia"/>
        </w:rPr>
        <w:t>文章</w:t>
      </w:r>
      <w:r w:rsidRPr="00746628">
        <w:rPr>
          <w:rFonts w:hint="eastAsia"/>
        </w:rPr>
        <w:t>不仅考虑了传统的时间序列本身特征，如趋势、季节性和周期性变化，还引入了外部影响因素作为辅助变量。例如，利用日历信息提取出周末效应、节假日效应以及促销活动标记。利用相关性分析和主成分分析（</w:t>
      </w:r>
      <w:r w:rsidRPr="00746628">
        <w:rPr>
          <w:rFonts w:hint="eastAsia"/>
        </w:rPr>
        <w:t>PCA</w:t>
      </w:r>
      <w:r w:rsidRPr="00746628">
        <w:rPr>
          <w:rFonts w:hint="eastAsia"/>
        </w:rPr>
        <w:t>）等方法，我们</w:t>
      </w:r>
      <w:r w:rsidR="00351790" w:rsidRPr="00746628">
        <w:rPr>
          <w:rFonts w:hint="eastAsia"/>
        </w:rPr>
        <w:t>寻找</w:t>
      </w:r>
      <w:r w:rsidRPr="00746628">
        <w:rPr>
          <w:rFonts w:hint="eastAsia"/>
        </w:rPr>
        <w:t>出对货量预测具有较高解释能力的关键特征，形成多维特征集。</w:t>
      </w:r>
      <w:r w:rsidR="00351790" w:rsidRPr="00746628">
        <w:rPr>
          <w:rFonts w:hint="eastAsia"/>
        </w:rPr>
        <w:t>并考虑将</w:t>
      </w:r>
      <w:r w:rsidRPr="00746628">
        <w:rPr>
          <w:rFonts w:hint="eastAsia"/>
        </w:rPr>
        <w:t>这些特征将作为</w:t>
      </w:r>
      <w:r w:rsidR="00351790" w:rsidRPr="00746628">
        <w:rPr>
          <w:rFonts w:hint="eastAsia"/>
        </w:rPr>
        <w:t>IPSO-ALSTM</w:t>
      </w:r>
      <w:r w:rsidRPr="00746628">
        <w:rPr>
          <w:rFonts w:hint="eastAsia"/>
        </w:rPr>
        <w:t>模型的输入变量，既丰富了模型的解释力，又有助于提高预测精度。</w:t>
      </w:r>
    </w:p>
    <w:p w14:paraId="0B013AD6" w14:textId="229AE10D" w:rsidR="00B4078D" w:rsidRPr="00746628" w:rsidRDefault="00B4078D" w:rsidP="00D7261D">
      <w:pPr>
        <w:ind w:firstLine="480"/>
      </w:pPr>
      <w:r w:rsidRPr="00746628">
        <w:rPr>
          <w:rFonts w:hint="eastAsia"/>
        </w:rPr>
        <w:t>图</w:t>
      </w:r>
      <w:r w:rsidR="004773AB" w:rsidRPr="00746628">
        <w:rPr>
          <w:rFonts w:hint="eastAsia"/>
        </w:rPr>
        <w:t>4</w:t>
      </w:r>
      <w:r w:rsidR="00AA456B" w:rsidRPr="00746628">
        <w:rPr>
          <w:rFonts w:hint="eastAsia"/>
        </w:rPr>
        <w:t>.3</w:t>
      </w:r>
      <w:r w:rsidRPr="00746628">
        <w:rPr>
          <w:rFonts w:hint="eastAsia"/>
        </w:rPr>
        <w:t>中呈现了四个维度的特征分析结果，分别展示了月度货量分布（</w:t>
      </w:r>
      <w:r w:rsidR="007410BA" w:rsidRPr="00746628">
        <w:rPr>
          <w:rFonts w:hint="eastAsia"/>
        </w:rPr>
        <w:t>a</w:t>
      </w:r>
      <w:r w:rsidRPr="00746628">
        <w:rPr>
          <w:rFonts w:hint="eastAsia"/>
        </w:rPr>
        <w:t>）、周末效应（</w:t>
      </w:r>
      <w:r w:rsidR="007410BA" w:rsidRPr="00746628">
        <w:rPr>
          <w:rFonts w:hint="eastAsia"/>
        </w:rPr>
        <w:t>b</w:t>
      </w:r>
      <w:r w:rsidRPr="00746628">
        <w:rPr>
          <w:rFonts w:hint="eastAsia"/>
        </w:rPr>
        <w:t>）、春节效应（</w:t>
      </w:r>
      <w:r w:rsidR="007410BA" w:rsidRPr="00746628">
        <w:rPr>
          <w:rFonts w:hint="eastAsia"/>
        </w:rPr>
        <w:t>c</w:t>
      </w:r>
      <w:r w:rsidRPr="00746628">
        <w:rPr>
          <w:rFonts w:hint="eastAsia"/>
        </w:rPr>
        <w:t>）以及特征相关性矩阵（</w:t>
      </w:r>
      <w:r w:rsidR="007410BA" w:rsidRPr="00746628">
        <w:rPr>
          <w:rFonts w:hint="eastAsia"/>
        </w:rPr>
        <w:t>d</w:t>
      </w:r>
      <w:r w:rsidRPr="00746628">
        <w:rPr>
          <w:rFonts w:hint="eastAsia"/>
        </w:rPr>
        <w:t>）。整体来看，这些可视化结果从时间周期与特殊时点两个方面，对货量的波动规律与可能的影响因素进行了多角度的探讨。从月度货量分布（图中左上箱型图）可以观察到，各月份货量的中位数及离散程度存在一定差异。部分月份（如</w:t>
      </w:r>
      <w:r w:rsidRPr="00746628">
        <w:rPr>
          <w:rFonts w:hint="eastAsia"/>
        </w:rPr>
        <w:t>3-5</w:t>
      </w:r>
      <w:r w:rsidRPr="00746628">
        <w:rPr>
          <w:rFonts w:hint="eastAsia"/>
        </w:rPr>
        <w:t>月、</w:t>
      </w:r>
      <w:r w:rsidRPr="00746628">
        <w:rPr>
          <w:rFonts w:hint="eastAsia"/>
        </w:rPr>
        <w:t>9-10</w:t>
      </w:r>
      <w:r w:rsidRPr="00746628">
        <w:rPr>
          <w:rFonts w:hint="eastAsia"/>
        </w:rPr>
        <w:t>月）箱体位置及上下须范围较为显著，暗示在这些时段货量可能存在明显的季节性波动或潜在旺季</w:t>
      </w:r>
      <w:r w:rsidRPr="00746628">
        <w:rPr>
          <w:rFonts w:hint="eastAsia"/>
        </w:rPr>
        <w:t>/</w:t>
      </w:r>
      <w:r w:rsidRPr="00746628">
        <w:rPr>
          <w:rFonts w:hint="eastAsia"/>
        </w:rPr>
        <w:t>淡季效应。对于此类季节性特征，后续可结合业务特征（如气候变化、节假日分布、行业需求周期等）进行深入分析与验证。周末效应（</w:t>
      </w:r>
      <w:r w:rsidR="007410BA" w:rsidRPr="00746628">
        <w:rPr>
          <w:rFonts w:hint="eastAsia"/>
        </w:rPr>
        <w:t>b</w:t>
      </w:r>
      <w:r w:rsidRPr="00746628">
        <w:rPr>
          <w:rFonts w:hint="eastAsia"/>
        </w:rPr>
        <w:t>）显示，周末的平均货量</w:t>
      </w:r>
      <w:r w:rsidR="00FA41DD" w:rsidRPr="00746628">
        <w:rPr>
          <w:rFonts w:hint="eastAsia"/>
        </w:rPr>
        <w:t>与</w:t>
      </w:r>
      <w:r w:rsidRPr="00746628">
        <w:rPr>
          <w:rFonts w:hint="eastAsia"/>
        </w:rPr>
        <w:t>工作日</w:t>
      </w:r>
      <w:r w:rsidR="00FA41DD" w:rsidRPr="00746628">
        <w:rPr>
          <w:rFonts w:hint="eastAsia"/>
        </w:rPr>
        <w:t>相差无几</w:t>
      </w:r>
      <w:r w:rsidRPr="00746628">
        <w:rPr>
          <w:rFonts w:hint="eastAsia"/>
        </w:rPr>
        <w:t>，说明</w:t>
      </w:r>
      <w:r w:rsidR="00FA41DD" w:rsidRPr="00746628">
        <w:rPr>
          <w:rFonts w:hint="eastAsia"/>
        </w:rPr>
        <w:t>周末效应并不突出</w:t>
      </w:r>
      <w:r w:rsidRPr="00746628">
        <w:rPr>
          <w:rFonts w:hint="eastAsia"/>
        </w:rPr>
        <w:t>。在春节效应（图中左下柱状图）方面，结果显示春节期间的平均货量与非春节期间存在显著差异。特征相关性矩阵（</w:t>
      </w:r>
      <w:r w:rsidR="007410BA" w:rsidRPr="00746628">
        <w:rPr>
          <w:rFonts w:hint="eastAsia"/>
        </w:rPr>
        <w:t>d</w:t>
      </w:r>
      <w:r w:rsidRPr="00746628">
        <w:rPr>
          <w:rFonts w:hint="eastAsia"/>
        </w:rPr>
        <w:t>）揭示了“月份”“是否周末”“春节”等变量与货量之间的相关关系。整体来看，各特征与货量之间均呈现一定程度的正或负相关，但相关系数并不算极高，说明除这些时间维度和节假日效应外，货量的波动还可能受到其他因素（如宏观经济环境、行业竞争态势、市场营销活动等）的综合影响。</w:t>
      </w:r>
    </w:p>
    <w:p w14:paraId="7DF19255" w14:textId="6B6023D9" w:rsidR="007410BA" w:rsidRPr="00746628" w:rsidRDefault="007410BA" w:rsidP="007410BA">
      <w:pPr>
        <w:spacing w:line="360" w:lineRule="auto"/>
        <w:ind w:firstLineChars="0" w:firstLine="0"/>
      </w:pPr>
      <w:r w:rsidRPr="00746628">
        <w:rPr>
          <w:noProof/>
        </w:rPr>
        <w:drawing>
          <wp:inline distT="0" distB="0" distL="0" distR="0" wp14:anchorId="624C19A4" wp14:editId="46EF554B">
            <wp:extent cx="5759450" cy="2659380"/>
            <wp:effectExtent l="0" t="0" r="0" b="7620"/>
            <wp:docPr id="839239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239596" name=""/>
                    <pic:cNvPicPr/>
                  </pic:nvPicPr>
                  <pic:blipFill>
                    <a:blip r:embed="rId30"/>
                    <a:stretch>
                      <a:fillRect/>
                    </a:stretch>
                  </pic:blipFill>
                  <pic:spPr>
                    <a:xfrm>
                      <a:off x="0" y="0"/>
                      <a:ext cx="5759450" cy="2659380"/>
                    </a:xfrm>
                    <a:prstGeom prst="rect">
                      <a:avLst/>
                    </a:prstGeom>
                  </pic:spPr>
                </pic:pic>
              </a:graphicData>
            </a:graphic>
          </wp:inline>
        </w:drawing>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410BA" w:rsidRPr="00746628" w14:paraId="365D835A" w14:textId="77777777" w:rsidTr="007410BA">
        <w:tc>
          <w:tcPr>
            <w:tcW w:w="4530" w:type="dxa"/>
          </w:tcPr>
          <w:p w14:paraId="034B8846" w14:textId="3F33A963" w:rsidR="007410BA" w:rsidRPr="00746628" w:rsidRDefault="007410BA" w:rsidP="007410BA">
            <w:pPr>
              <w:spacing w:line="240" w:lineRule="auto"/>
              <w:ind w:firstLineChars="0" w:firstLine="0"/>
              <w:jc w:val="center"/>
              <w:rPr>
                <w:sz w:val="21"/>
                <w:szCs w:val="21"/>
              </w:rPr>
            </w:pPr>
            <w:bookmarkStart w:id="168" w:name="_Hlk196100214"/>
            <w:bookmarkStart w:id="169" w:name="_Hlk196100265"/>
            <w:r w:rsidRPr="00746628">
              <w:rPr>
                <w:rFonts w:hint="eastAsia"/>
                <w:sz w:val="21"/>
                <w:szCs w:val="21"/>
              </w:rPr>
              <w:t>（</w:t>
            </w:r>
            <w:r w:rsidRPr="00746628">
              <w:rPr>
                <w:rFonts w:hint="eastAsia"/>
                <w:sz w:val="21"/>
                <w:szCs w:val="21"/>
              </w:rPr>
              <w:t>a</w:t>
            </w:r>
            <w:r w:rsidRPr="00746628">
              <w:rPr>
                <w:rFonts w:hint="eastAsia"/>
                <w:sz w:val="21"/>
                <w:szCs w:val="21"/>
              </w:rPr>
              <w:t>）</w:t>
            </w:r>
            <w:bookmarkEnd w:id="168"/>
          </w:p>
        </w:tc>
        <w:tc>
          <w:tcPr>
            <w:tcW w:w="4530" w:type="dxa"/>
          </w:tcPr>
          <w:p w14:paraId="03B79F0E" w14:textId="54A6707E" w:rsidR="007410BA" w:rsidRPr="00746628" w:rsidRDefault="007410BA" w:rsidP="007410BA">
            <w:pPr>
              <w:spacing w:line="240" w:lineRule="auto"/>
              <w:ind w:firstLineChars="0" w:firstLine="0"/>
              <w:jc w:val="center"/>
              <w:rPr>
                <w:sz w:val="21"/>
                <w:szCs w:val="21"/>
              </w:rPr>
            </w:pPr>
            <w:r w:rsidRPr="00746628">
              <w:rPr>
                <w:rFonts w:hint="eastAsia"/>
                <w:sz w:val="21"/>
                <w:szCs w:val="21"/>
              </w:rPr>
              <w:t>（</w:t>
            </w:r>
            <w:r w:rsidRPr="00746628">
              <w:rPr>
                <w:rFonts w:hint="eastAsia"/>
                <w:sz w:val="21"/>
                <w:szCs w:val="21"/>
              </w:rPr>
              <w:t>b</w:t>
            </w:r>
            <w:r w:rsidRPr="00746628">
              <w:rPr>
                <w:rFonts w:hint="eastAsia"/>
                <w:sz w:val="21"/>
                <w:szCs w:val="21"/>
              </w:rPr>
              <w:t>）</w:t>
            </w:r>
          </w:p>
        </w:tc>
      </w:tr>
    </w:tbl>
    <w:bookmarkEnd w:id="169"/>
    <w:p w14:paraId="6AD1FC13" w14:textId="2D49FBE4" w:rsidR="00020D95" w:rsidRPr="00746628" w:rsidRDefault="007410BA" w:rsidP="007410BA">
      <w:pPr>
        <w:spacing w:line="360" w:lineRule="auto"/>
        <w:ind w:firstLineChars="0" w:firstLine="0"/>
      </w:pPr>
      <w:r w:rsidRPr="00746628">
        <w:rPr>
          <w:noProof/>
        </w:rPr>
        <w:lastRenderedPageBreak/>
        <w:drawing>
          <wp:inline distT="0" distB="0" distL="0" distR="0" wp14:anchorId="0A51256F" wp14:editId="1FE97232">
            <wp:extent cx="5759450" cy="2444115"/>
            <wp:effectExtent l="0" t="0" r="6350" b="0"/>
            <wp:docPr id="1755223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223867" name=""/>
                    <pic:cNvPicPr/>
                  </pic:nvPicPr>
                  <pic:blipFill>
                    <a:blip r:embed="rId31"/>
                    <a:stretch>
                      <a:fillRect/>
                    </a:stretch>
                  </pic:blipFill>
                  <pic:spPr>
                    <a:xfrm>
                      <a:off x="0" y="0"/>
                      <a:ext cx="5759450" cy="2444115"/>
                    </a:xfrm>
                    <a:prstGeom prst="rect">
                      <a:avLst/>
                    </a:prstGeom>
                  </pic:spPr>
                </pic:pic>
              </a:graphicData>
            </a:graphic>
          </wp:inline>
        </w:drawing>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410BA" w:rsidRPr="00746628" w14:paraId="684EB478" w14:textId="77777777" w:rsidTr="007410BA">
        <w:tc>
          <w:tcPr>
            <w:tcW w:w="4530" w:type="dxa"/>
          </w:tcPr>
          <w:p w14:paraId="71490A79" w14:textId="7D49E3DD" w:rsidR="007410BA" w:rsidRPr="00746628" w:rsidRDefault="007410BA" w:rsidP="00AB0279">
            <w:pPr>
              <w:spacing w:line="240" w:lineRule="auto"/>
              <w:ind w:firstLineChars="0" w:firstLine="0"/>
              <w:jc w:val="center"/>
              <w:rPr>
                <w:sz w:val="21"/>
                <w:szCs w:val="21"/>
              </w:rPr>
            </w:pPr>
            <w:r w:rsidRPr="00746628">
              <w:rPr>
                <w:rFonts w:hint="eastAsia"/>
                <w:sz w:val="21"/>
                <w:szCs w:val="21"/>
              </w:rPr>
              <w:t>（</w:t>
            </w:r>
            <w:r w:rsidRPr="00746628">
              <w:rPr>
                <w:rFonts w:hint="eastAsia"/>
                <w:sz w:val="21"/>
                <w:szCs w:val="21"/>
              </w:rPr>
              <w:t>c</w:t>
            </w:r>
            <w:r w:rsidRPr="00746628">
              <w:rPr>
                <w:rFonts w:hint="eastAsia"/>
                <w:sz w:val="21"/>
                <w:szCs w:val="21"/>
              </w:rPr>
              <w:t>）</w:t>
            </w:r>
          </w:p>
        </w:tc>
        <w:tc>
          <w:tcPr>
            <w:tcW w:w="4530" w:type="dxa"/>
          </w:tcPr>
          <w:p w14:paraId="1A23BE78" w14:textId="179B54FD" w:rsidR="007410BA" w:rsidRPr="00746628" w:rsidRDefault="007410BA" w:rsidP="00AB0279">
            <w:pPr>
              <w:spacing w:line="240" w:lineRule="auto"/>
              <w:ind w:firstLineChars="0" w:firstLine="0"/>
              <w:jc w:val="center"/>
              <w:rPr>
                <w:sz w:val="21"/>
                <w:szCs w:val="21"/>
              </w:rPr>
            </w:pPr>
            <w:r w:rsidRPr="00746628">
              <w:rPr>
                <w:rFonts w:hint="eastAsia"/>
                <w:sz w:val="21"/>
                <w:szCs w:val="21"/>
              </w:rPr>
              <w:t>（</w:t>
            </w:r>
            <w:r w:rsidRPr="00746628">
              <w:rPr>
                <w:rFonts w:hint="eastAsia"/>
                <w:sz w:val="21"/>
                <w:szCs w:val="21"/>
              </w:rPr>
              <w:t>d</w:t>
            </w:r>
            <w:r w:rsidRPr="00746628">
              <w:rPr>
                <w:rFonts w:hint="eastAsia"/>
                <w:sz w:val="21"/>
                <w:szCs w:val="21"/>
              </w:rPr>
              <w:t>）</w:t>
            </w:r>
          </w:p>
        </w:tc>
      </w:tr>
    </w:tbl>
    <w:p w14:paraId="7DB8EAD2" w14:textId="3197F2F1" w:rsidR="0015459D" w:rsidRPr="00746628" w:rsidRDefault="00B4078D" w:rsidP="007410BA">
      <w:pPr>
        <w:ind w:firstLineChars="0" w:firstLine="0"/>
        <w:jc w:val="center"/>
      </w:pPr>
      <w:r w:rsidRPr="00746628">
        <w:rPr>
          <w:rFonts w:hint="eastAsia"/>
        </w:rPr>
        <w:t>图</w:t>
      </w:r>
      <w:r w:rsidR="004773AB" w:rsidRPr="00746628">
        <w:rPr>
          <w:rFonts w:hint="eastAsia"/>
        </w:rPr>
        <w:t>4</w:t>
      </w:r>
      <w:r w:rsidR="00AA456B" w:rsidRPr="00746628">
        <w:rPr>
          <w:rFonts w:hint="eastAsia"/>
        </w:rPr>
        <w:t>.3</w:t>
      </w:r>
      <w:r w:rsidRPr="00746628">
        <w:rPr>
          <w:rFonts w:hint="eastAsia"/>
        </w:rPr>
        <w:t xml:space="preserve"> </w:t>
      </w:r>
      <w:r w:rsidR="002C5E7C" w:rsidRPr="00746628">
        <w:rPr>
          <w:rFonts w:hint="eastAsia"/>
        </w:rPr>
        <w:t>多维度</w:t>
      </w:r>
      <w:r w:rsidRPr="00746628">
        <w:rPr>
          <w:rFonts w:hint="eastAsia"/>
        </w:rPr>
        <w:t>特征分析图</w:t>
      </w:r>
    </w:p>
    <w:p w14:paraId="4CC2090E" w14:textId="6DAA1230" w:rsidR="002C5E7C" w:rsidRPr="00746628" w:rsidRDefault="002C5E7C" w:rsidP="00D7261D">
      <w:pPr>
        <w:ind w:firstLine="480"/>
      </w:pPr>
      <w:r w:rsidRPr="00746628">
        <w:rPr>
          <w:rFonts w:hint="eastAsia"/>
        </w:rPr>
        <w:t>整体来看，该线路上周末效应、节日效应等外部因素与货量并没有太强相关性。因此，对于此线路不采取多特征输入的预测方法。</w:t>
      </w:r>
    </w:p>
    <w:p w14:paraId="553EEB18" w14:textId="69050A55" w:rsidR="009C0F51" w:rsidRPr="00746628" w:rsidRDefault="009C0F51" w:rsidP="00B97D8B">
      <w:pPr>
        <w:pStyle w:val="af9"/>
        <w:spacing w:before="163" w:after="163"/>
      </w:pPr>
      <w:bookmarkStart w:id="170" w:name="_Toc193879532"/>
      <w:bookmarkStart w:id="171" w:name="_Toc193879791"/>
      <w:bookmarkStart w:id="172" w:name="_Toc196582922"/>
      <w:r w:rsidRPr="00746628">
        <w:rPr>
          <w:rFonts w:hint="eastAsia"/>
        </w:rPr>
        <w:t>4.</w:t>
      </w:r>
      <w:r w:rsidR="002750E7" w:rsidRPr="00746628">
        <w:rPr>
          <w:rFonts w:hint="eastAsia"/>
        </w:rPr>
        <w:t>2</w:t>
      </w:r>
      <w:r w:rsidRPr="00746628">
        <w:rPr>
          <w:rFonts w:hint="eastAsia"/>
        </w:rPr>
        <w:t xml:space="preserve"> </w:t>
      </w:r>
      <w:bookmarkStart w:id="173" w:name="_Hlk196092223"/>
      <w:r w:rsidRPr="00746628">
        <w:rPr>
          <w:rFonts w:hint="eastAsia"/>
        </w:rPr>
        <w:t>基于</w:t>
      </w:r>
      <w:r w:rsidR="00351790" w:rsidRPr="00746628">
        <w:rPr>
          <w:rFonts w:hint="eastAsia"/>
        </w:rPr>
        <w:t>IPSO</w:t>
      </w:r>
      <w:r w:rsidR="003A276E" w:rsidRPr="00746628">
        <w:rPr>
          <w:rFonts w:hint="eastAsia"/>
        </w:rPr>
        <w:t>-ALSTM</w:t>
      </w:r>
      <w:r w:rsidR="00351790" w:rsidRPr="00746628">
        <w:rPr>
          <w:rFonts w:hint="eastAsia"/>
        </w:rPr>
        <w:t>算法</w:t>
      </w:r>
      <w:r w:rsidR="003A276E" w:rsidRPr="00746628">
        <w:rPr>
          <w:rFonts w:hint="eastAsia"/>
        </w:rPr>
        <w:t>时间序列预测</w:t>
      </w:r>
      <w:bookmarkEnd w:id="170"/>
      <w:bookmarkEnd w:id="171"/>
      <w:bookmarkEnd w:id="172"/>
      <w:bookmarkEnd w:id="173"/>
    </w:p>
    <w:p w14:paraId="69CDCD5C" w14:textId="48FA9364" w:rsidR="009C0F51" w:rsidRPr="00746628" w:rsidRDefault="009C0F51" w:rsidP="00B97D8B">
      <w:pPr>
        <w:pStyle w:val="afb"/>
        <w:spacing w:before="163" w:after="163"/>
      </w:pPr>
      <w:bookmarkStart w:id="174" w:name="_Toc193879533"/>
      <w:bookmarkStart w:id="175" w:name="_Toc193879792"/>
      <w:bookmarkStart w:id="176" w:name="_Toc196582923"/>
      <w:r w:rsidRPr="00746628">
        <w:rPr>
          <w:rFonts w:hint="eastAsia"/>
        </w:rPr>
        <w:t>4.</w:t>
      </w:r>
      <w:r w:rsidR="002750E7" w:rsidRPr="00746628">
        <w:rPr>
          <w:rFonts w:hint="eastAsia"/>
        </w:rPr>
        <w:t>2</w:t>
      </w:r>
      <w:r w:rsidRPr="00746628">
        <w:rPr>
          <w:rFonts w:hint="eastAsia"/>
        </w:rPr>
        <w:t xml:space="preserve">.1 </w:t>
      </w:r>
      <w:r w:rsidR="003A276E" w:rsidRPr="00746628">
        <w:rPr>
          <w:rFonts w:hint="eastAsia"/>
        </w:rPr>
        <w:t>基于</w:t>
      </w:r>
      <w:r w:rsidR="003A276E" w:rsidRPr="00746628">
        <w:rPr>
          <w:rFonts w:hint="eastAsia"/>
        </w:rPr>
        <w:t>IPSO</w:t>
      </w:r>
      <w:r w:rsidR="003A276E" w:rsidRPr="00746628">
        <w:rPr>
          <w:rFonts w:hint="eastAsia"/>
        </w:rPr>
        <w:t>算法的超参数调优</w:t>
      </w:r>
      <w:bookmarkEnd w:id="174"/>
      <w:bookmarkEnd w:id="175"/>
      <w:bookmarkEnd w:id="176"/>
    </w:p>
    <w:p w14:paraId="49D8B226" w14:textId="4303A8B6" w:rsidR="003A276E" w:rsidRPr="00746628" w:rsidRDefault="003A276E" w:rsidP="00D7261D">
      <w:pPr>
        <w:ind w:firstLine="480"/>
      </w:pPr>
      <w:r w:rsidRPr="00746628">
        <w:rPr>
          <w:rFonts w:hint="eastAsia"/>
        </w:rPr>
        <w:t>本研究将基于传统的</w:t>
      </w:r>
      <w:r w:rsidRPr="00746628">
        <w:rPr>
          <w:rFonts w:hint="eastAsia"/>
        </w:rPr>
        <w:t>PSO</w:t>
      </w:r>
      <w:r w:rsidRPr="00746628">
        <w:rPr>
          <w:rFonts w:hint="eastAsia"/>
        </w:rPr>
        <w:t>，做出进一步的改进</w:t>
      </w:r>
      <w:r w:rsidR="00C113A8" w:rsidRPr="00746628">
        <w:rPr>
          <w:rFonts w:hint="eastAsia"/>
        </w:rPr>
        <w:t>。首先，通过改进的</w:t>
      </w:r>
      <w:r w:rsidR="00C113A8" w:rsidRPr="00746628">
        <w:rPr>
          <w:rFonts w:hint="eastAsia"/>
        </w:rPr>
        <w:t>IPSO</w:t>
      </w:r>
      <w:r w:rsidR="00C113A8" w:rsidRPr="00746628">
        <w:rPr>
          <w:rFonts w:hint="eastAsia"/>
        </w:rPr>
        <w:t>算法对</w:t>
      </w:r>
      <w:r w:rsidR="00C113A8" w:rsidRPr="00746628">
        <w:rPr>
          <w:rFonts w:hint="eastAsia"/>
        </w:rPr>
        <w:t>ALSTM</w:t>
      </w:r>
      <w:r w:rsidR="00C113A8" w:rsidRPr="00746628">
        <w:rPr>
          <w:rFonts w:hint="eastAsia"/>
        </w:rPr>
        <w:t>模型的关键超参数（如</w:t>
      </w:r>
      <w:r w:rsidR="00C113A8" w:rsidRPr="00746628">
        <w:rPr>
          <w:rFonts w:hint="eastAsia"/>
        </w:rPr>
        <w:t>LSTM</w:t>
      </w:r>
      <w:r w:rsidR="00C113A8" w:rsidRPr="00746628">
        <w:rPr>
          <w:rFonts w:hint="eastAsia"/>
        </w:rPr>
        <w:t>单元数、</w:t>
      </w:r>
      <w:r w:rsidR="00C113A8" w:rsidRPr="00746628">
        <w:rPr>
          <w:rFonts w:hint="eastAsia"/>
        </w:rPr>
        <w:t>Dropout</w:t>
      </w:r>
      <w:r w:rsidR="00C113A8" w:rsidRPr="00746628">
        <w:rPr>
          <w:rFonts w:hint="eastAsia"/>
        </w:rPr>
        <w:t>率、学习率等）进行了全局搜索与动态调优。</w:t>
      </w:r>
      <w:r w:rsidR="00C113A8" w:rsidRPr="00746628">
        <w:rPr>
          <w:rFonts w:hint="eastAsia"/>
        </w:rPr>
        <w:t>IPSO</w:t>
      </w:r>
      <w:r w:rsidR="00C113A8" w:rsidRPr="00746628">
        <w:rPr>
          <w:rFonts w:hint="eastAsia"/>
        </w:rPr>
        <w:t>算法引入动态惯性权重和动态加速因子，既保证了初期全局搜索的广泛性，又在后期实现了局部精细开发，从而使模型在验证集上表现出较低的均方根误差（</w:t>
      </w:r>
      <w:r w:rsidR="00C113A8" w:rsidRPr="00746628">
        <w:rPr>
          <w:rFonts w:hint="eastAsia"/>
        </w:rPr>
        <w:t>RMSE</w:t>
      </w:r>
      <w:r w:rsidR="00C113A8" w:rsidRPr="00746628">
        <w:rPr>
          <w:rFonts w:hint="eastAsia"/>
        </w:rPr>
        <w:t>）和较高的拟合精度。</w:t>
      </w:r>
      <w:r w:rsidRPr="00746628">
        <w:rPr>
          <w:rFonts w:hint="eastAsia"/>
        </w:rPr>
        <w:t>具体的算法流程如下：</w:t>
      </w:r>
    </w:p>
    <w:p w14:paraId="193749E1" w14:textId="77777777" w:rsidR="003A276E" w:rsidRPr="00746628" w:rsidRDefault="003A276E" w:rsidP="00D7261D">
      <w:pPr>
        <w:ind w:firstLine="480"/>
      </w:pPr>
      <w:r w:rsidRPr="00746628">
        <w:t>（</w:t>
      </w:r>
      <w:r w:rsidRPr="00746628">
        <w:t>1</w:t>
      </w:r>
      <w:r w:rsidRPr="00746628">
        <w:t>）初始化粒子群</w:t>
      </w:r>
    </w:p>
    <w:p w14:paraId="7919E9B1" w14:textId="77777777" w:rsidR="003A276E" w:rsidRPr="00746628" w:rsidRDefault="003A276E" w:rsidP="00D7261D">
      <w:pPr>
        <w:ind w:firstLine="480"/>
      </w:pPr>
      <w:r w:rsidRPr="00746628">
        <w:rPr>
          <w:rFonts w:hint="eastAsia"/>
        </w:rPr>
        <w:t>A</w:t>
      </w:r>
      <w:r w:rsidRPr="00746628">
        <w:t>LSTM</w:t>
      </w:r>
      <w:r w:rsidRPr="00746628">
        <w:t>单元数：控制</w:t>
      </w:r>
      <w:r w:rsidRPr="00746628">
        <w:rPr>
          <w:rFonts w:hint="eastAsia"/>
        </w:rPr>
        <w:t>A</w:t>
      </w:r>
      <w:r w:rsidRPr="00746628">
        <w:t>LSTM</w:t>
      </w:r>
      <w:r w:rsidRPr="00746628">
        <w:t>网络的复杂度。</w:t>
      </w:r>
    </w:p>
    <w:p w14:paraId="72272AE7" w14:textId="77777777" w:rsidR="003A276E" w:rsidRPr="00746628" w:rsidRDefault="003A276E" w:rsidP="00D7261D">
      <w:pPr>
        <w:ind w:firstLine="480"/>
      </w:pPr>
      <w:r w:rsidRPr="00746628">
        <w:t>Dropout</w:t>
      </w:r>
      <w:r w:rsidRPr="00746628">
        <w:t>率：用于防止过拟合。</w:t>
      </w:r>
    </w:p>
    <w:p w14:paraId="63A5C6A5" w14:textId="77777777" w:rsidR="003A276E" w:rsidRPr="00746628" w:rsidRDefault="003A276E" w:rsidP="00D7261D">
      <w:pPr>
        <w:ind w:firstLine="480"/>
      </w:pPr>
      <w:r w:rsidRPr="00746628">
        <w:t>学习率：优化器的学习率，用于调整权重更新的幅度。</w:t>
      </w:r>
    </w:p>
    <w:p w14:paraId="69C282FA" w14:textId="77777777" w:rsidR="003A276E" w:rsidRPr="00746628" w:rsidRDefault="003A276E" w:rsidP="00D7261D">
      <w:pPr>
        <w:ind w:firstLine="480"/>
      </w:pPr>
      <w:r w:rsidRPr="00746628">
        <w:t>（</w:t>
      </w:r>
      <w:r w:rsidRPr="00746628">
        <w:t>2</w:t>
      </w:r>
      <w:r w:rsidRPr="00746628">
        <w:t>）适应度函数</w:t>
      </w:r>
    </w:p>
    <w:p w14:paraId="6627A542" w14:textId="78E82F09" w:rsidR="003A276E" w:rsidRPr="00746628" w:rsidRDefault="003A276E" w:rsidP="00D7261D">
      <w:pPr>
        <w:ind w:firstLine="480"/>
      </w:pPr>
      <w:r w:rsidRPr="00746628">
        <w:t>适应度值是</w:t>
      </w:r>
      <w:r w:rsidRPr="00746628">
        <w:rPr>
          <w:rFonts w:hint="eastAsia"/>
        </w:rPr>
        <w:t>A</w:t>
      </w:r>
      <w:r w:rsidRPr="00746628">
        <w:t>LSTM</w:t>
      </w:r>
      <w:r w:rsidRPr="00746628">
        <w:t>模型在验证集上的表现（这里选取均方根误差</w:t>
      </w:r>
      <w:r w:rsidRPr="00746628">
        <w:t>RMSE</w:t>
      </w:r>
      <w:r w:rsidRPr="00746628">
        <w:t>）。通过</w:t>
      </w:r>
      <w:r w:rsidRPr="00746628">
        <w:t>PSO</w:t>
      </w:r>
      <w:r w:rsidRPr="00746628">
        <w:t>调整</w:t>
      </w:r>
      <w:r w:rsidRPr="00746628">
        <w:rPr>
          <w:rFonts w:hint="eastAsia"/>
        </w:rPr>
        <w:t>A</w:t>
      </w:r>
      <w:r w:rsidRPr="00746628">
        <w:t>LSTM</w:t>
      </w:r>
      <w:r w:rsidRPr="00746628">
        <w:t>的超参数，可使得预测误差最小。损失值与适应度函数定义如</w:t>
      </w:r>
      <w:r w:rsidR="00466F4D" w:rsidRPr="00746628">
        <w:rPr>
          <w:rFonts w:hint="eastAsia"/>
        </w:rPr>
        <w:t>式（</w:t>
      </w:r>
      <w:r w:rsidR="00466F4D" w:rsidRPr="00746628">
        <w:rPr>
          <w:rFonts w:hint="eastAsia"/>
        </w:rPr>
        <w:t>4-1</w:t>
      </w:r>
      <w:r w:rsidR="00466F4D" w:rsidRPr="00746628">
        <w:rPr>
          <w:rFonts w:hint="eastAsia"/>
        </w:rPr>
        <w:t>）和式（</w:t>
      </w:r>
      <w:r w:rsidR="00466F4D" w:rsidRPr="00746628">
        <w:rPr>
          <w:rFonts w:hint="eastAsia"/>
        </w:rPr>
        <w:t>4-2</w:t>
      </w:r>
      <w:r w:rsidR="00466F4D" w:rsidRPr="00746628">
        <w:rPr>
          <w:rFonts w:hint="eastAsia"/>
        </w:rPr>
        <w:t>）所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0B716480" w14:textId="77777777" w:rsidTr="00BC7860">
        <w:tc>
          <w:tcPr>
            <w:tcW w:w="1413" w:type="dxa"/>
            <w:vAlign w:val="center"/>
          </w:tcPr>
          <w:p w14:paraId="55DBB8FD" w14:textId="77777777" w:rsidR="00BC7860" w:rsidRPr="00746628" w:rsidRDefault="00BC7860" w:rsidP="00AB0279">
            <w:pPr>
              <w:spacing w:line="360" w:lineRule="auto"/>
              <w:ind w:firstLineChars="0" w:firstLine="0"/>
              <w:jc w:val="center"/>
            </w:pPr>
          </w:p>
        </w:tc>
        <w:tc>
          <w:tcPr>
            <w:tcW w:w="6237" w:type="dxa"/>
            <w:vAlign w:val="center"/>
          </w:tcPr>
          <w:p w14:paraId="6954B73F" w14:textId="000A039C" w:rsidR="00BC7860" w:rsidRPr="00746628" w:rsidRDefault="0078516C" w:rsidP="00AB0279">
            <w:pPr>
              <w:spacing w:line="360" w:lineRule="auto"/>
              <w:ind w:firstLineChars="0" w:firstLine="0"/>
              <w:jc w:val="center"/>
              <w:rPr>
                <w:rFonts w:cs="STIX Two Math"/>
                <w:lang w:val="nl-NL"/>
              </w:rPr>
            </w:pPr>
            <m:oMathPara>
              <m:oMath>
                <m:r>
                  <m:rPr>
                    <m:sty m:val="p"/>
                  </m:rPr>
                  <w:rPr>
                    <w:rFonts w:ascii="Cambria Math"/>
                    <w:lang w:val="nl-NL"/>
                  </w:rPr>
                  <m:t>\mathrm{RMSE}</m:t>
                </m:r>
                <m:r>
                  <w:rPr>
                    <w:rFonts w:ascii="STIX Two Math" w:hAnsi="STIX Two Math" w:cs="Tahoma"/>
                    <w:lang w:val="nl-NL"/>
                  </w:rPr>
                  <m:t>=</m:t>
                </m:r>
                <m:r>
                  <w:rPr>
                    <w:rFonts w:ascii="STIX Two Math" w:hAnsi="STIX Two Math" w:cs="Tahoma"/>
                  </w:rPr>
                  <m:t>\sqrt</m:t>
                </m:r>
                <m:r>
                  <m:rPr>
                    <m:sty m:val="p"/>
                  </m:rPr>
                  <w:rPr>
                    <w:rFonts w:ascii="STIX Two Math" w:hAnsi="STIX Two Math" w:cs="Tahoma"/>
                  </w:rPr>
                  <m:t>{</m:t>
                </m:r>
                <m:r>
                  <m:rPr>
                    <m:sty m:val="p"/>
                  </m:rPr>
                  <w:rPr>
                    <w:rFonts w:ascii="STIX Two Math" w:hAnsi="STIX Two Math" w:cs="Tahoma"/>
                    <w:lang w:val="nl-NL"/>
                  </w:rPr>
                  <m:t>\frac</m:t>
                </m:r>
                <m:r>
                  <m:rPr>
                    <m:sty m:val="p"/>
                  </m:rPr>
                  <w:rPr>
                    <w:rFonts w:ascii="STIX Two Math" w:hAnsi="STIX Two Math" w:cs="Tahoma"/>
                  </w:rPr>
                  <m:t>{</m:t>
                </m:r>
                <m:r>
                  <m:rPr>
                    <m:sty m:val="p"/>
                  </m:rPr>
                  <w:rPr>
                    <w:rFonts w:ascii="STIX Two Math" w:hAnsi="STIX Two Math" w:cs="Tahoma"/>
                    <w:lang w:val="nl-NL"/>
                  </w:rPr>
                  <m:t>1</m:t>
                </m:r>
                <m:r>
                  <m:rPr>
                    <m:sty m:val="p"/>
                  </m:rPr>
                  <w:rPr>
                    <w:rFonts w:ascii="STIX Two Math" w:hAnsi="STIX Two Math" w:cs="Tahoma"/>
                  </w:rPr>
                  <m:t>}{</m:t>
                </m:r>
                <m:r>
                  <m:rPr>
                    <m:sty m:val="p"/>
                  </m:rPr>
                  <w:rPr>
                    <w:rFonts w:ascii="STIX Two Math" w:hAnsi="STIX Two Math" w:cs="Tahoma"/>
                    <w:lang w:val="nl-NL"/>
                  </w:rPr>
                  <m:t>N</m:t>
                </m:r>
                <m:r>
                  <m:rPr>
                    <m:sty m:val="p"/>
                  </m:rPr>
                  <w:rPr>
                    <w:rFonts w:ascii="STIX Two Math" w:hAnsi="STIX Two Math" w:cs="Tahoma"/>
                  </w:rPr>
                  <m:t>}</m:t>
                </m:r>
                <m:r>
                  <m:rPr>
                    <m:sty m:val="p"/>
                  </m:rPr>
                  <w:rPr>
                    <w:rFonts w:ascii="STIX Two Math" w:hAnsi="STIX Two Math" w:cs="Tahoma"/>
                    <w:lang w:val="nl-NL"/>
                  </w:rPr>
                  <m:t>\sum</m:t>
                </m:r>
                <m:r>
                  <m:rPr>
                    <m:sty m:val="p"/>
                  </m:rPr>
                  <w:rPr>
                    <w:rFonts w:ascii="STIX Two Math" w:hAnsi="STIX Two Math" w:cs="Tahoma"/>
                  </w:rPr>
                  <m:t>_</m:t>
                </m:r>
                <m:r>
                  <m:rPr>
                    <m:sty m:val="p"/>
                  </m:rPr>
                  <w:rPr>
                    <w:rFonts w:ascii="STIX Two Math" w:hAnsi="STIX Two Math" w:cs="Tahoma"/>
                  </w:rPr>
                  <m:t>{</m:t>
                </m:r>
                <m:r>
                  <m:rPr>
                    <m:sty m:val="p"/>
                  </m:rPr>
                  <w:rPr>
                    <w:rFonts w:ascii="STIX Two Math" w:hAnsi="STIX Two Math" w:cs="Tahoma"/>
                    <w:lang w:val="nl-NL"/>
                  </w:rPr>
                  <m:t>i=1</m:t>
                </m:r>
                <m:r>
                  <m:rPr>
                    <m:sty m:val="p"/>
                  </m:rPr>
                  <w:rPr>
                    <w:rFonts w:ascii="STIX Two Math" w:hAnsi="STIX Two Math" w:cs="Tahoma"/>
                  </w:rPr>
                  <m:t>}</m:t>
                </m:r>
                <m:r>
                  <m:rPr>
                    <m:sty m:val="p"/>
                  </m:rPr>
                  <w:rPr>
                    <w:rFonts w:ascii="STIX Two Math" w:hAnsi="STIX Two Math" w:cs="Tahoma"/>
                  </w:rPr>
                  <m:t>^{</m:t>
                </m:r>
                <m:r>
                  <m:rPr>
                    <m:sty m:val="p"/>
                  </m:rPr>
                  <w:rPr>
                    <w:rFonts w:ascii="STIX Two Math" w:hAnsi="STIX Two Math" w:cs="Tahoma"/>
                    <w:lang w:val="nl-NL"/>
                  </w:rPr>
                  <m:t>N</m:t>
                </m:r>
                <m:r>
                  <m:rPr>
                    <m:sty m:val="p"/>
                  </m:rPr>
                  <w:rPr>
                    <w:rFonts w:ascii="STIX Two Math" w:hAnsi="STIX Two Math" w:cs="Tahoma"/>
                  </w:rPr>
                  <m:t>}\left(\widehat{</m:t>
                </m:r>
                <m:r>
                  <m:rPr>
                    <m:sty m:val="p"/>
                  </m:rPr>
                  <w:rPr>
                    <w:rFonts w:ascii="STIX Two Math" w:hAnsi="STIX Two Math" w:cs="Tahoma"/>
                    <w:lang w:val="nl-NL"/>
                  </w:rPr>
                  <m:t>y</m:t>
                </m:r>
                <m:r>
                  <m:rPr>
                    <m:sty m:val="p"/>
                  </m:rPr>
                  <w:rPr>
                    <w:rFonts w:ascii="STIX Two Math" w:hAnsi="STIX Two Math" w:cs="Tahoma"/>
                  </w:rPr>
                  <m:t>_</m:t>
                </m:r>
                <m:r>
                  <m:rPr>
                    <m:sty m:val="p"/>
                  </m:rPr>
                  <w:rPr>
                    <w:rFonts w:ascii="STIX Two Math" w:hAnsi="STIX Two Math" w:cs="Tahoma"/>
                    <w:lang w:val="nl-NL"/>
                  </w:rPr>
                  <m:t>i</m:t>
                </m:r>
                <m:r>
                  <m:rPr>
                    <m:sty m:val="p"/>
                  </m:rPr>
                  <w:rPr>
                    <w:rFonts w:ascii="STIX Two Math" w:hAnsi="STIX Two Math" w:cs="Tahoma"/>
                  </w:rPr>
                  <m:t>}</m:t>
                </m:r>
                <m:r>
                  <m:rPr>
                    <m:sty m:val="p"/>
                  </m:rPr>
                  <w:rPr>
                    <w:rFonts w:ascii="STIX Two Math" w:hAnsi="STIX Two Math" w:cs="Tahoma"/>
                    <w:lang w:val="nl-NL"/>
                  </w:rPr>
                  <m:t>-y</m:t>
                </m:r>
                <m:r>
                  <m:rPr>
                    <m:sty m:val="p"/>
                  </m:rPr>
                  <w:rPr>
                    <w:rFonts w:ascii="STIX Two Math" w:hAnsi="STIX Two Math" w:cs="Tahoma"/>
                  </w:rPr>
                  <m:t>_</m:t>
                </m:r>
                <m:r>
                  <m:rPr>
                    <m:sty m:val="p"/>
                  </m:rPr>
                  <w:rPr>
                    <w:rFonts w:ascii="STIX Two Math" w:hAnsi="STIX Two Math" w:cs="Tahoma"/>
                    <w:lang w:val="nl-NL"/>
                  </w:rPr>
                  <m:t>i</m:t>
                </m:r>
                <m:r>
                  <m:rPr>
                    <m:sty m:val="p"/>
                  </m:rPr>
                  <w:rPr>
                    <w:rFonts w:ascii="STIX Two Math" w:hAnsi="STIX Two Math" w:cs="Tahoma"/>
                  </w:rPr>
                  <m:t>\right)^</m:t>
                </m:r>
                <m:r>
                  <m:rPr>
                    <m:sty m:val="p"/>
                  </m:rPr>
                  <w:rPr>
                    <w:rFonts w:ascii="STIX Two Math" w:hAnsi="STIX Two Math" w:cs="Tahoma"/>
                    <w:lang w:val="nl-NL"/>
                  </w:rPr>
                  <m:t>2</m:t>
                </m:r>
                <m:r>
                  <m:rPr>
                    <m:sty m:val="p"/>
                  </m:rPr>
                  <w:rPr>
                    <w:rFonts w:ascii="STIX Two Math" w:hAnsi="STIX Two Math" w:cs="Tahoma"/>
                  </w:rPr>
                  <m:t>}</m:t>
                </m:r>
              </m:oMath>
            </m:oMathPara>
          </w:p>
        </w:tc>
        <w:tc>
          <w:tcPr>
            <w:tcW w:w="1410" w:type="dxa"/>
            <w:vAlign w:val="center"/>
          </w:tcPr>
          <w:p w14:paraId="7206D6F5" w14:textId="047C7024" w:rsidR="00BC7860" w:rsidRPr="00746628" w:rsidRDefault="00BC7860" w:rsidP="00AB0279">
            <w:pPr>
              <w:spacing w:line="360" w:lineRule="auto"/>
              <w:ind w:right="240" w:firstLineChars="0" w:firstLine="0"/>
              <w:jc w:val="right"/>
            </w:pPr>
            <w:bookmarkStart w:id="177" w:name="_Hlk196180222"/>
            <w:r w:rsidRPr="00746628">
              <w:rPr>
                <w:rFonts w:hint="eastAsia"/>
              </w:rPr>
              <w:t>（</w:t>
            </w:r>
            <w:r w:rsidR="001847F0" w:rsidRPr="00746628">
              <w:t>4</w:t>
            </w:r>
            <w:r w:rsidRPr="00746628">
              <w:t>-</w:t>
            </w:r>
            <w:r w:rsidRPr="00746628">
              <w:rPr>
                <w:rFonts w:hint="eastAsia"/>
              </w:rPr>
              <w:t>1</w:t>
            </w:r>
            <w:r w:rsidRPr="00746628">
              <w:rPr>
                <w:rFonts w:hint="eastAsia"/>
              </w:rPr>
              <w:t>）</w:t>
            </w:r>
            <w:bookmarkEnd w:id="177"/>
          </w:p>
        </w:tc>
      </w:tr>
      <w:tr w:rsidR="00BC7860" w:rsidRPr="00746628" w14:paraId="1121B6B0" w14:textId="77777777" w:rsidTr="00BC7860">
        <w:tc>
          <w:tcPr>
            <w:tcW w:w="1413" w:type="dxa"/>
            <w:vAlign w:val="center"/>
          </w:tcPr>
          <w:p w14:paraId="182940C5" w14:textId="77777777" w:rsidR="00BC7860" w:rsidRPr="00746628" w:rsidRDefault="00BC7860" w:rsidP="00AB0279">
            <w:pPr>
              <w:spacing w:line="360" w:lineRule="auto"/>
              <w:ind w:firstLineChars="0" w:firstLine="0"/>
              <w:jc w:val="center"/>
            </w:pPr>
          </w:p>
        </w:tc>
        <w:tc>
          <w:tcPr>
            <w:tcW w:w="6237" w:type="dxa"/>
            <w:vAlign w:val="center"/>
          </w:tcPr>
          <w:p w14:paraId="01A676E0" w14:textId="418D5467" w:rsidR="00BC7860" w:rsidRPr="00746628" w:rsidRDefault="0078516C" w:rsidP="00AB0279">
            <w:pPr>
              <w:spacing w:line="360" w:lineRule="auto"/>
              <w:ind w:firstLineChars="0" w:firstLine="0"/>
              <w:jc w:val="center"/>
              <w:rPr>
                <w:rFonts w:cs="Arial"/>
              </w:rPr>
            </w:pPr>
            <m:oMathPara>
              <m:oMath>
                <m:r>
                  <m:rPr>
                    <m:sty m:val="p"/>
                  </m:rPr>
                  <w:rPr>
                    <w:rFonts w:ascii="Cambria Math"/>
                  </w:rPr>
                  <m:t>\mathrm{Fitness}</m:t>
                </m:r>
                <m:r>
                  <m:rPr>
                    <m:sty m:val="p"/>
                  </m:rPr>
                  <w:rPr>
                    <w:rFonts w:ascii="STIX Two Math" w:hAnsi="STIX Two Math" w:cs="STIX Two Math"/>
                  </w:rPr>
                  <m:t>\left(params\right)</m:t>
                </m:r>
                <m:r>
                  <m:rPr>
                    <m:sty m:val="p"/>
                  </m:rPr>
                  <w:rPr>
                    <w:rFonts w:ascii="STIX Two Math" w:hAnsi="STIX Two Math" w:cs="STIX Two Math"/>
                  </w:rPr>
                  <m:t>=</m:t>
                </m:r>
                <m:r>
                  <m:rPr>
                    <m:sty m:val="p"/>
                  </m:rPr>
                  <w:rPr>
                    <w:rFonts w:ascii="STIX Two Math" w:hAnsi="STIX Two Math" w:cs="STIX Two Math"/>
                  </w:rPr>
                  <m:t>{</m:t>
                </m:r>
                <m:r>
                  <m:rPr>
                    <m:sty m:val="p"/>
                  </m:rPr>
                  <w:rPr>
                    <w:rFonts w:ascii="Cambria Math" w:hAnsi="Cambria Math"/>
                  </w:rPr>
                  <m:t>\mathrm{</m:t>
                </m:r>
                <m:r>
                  <w:rPr>
                    <w:rFonts w:ascii="Cambria Math" w:hAnsi="Cambria Math"/>
                  </w:rPr>
                  <m:t>LSTM</m:t>
                </m:r>
                <m:r>
                  <w:rPr>
                    <w:rFonts w:ascii="STIX Two Math" w:hAnsi="STIX Two Math" w:cs="STIX Two Math"/>
                  </w:rPr>
                  <m:t>}</m:t>
                </m:r>
                <m:r>
                  <m:rPr>
                    <m:sty m:val="p"/>
                  </m:rPr>
                  <w:rPr>
                    <w:rFonts w:ascii="STIX Two Math" w:hAnsi="STIX Two Math" w:cs="STIX Two Math"/>
                  </w:rPr>
                  <m:t>}_{</m:t>
                </m:r>
                <m:r>
                  <m:rPr>
                    <m:sty m:val="p"/>
                  </m:rPr>
                  <w:rPr>
                    <w:rFonts w:ascii="Cambria Math" w:hAnsi="Cambria Math"/>
                  </w:rPr>
                  <m:t>\mathrm{</m:t>
                </m:r>
                <m:r>
                  <w:rPr>
                    <w:rFonts w:ascii="Cambria Math" w:hAnsi="Cambria Math"/>
                  </w:rPr>
                  <m:t>loss</m:t>
                </m:r>
                <m:r>
                  <w:rPr>
                    <w:rFonts w:ascii="STIX Two Math" w:hAnsi="STIX Two Math" w:cs="STIX Two Math"/>
                  </w:rPr>
                  <m:t>}</m:t>
                </m:r>
                <m:r>
                  <m:rPr>
                    <m:sty m:val="p"/>
                  </m:rPr>
                  <w:rPr>
                    <w:rFonts w:ascii="STIX Two Math" w:hAnsi="STIX Two Math" w:cs="STIX Two Math"/>
                  </w:rPr>
                  <m:t>}\left(params\right)</m:t>
                </m:r>
              </m:oMath>
            </m:oMathPara>
          </w:p>
        </w:tc>
        <w:tc>
          <w:tcPr>
            <w:tcW w:w="1410" w:type="dxa"/>
            <w:vAlign w:val="center"/>
          </w:tcPr>
          <w:p w14:paraId="6A2B106B" w14:textId="264E6A40" w:rsidR="00BC7860" w:rsidRPr="00746628" w:rsidRDefault="001847F0" w:rsidP="00AB0279">
            <w:pPr>
              <w:spacing w:line="360" w:lineRule="auto"/>
              <w:ind w:right="240" w:firstLineChars="0" w:firstLine="0"/>
              <w:jc w:val="right"/>
            </w:pPr>
            <w:r w:rsidRPr="00746628">
              <w:rPr>
                <w:rFonts w:hint="eastAsia"/>
              </w:rPr>
              <w:t>（</w:t>
            </w:r>
            <w:r w:rsidRPr="00746628">
              <w:rPr>
                <w:rFonts w:hint="eastAsia"/>
              </w:rPr>
              <w:t>4-</w:t>
            </w:r>
            <w:r w:rsidRPr="00746628">
              <w:t>2</w:t>
            </w:r>
            <w:r w:rsidRPr="00746628">
              <w:rPr>
                <w:rFonts w:hint="eastAsia"/>
              </w:rPr>
              <w:t>）</w:t>
            </w:r>
          </w:p>
        </w:tc>
      </w:tr>
    </w:tbl>
    <w:p w14:paraId="016530E3" w14:textId="21954D9E" w:rsidR="003A276E" w:rsidRPr="00746628" w:rsidRDefault="003A276E" w:rsidP="00D7261D">
      <w:pPr>
        <w:ind w:firstLine="480"/>
      </w:pPr>
      <w:r w:rsidRPr="00746628">
        <w:t>其中，</w:t>
      </w:r>
      <w:r w:rsidR="0006220A" w:rsidRPr="00746628">
        <w:rPr>
          <w:i/>
          <w:iCs/>
        </w:rPr>
        <w:t>y</w:t>
      </w:r>
      <w:r w:rsidR="0006220A" w:rsidRPr="00746628">
        <w:rPr>
          <w:i/>
          <w:iCs/>
          <w:vertAlign w:val="subscript"/>
        </w:rPr>
        <w:t>i</w:t>
      </w:r>
      <w:r w:rsidR="0006220A" w:rsidRPr="00746628">
        <w:t>为真实货量，</w:t>
      </w:r>
      <m:oMath>
        <m:r>
          <m:rPr>
            <m:sty m:val="p"/>
          </m:rPr>
          <w:rPr>
            <w:rFonts w:ascii="STIX Two Math" w:hAnsi="STIX Two Math"/>
          </w:rPr>
          <m:t>\widehat{y_i}</m:t>
        </m:r>
      </m:oMath>
      <w:r w:rsidR="0006220A" w:rsidRPr="00746628">
        <w:t>为模型预测值，</w:t>
      </w:r>
      <w:r w:rsidR="0006220A" w:rsidRPr="00746628">
        <w:rPr>
          <w:i/>
          <w:iCs/>
        </w:rPr>
        <w:t>N</w:t>
      </w:r>
      <w:r w:rsidR="0006220A" w:rsidRPr="00746628">
        <w:t>为样本总数</w:t>
      </w:r>
      <w:r w:rsidR="0006220A" w:rsidRPr="00746628">
        <w:rPr>
          <w:rFonts w:hint="eastAsia"/>
        </w:rPr>
        <w:t>，</w:t>
      </w:r>
      <m:oMath>
        <m:r>
          <m:rPr>
            <m:sty m:val="p"/>
          </m:rPr>
          <w:rPr>
            <w:rFonts w:ascii="STIX Two Math" w:hAnsi="STIX Two Math" w:cs="STIX Two Math"/>
          </w:rPr>
          <m:t>params</m:t>
        </m:r>
      </m:oMath>
      <w:r w:rsidRPr="00746628">
        <w:t>是</w:t>
      </w:r>
      <w:r w:rsidRPr="00746628">
        <w:rPr>
          <w:rFonts w:hint="eastAsia"/>
        </w:rPr>
        <w:t>A</w:t>
      </w:r>
      <w:r w:rsidRPr="00746628">
        <w:t>LSTM</w:t>
      </w:r>
      <w:r w:rsidRPr="00746628">
        <w:t>模型的超参数组合，</w:t>
      </w:r>
      <m:oMath>
        <m:r>
          <w:rPr>
            <w:rFonts w:ascii="STIX Two Math" w:hAnsi="STIX Two Math"/>
          </w:rPr>
          <m:t>{</m:t>
        </m:r>
        <m:r>
          <m:rPr>
            <m:sty m:val="p"/>
          </m:rPr>
          <w:rPr>
            <w:rFonts w:ascii="Cambria Math" w:hAnsi="Cambria Math"/>
          </w:rPr>
          <m:t>\mathrm{</m:t>
        </m:r>
        <m:r>
          <w:rPr>
            <w:rFonts w:ascii="Cambria Math" w:hAnsi="Cambria Math"/>
          </w:rPr>
          <m:t>LSTM</m:t>
        </m:r>
        <m:r>
          <w:rPr>
            <w:rFonts w:ascii="STIX Two Math" w:hAnsi="STIX Two Math"/>
          </w:rPr>
          <m:t>}</m:t>
        </m:r>
        <m:r>
          <w:rPr>
            <w:rFonts w:ascii="STIX Two Math" w:hAnsi="STIX Two Math"/>
          </w:rPr>
          <m:t>}_{</m:t>
        </m:r>
        <m:r>
          <m:rPr>
            <m:sty m:val="p"/>
          </m:rPr>
          <w:rPr>
            <w:rFonts w:ascii="Cambria Math" w:hAnsi="Cambria Math"/>
          </w:rPr>
          <m:t>\mathrm{</m:t>
        </m:r>
        <m:r>
          <w:rPr>
            <w:rFonts w:ascii="Cambria Math" w:hAnsi="Cambria Math"/>
          </w:rPr>
          <m:t>loss</m:t>
        </m:r>
        <m:r>
          <w:rPr>
            <w:rFonts w:ascii="STIX Two Math" w:hAnsi="STIX Two Math"/>
          </w:rPr>
          <m:t>}</m:t>
        </m:r>
        <m:r>
          <w:rPr>
            <w:rFonts w:ascii="STIX Two Math" w:hAnsi="STIX Two Math"/>
          </w:rPr>
          <m:t>}</m:t>
        </m:r>
        <m:r>
          <m:rPr>
            <m:sty m:val="p"/>
          </m:rPr>
          <w:rPr>
            <w:rFonts w:ascii="STIX Two Math" w:hAnsi="STIX Two Math"/>
          </w:rPr>
          <m:t>\left(</m:t>
        </m:r>
        <m:r>
          <m:rPr>
            <m:sty m:val="p"/>
          </m:rPr>
          <w:rPr>
            <w:rFonts w:ascii="Cambria Math" w:hAnsi="Cambria Math"/>
          </w:rPr>
          <m:t>\mathrm{</m:t>
        </m:r>
        <m:r>
          <w:rPr>
            <w:rFonts w:ascii="Cambria Math" w:hAnsi="Cambria Math"/>
          </w:rPr>
          <m:t>params</m:t>
        </m:r>
        <m:r>
          <w:rPr>
            <w:rFonts w:ascii="STIX Two Math" w:hAnsi="STIX Two Math"/>
          </w:rPr>
          <m:t>}</m:t>
        </m:r>
        <m:r>
          <w:rPr>
            <w:rFonts w:ascii="STIX Two Math" w:hAnsi="STIX Two Math"/>
          </w:rPr>
          <m:t>\right)</m:t>
        </m:r>
      </m:oMath>
      <w:r w:rsidRPr="00746628">
        <w:t>表示</w:t>
      </w:r>
      <w:r w:rsidRPr="00746628">
        <w:t>LSTM</w:t>
      </w:r>
      <w:r w:rsidRPr="00746628">
        <w:t>模型在验证集上的损失值。</w:t>
      </w:r>
      <w:r w:rsidR="0006220A" w:rsidRPr="00746628">
        <w:rPr>
          <w:rFonts w:hint="eastAsia"/>
        </w:rPr>
        <w:t>IPSO</w:t>
      </w:r>
      <w:r w:rsidR="0006220A" w:rsidRPr="00746628">
        <w:rPr>
          <w:rFonts w:hint="eastAsia"/>
        </w:rPr>
        <w:t>算法的目标即是通过不断迭代，使适应度函数值最小化，从而确定最优的超参数组合。</w:t>
      </w:r>
    </w:p>
    <w:p w14:paraId="221129AB" w14:textId="77777777" w:rsidR="003A276E" w:rsidRPr="00746628" w:rsidRDefault="003A276E" w:rsidP="00D7261D">
      <w:pPr>
        <w:ind w:firstLine="480"/>
      </w:pPr>
      <w:r w:rsidRPr="00746628">
        <w:t>（</w:t>
      </w:r>
      <w:r w:rsidRPr="00746628">
        <w:t>3</w:t>
      </w:r>
      <w:r w:rsidRPr="00746628">
        <w:t>）引入动态惯性权重</w:t>
      </w:r>
    </w:p>
    <w:p w14:paraId="29EC6516" w14:textId="6E3AD8E0" w:rsidR="003A276E" w:rsidRPr="00746628" w:rsidRDefault="0006220A" w:rsidP="00D7261D">
      <w:pPr>
        <w:ind w:firstLine="480"/>
      </w:pPr>
      <w:r w:rsidRPr="00746628">
        <w:t>为进一步提高搜索效率和避免陷入局部最优，</w:t>
      </w:r>
      <w:r w:rsidRPr="00746628">
        <w:t>IPSO</w:t>
      </w:r>
      <w:r w:rsidRPr="00746628">
        <w:t>引入动态惯性权重</w:t>
      </w:r>
      <m:oMath>
        <m:r>
          <m:rPr>
            <m:sty m:val="p"/>
          </m:rPr>
          <w:rPr>
            <w:rFonts w:ascii="STIX Two Math" w:hAnsi="STIX Two Math" w:cs="STIX Two Math"/>
          </w:rPr>
          <m:t>w</m:t>
        </m:r>
      </m:oMath>
      <w:r w:rsidRPr="00746628">
        <w:t>。惯性权重在传统</w:t>
      </w:r>
      <w:r w:rsidRPr="00746628">
        <w:t>PSO</w:t>
      </w:r>
      <w:r w:rsidRPr="00746628">
        <w:t>中用于平衡局部搜索与全局搜索，而在</w:t>
      </w:r>
      <w:r w:rsidRPr="00746628">
        <w:t>IPSO</w:t>
      </w:r>
      <w:r w:rsidRPr="00746628">
        <w:t>中则设计为动态调整函数，其形式</w:t>
      </w:r>
      <w:r w:rsidR="00466F4D" w:rsidRPr="00746628">
        <w:rPr>
          <w:rFonts w:hint="eastAsia"/>
        </w:rPr>
        <w:t>见式（</w:t>
      </w:r>
      <w:r w:rsidR="00466F4D" w:rsidRPr="00746628">
        <w:t>4-3</w:t>
      </w:r>
      <w:r w:rsidR="00466F4D" w:rsidRPr="00746628">
        <w:rPr>
          <w:rFonts w:hint="eastAsia"/>
        </w:rPr>
        <w:t>）</w:t>
      </w:r>
      <w:bookmarkStart w:id="178" w:name="_Hlk196098478"/>
      <w:r w:rsidR="00466F4D" w:rsidRPr="00746628">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7EC5FC10" w14:textId="77777777" w:rsidTr="00BC7860">
        <w:tc>
          <w:tcPr>
            <w:tcW w:w="1413" w:type="dxa"/>
            <w:vAlign w:val="center"/>
          </w:tcPr>
          <w:p w14:paraId="32E637E6" w14:textId="77777777" w:rsidR="00BC7860" w:rsidRPr="00746628" w:rsidRDefault="00BC7860" w:rsidP="00AB0279">
            <w:pPr>
              <w:spacing w:line="360" w:lineRule="auto"/>
              <w:ind w:firstLineChars="0" w:firstLine="0"/>
              <w:jc w:val="center"/>
            </w:pPr>
          </w:p>
        </w:tc>
        <w:tc>
          <w:tcPr>
            <w:tcW w:w="6237" w:type="dxa"/>
            <w:vAlign w:val="center"/>
          </w:tcPr>
          <w:p w14:paraId="44FB5144" w14:textId="6E25239B" w:rsidR="00BC7860" w:rsidRPr="00746628" w:rsidRDefault="0078516C" w:rsidP="00AB0279">
            <w:pPr>
              <w:spacing w:line="360" w:lineRule="auto"/>
              <w:ind w:firstLineChars="0" w:firstLine="0"/>
              <w:jc w:val="center"/>
              <w:rPr>
                <w:rFonts w:cs="STIX Two Math"/>
              </w:rPr>
            </w:pPr>
            <m:oMathPara>
              <m:oMath>
                <m:r>
                  <m:rPr>
                    <m:sty m:val="p"/>
                  </m:rPr>
                  <w:rPr>
                    <w:rFonts w:ascii="Cambria Math" w:hAnsi="STIX Two Math" w:cs="STIX Two Math"/>
                  </w:rPr>
                  <m:t>w</m:t>
                </m:r>
                <m:r>
                  <w:rPr>
                    <w:rFonts w:ascii="STIX Two Math" w:hAnsi="STIX Two Math" w:cs="STIX Two Math"/>
                  </w:rPr>
                  <m:t>=</m:t>
                </m:r>
                <m:r>
                  <w:rPr>
                    <w:rFonts w:ascii="STIX Two Math" w:hAnsi="STIX Two Math" w:cs="STIX Two Math"/>
                  </w:rPr>
                  <m:t>\frac</m:t>
                </m:r>
                <m:r>
                  <m:rPr>
                    <m:sty m:val="p"/>
                  </m:rPr>
                  <w:rPr>
                    <w:rFonts w:ascii="STIX Two Math" w:hAnsi="STIX Two Math" w:cs="STIX Two Math"/>
                  </w:rPr>
                  <m:t>{</m:t>
                </m:r>
                <m:r>
                  <w:rPr>
                    <w:rFonts w:ascii="STIX Two Math" w:hAnsi="STIX Two Math" w:cs="STIX Two Math"/>
                  </w:rPr>
                  <m:t>1</m:t>
                </m:r>
                <m:r>
                  <m:rPr>
                    <m:sty m:val="p"/>
                  </m:rPr>
                  <w:rPr>
                    <w:rFonts w:ascii="STIX Two Math" w:hAnsi="STIX Two Math" w:cs="STIX Two Math"/>
                  </w:rPr>
                  <m:t>}{</m:t>
                </m:r>
                <m:r>
                  <w:rPr>
                    <w:rFonts w:ascii="STIX Two Math" w:hAnsi="STIX Two Math" w:cs="STIX Two Math"/>
                  </w:rPr>
                  <m:t>2</m:t>
                </m:r>
                <m:r>
                  <m:rPr>
                    <m:sty m:val="p"/>
                  </m:rPr>
                  <w:rPr>
                    <w:rFonts w:ascii="STIX Two Math" w:hAnsi="STIX Two Math" w:cs="STIX Two Math"/>
                  </w:rPr>
                  <m:t>}</m:t>
                </m:r>
                <m:r>
                  <w:rPr>
                    <w:rFonts w:ascii="STIX Two Math" w:hAnsi="STIX Two Math" w:cs="STIX Two Math"/>
                  </w:rPr>
                  <m:t>+</m:t>
                </m:r>
                <m:r>
                  <m:rPr>
                    <m:sty m:val="p"/>
                  </m:rPr>
                  <w:rPr>
                    <w:rFonts w:ascii="STIX Two Math" w:hAnsi="STIX Two Math" w:cs="STIX Two Math"/>
                  </w:rPr>
                  <m:t>\left(</m:t>
                </m:r>
                <m:r>
                  <w:rPr>
                    <w:rFonts w:ascii="STIX Two Math" w:hAnsi="STIX Two Math" w:cs="STIX Two Math"/>
                  </w:rPr>
                  <m:t>1+</m:t>
                </m:r>
                <m:r>
                  <m:rPr>
                    <m:sty m:val="p"/>
                  </m:rPr>
                  <w:rPr>
                    <w:rFonts w:ascii="STIX Two Math" w:hAnsi="STIX Two Math" w:cs="STIX Two Math"/>
                  </w:rPr>
                  <m:t>e</m:t>
                </m:r>
                <m:r>
                  <w:rPr>
                    <w:rFonts w:ascii="STIX Two Math" w:hAnsi="STIX Two Math" w:cs="STIX Two Math"/>
                  </w:rPr>
                  <m:t>^\frac</m:t>
                </m:r>
                <m:r>
                  <m:rPr>
                    <m:sty m:val="p"/>
                  </m:rPr>
                  <w:rPr>
                    <w:rFonts w:ascii="STIX Two Math" w:hAnsi="STIX Two Math" w:cs="STIX Two Math"/>
                  </w:rPr>
                  <m:t>{</m:t>
                </m:r>
                <m:r>
                  <w:rPr>
                    <w:rFonts w:ascii="STIX Two Math" w:hAnsi="STIX Two Math" w:cs="STIX Two Math"/>
                  </w:rPr>
                  <m:t>10</m:t>
                </m:r>
                <m:r>
                  <m:rPr>
                    <m:sty m:val="p"/>
                  </m:rPr>
                  <w:rPr>
                    <w:rFonts w:ascii="STIX Two Math" w:hAnsi="STIX Two Math" w:cs="STIX Two Math"/>
                  </w:rPr>
                  <m:t>t}{iters}</m:t>
                </m:r>
                <m:r>
                  <w:rPr>
                    <w:rFonts w:ascii="STIX Two Math" w:hAnsi="STIX Two Math" w:cs="STIX Two Math"/>
                  </w:rPr>
                  <m:t>\right)^{-1}</m:t>
                </m:r>
              </m:oMath>
            </m:oMathPara>
          </w:p>
        </w:tc>
        <w:tc>
          <w:tcPr>
            <w:tcW w:w="1410" w:type="dxa"/>
            <w:vAlign w:val="center"/>
          </w:tcPr>
          <w:p w14:paraId="786967F4" w14:textId="65AC6F5B" w:rsidR="00BC7860" w:rsidRPr="00746628" w:rsidRDefault="00BC7860" w:rsidP="00AB0279">
            <w:pPr>
              <w:spacing w:line="360" w:lineRule="auto"/>
              <w:ind w:right="240" w:firstLineChars="0" w:firstLine="0"/>
              <w:jc w:val="right"/>
            </w:pPr>
            <w:r w:rsidRPr="00746628">
              <w:rPr>
                <w:rFonts w:hint="eastAsia"/>
              </w:rPr>
              <w:t>（</w:t>
            </w:r>
            <w:r w:rsidR="001847F0" w:rsidRPr="00746628">
              <w:t>4-3</w:t>
            </w:r>
            <w:r w:rsidRPr="00746628">
              <w:rPr>
                <w:rFonts w:hint="eastAsia"/>
              </w:rPr>
              <w:t>）</w:t>
            </w:r>
          </w:p>
        </w:tc>
      </w:tr>
    </w:tbl>
    <w:bookmarkEnd w:id="178"/>
    <w:p w14:paraId="6CEEBC1E" w14:textId="3B3D61A2" w:rsidR="003A276E" w:rsidRPr="00746628" w:rsidRDefault="003A276E" w:rsidP="00D7261D">
      <w:pPr>
        <w:ind w:firstLine="480"/>
      </w:pPr>
      <w:r w:rsidRPr="00746628">
        <w:t>其中，</w:t>
      </w:r>
      <w:r w:rsidR="0006220A" w:rsidRPr="00746628">
        <w:rPr>
          <w:i/>
          <w:iCs/>
        </w:rPr>
        <w:t>t</w:t>
      </w:r>
      <w:r w:rsidR="0006220A" w:rsidRPr="00746628">
        <w:t>表示当前迭代次数，</w:t>
      </w:r>
      <w:r w:rsidR="00D26289" w:rsidRPr="00746628">
        <w:rPr>
          <w:rFonts w:hint="eastAsia"/>
        </w:rPr>
        <w:t>iters</w:t>
      </w:r>
      <w:r w:rsidR="0006220A" w:rsidRPr="00746628">
        <w:t>为总迭代次数。</w:t>
      </w:r>
      <w:r w:rsidRPr="00746628">
        <w:t>初期</w:t>
      </w:r>
      <m:oMath>
        <m:r>
          <m:rPr>
            <m:sty m:val="p"/>
          </m:rPr>
          <w:rPr>
            <w:rFonts w:ascii="Cambria Math" w:hAnsi="Cambria Math"/>
          </w:rPr>
          <m:t>w</m:t>
        </m:r>
        <m:r>
          <m:rPr>
            <m:sty m:val="p"/>
          </m:rPr>
          <w:rPr>
            <w:rFonts w:ascii="STIX Two Math" w:hAnsi="STIX Two Math"/>
          </w:rPr>
          <m:t>\approx1</m:t>
        </m:r>
      </m:oMath>
      <w:r w:rsidRPr="00746628">
        <w:t>：允许粒子具有较大的移动幅度，鼓励全局搜索；后期</w:t>
      </w:r>
      <w:r w:rsidRPr="00746628">
        <w:t xml:space="preserve"> </w:t>
      </w:r>
      <m:oMath>
        <m:r>
          <m:rPr>
            <m:sty m:val="p"/>
          </m:rPr>
          <w:rPr>
            <w:rFonts w:ascii="Cambria Math" w:hAnsi="Cambria Math"/>
          </w:rPr>
          <m:t>w</m:t>
        </m:r>
        <m:r>
          <m:rPr>
            <m:sty m:val="p"/>
          </m:rPr>
          <w:rPr>
            <w:rFonts w:ascii="STIX Two Math" w:hAnsi="STIX Two Math"/>
          </w:rPr>
          <m:t>\approx0.5</m:t>
        </m:r>
      </m:oMath>
      <w:r w:rsidRPr="00746628">
        <w:t>：粒子速度逐渐减小，重点在局部开发。动态调整使搜索过程从广泛探索逐渐过渡到精确收敛。</w:t>
      </w:r>
    </w:p>
    <w:p w14:paraId="1DB3B928" w14:textId="77777777" w:rsidR="003A276E" w:rsidRPr="00746628" w:rsidRDefault="003A276E" w:rsidP="00D7261D">
      <w:pPr>
        <w:ind w:firstLine="480"/>
      </w:pPr>
      <w:r w:rsidRPr="00746628">
        <w:t>（</w:t>
      </w:r>
      <w:r w:rsidRPr="00746628">
        <w:t>4</w:t>
      </w:r>
      <w:r w:rsidRPr="00746628">
        <w:t>）引入动态加速因子</w:t>
      </w:r>
    </w:p>
    <w:p w14:paraId="12D30522" w14:textId="64EE0FE6" w:rsidR="003A276E" w:rsidRPr="00746628" w:rsidRDefault="0006220A" w:rsidP="00D7261D">
      <w:pPr>
        <w:ind w:firstLine="480"/>
      </w:pPr>
      <w:r w:rsidRPr="00746628">
        <w:t>动态加速因子</w:t>
      </w:r>
      <w:r w:rsidRPr="00746628">
        <w:rPr>
          <w:i/>
          <w:iCs/>
        </w:rPr>
        <w:t>c</w:t>
      </w:r>
      <w:r w:rsidRPr="00746628">
        <w:rPr>
          <w:vertAlign w:val="subscript"/>
        </w:rPr>
        <w:t>1</w:t>
      </w:r>
      <w:r w:rsidRPr="00746628">
        <w:t>和</w:t>
      </w:r>
      <w:r w:rsidRPr="00746628">
        <w:rPr>
          <w:i/>
          <w:iCs/>
        </w:rPr>
        <w:t>c</w:t>
      </w:r>
      <w:r w:rsidRPr="00746628">
        <w:rPr>
          <w:rFonts w:hint="eastAsia"/>
          <w:vertAlign w:val="subscript"/>
        </w:rPr>
        <w:t>2</w:t>
      </w:r>
      <w:r w:rsidRPr="00746628">
        <w:t>分别控制粒子向其历史最优位置（</w:t>
      </w:r>
      <m:oMath>
        <m:r>
          <m:rPr>
            <m:sty m:val="p"/>
          </m:rPr>
          <w:rPr>
            <w:rFonts w:ascii="Cambria Math" w:hAnsi="Cambria Math"/>
          </w:rPr>
          <m:t>pbest</m:t>
        </m:r>
      </m:oMath>
      <w:r w:rsidRPr="00746628">
        <w:t>）和全局最优位置（</w:t>
      </w:r>
      <m:oMath>
        <m:r>
          <m:rPr>
            <m:sty m:val="p"/>
          </m:rPr>
          <w:rPr>
            <w:rFonts w:ascii="Cambria Math" w:hAnsi="Cambria Math"/>
          </w:rPr>
          <m:t>gbest</m:t>
        </m:r>
      </m:oMath>
      <w:r w:rsidRPr="00746628">
        <w:t>）靠拢的程度。为平衡个体与群体之间的搜索行为，本文采用如下动态调整公式</w:t>
      </w:r>
      <w:r w:rsidR="00466F4D" w:rsidRPr="00746628">
        <w:rPr>
          <w:rFonts w:hint="eastAsia"/>
        </w:rPr>
        <w:t>（</w:t>
      </w:r>
      <w:r w:rsidR="00466F4D" w:rsidRPr="00746628">
        <w:rPr>
          <w:rFonts w:hint="eastAsia"/>
        </w:rPr>
        <w:t>4-4</w:t>
      </w:r>
      <w:r w:rsidR="00466F4D" w:rsidRPr="00746628">
        <w:rPr>
          <w:rFonts w:hint="eastAsia"/>
        </w:rPr>
        <w:t>）和式（</w:t>
      </w:r>
      <w:r w:rsidR="00466F4D" w:rsidRPr="00746628">
        <w:rPr>
          <w:rFonts w:hint="eastAsia"/>
        </w:rPr>
        <w:t>4-5</w:t>
      </w:r>
      <w:r w:rsidR="00466F4D" w:rsidRPr="00746628">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36F12796" w14:textId="77777777" w:rsidTr="00BC7860">
        <w:tc>
          <w:tcPr>
            <w:tcW w:w="1413" w:type="dxa"/>
            <w:vAlign w:val="center"/>
          </w:tcPr>
          <w:p w14:paraId="13C94679" w14:textId="77777777" w:rsidR="00BC7860" w:rsidRPr="00746628" w:rsidRDefault="00BC7860" w:rsidP="00AB0279">
            <w:pPr>
              <w:spacing w:line="360" w:lineRule="auto"/>
              <w:ind w:firstLineChars="0" w:firstLine="0"/>
              <w:jc w:val="center"/>
            </w:pPr>
            <w:bookmarkStart w:id="179" w:name="_Hlk196179656"/>
          </w:p>
        </w:tc>
        <w:tc>
          <w:tcPr>
            <w:tcW w:w="6237" w:type="dxa"/>
            <w:vAlign w:val="center"/>
          </w:tcPr>
          <w:p w14:paraId="2BA13A25" w14:textId="20ED61BA" w:rsidR="00BC7860" w:rsidRPr="00746628" w:rsidRDefault="0078516C" w:rsidP="00AB0279">
            <w:pPr>
              <w:spacing w:line="360" w:lineRule="auto"/>
              <w:ind w:firstLineChars="0" w:firstLine="0"/>
              <w:jc w:val="center"/>
              <w:rPr>
                <w:rFonts w:cs="STIX Two Math"/>
              </w:rPr>
            </w:pPr>
            <m:oMathPara>
              <m:oMath>
                <m:r>
                  <m:rPr>
                    <m:sty m:val="p"/>
                  </m:rPr>
                  <w:rPr>
                    <w:rFonts w:ascii="STIX Two Math" w:hAnsi="STIX Two Math" w:cs="STIX Two Math"/>
                  </w:rPr>
                  <m:t>c_</m:t>
                </m:r>
                <m:r>
                  <w:rPr>
                    <w:rFonts w:ascii="STIX Two Math" w:hAnsi="STIX Two Math" w:cs="STIX Two Math"/>
                  </w:rPr>
                  <m:t>1</m:t>
                </m:r>
                <m:r>
                  <m:rPr>
                    <m:sty m:val="p"/>
                  </m:rPr>
                  <w:rPr>
                    <w:rFonts w:ascii="STIX Two Math" w:hAnsi="STIX Two Math" w:cs="STIX Two Math"/>
                  </w:rPr>
                  <m:t>=</m:t>
                </m:r>
                <m:r>
                  <m:rPr>
                    <m:sty m:val="p"/>
                  </m:rPr>
                  <w:rPr>
                    <w:rFonts w:ascii="STIX Two Math" w:hAnsi="STIX Two Math" w:cs="STIX Two Math"/>
                  </w:rPr>
                  <m:t>c_{</m:t>
                </m:r>
                <m:r>
                  <w:rPr>
                    <w:rFonts w:ascii="STIX Two Math" w:hAnsi="STIX Two Math" w:cs="STIX Two Math"/>
                  </w:rPr>
                  <m:t>1</m:t>
                </m:r>
                <m:r>
                  <m:rPr>
                    <m:sty m:val="p"/>
                  </m:rPr>
                  <w:rPr>
                    <w:rFonts w:ascii="STIX Two Math" w:hAnsi="STIX Two Math" w:cs="STIX Two Math"/>
                  </w:rPr>
                  <m:t>,start}</m:t>
                </m:r>
                <m:r>
                  <m:rPr>
                    <m:sty m:val="p"/>
                  </m:rPr>
                  <w:rPr>
                    <w:rFonts w:ascii="STIX Two Math" w:hAnsi="STIX Two Math" w:cs="STIX Two Math"/>
                  </w:rPr>
                  <m:t>+</m:t>
                </m:r>
                <m:r>
                  <m:rPr>
                    <m:sty m:val="p"/>
                  </m:rPr>
                  <w:rPr>
                    <w:rFonts w:ascii="STIX Two Math" w:hAnsi="STIX Two Math" w:cs="STIX Two Math"/>
                  </w:rPr>
                  <m:t>\left(c_{</m:t>
                </m:r>
                <m:r>
                  <w:rPr>
                    <w:rFonts w:ascii="STIX Two Math" w:hAnsi="STIX Two Math" w:cs="STIX Two Math"/>
                  </w:rPr>
                  <m:t>1</m:t>
                </m:r>
                <m:r>
                  <m:rPr>
                    <m:sty m:val="p"/>
                  </m:rPr>
                  <w:rPr>
                    <w:rFonts w:ascii="STIX Two Math" w:hAnsi="STIX Two Math" w:cs="STIX Two Math"/>
                  </w:rPr>
                  <m:t>,end}-c_{</m:t>
                </m:r>
                <m:r>
                  <w:rPr>
                    <w:rFonts w:ascii="STIX Two Math" w:hAnsi="STIX Two Math" w:cs="STIX Two Math"/>
                  </w:rPr>
                  <m:t>1</m:t>
                </m:r>
                <m:r>
                  <m:rPr>
                    <m:sty m:val="p"/>
                  </m:rPr>
                  <w:rPr>
                    <w:rFonts w:ascii="STIX Two Math" w:hAnsi="STIX Two Math" w:cs="STIX Two Math"/>
                  </w:rPr>
                  <m:t>,start}\right)</m:t>
                </m:r>
                <m:r>
                  <m:rPr>
                    <m:sty m:val="p"/>
                  </m:rPr>
                  <w:rPr>
                    <w:rFonts w:ascii="STIX Two Math" w:hAnsi="STIX Two Math" w:cs="Cambria Math"/>
                  </w:rPr>
                  <m:t>\cdot</m:t>
                </m:r>
                <m:r>
                  <m:rPr>
                    <m:sty m:val="p"/>
                  </m:rPr>
                  <w:rPr>
                    <w:rFonts w:ascii="STIX Two Math" w:hAnsi="STIX Two Math" w:cs="STIX Two Math"/>
                  </w:rPr>
                  <m:t>\sqrt</m:t>
                </m:r>
                <m:r>
                  <m:rPr>
                    <m:sty m:val="p"/>
                  </m:rPr>
                  <w:rPr>
                    <w:rFonts w:ascii="STIX Two Math" w:hAnsi="STIX Two Math" w:cs="STIX Two Math"/>
                  </w:rPr>
                  <m:t>{</m:t>
                </m:r>
                <m:r>
                  <m:rPr>
                    <m:sty m:val="p"/>
                  </m:rPr>
                  <w:rPr>
                    <w:rFonts w:ascii="STIX Two Math" w:hAnsi="STIX Two Math" w:cs="STIX Two Math"/>
                  </w:rPr>
                  <m:t>tanh\left(</m:t>
                </m:r>
                <m:r>
                  <w:rPr>
                    <w:rFonts w:ascii="Cambria Math" w:hAnsi="Cambria Math" w:cs="Times New Roman"/>
                  </w:rPr>
                  <m:t>\frac</m:t>
                </m:r>
                <m:r>
                  <m:rPr>
                    <m:sty m:val="p"/>
                  </m:rPr>
                  <w:rPr>
                    <w:rFonts w:ascii="STIX Two Math" w:hAnsi="STIX Two Math" w:cs="STIX Two Math"/>
                  </w:rPr>
                  <m:t>{</m:t>
                </m:r>
                <m:r>
                  <w:rPr>
                    <w:rFonts w:ascii="Cambria Math" w:hAnsi="Cambria Math" w:cs="Times New Roman"/>
                  </w:rPr>
                  <m:t>\pi</m:t>
                </m:r>
                <m:r>
                  <m:rPr>
                    <m:sty m:val="p"/>
                  </m:rPr>
                  <w:rPr>
                    <w:rFonts w:ascii="Cambria Math" w:hAnsi="Cambria Math" w:cs="Times New Roman"/>
                  </w:rPr>
                  <m:t>\cdot</m:t>
                </m:r>
                <m:r>
                  <w:rPr>
                    <w:rFonts w:ascii="Cambria Math" w:hAnsi="Cambria Math" w:cs="Times New Roman"/>
                  </w:rPr>
                  <m:t xml:space="preserve"> t</m:t>
                </m:r>
                <m:r>
                  <m:rPr>
                    <m:sty m:val="p"/>
                  </m:rPr>
                  <w:rPr>
                    <w:rFonts w:ascii="STIX Two Math" w:hAnsi="STIX Two Math" w:cs="STIX Two Math"/>
                  </w:rPr>
                  <m:t>}{</m:t>
                </m:r>
                <m:r>
                  <m:rPr>
                    <m:sty m:val="p"/>
                  </m:rPr>
                  <w:rPr>
                    <w:rFonts w:ascii="Cambria Math" w:hAnsi="Cambria Math"/>
                  </w:rPr>
                  <m:t>\mathrm{</m:t>
                </m:r>
                <m:r>
                  <w:rPr>
                    <w:rFonts w:ascii="Cambria Math" w:hAnsi="Cambria Math"/>
                  </w:rPr>
                  <m:t>iters</m:t>
                </m:r>
                <m:r>
                  <w:rPr>
                    <w:rFonts w:ascii="STIX Two Math" w:hAnsi="STIX Two Math" w:cs="STIX Two Math"/>
                  </w:rPr>
                  <m:t>}</m:t>
                </m:r>
                <m:r>
                  <m:rPr>
                    <m:sty m:val="p"/>
                  </m:rPr>
                  <w:rPr>
                    <w:rFonts w:ascii="STIX Two Math" w:hAnsi="STIX Two Math" w:cs="STIX Two Math"/>
                  </w:rPr>
                  <m:t>}\right)</m:t>
                </m:r>
                <m:r>
                  <m:rPr>
                    <m:sty m:val="p"/>
                  </m:rPr>
                  <w:rPr>
                    <w:rFonts w:ascii="STIX Two Math" w:hAnsi="STIX Two Math" w:cs="STIX Two Math"/>
                  </w:rPr>
                  <m:t>}</m:t>
                </m:r>
              </m:oMath>
            </m:oMathPara>
          </w:p>
        </w:tc>
        <w:tc>
          <w:tcPr>
            <w:tcW w:w="1410" w:type="dxa"/>
            <w:vAlign w:val="center"/>
          </w:tcPr>
          <w:p w14:paraId="63405B08" w14:textId="1D6593F6" w:rsidR="00BC7860" w:rsidRPr="00746628" w:rsidRDefault="00BC7860" w:rsidP="00AB0279">
            <w:pPr>
              <w:spacing w:line="360" w:lineRule="auto"/>
              <w:ind w:right="240" w:firstLineChars="0" w:firstLine="0"/>
              <w:jc w:val="right"/>
            </w:pPr>
            <w:bookmarkStart w:id="180" w:name="_Hlk196180239"/>
            <w:r w:rsidRPr="00746628">
              <w:rPr>
                <w:rFonts w:hint="eastAsia"/>
              </w:rPr>
              <w:t>（</w:t>
            </w:r>
            <w:r w:rsidR="001847F0" w:rsidRPr="00746628">
              <w:t>4-4</w:t>
            </w:r>
            <w:r w:rsidRPr="00746628">
              <w:rPr>
                <w:rFonts w:hint="eastAsia"/>
              </w:rPr>
              <w:t>）</w:t>
            </w:r>
            <w:bookmarkEnd w:id="180"/>
          </w:p>
        </w:tc>
      </w:tr>
      <w:tr w:rsidR="00BC7860" w:rsidRPr="00746628" w14:paraId="53FABAEF" w14:textId="77777777" w:rsidTr="00BC7860">
        <w:tc>
          <w:tcPr>
            <w:tcW w:w="1413" w:type="dxa"/>
            <w:vAlign w:val="center"/>
          </w:tcPr>
          <w:p w14:paraId="5C886BA0" w14:textId="77777777" w:rsidR="00BC7860" w:rsidRPr="00746628" w:rsidRDefault="00BC7860" w:rsidP="00AB0279">
            <w:pPr>
              <w:spacing w:line="360" w:lineRule="auto"/>
              <w:ind w:firstLineChars="0" w:firstLine="0"/>
              <w:jc w:val="center"/>
            </w:pPr>
          </w:p>
        </w:tc>
        <w:tc>
          <w:tcPr>
            <w:tcW w:w="6237" w:type="dxa"/>
            <w:vAlign w:val="center"/>
          </w:tcPr>
          <w:p w14:paraId="7895B38F" w14:textId="404244DF" w:rsidR="00BC7860" w:rsidRPr="00746628" w:rsidRDefault="0078516C" w:rsidP="00AB0279">
            <w:pPr>
              <w:spacing w:line="360" w:lineRule="auto"/>
              <w:ind w:firstLineChars="0" w:firstLine="0"/>
              <w:jc w:val="center"/>
              <w:rPr>
                <w:rFonts w:cs="Arial"/>
              </w:rPr>
            </w:pPr>
            <m:oMathPara>
              <m:oMath>
                <m:r>
                  <m:rPr>
                    <m:sty m:val="p"/>
                  </m:rPr>
                  <w:rPr>
                    <w:rFonts w:ascii="STIX Two Math" w:hAnsi="STIX Two Math" w:cs="STIX Two Math"/>
                  </w:rPr>
                  <m:t>c_</m:t>
                </m:r>
                <m:r>
                  <w:rPr>
                    <w:rFonts w:ascii="STIX Two Math" w:hAnsi="STIX Two Math" w:cs="STIX Two Math"/>
                  </w:rPr>
                  <m:t>2</m:t>
                </m:r>
                <m:r>
                  <m:rPr>
                    <m:sty m:val="p"/>
                  </m:rPr>
                  <w:rPr>
                    <w:rFonts w:ascii="STIX Two Math" w:hAnsi="STIX Two Math" w:cs="STIX Two Math"/>
                  </w:rPr>
                  <m:t>=</m:t>
                </m:r>
                <m:r>
                  <m:rPr>
                    <m:sty m:val="p"/>
                  </m:rPr>
                  <w:rPr>
                    <w:rFonts w:ascii="STIX Two Math" w:hAnsi="STIX Two Math" w:cs="STIX Two Math"/>
                  </w:rPr>
                  <m:t>c_{</m:t>
                </m:r>
                <m:r>
                  <w:rPr>
                    <w:rFonts w:ascii="STIX Two Math" w:hAnsi="STIX Two Math" w:cs="STIX Two Math"/>
                  </w:rPr>
                  <m:t>2</m:t>
                </m:r>
                <m:r>
                  <m:rPr>
                    <m:sty m:val="p"/>
                  </m:rPr>
                  <w:rPr>
                    <w:rFonts w:ascii="STIX Two Math" w:hAnsi="STIX Two Math" w:cs="STIX Two Math"/>
                  </w:rPr>
                  <m:t>,start}</m:t>
                </m:r>
                <m:r>
                  <m:rPr>
                    <m:sty m:val="p"/>
                  </m:rPr>
                  <w:rPr>
                    <w:rFonts w:ascii="STIX Two Math" w:hAnsi="STIX Two Math" w:cs="STIX Two Math"/>
                  </w:rPr>
                  <m:t>+</m:t>
                </m:r>
                <m:r>
                  <m:rPr>
                    <m:sty m:val="p"/>
                  </m:rPr>
                  <w:rPr>
                    <w:rFonts w:ascii="STIX Two Math" w:hAnsi="STIX Two Math" w:cs="STIX Two Math"/>
                  </w:rPr>
                  <m:t>\left(c_{</m:t>
                </m:r>
                <m:r>
                  <w:rPr>
                    <w:rFonts w:ascii="STIX Two Math" w:hAnsi="STIX Two Math" w:cs="STIX Two Math"/>
                  </w:rPr>
                  <m:t>2</m:t>
                </m:r>
                <m:r>
                  <m:rPr>
                    <m:sty m:val="p"/>
                  </m:rPr>
                  <w:rPr>
                    <w:rFonts w:ascii="STIX Two Math" w:hAnsi="STIX Two Math" w:cs="STIX Two Math"/>
                  </w:rPr>
                  <m:t>,end}-c_{</m:t>
                </m:r>
                <m:r>
                  <w:rPr>
                    <w:rFonts w:ascii="STIX Two Math" w:hAnsi="STIX Two Math" w:cs="STIX Two Math"/>
                  </w:rPr>
                  <m:t>2</m:t>
                </m:r>
                <m:r>
                  <m:rPr>
                    <m:sty m:val="p"/>
                  </m:rPr>
                  <w:rPr>
                    <w:rFonts w:ascii="STIX Two Math" w:hAnsi="STIX Two Math" w:cs="STIX Two Math"/>
                  </w:rPr>
                  <m:t>,start}\right)</m:t>
                </m:r>
                <m:r>
                  <m:rPr>
                    <m:sty m:val="p"/>
                  </m:rPr>
                  <w:rPr>
                    <w:rFonts w:ascii="STIX Two Math" w:hAnsi="STIX Two Math" w:cs="Cambria Math"/>
                  </w:rPr>
                  <m:t>\cdot</m:t>
                </m:r>
                <m:r>
                  <m:rPr>
                    <m:sty m:val="p"/>
                  </m:rPr>
                  <w:rPr>
                    <w:rFonts w:ascii="STIX Two Math" w:hAnsi="STIX Two Math" w:cs="STIX Two Math"/>
                  </w:rPr>
                  <m:t>\sqrt</m:t>
                </m:r>
                <m:r>
                  <m:rPr>
                    <m:sty m:val="p"/>
                  </m:rPr>
                  <w:rPr>
                    <w:rFonts w:ascii="STIX Two Math" w:hAnsi="STIX Two Math" w:cs="STIX Two Math"/>
                  </w:rPr>
                  <m:t>{</m:t>
                </m:r>
                <m:r>
                  <m:rPr>
                    <m:sty m:val="p"/>
                  </m:rPr>
                  <w:rPr>
                    <w:rFonts w:ascii="STIX Two Math" w:hAnsi="STIX Two Math" w:cs="STIX Two Math"/>
                  </w:rPr>
                  <m:t>tanh\left(</m:t>
                </m:r>
                <m:r>
                  <w:rPr>
                    <w:rFonts w:ascii="Cambria Math" w:hAnsi="Cambria Math" w:cs="Times New Roman"/>
                  </w:rPr>
                  <m:t>\frac</m:t>
                </m:r>
                <m:r>
                  <m:rPr>
                    <m:sty m:val="p"/>
                  </m:rPr>
                  <w:rPr>
                    <w:rFonts w:ascii="STIX Two Math" w:hAnsi="STIX Two Math" w:cs="STIX Two Math"/>
                  </w:rPr>
                  <m:t>{</m:t>
                </m:r>
                <m:r>
                  <w:rPr>
                    <w:rFonts w:ascii="Cambria Math" w:hAnsi="Cambria Math" w:cs="Times New Roman"/>
                  </w:rPr>
                  <m:t>\pi</m:t>
                </m:r>
                <m:r>
                  <m:rPr>
                    <m:sty m:val="p"/>
                  </m:rPr>
                  <w:rPr>
                    <w:rFonts w:ascii="Cambria Math" w:hAnsi="Cambria Math" w:cs="Times New Roman"/>
                  </w:rPr>
                  <m:t>\cdot</m:t>
                </m:r>
                <m:r>
                  <w:rPr>
                    <w:rFonts w:ascii="Cambria Math" w:hAnsi="Cambria Math" w:cs="Times New Roman"/>
                  </w:rPr>
                  <m:t xml:space="preserve"> t</m:t>
                </m:r>
                <m:r>
                  <m:rPr>
                    <m:sty m:val="p"/>
                  </m:rPr>
                  <w:rPr>
                    <w:rFonts w:ascii="STIX Two Math" w:hAnsi="STIX Two Math" w:cs="STIX Two Math"/>
                  </w:rPr>
                  <m:t>}{</m:t>
                </m:r>
                <m:r>
                  <m:rPr>
                    <m:sty m:val="p"/>
                  </m:rPr>
                  <w:rPr>
                    <w:rFonts w:ascii="Cambria Math" w:hAnsi="Cambria Math"/>
                  </w:rPr>
                  <m:t>\mathrm{</m:t>
                </m:r>
                <m:r>
                  <w:rPr>
                    <w:rFonts w:ascii="Cambria Math" w:hAnsi="Cambria Math"/>
                  </w:rPr>
                  <m:t>iters</m:t>
                </m:r>
                <m:r>
                  <w:rPr>
                    <w:rFonts w:ascii="STIX Two Math" w:hAnsi="STIX Two Math" w:cs="STIX Two Math"/>
                  </w:rPr>
                  <m:t>}</m:t>
                </m:r>
                <m:r>
                  <m:rPr>
                    <m:sty m:val="p"/>
                  </m:rPr>
                  <w:rPr>
                    <w:rFonts w:ascii="STIX Two Math" w:hAnsi="STIX Two Math" w:cs="STIX Two Math"/>
                  </w:rPr>
                  <m:t>}\right)</m:t>
                </m:r>
                <m:r>
                  <m:rPr>
                    <m:sty m:val="p"/>
                  </m:rPr>
                  <w:rPr>
                    <w:rFonts w:ascii="STIX Two Math" w:hAnsi="STIX Two Math" w:cs="STIX Two Math"/>
                  </w:rPr>
                  <m:t>}</m:t>
                </m:r>
              </m:oMath>
            </m:oMathPara>
          </w:p>
        </w:tc>
        <w:tc>
          <w:tcPr>
            <w:tcW w:w="1410" w:type="dxa"/>
            <w:vAlign w:val="center"/>
          </w:tcPr>
          <w:p w14:paraId="22167E5F" w14:textId="7D139198" w:rsidR="00BC7860" w:rsidRPr="00746628" w:rsidRDefault="001847F0" w:rsidP="00AB0279">
            <w:pPr>
              <w:spacing w:line="360" w:lineRule="auto"/>
              <w:ind w:right="240" w:firstLineChars="0" w:firstLine="0"/>
              <w:jc w:val="right"/>
            </w:pPr>
            <w:r w:rsidRPr="00746628">
              <w:rPr>
                <w:rFonts w:hint="eastAsia"/>
              </w:rPr>
              <w:t>（</w:t>
            </w:r>
            <w:r w:rsidRPr="00746628">
              <w:rPr>
                <w:rFonts w:hint="eastAsia"/>
              </w:rPr>
              <w:t>4-</w:t>
            </w:r>
            <w:r w:rsidRPr="00746628">
              <w:t>5</w:t>
            </w:r>
            <w:r w:rsidRPr="00746628">
              <w:rPr>
                <w:rFonts w:hint="eastAsia"/>
              </w:rPr>
              <w:t>）</w:t>
            </w:r>
          </w:p>
        </w:tc>
      </w:tr>
    </w:tbl>
    <w:bookmarkEnd w:id="179"/>
    <w:p w14:paraId="25414027" w14:textId="4E3E2967" w:rsidR="003A276E" w:rsidRPr="00746628" w:rsidRDefault="003A276E" w:rsidP="00D7261D">
      <w:pPr>
        <w:ind w:firstLine="480"/>
      </w:pPr>
      <w:r w:rsidRPr="00746628">
        <w:lastRenderedPageBreak/>
        <w:t>其中，</w:t>
      </w:r>
      <m:oMath>
        <m:r>
          <m:rPr>
            <m:sty m:val="p"/>
          </m:rPr>
          <w:rPr>
            <w:rFonts w:ascii="STIX Two Math" w:hAnsi="STIX Two Math"/>
          </w:rPr>
          <m:t>c_1</m:t>
        </m:r>
      </m:oMath>
      <w:r w:rsidRPr="00746628">
        <w:t>初期值较大，鼓励粒子探索自身最优解；后期逐渐减小，减少对个体解的依赖；</w:t>
      </w:r>
      <m:oMath>
        <m:r>
          <m:rPr>
            <m:sty m:val="p"/>
          </m:rPr>
          <w:rPr>
            <w:rFonts w:ascii="STIX Two Math" w:hAnsi="STIX Two Math"/>
          </w:rPr>
          <m:t>c_2</m:t>
        </m:r>
      </m:oMath>
      <w:r w:rsidRPr="00746628">
        <w:t>初期值较小，强调全局搜索；后期逐渐增大，集中在全局最优解附近。</w:t>
      </w:r>
    </w:p>
    <w:p w14:paraId="5346E7AB" w14:textId="77777777" w:rsidR="003A276E" w:rsidRPr="00746628" w:rsidRDefault="003A276E" w:rsidP="00D7261D">
      <w:pPr>
        <w:ind w:firstLine="480"/>
      </w:pPr>
      <w:r w:rsidRPr="00746628">
        <w:t>（</w:t>
      </w:r>
      <w:r w:rsidRPr="00746628">
        <w:t>5</w:t>
      </w:r>
      <w:r w:rsidRPr="00746628">
        <w:t>）粒子更新与速度调整</w:t>
      </w:r>
    </w:p>
    <w:p w14:paraId="62325A3E" w14:textId="6F6B0F13" w:rsidR="003A276E" w:rsidRPr="00746628" w:rsidRDefault="00F62CF5" w:rsidP="00D7261D">
      <w:pPr>
        <w:ind w:firstLine="480"/>
      </w:pPr>
      <w:r w:rsidRPr="00746628">
        <w:rPr>
          <w:rFonts w:hint="eastAsia"/>
        </w:rPr>
        <w:t>在粒子更新过程中，每个粒子的速度和位置按照以下公式迭代更新</w:t>
      </w:r>
      <w:r w:rsidR="003A276E" w:rsidRPr="00746628">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5B0372BF" w14:textId="77777777" w:rsidTr="00BC7860">
        <w:tc>
          <w:tcPr>
            <w:tcW w:w="1413" w:type="dxa"/>
            <w:vAlign w:val="center"/>
          </w:tcPr>
          <w:p w14:paraId="6F32C3C9" w14:textId="77777777" w:rsidR="00BC7860" w:rsidRPr="00746628" w:rsidRDefault="00BC7860" w:rsidP="00AB0279">
            <w:pPr>
              <w:spacing w:line="360" w:lineRule="auto"/>
              <w:ind w:firstLineChars="0" w:firstLine="0"/>
              <w:jc w:val="center"/>
            </w:pPr>
            <w:bookmarkStart w:id="181" w:name="_Hlk196179581"/>
          </w:p>
        </w:tc>
        <w:tc>
          <w:tcPr>
            <w:tcW w:w="6237" w:type="dxa"/>
            <w:vAlign w:val="center"/>
          </w:tcPr>
          <w:p w14:paraId="098DF76D" w14:textId="54009DCF" w:rsidR="00BC7860" w:rsidRPr="00746628" w:rsidRDefault="0078516C" w:rsidP="00AB0279">
            <w:pPr>
              <w:spacing w:line="360" w:lineRule="auto"/>
              <w:ind w:firstLineChars="0" w:firstLine="0"/>
              <w:jc w:val="center"/>
              <w:rPr>
                <w:rFonts w:cs="STIX Two Math"/>
                <w:iCs/>
              </w:rPr>
            </w:pPr>
            <m:oMathPara>
              <m:oMath>
                <m:r>
                  <w:rPr>
                    <w:rFonts w:ascii="Cambria Math" w:hAnsi="Cambria Math" w:cs="STIX Two Math"/>
                  </w:rPr>
                  <m:t>v_i^{t+1}</m:t>
                </m:r>
                <m:r>
                  <m:rPr>
                    <m:sty m:val="p"/>
                  </m:rPr>
                  <w:rPr>
                    <w:rFonts w:ascii="Cambria Math" w:hAnsi="Cambria Math" w:cs="STIX Two Math"/>
                  </w:rPr>
                  <m:t>=</m:t>
                </m:r>
                <m:r>
                  <m:rPr>
                    <m:sty m:val="p"/>
                  </m:rPr>
                  <w:rPr>
                    <w:rFonts w:ascii="Cambria Math" w:hAnsi="STIX Two Math" w:cs="STIX Two Math"/>
                  </w:rPr>
                  <m:t>w</m:t>
                </m:r>
                <m:r>
                  <m:rPr>
                    <m:sty m:val="p"/>
                  </m:rPr>
                  <w:rPr>
                    <w:rFonts w:ascii="Cambria Math" w:hAnsi="Cambria Math" w:cs="Cambria Math"/>
                  </w:rPr>
                  <m:t>\cdot</m:t>
                </m:r>
                <m:r>
                  <m:rPr>
                    <m:sty m:val="p"/>
                  </m:rPr>
                  <w:rPr>
                    <w:rFonts w:ascii="Cambria Math" w:hAnsi="Cambria Math" w:cs="STIX Two Math"/>
                  </w:rPr>
                  <m:t>v</m:t>
                </m:r>
                <m:r>
                  <m:rPr>
                    <m:sty m:val="p"/>
                  </m:rPr>
                  <w:rPr>
                    <w:rFonts w:ascii="Cambria Math" w:hAnsi="Cambria Math" w:cs="STIX Two Math"/>
                  </w:rPr>
                  <m:t>_</m:t>
                </m:r>
                <m:r>
                  <m:rPr>
                    <m:sty m:val="p"/>
                  </m:rPr>
                  <w:rPr>
                    <w:rFonts w:ascii="Cambria Math" w:hAnsi="Cambria Math" w:cs="STIX Two Math"/>
                  </w:rPr>
                  <m:t>i</m:t>
                </m:r>
                <m:r>
                  <m:rPr>
                    <m:sty m:val="p"/>
                  </m:rPr>
                  <w:rPr>
                    <w:rFonts w:ascii="Cambria Math" w:hAnsi="Cambria Math" w:cs="STIX Two Math"/>
                  </w:rPr>
                  <m:t>^</m:t>
                </m:r>
                <m:r>
                  <m:rPr>
                    <m:sty m:val="p"/>
                  </m:rPr>
                  <w:rPr>
                    <w:rFonts w:ascii="Cambria Math" w:hAnsi="Cambria Math" w:cs="STIX Two Math"/>
                  </w:rPr>
                  <m:t>t</m:t>
                </m:r>
                <m:r>
                  <m:rPr>
                    <m:sty m:val="p"/>
                  </m:rPr>
                  <w:rPr>
                    <w:rFonts w:ascii="Cambria Math" w:hAnsi="Cambria Math" w:cs="STIX Two Math"/>
                  </w:rPr>
                  <m:t>+</m:t>
                </m:r>
                <m:r>
                  <m:rPr>
                    <m:sty m:val="p"/>
                  </m:rPr>
                  <w:rPr>
                    <w:rFonts w:ascii="Cambria Math" w:hAnsi="Cambria Math" w:cs="STIX Two Math"/>
                  </w:rPr>
                  <m:t>c</m:t>
                </m:r>
                <m:r>
                  <m:rPr>
                    <m:sty m:val="p"/>
                  </m:rPr>
                  <w:rPr>
                    <w:rFonts w:ascii="Cambria Math" w:hAnsi="Cambria Math" w:cs="STIX Two Math"/>
                  </w:rPr>
                  <m:t>_</m:t>
                </m:r>
                <m:r>
                  <m:rPr>
                    <m:sty m:val="p"/>
                  </m:rPr>
                  <w:rPr>
                    <w:rFonts w:ascii="Cambria Math" w:hAnsi="Cambria Math" w:cs="STIX Two Math"/>
                  </w:rPr>
                  <m:t>1</m:t>
                </m:r>
                <m:r>
                  <m:rPr>
                    <m:sty m:val="p"/>
                  </m:rPr>
                  <w:rPr>
                    <w:rFonts w:ascii="Cambria Math" w:hAnsi="Cambria Math" w:cs="Cambria Math"/>
                  </w:rPr>
                  <m:t>\cdot</m:t>
                </m:r>
                <m:r>
                  <m:rPr>
                    <m:sty m:val="p"/>
                  </m:rPr>
                  <w:rPr>
                    <w:rFonts w:ascii="Cambria Math" w:hAnsi="Cambria Math" w:cs="STIX Two Math"/>
                  </w:rPr>
                  <m:t>r</m:t>
                </m:r>
                <m:r>
                  <m:rPr>
                    <m:sty m:val="p"/>
                  </m:rPr>
                  <w:rPr>
                    <w:rFonts w:ascii="Cambria Math" w:hAnsi="Cambria Math" w:cs="STIX Two Math"/>
                  </w:rPr>
                  <m:t>_</m:t>
                </m:r>
                <m:r>
                  <m:rPr>
                    <m:sty m:val="p"/>
                  </m:rPr>
                  <w:rPr>
                    <w:rFonts w:ascii="Cambria Math" w:hAnsi="Cambria Math" w:cs="STIX Two Math"/>
                  </w:rPr>
                  <m:t>1</m:t>
                </m:r>
                <m:r>
                  <m:rPr>
                    <m:sty m:val="p"/>
                  </m:rPr>
                  <w:rPr>
                    <w:rFonts w:ascii="Cambria Math" w:hAnsi="Cambria Math" w:cs="Cambria Math"/>
                  </w:rPr>
                  <m:t>\cdot</m:t>
                </m:r>
                <m:r>
                  <m:rPr>
                    <m:sty m:val="p"/>
                  </m:rPr>
                  <w:rPr>
                    <w:rFonts w:ascii="Cambria Math" w:hAnsi="Cambria Math" w:cs="STIX Two Math"/>
                  </w:rPr>
                  <m:t>\left(</m:t>
                </m:r>
                <m:r>
                  <m:rPr>
                    <m:sty m:val="p"/>
                  </m:rPr>
                  <w:rPr>
                    <w:rFonts w:ascii="Cambria Math" w:hAnsi="Cambria Math" w:cs="STIX Two Math"/>
                  </w:rPr>
                  <m:t>pbest</m:t>
                </m:r>
                <m:r>
                  <m:rPr>
                    <m:sty m:val="p"/>
                  </m:rPr>
                  <w:rPr>
                    <w:rFonts w:ascii="Cambria Math" w:hAnsi="Cambria Math" w:cs="STIX Two Math"/>
                  </w:rPr>
                  <m:t>_</m:t>
                </m:r>
                <m:r>
                  <m:rPr>
                    <m:sty m:val="p"/>
                  </m:rPr>
                  <w:rPr>
                    <w:rFonts w:ascii="Cambria Math" w:hAnsi="Cambria Math" w:cs="STIX Two Math"/>
                  </w:rPr>
                  <m:t>i-x</m:t>
                </m:r>
                <m:r>
                  <m:rPr>
                    <m:sty m:val="p"/>
                  </m:rPr>
                  <w:rPr>
                    <w:rFonts w:ascii="Cambria Math" w:hAnsi="Cambria Math" w:cs="STIX Two Math"/>
                  </w:rPr>
                  <m:t>_</m:t>
                </m:r>
                <m:r>
                  <m:rPr>
                    <m:sty m:val="p"/>
                  </m:rPr>
                  <w:rPr>
                    <w:rFonts w:ascii="Cambria Math" w:hAnsi="Cambria Math" w:cs="STIX Two Math"/>
                  </w:rPr>
                  <m:t>i</m:t>
                </m:r>
                <m:r>
                  <m:rPr>
                    <m:sty m:val="p"/>
                  </m:rPr>
                  <w:rPr>
                    <w:rFonts w:ascii="Cambria Math" w:hAnsi="Cambria Math" w:cs="STIX Two Math"/>
                  </w:rPr>
                  <m:t>^</m:t>
                </m:r>
                <m:r>
                  <m:rPr>
                    <m:sty m:val="p"/>
                  </m:rPr>
                  <w:rPr>
                    <w:rFonts w:ascii="Cambria Math" w:hAnsi="Cambria Math" w:cs="STIX Two Math"/>
                  </w:rPr>
                  <m:t>t</m:t>
                </m:r>
                <m:r>
                  <m:rPr>
                    <m:sty m:val="p"/>
                  </m:rPr>
                  <w:rPr>
                    <w:rFonts w:ascii="Cambria Math" w:hAnsi="Cambria Math" w:cs="STIX Two Math"/>
                  </w:rPr>
                  <m:t>\right)</m:t>
                </m:r>
                <m:r>
                  <m:rPr>
                    <m:sty m:val="p"/>
                  </m:rPr>
                  <w:rPr>
                    <w:rFonts w:ascii="Cambria Math" w:hAnsi="Cambria Math" w:cs="STIX Two Math"/>
                  </w:rPr>
                  <m:t>+</m:t>
                </m:r>
                <m:r>
                  <m:rPr>
                    <m:sty m:val="p"/>
                  </m:rPr>
                  <w:rPr>
                    <w:rFonts w:ascii="Cambria Math" w:hAnsi="Cambria Math" w:cs="STIX Two Math"/>
                  </w:rPr>
                  <m:t>c</m:t>
                </m:r>
                <m:r>
                  <m:rPr>
                    <m:sty m:val="p"/>
                  </m:rPr>
                  <w:rPr>
                    <w:rFonts w:ascii="Cambria Math" w:hAnsi="Cambria Math" w:cs="STIX Two Math"/>
                  </w:rPr>
                  <m:t>_</m:t>
                </m:r>
                <m:r>
                  <m:rPr>
                    <m:sty m:val="p"/>
                  </m:rPr>
                  <w:rPr>
                    <w:rFonts w:ascii="Cambria Math" w:hAnsi="Cambria Math" w:cs="STIX Two Math"/>
                  </w:rPr>
                  <m:t>2</m:t>
                </m:r>
                <m:r>
                  <m:rPr>
                    <m:sty m:val="p"/>
                  </m:rPr>
                  <w:rPr>
                    <w:rFonts w:ascii="Cambria Math" w:hAnsi="Cambria Math" w:cs="Cambria Math"/>
                  </w:rPr>
                  <m:t>\cdot</m:t>
                </m:r>
                <m:r>
                  <m:rPr>
                    <m:sty m:val="p"/>
                  </m:rPr>
                  <w:rPr>
                    <w:rFonts w:ascii="Cambria Math" w:hAnsi="Cambria Math" w:cs="STIX Two Math"/>
                  </w:rPr>
                  <m:t>r</m:t>
                </m:r>
                <m:r>
                  <m:rPr>
                    <m:sty m:val="p"/>
                  </m:rPr>
                  <w:rPr>
                    <w:rFonts w:ascii="Cambria Math" w:hAnsi="Cambria Math" w:cs="STIX Two Math"/>
                  </w:rPr>
                  <m:t>_</m:t>
                </m:r>
                <m:r>
                  <m:rPr>
                    <m:sty m:val="p"/>
                  </m:rPr>
                  <w:rPr>
                    <w:rFonts w:ascii="Cambria Math" w:hAnsi="Cambria Math" w:cs="STIX Two Math"/>
                  </w:rPr>
                  <m:t>2</m:t>
                </m:r>
                <m:r>
                  <m:rPr>
                    <m:sty m:val="p"/>
                  </m:rPr>
                  <w:rPr>
                    <w:rFonts w:ascii="Cambria Math" w:hAnsi="Cambria Math" w:cs="Cambria Math"/>
                  </w:rPr>
                  <m:t>\cdot</m:t>
                </m:r>
                <m:r>
                  <m:rPr>
                    <m:sty m:val="p"/>
                  </m:rPr>
                  <w:rPr>
                    <w:rFonts w:ascii="Cambria Math" w:hAnsi="Cambria Math" w:cs="STIX Two Math"/>
                  </w:rPr>
                  <m:t>\left(</m:t>
                </m:r>
                <m:r>
                  <m:rPr>
                    <m:sty m:val="p"/>
                  </m:rPr>
                  <w:rPr>
                    <w:rFonts w:ascii="Cambria Math" w:hAnsi="Cambria Math" w:cs="STIX Two Math"/>
                  </w:rPr>
                  <m:t>gbest-x</m:t>
                </m:r>
                <m:r>
                  <m:rPr>
                    <m:sty m:val="p"/>
                  </m:rPr>
                  <w:rPr>
                    <w:rFonts w:ascii="Cambria Math" w:hAnsi="Cambria Math" w:cs="STIX Two Math"/>
                  </w:rPr>
                  <m:t>_</m:t>
                </m:r>
                <m:r>
                  <m:rPr>
                    <m:sty m:val="p"/>
                  </m:rPr>
                  <w:rPr>
                    <w:rFonts w:ascii="Cambria Math" w:hAnsi="Cambria Math" w:cs="STIX Two Math"/>
                  </w:rPr>
                  <m:t>i</m:t>
                </m:r>
                <m:r>
                  <m:rPr>
                    <m:sty m:val="p"/>
                  </m:rPr>
                  <w:rPr>
                    <w:rFonts w:ascii="Cambria Math" w:hAnsi="Cambria Math" w:cs="STIX Two Math"/>
                  </w:rPr>
                  <m:t>^</m:t>
                </m:r>
                <m:r>
                  <m:rPr>
                    <m:sty m:val="p"/>
                  </m:rPr>
                  <w:rPr>
                    <w:rFonts w:ascii="Cambria Math" w:hAnsi="Cambria Math" w:cs="STIX Two Math"/>
                  </w:rPr>
                  <m:t>t</m:t>
                </m:r>
                <m:r>
                  <m:rPr>
                    <m:sty m:val="p"/>
                  </m:rPr>
                  <w:rPr>
                    <w:rFonts w:ascii="Cambria Math" w:hAnsi="Cambria Math" w:cs="STIX Two Math"/>
                  </w:rPr>
                  <m:t>\right)</m:t>
                </m:r>
              </m:oMath>
            </m:oMathPara>
          </w:p>
        </w:tc>
        <w:tc>
          <w:tcPr>
            <w:tcW w:w="1410" w:type="dxa"/>
            <w:vAlign w:val="center"/>
          </w:tcPr>
          <w:p w14:paraId="2659B863" w14:textId="0C0D9571" w:rsidR="00BC7860" w:rsidRPr="00746628" w:rsidRDefault="001847F0" w:rsidP="00AB0279">
            <w:pPr>
              <w:spacing w:line="360" w:lineRule="auto"/>
              <w:ind w:right="240" w:firstLineChars="0" w:firstLine="0"/>
              <w:jc w:val="right"/>
            </w:pPr>
            <w:r w:rsidRPr="00746628">
              <w:rPr>
                <w:rFonts w:hint="eastAsia"/>
              </w:rPr>
              <w:t>（</w:t>
            </w:r>
            <w:r w:rsidRPr="00746628">
              <w:rPr>
                <w:rFonts w:hint="eastAsia"/>
              </w:rPr>
              <w:t>4-</w:t>
            </w:r>
            <w:r w:rsidRPr="00746628">
              <w:t>6</w:t>
            </w:r>
            <w:r w:rsidRPr="00746628">
              <w:rPr>
                <w:rFonts w:hint="eastAsia"/>
              </w:rPr>
              <w:t>）</w:t>
            </w:r>
          </w:p>
        </w:tc>
      </w:tr>
      <w:tr w:rsidR="00BC7860" w:rsidRPr="00746628" w14:paraId="2B6D44F4" w14:textId="77777777" w:rsidTr="00BC7860">
        <w:tc>
          <w:tcPr>
            <w:tcW w:w="1413" w:type="dxa"/>
            <w:vAlign w:val="center"/>
          </w:tcPr>
          <w:p w14:paraId="27224860" w14:textId="77777777" w:rsidR="00BC7860" w:rsidRPr="00746628" w:rsidRDefault="00BC7860" w:rsidP="00AB0279">
            <w:pPr>
              <w:spacing w:line="360" w:lineRule="auto"/>
              <w:ind w:firstLineChars="0" w:firstLine="0"/>
              <w:jc w:val="center"/>
            </w:pPr>
          </w:p>
        </w:tc>
        <w:tc>
          <w:tcPr>
            <w:tcW w:w="6237" w:type="dxa"/>
            <w:vAlign w:val="center"/>
          </w:tcPr>
          <w:p w14:paraId="693F4B16" w14:textId="6DCCE2BC" w:rsidR="00BC7860" w:rsidRPr="00746628" w:rsidRDefault="0078516C" w:rsidP="00AB0279">
            <w:pPr>
              <w:spacing w:line="360" w:lineRule="auto"/>
              <w:ind w:firstLineChars="0" w:firstLine="0"/>
              <w:jc w:val="center"/>
              <w:rPr>
                <w:rFonts w:cs="Arial"/>
              </w:rPr>
            </w:pPr>
            <m:oMathPara>
              <m:oMath>
                <m:r>
                  <m:rPr>
                    <m:sty m:val="p"/>
                  </m:rPr>
                  <w:rPr>
                    <w:rFonts w:ascii="STIX Two Math" w:hAnsi="STIX Two Math" w:cs="STIX Two Math"/>
                  </w:rPr>
                  <m:t>x_i^{t+1}</m:t>
                </m:r>
                <m:r>
                  <m:rPr>
                    <m:sty m:val="p"/>
                  </m:rPr>
                  <w:rPr>
                    <w:rFonts w:ascii="STIX Two Math" w:hAnsi="STIX Two Math" w:cs="STIX Two Math"/>
                  </w:rPr>
                  <m:t>=</m:t>
                </m:r>
                <m:r>
                  <m:rPr>
                    <m:sty m:val="p"/>
                  </m:rPr>
                  <w:rPr>
                    <w:rFonts w:ascii="STIX Two Math" w:hAnsi="STIX Two Math" w:cs="STIX Two Math"/>
                  </w:rPr>
                  <m:t>x_i^t</m:t>
                </m:r>
                <m:r>
                  <m:rPr>
                    <m:sty m:val="p"/>
                  </m:rPr>
                  <w:rPr>
                    <w:rFonts w:ascii="STIX Two Math" w:hAnsi="STIX Two Math" w:cs="STIX Two Math"/>
                  </w:rPr>
                  <m:t>+</m:t>
                </m:r>
                <m:r>
                  <m:rPr>
                    <m:sty m:val="p"/>
                  </m:rPr>
                  <w:rPr>
                    <w:rFonts w:ascii="STIX Two Math" w:hAnsi="STIX Two Math" w:cs="STIX Two Math"/>
                  </w:rPr>
                  <m:t>v_i^{t+1}</m:t>
                </m:r>
              </m:oMath>
            </m:oMathPara>
          </w:p>
        </w:tc>
        <w:tc>
          <w:tcPr>
            <w:tcW w:w="1410" w:type="dxa"/>
            <w:vAlign w:val="center"/>
          </w:tcPr>
          <w:p w14:paraId="3C307E62" w14:textId="653A936B" w:rsidR="00BC7860" w:rsidRPr="00746628" w:rsidRDefault="001847F0" w:rsidP="00AB0279">
            <w:pPr>
              <w:spacing w:line="360" w:lineRule="auto"/>
              <w:ind w:right="240" w:firstLineChars="0" w:firstLine="0"/>
              <w:jc w:val="right"/>
            </w:pPr>
            <w:r w:rsidRPr="00746628">
              <w:rPr>
                <w:rFonts w:hint="eastAsia"/>
              </w:rPr>
              <w:t>（</w:t>
            </w:r>
            <w:r w:rsidRPr="00746628">
              <w:rPr>
                <w:rFonts w:hint="eastAsia"/>
              </w:rPr>
              <w:t>4-</w:t>
            </w:r>
            <w:r w:rsidRPr="00746628">
              <w:t>7</w:t>
            </w:r>
            <w:r w:rsidRPr="00746628">
              <w:rPr>
                <w:rFonts w:hint="eastAsia"/>
              </w:rPr>
              <w:t>）</w:t>
            </w:r>
          </w:p>
        </w:tc>
      </w:tr>
    </w:tbl>
    <w:bookmarkEnd w:id="181"/>
    <w:p w14:paraId="07FF67C5" w14:textId="3D40869A" w:rsidR="003A276E" w:rsidRPr="00746628" w:rsidRDefault="00F62CF5" w:rsidP="00D7261D">
      <w:pPr>
        <w:ind w:firstLine="480"/>
      </w:pPr>
      <w:r w:rsidRPr="00746628">
        <w:t>其中，</w:t>
      </w:r>
      <w:r w:rsidRPr="00746628">
        <w:rPr>
          <w:i/>
          <w:iCs/>
        </w:rPr>
        <w:t>r</w:t>
      </w:r>
      <w:r w:rsidRPr="00746628">
        <w:rPr>
          <w:vertAlign w:val="subscript"/>
        </w:rPr>
        <w:t>1</w:t>
      </w:r>
      <w:r w:rsidRPr="00746628">
        <w:t>和</w:t>
      </w:r>
      <w:r w:rsidRPr="00746628">
        <w:rPr>
          <w:i/>
          <w:iCs/>
        </w:rPr>
        <w:t>r</w:t>
      </w:r>
      <w:r w:rsidRPr="00746628">
        <w:rPr>
          <w:vertAlign w:val="subscript"/>
        </w:rPr>
        <w:t>2</w:t>
      </w:r>
      <w:r w:rsidRPr="00746628">
        <w:t>为在</w:t>
      </w:r>
      <m:oMath>
        <m:r>
          <m:rPr>
            <m:sty m:val="p"/>
          </m:rPr>
          <w:rPr>
            <w:rFonts w:ascii="STIX Two Math" w:hAnsi="STIX Two Math" w:cs="STIX Two Math"/>
          </w:rPr>
          <m:t>\left[</m:t>
        </m:r>
        <m:r>
          <m:rPr>
            <m:sty m:val="p"/>
          </m:rPr>
          <w:rPr>
            <w:rFonts w:ascii="Cambria Math" w:hAnsi="Cambria Math" w:cs="STIX Two Math"/>
          </w:rPr>
          <m:t>0,1</m:t>
        </m:r>
        <m:r>
          <w:rPr>
            <w:rFonts w:ascii="STIX Two Math" w:hAnsi="STIX Two Math" w:cs="STIX Two Math"/>
          </w:rPr>
          <m:t>\right]</m:t>
        </m:r>
      </m:oMath>
      <w:r w:rsidRPr="00746628">
        <w:t>之间均匀分布的随机数，</w:t>
      </w:r>
      <m:oMath>
        <m:r>
          <w:rPr>
            <w:rFonts w:ascii="Cambria Math" w:hAnsi="Cambria Math"/>
          </w:rPr>
          <m:t>x</m:t>
        </m:r>
        <m:r>
          <w:rPr>
            <w:rFonts w:ascii="Cambria Math" w:hAnsi="Cambria Math"/>
          </w:rPr>
          <m:t>_</m:t>
        </m:r>
        <m:r>
          <w:rPr>
            <w:rFonts w:ascii="Cambria Math" w:hAnsi="Cambria Math"/>
          </w:rPr>
          <m:t>i</m:t>
        </m:r>
        <m:r>
          <w:rPr>
            <w:rFonts w:ascii="Cambria Math" w:hAnsi="Cambria Math"/>
          </w:rPr>
          <m:t>^</m:t>
        </m:r>
        <m:r>
          <w:rPr>
            <w:rFonts w:ascii="Cambria Math" w:hAnsi="Cambria Math"/>
          </w:rPr>
          <m:t>t</m:t>
        </m:r>
      </m:oMath>
      <w:r w:rsidRPr="00746628">
        <w:t>为粒子</w:t>
      </w:r>
      <w:r w:rsidRPr="00746628">
        <w:rPr>
          <w:i/>
          <w:iCs/>
        </w:rPr>
        <w:t>i</w:t>
      </w:r>
      <w:r w:rsidRPr="00746628">
        <w:t>在第</w:t>
      </w:r>
      <w:r w:rsidRPr="00746628">
        <w:rPr>
          <w:i/>
          <w:iCs/>
        </w:rPr>
        <w:t>t</w:t>
      </w:r>
      <w:r w:rsidRPr="00746628">
        <w:t>次迭代时的位置。</w:t>
      </w:r>
      <w:r w:rsidRPr="00746628">
        <w:rPr>
          <w:rFonts w:hint="eastAsia"/>
        </w:rPr>
        <w:t>动态调整的惯性权重与加速因子使得</w:t>
      </w:r>
      <w:r w:rsidRPr="00746628">
        <w:rPr>
          <w:rFonts w:hint="eastAsia"/>
        </w:rPr>
        <w:t>IPSO</w:t>
      </w:r>
      <w:r w:rsidRPr="00746628">
        <w:rPr>
          <w:rFonts w:hint="eastAsia"/>
        </w:rPr>
        <w:t>算法在不同阶段的搜索行为具有较高的灵活性，既能保持搜索的随机性，避免过早收敛于局部最优，又能在后期迅速集中于全局最优解附近。</w:t>
      </w:r>
    </w:p>
    <w:p w14:paraId="6C3CB520" w14:textId="77777777" w:rsidR="003A276E" w:rsidRPr="00746628" w:rsidRDefault="003A276E" w:rsidP="00D7261D">
      <w:pPr>
        <w:ind w:firstLine="480"/>
      </w:pPr>
      <w:r w:rsidRPr="00746628">
        <w:rPr>
          <w:rFonts w:cs="Times New Roman"/>
        </w:rPr>
        <w:t>（</w:t>
      </w:r>
      <w:r w:rsidRPr="00746628">
        <w:t>6</w:t>
      </w:r>
      <w:r w:rsidRPr="00746628">
        <w:t>）</w:t>
      </w:r>
      <w:r w:rsidRPr="00746628">
        <w:rPr>
          <w:rFonts w:hint="eastAsia"/>
        </w:rPr>
        <w:t>I</w:t>
      </w:r>
      <w:r w:rsidRPr="00746628">
        <w:t>PSO</w:t>
      </w:r>
      <w:r w:rsidRPr="00746628">
        <w:t>迭代过程</w:t>
      </w:r>
    </w:p>
    <w:p w14:paraId="5E18AA6D" w14:textId="1C465C55" w:rsidR="003A276E" w:rsidRPr="00746628" w:rsidRDefault="003A276E" w:rsidP="00D7261D">
      <w:pPr>
        <w:ind w:firstLine="480"/>
      </w:pPr>
      <w:r w:rsidRPr="00746628">
        <w:t>每次迭代时，粒子更新自己的速度和位置，并根据当前的超参数组合训练</w:t>
      </w:r>
      <w:r w:rsidRPr="00746628">
        <w:t>LSTM</w:t>
      </w:r>
      <w:r w:rsidRPr="00746628">
        <w:t>模型，评估其性能，更新最优解（</w:t>
      </w:r>
      <w:r w:rsidRPr="00746628">
        <w:rPr>
          <w:rFonts w:ascii="Cambria Math" w:hAnsi="Cambria Math" w:cs="Cambria Math"/>
        </w:rPr>
        <w:t>𝑝</w:t>
      </w:r>
      <w:r w:rsidRPr="00746628">
        <w:t>best</w:t>
      </w:r>
      <w:r w:rsidRPr="00746628">
        <w:t>）和全局最优解（</w:t>
      </w:r>
      <w:r w:rsidRPr="00746628">
        <w:rPr>
          <w:rFonts w:ascii="Cambria Math" w:hAnsi="Cambria Math" w:cs="Cambria Math"/>
        </w:rPr>
        <w:t>𝑔</w:t>
      </w:r>
      <w:r w:rsidRPr="00746628">
        <w:t>best</w:t>
      </w:r>
      <w:r w:rsidRPr="00746628">
        <w:t>）。粒子群在多代迭代后，最终会收敛到一个最优的超参数组合，使得</w:t>
      </w:r>
      <w:r w:rsidRPr="00746628">
        <w:t>LSTM</w:t>
      </w:r>
      <w:r w:rsidRPr="00746628">
        <w:t>模型能够在验证集上表现最好。</w:t>
      </w:r>
    </w:p>
    <w:p w14:paraId="174C33DE" w14:textId="3841796D" w:rsidR="009C0F51" w:rsidRPr="00746628" w:rsidRDefault="009C0F51" w:rsidP="00B97D8B">
      <w:pPr>
        <w:pStyle w:val="afb"/>
        <w:spacing w:before="163" w:after="163"/>
      </w:pPr>
      <w:bookmarkStart w:id="182" w:name="_Toc193879534"/>
      <w:bookmarkStart w:id="183" w:name="_Toc193879793"/>
      <w:bookmarkStart w:id="184" w:name="_Toc196582924"/>
      <w:r w:rsidRPr="00746628">
        <w:rPr>
          <w:rFonts w:hint="eastAsia"/>
        </w:rPr>
        <w:t>4.</w:t>
      </w:r>
      <w:r w:rsidR="002750E7" w:rsidRPr="00746628">
        <w:rPr>
          <w:rFonts w:hint="eastAsia"/>
        </w:rPr>
        <w:t>2</w:t>
      </w:r>
      <w:r w:rsidRPr="00746628">
        <w:rPr>
          <w:rFonts w:hint="eastAsia"/>
        </w:rPr>
        <w:t xml:space="preserve">.2 </w:t>
      </w:r>
      <w:r w:rsidR="003A276E" w:rsidRPr="00746628">
        <w:rPr>
          <w:rFonts w:hint="eastAsia"/>
        </w:rPr>
        <w:t>基于</w:t>
      </w:r>
      <w:r w:rsidR="003A276E" w:rsidRPr="00746628">
        <w:rPr>
          <w:rFonts w:hint="eastAsia"/>
        </w:rPr>
        <w:t>ALSTM</w:t>
      </w:r>
      <w:r w:rsidR="003A276E" w:rsidRPr="00746628">
        <w:rPr>
          <w:rFonts w:hint="eastAsia"/>
        </w:rPr>
        <w:t>的</w:t>
      </w:r>
      <w:r w:rsidR="000E588C" w:rsidRPr="00746628">
        <w:rPr>
          <w:rFonts w:hint="eastAsia"/>
        </w:rPr>
        <w:t>预测</w:t>
      </w:r>
      <w:r w:rsidR="003A276E" w:rsidRPr="00746628">
        <w:rPr>
          <w:rFonts w:hint="eastAsia"/>
        </w:rPr>
        <w:t>模型</w:t>
      </w:r>
      <w:bookmarkEnd w:id="182"/>
      <w:bookmarkEnd w:id="183"/>
      <w:bookmarkEnd w:id="184"/>
    </w:p>
    <w:p w14:paraId="603446E1" w14:textId="5178D8BA" w:rsidR="003A276E" w:rsidRPr="00746628" w:rsidRDefault="003A276E" w:rsidP="00D7261D">
      <w:pPr>
        <w:ind w:firstLine="480"/>
      </w:pPr>
      <w:bookmarkStart w:id="185" w:name="_Hlk196099106"/>
      <w:r w:rsidRPr="00746628">
        <w:t>LSTM</w:t>
      </w:r>
      <w:bookmarkEnd w:id="185"/>
      <w:r w:rsidRPr="00746628">
        <w:t>（</w:t>
      </w:r>
      <w:r w:rsidRPr="00746628">
        <w:t>Long Short-Term Memory</w:t>
      </w:r>
      <w:r w:rsidRPr="00746628">
        <w:t>）是一种特殊的</w:t>
      </w:r>
      <w:r w:rsidRPr="00746628">
        <w:t>RNN</w:t>
      </w:r>
      <w:r w:rsidRPr="00746628">
        <w:t>（循环神经网络），适合处理长时间依赖的时序数据。</w:t>
      </w:r>
      <w:r w:rsidRPr="00746628">
        <w:t>LSTM</w:t>
      </w:r>
      <w:r w:rsidRPr="00746628">
        <w:t>能够通过门控机制记住长期依赖信息，克服传统</w:t>
      </w:r>
      <w:r w:rsidRPr="00746628">
        <w:t>RNN</w:t>
      </w:r>
      <w:r w:rsidRPr="00746628">
        <w:t>的梯度消失和爆炸问题。</w:t>
      </w:r>
    </w:p>
    <w:p w14:paraId="416966C7" w14:textId="057DDC57" w:rsidR="002C5E7C" w:rsidRPr="00746628" w:rsidRDefault="002C5E7C" w:rsidP="002C5E7C">
      <w:pPr>
        <w:spacing w:line="360" w:lineRule="auto"/>
        <w:ind w:firstLineChars="0" w:firstLine="0"/>
        <w:jc w:val="center"/>
      </w:pPr>
      <w:r w:rsidRPr="00746628">
        <w:rPr>
          <w:noProof/>
        </w:rPr>
        <w:lastRenderedPageBreak/>
        <w:drawing>
          <wp:inline distT="0" distB="0" distL="0" distR="0" wp14:anchorId="5DAAE6CF" wp14:editId="33B810D2">
            <wp:extent cx="2880000" cy="3227379"/>
            <wp:effectExtent l="0" t="0" r="3175" b="0"/>
            <wp:docPr id="540581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81514" name=""/>
                    <pic:cNvPicPr/>
                  </pic:nvPicPr>
                  <pic:blipFill>
                    <a:blip r:embed="rId32"/>
                    <a:stretch>
                      <a:fillRect/>
                    </a:stretch>
                  </pic:blipFill>
                  <pic:spPr>
                    <a:xfrm>
                      <a:off x="0" y="0"/>
                      <a:ext cx="2880000" cy="3227379"/>
                    </a:xfrm>
                    <a:prstGeom prst="rect">
                      <a:avLst/>
                    </a:prstGeom>
                  </pic:spPr>
                </pic:pic>
              </a:graphicData>
            </a:graphic>
          </wp:inline>
        </w:drawing>
      </w:r>
    </w:p>
    <w:p w14:paraId="508FFCE1" w14:textId="54131B99" w:rsidR="003A276E" w:rsidRPr="00746628" w:rsidRDefault="003A276E" w:rsidP="002C5E7C">
      <w:pPr>
        <w:ind w:firstLineChars="0" w:firstLine="0"/>
        <w:jc w:val="center"/>
      </w:pPr>
      <w:r w:rsidRPr="00746628">
        <w:t>图</w:t>
      </w:r>
      <w:r w:rsidR="002C5E7C" w:rsidRPr="00746628">
        <w:rPr>
          <w:rFonts w:hint="eastAsia"/>
        </w:rPr>
        <w:t>4.4</w:t>
      </w:r>
      <w:r w:rsidRPr="00746628">
        <w:t xml:space="preserve"> </w:t>
      </w:r>
      <w:bookmarkStart w:id="186" w:name="_Hlk196098987"/>
      <w:r w:rsidRPr="00746628">
        <w:t>LSTM</w:t>
      </w:r>
      <w:bookmarkEnd w:id="186"/>
      <w:r w:rsidR="002C5E7C" w:rsidRPr="00746628">
        <w:rPr>
          <w:rFonts w:hint="eastAsia"/>
        </w:rPr>
        <w:t>网络结构示意图</w:t>
      </w:r>
    </w:p>
    <w:p w14:paraId="3EE52718" w14:textId="478E8E16" w:rsidR="003A276E" w:rsidRPr="00746628" w:rsidRDefault="00C113A8" w:rsidP="00D7261D">
      <w:pPr>
        <w:ind w:firstLine="480"/>
      </w:pPr>
      <w:r w:rsidRPr="00746628">
        <w:rPr>
          <w:rFonts w:hint="eastAsia"/>
        </w:rPr>
        <w:t>本章将要基于优化后的</w:t>
      </w:r>
      <w:r w:rsidRPr="00746628">
        <w:rPr>
          <w:rFonts w:hint="eastAsia"/>
        </w:rPr>
        <w:t>ALSTM</w:t>
      </w:r>
      <w:r w:rsidRPr="00746628">
        <w:rPr>
          <w:rFonts w:hint="eastAsia"/>
        </w:rPr>
        <w:t>模型构建了预测框架，该模型利用长短时记忆网络的门控机制结合注意力机制，能够有效捕捉时序数据中的长期依赖和关键时间点的重要性。模型中，注意力机制通过点积计算实现，对输入序列中各时刻的信息进行加权，使得模型在面对促销高峰和突发事件等非线性波动时，仍能保持较高的预测精度。</w:t>
      </w:r>
      <w:r w:rsidR="008C0DCF" w:rsidRPr="00746628">
        <w:t>（</w:t>
      </w:r>
      <w:r w:rsidR="008C0DCF" w:rsidRPr="00746628">
        <w:t>1</w:t>
      </w:r>
      <w:r w:rsidR="008C0DCF" w:rsidRPr="00746628">
        <w:t>）</w:t>
      </w:r>
      <w:r w:rsidR="003A276E" w:rsidRPr="00746628">
        <w:t>输入层：时间序列数据通常是一个多维数组，形状为</w:t>
      </w:r>
      <w:r w:rsidR="003A276E" w:rsidRPr="00746628">
        <w:t xml:space="preserve"> (</w:t>
      </w:r>
      <w:r w:rsidR="003A276E" w:rsidRPr="00746628">
        <w:t>样本数</w:t>
      </w:r>
      <w:r w:rsidR="003A276E" w:rsidRPr="00746628">
        <w:t xml:space="preserve">, </w:t>
      </w:r>
      <w:r w:rsidR="003A276E" w:rsidRPr="00746628">
        <w:t>时间步长</w:t>
      </w:r>
      <w:r w:rsidR="003A276E" w:rsidRPr="00746628">
        <w:t xml:space="preserve">, </w:t>
      </w:r>
      <w:r w:rsidR="003A276E" w:rsidRPr="00746628">
        <w:t>特征数</w:t>
      </w:r>
      <w:r w:rsidR="003A276E" w:rsidRPr="00746628">
        <w:t>)</w:t>
      </w:r>
      <w:r w:rsidR="003A276E" w:rsidRPr="00746628">
        <w:t>。</w:t>
      </w:r>
      <w:r w:rsidR="003A276E" w:rsidRPr="00746628">
        <w:t>LSTM</w:t>
      </w:r>
      <w:r w:rsidR="003A276E" w:rsidRPr="00746628">
        <w:t>的输入层接受这些数据。</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7BB72EC4" w14:textId="77777777" w:rsidTr="00FB1FCF">
        <w:tc>
          <w:tcPr>
            <w:tcW w:w="1413" w:type="dxa"/>
            <w:vAlign w:val="center"/>
          </w:tcPr>
          <w:p w14:paraId="6E7A7083" w14:textId="77777777" w:rsidR="00BC7860" w:rsidRPr="00746628" w:rsidRDefault="00BC7860" w:rsidP="00AB0279">
            <w:pPr>
              <w:spacing w:line="360" w:lineRule="auto"/>
              <w:ind w:firstLineChars="0" w:firstLine="0"/>
              <w:jc w:val="center"/>
            </w:pPr>
            <w:bookmarkStart w:id="187" w:name="_Hlk196179622"/>
          </w:p>
        </w:tc>
        <w:tc>
          <w:tcPr>
            <w:tcW w:w="6237" w:type="dxa"/>
            <w:vAlign w:val="center"/>
          </w:tcPr>
          <w:p w14:paraId="6A3B467A" w14:textId="003E186F" w:rsidR="00BC7860" w:rsidRPr="00746628" w:rsidRDefault="0078516C" w:rsidP="00AB0279">
            <w:pPr>
              <w:spacing w:line="360" w:lineRule="auto"/>
              <w:ind w:firstLineChars="0" w:firstLine="0"/>
              <w:jc w:val="center"/>
              <w:rPr>
                <w:rFonts w:cs="STIX Two Math"/>
              </w:rPr>
            </w:pPr>
            <m:oMathPara>
              <m:oMath>
                <m:r>
                  <w:rPr>
                    <w:rFonts w:ascii="Cambria Math" w:hAnsi="Cambria Math" w:cs="STIX Two Math"/>
                  </w:rPr>
                  <m:t>i_t</m:t>
                </m:r>
                <m:r>
                  <w:rPr>
                    <w:rFonts w:ascii="STIX Two Math" w:hAnsi="STIX Two Math" w:cs="STIX Two Math"/>
                  </w:rPr>
                  <m:t>=</m:t>
                </m:r>
                <m:r>
                  <w:rPr>
                    <w:rFonts w:ascii="Cambria Math" w:hAnsi="Cambria Math" w:cs="Times New Roman"/>
                  </w:rPr>
                  <m:t>\sigma</m:t>
                </m:r>
                <m:r>
                  <m:rPr>
                    <m:sty m:val="p"/>
                  </m:rPr>
                  <w:rPr>
                    <w:rFonts w:ascii="STIX Two Math" w:hAnsi="STIX Two Math" w:cs="STIX Two Math"/>
                  </w:rPr>
                  <m:t>\left(</m:t>
                </m:r>
                <m:r>
                  <w:rPr>
                    <w:rFonts w:ascii="Cambria Math" w:hAnsi="STIX Two Math" w:cs="STIX Two Math"/>
                  </w:rPr>
                  <m:t>W</m:t>
                </m:r>
                <m:r>
                  <w:rPr>
                    <w:rFonts w:ascii="STIX Two Math" w:hAnsi="STIX Two Math" w:cs="STIX Two Math"/>
                  </w:rPr>
                  <m:t>_</m:t>
                </m:r>
                <m:r>
                  <w:rPr>
                    <w:rFonts w:ascii="Cambria Math" w:hAnsi="STIX Two Math" w:cs="STIX Two Math"/>
                  </w:rPr>
                  <m:t>i</m:t>
                </m:r>
                <m:r>
                  <m:rPr>
                    <m:sty m:val="p"/>
                  </m:rPr>
                  <w:rPr>
                    <w:rFonts w:ascii="Cambria Math" w:hAnsi="Cambria Math" w:cs="Cambria Math"/>
                  </w:rPr>
                  <m:t>\ast</m:t>
                </m:r>
                <m:r>
                  <m:rPr>
                    <m:sty m:val="p"/>
                  </m:rPr>
                  <w:rPr>
                    <w:rFonts w:ascii="STIX Two Math" w:hAnsi="STIX Two Math" w:cs="STIX Two Math"/>
                  </w:rPr>
                  <m:t>\left[</m:t>
                </m:r>
                <m:r>
                  <w:rPr>
                    <w:rFonts w:ascii="Cambria Math" w:hAnsi="Cambria Math" w:cs="STIX Two Math"/>
                  </w:rPr>
                  <m:t>h_{t-1}</m:t>
                </m:r>
                <m:r>
                  <w:rPr>
                    <w:rFonts w:ascii="STIX Two Math" w:hAnsi="STIX Two Math" w:cs="STIX Two Math"/>
                  </w:rPr>
                  <m:t>,</m:t>
                </m:r>
                <m:r>
                  <w:rPr>
                    <w:rFonts w:ascii="Cambria Math" w:hAnsi="Cambria Math" w:cs="STIX Two Math"/>
                  </w:rPr>
                  <m:t>x_t</m:t>
                </m:r>
                <m:r>
                  <w:rPr>
                    <w:rFonts w:ascii="STIX Two Math" w:hAnsi="STIX Two Math" w:cs="STIX Two Math"/>
                  </w:rPr>
                  <m:t>\right]+</m:t>
                </m:r>
                <m:r>
                  <w:rPr>
                    <w:rFonts w:ascii="Cambria Math" w:hAnsi="STIX Two Math" w:cs="STIX Two Math"/>
                  </w:rPr>
                  <m:t>b</m:t>
                </m:r>
                <m:r>
                  <w:rPr>
                    <w:rFonts w:ascii="STIX Two Math" w:hAnsi="STIX Two Math" w:cs="STIX Two Math"/>
                  </w:rPr>
                  <m:t>_</m:t>
                </m:r>
                <m:r>
                  <w:rPr>
                    <w:rFonts w:ascii="Cambria Math" w:hAnsi="STIX Two Math" w:cs="STIX Two Math"/>
                  </w:rPr>
                  <m:t>i</m:t>
                </m:r>
                <m:r>
                  <w:rPr>
                    <w:rFonts w:ascii="STIX Two Math" w:hAnsi="STIX Two Math" w:cs="STIX Two Math"/>
                  </w:rPr>
                  <m:t>\right)</m:t>
                </m:r>
              </m:oMath>
            </m:oMathPara>
          </w:p>
        </w:tc>
        <w:tc>
          <w:tcPr>
            <w:tcW w:w="1410" w:type="dxa"/>
            <w:vAlign w:val="center"/>
          </w:tcPr>
          <w:p w14:paraId="7F0B9DF1" w14:textId="75DAE44D" w:rsidR="00BC7860" w:rsidRPr="00746628" w:rsidRDefault="00BC7860" w:rsidP="00AB0279">
            <w:pPr>
              <w:spacing w:line="360" w:lineRule="auto"/>
              <w:ind w:right="240" w:firstLineChars="0" w:firstLine="0"/>
              <w:jc w:val="right"/>
            </w:pPr>
            <w:r w:rsidRPr="00746628">
              <w:rPr>
                <w:rFonts w:hint="eastAsia"/>
              </w:rPr>
              <w:t>（</w:t>
            </w:r>
            <w:r w:rsidR="001847F0" w:rsidRPr="00746628">
              <w:t>4-8</w:t>
            </w:r>
            <w:r w:rsidRPr="00746628">
              <w:rPr>
                <w:rFonts w:hint="eastAsia"/>
              </w:rPr>
              <w:t>）</w:t>
            </w:r>
          </w:p>
        </w:tc>
      </w:tr>
    </w:tbl>
    <w:bookmarkEnd w:id="187"/>
    <w:p w14:paraId="08E99232" w14:textId="77777777" w:rsidR="003A276E" w:rsidRPr="00746628" w:rsidRDefault="003A276E" w:rsidP="00D7261D">
      <w:pPr>
        <w:ind w:firstLine="480"/>
      </w:pPr>
      <w:r w:rsidRPr="00746628">
        <w:t>（</w:t>
      </w:r>
      <w:r w:rsidRPr="00746628">
        <w:t>2</w:t>
      </w:r>
      <w:r w:rsidRPr="00746628">
        <w:t>）</w:t>
      </w:r>
      <w:r w:rsidRPr="00746628">
        <w:t>LSTM</w:t>
      </w:r>
      <w:r w:rsidRPr="00746628">
        <w:t>层：</w:t>
      </w:r>
      <w:r w:rsidRPr="00746628">
        <w:t>LSTM</w:t>
      </w:r>
      <w:r w:rsidRPr="00746628">
        <w:t>层通过处理输入序列并输出隐藏状态。可以设置一个或多个</w:t>
      </w:r>
      <w:r w:rsidRPr="00746628">
        <w:t>LSTM</w:t>
      </w:r>
      <w:r w:rsidRPr="00746628">
        <w:t>层，并调整其单元数、激活函数等超参数。</w:t>
      </w:r>
    </w:p>
    <w:p w14:paraId="039A393F" w14:textId="77777777" w:rsidR="003A276E" w:rsidRPr="00746628" w:rsidRDefault="003A276E" w:rsidP="00D7261D">
      <w:pPr>
        <w:ind w:firstLine="480"/>
      </w:pPr>
      <w:r w:rsidRPr="00746628">
        <w:t>（</w:t>
      </w:r>
      <w:r w:rsidRPr="00746628">
        <w:t>3</w:t>
      </w:r>
      <w:r w:rsidRPr="00746628">
        <w:t>）</w:t>
      </w:r>
      <w:r w:rsidRPr="00746628">
        <w:t>Dropout</w:t>
      </w:r>
      <w:r w:rsidRPr="00746628">
        <w:t>层：为了防止过拟合，在</w:t>
      </w:r>
      <w:r w:rsidRPr="00746628">
        <w:t>LSTM</w:t>
      </w:r>
      <w:r w:rsidRPr="00746628">
        <w:t>层后可以加入</w:t>
      </w:r>
      <w:r w:rsidRPr="00746628">
        <w:t>Dropout</w:t>
      </w:r>
      <w:r w:rsidRPr="00746628">
        <w:t>层，帮助模型进行正则化。</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57EC0BF8" w14:textId="77777777" w:rsidTr="00BC7860">
        <w:trPr>
          <w:trHeight w:val="105"/>
        </w:trPr>
        <w:tc>
          <w:tcPr>
            <w:tcW w:w="1413" w:type="dxa"/>
            <w:vAlign w:val="center"/>
          </w:tcPr>
          <w:p w14:paraId="7C60425F" w14:textId="77777777" w:rsidR="00BC7860" w:rsidRPr="00746628" w:rsidRDefault="00BC7860" w:rsidP="00BC7860">
            <w:pPr>
              <w:spacing w:line="240" w:lineRule="auto"/>
              <w:ind w:firstLineChars="0" w:firstLine="0"/>
              <w:jc w:val="center"/>
            </w:pPr>
          </w:p>
        </w:tc>
        <w:tc>
          <w:tcPr>
            <w:tcW w:w="6237" w:type="dxa"/>
            <w:vAlign w:val="center"/>
          </w:tcPr>
          <w:p w14:paraId="13DF367E" w14:textId="5F7A2F08" w:rsidR="00BC7860" w:rsidRPr="00746628" w:rsidRDefault="0078516C" w:rsidP="00BC7860">
            <w:pPr>
              <w:spacing w:line="240" w:lineRule="auto"/>
              <w:ind w:firstLineChars="0" w:firstLine="0"/>
              <w:jc w:val="center"/>
              <w:rPr>
                <w:rFonts w:cs="STIX Two Math"/>
              </w:rPr>
            </w:pPr>
            <m:oMathPara>
              <m:oMath>
                <m:r>
                  <w:rPr>
                    <w:rFonts w:ascii="Cambria Math" w:hAnsi="Cambria Math" w:cs="STIX Two Math"/>
                  </w:rPr>
                  <m:t>f_t</m:t>
                </m:r>
                <m:r>
                  <w:rPr>
                    <w:rFonts w:ascii="STIX Two Math" w:hAnsi="STIX Two Math" w:cs="STIX Two Math"/>
                  </w:rPr>
                  <m:t>=</m:t>
                </m:r>
                <m:r>
                  <w:rPr>
                    <w:rFonts w:ascii="Cambria Math" w:hAnsi="Cambria Math" w:cs="Times New Roman"/>
                  </w:rPr>
                  <m:t>\sigma</m:t>
                </m:r>
                <m:r>
                  <m:rPr>
                    <m:sty m:val="p"/>
                  </m:rPr>
                  <w:rPr>
                    <w:rFonts w:ascii="STIX Two Math" w:hAnsi="STIX Two Math" w:cs="STIX Two Math"/>
                  </w:rPr>
                  <m:t>\left(</m:t>
                </m:r>
                <m:r>
                  <w:rPr>
                    <w:rFonts w:ascii="Cambria Math" w:hAnsi="Cambria Math" w:cs="STIX Two Math"/>
                  </w:rPr>
                  <m:t>W_f</m:t>
                </m:r>
                <m:r>
                  <m:rPr>
                    <m:sty m:val="p"/>
                  </m:rPr>
                  <w:rPr>
                    <w:rFonts w:ascii="Cambria Math" w:hAnsi="Cambria Math" w:cs="Cambria Math"/>
                  </w:rPr>
                  <m:t>\ast</m:t>
                </m:r>
                <m:r>
                  <m:rPr>
                    <m:sty m:val="p"/>
                  </m:rPr>
                  <w:rPr>
                    <w:rFonts w:ascii="STIX Two Math" w:hAnsi="STIX Two Math" w:cs="STIX Two Math"/>
                  </w:rPr>
                  <m:t>\left[</m:t>
                </m:r>
                <m:r>
                  <w:rPr>
                    <w:rFonts w:ascii="Cambria Math" w:hAnsi="Cambria Math" w:cs="STIX Two Math"/>
                  </w:rPr>
                  <m:t>h_{t-1},x_t</m:t>
                </m:r>
                <m:r>
                  <w:rPr>
                    <w:rFonts w:ascii="STIX Two Math" w:hAnsi="STIX Two Math" w:cs="STIX Two Math"/>
                  </w:rPr>
                  <m:t>\right]+</m:t>
                </m:r>
                <m:r>
                  <w:rPr>
                    <w:rFonts w:ascii="Cambria Math" w:hAnsi="STIX Two Math" w:cs="STIX Two Math"/>
                  </w:rPr>
                  <m:t>b</m:t>
                </m:r>
                <m:r>
                  <w:rPr>
                    <w:rFonts w:ascii="STIX Two Math" w:hAnsi="STIX Two Math" w:cs="STIX Two Math"/>
                  </w:rPr>
                  <m:t>_</m:t>
                </m:r>
                <m:r>
                  <w:rPr>
                    <w:rFonts w:ascii="Cambria Math" w:hAnsi="STIX Two Math" w:cs="STIX Two Math"/>
                  </w:rPr>
                  <m:t>f</m:t>
                </m:r>
                <m:r>
                  <w:rPr>
                    <w:rFonts w:ascii="STIX Two Math" w:hAnsi="STIX Two Math" w:cs="STIX Two Math"/>
                  </w:rPr>
                  <m:t>\right)</m:t>
                </m:r>
              </m:oMath>
            </m:oMathPara>
          </w:p>
        </w:tc>
        <w:tc>
          <w:tcPr>
            <w:tcW w:w="1410" w:type="dxa"/>
            <w:vAlign w:val="center"/>
          </w:tcPr>
          <w:p w14:paraId="753A4814" w14:textId="2B898C01" w:rsidR="00BC7860" w:rsidRPr="00746628" w:rsidRDefault="00BC7860" w:rsidP="00BC7860">
            <w:pPr>
              <w:spacing w:line="240" w:lineRule="auto"/>
              <w:ind w:right="240" w:firstLineChars="0" w:firstLine="0"/>
              <w:jc w:val="right"/>
            </w:pPr>
            <w:r w:rsidRPr="00746628">
              <w:rPr>
                <w:rFonts w:hint="eastAsia"/>
              </w:rPr>
              <w:t>（</w:t>
            </w:r>
            <w:r w:rsidR="001847F0" w:rsidRPr="00746628">
              <w:t>4-9</w:t>
            </w:r>
            <w:r w:rsidRPr="00746628">
              <w:rPr>
                <w:rFonts w:hint="eastAsia"/>
              </w:rPr>
              <w:t>）</w:t>
            </w:r>
          </w:p>
        </w:tc>
      </w:tr>
    </w:tbl>
    <w:p w14:paraId="72843823" w14:textId="77777777" w:rsidR="003A276E" w:rsidRPr="00746628" w:rsidRDefault="003A276E" w:rsidP="00D7261D">
      <w:pPr>
        <w:ind w:firstLine="480"/>
      </w:pPr>
      <w:r w:rsidRPr="00746628">
        <w:t>（</w:t>
      </w:r>
      <w:r w:rsidRPr="00746628">
        <w:t>4</w:t>
      </w:r>
      <w:r w:rsidRPr="00746628">
        <w:t>）输出层：通常是一个全连接层（</w:t>
      </w:r>
      <w:r w:rsidRPr="00746628">
        <w:t>Dense Layer</w:t>
      </w:r>
      <w:r w:rsidRPr="00746628">
        <w:t>），输出预测值，如未来的销量或库存量。</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2292B4D2" w14:textId="77777777" w:rsidTr="00BC7860">
        <w:tc>
          <w:tcPr>
            <w:tcW w:w="1413" w:type="dxa"/>
            <w:vAlign w:val="center"/>
          </w:tcPr>
          <w:p w14:paraId="06DCC336" w14:textId="77777777" w:rsidR="00BC7860" w:rsidRPr="00746628" w:rsidRDefault="00BC7860" w:rsidP="00AB0279">
            <w:pPr>
              <w:spacing w:line="360" w:lineRule="auto"/>
              <w:ind w:firstLineChars="0" w:firstLine="0"/>
              <w:jc w:val="center"/>
            </w:pPr>
          </w:p>
        </w:tc>
        <w:tc>
          <w:tcPr>
            <w:tcW w:w="6237" w:type="dxa"/>
            <w:vAlign w:val="center"/>
          </w:tcPr>
          <w:p w14:paraId="5E3993A1" w14:textId="5F1D7DAA" w:rsidR="00BC7860" w:rsidRPr="00746628" w:rsidRDefault="0078516C" w:rsidP="00AB0279">
            <w:pPr>
              <w:spacing w:line="360" w:lineRule="auto"/>
              <w:ind w:firstLineChars="0" w:firstLine="0"/>
              <w:jc w:val="center"/>
              <w:rPr>
                <w:rFonts w:cs="STIX Two Math"/>
              </w:rPr>
            </w:pPr>
            <m:oMathPara>
              <m:oMath>
                <m:r>
                  <m:rPr>
                    <m:sty m:val="p"/>
                  </m:rPr>
                  <w:rPr>
                    <w:rFonts w:ascii="Cambria Math" w:hAnsi="Cambria Math" w:cs="STIX Two Math"/>
                  </w:rPr>
                  <m:t>o</m:t>
                </m:r>
                <m:r>
                  <m:rPr>
                    <m:sty m:val="p"/>
                  </m:rPr>
                  <w:rPr>
                    <w:rFonts w:ascii="Cambria Math" w:hAnsi="Cambria Math" w:cs="STIX Two Math"/>
                  </w:rPr>
                  <m:t>_</m:t>
                </m:r>
                <m:r>
                  <m:rPr>
                    <m:sty m:val="p"/>
                  </m:rPr>
                  <w:rPr>
                    <w:rFonts w:ascii="Cambria Math" w:hAnsi="Cambria Math" w:cs="STIX Two Math"/>
                  </w:rPr>
                  <m:t>t</m:t>
                </m:r>
                <m:r>
                  <w:rPr>
                    <w:rFonts w:ascii="STIX Two Math" w:hAnsi="STIX Two Math" w:cs="STIX Two Math"/>
                  </w:rPr>
                  <m:t>=</m:t>
                </m:r>
                <m:r>
                  <w:rPr>
                    <w:rFonts w:ascii="Cambria Math" w:hAnsi="Cambria Math" w:cs="Times New Roman"/>
                  </w:rPr>
                  <m:t>\sigma</m:t>
                </m:r>
                <m:r>
                  <m:rPr>
                    <m:sty m:val="p"/>
                  </m:rPr>
                  <w:rPr>
                    <w:rFonts w:ascii="STIX Two Math" w:hAnsi="STIX Two Math" w:cs="STIX Two Math"/>
                  </w:rPr>
                  <m:t>\left(</m:t>
                </m:r>
                <m:r>
                  <m:rPr>
                    <m:sty m:val="p"/>
                  </m:rPr>
                  <w:rPr>
                    <w:rFonts w:ascii="Cambria Math" w:hAnsi="Cambria Math" w:cs="STIX Two Math"/>
                  </w:rPr>
                  <m:t>W</m:t>
                </m:r>
                <m:r>
                  <m:rPr>
                    <m:sty m:val="p"/>
                  </m:rPr>
                  <w:rPr>
                    <w:rFonts w:ascii="Cambria Math" w:hAnsi="Cambria Math" w:cs="STIX Two Math"/>
                  </w:rPr>
                  <m:t>_</m:t>
                </m:r>
                <m:r>
                  <m:rPr>
                    <m:sty m:val="p"/>
                  </m:rPr>
                  <w:rPr>
                    <w:rFonts w:ascii="Cambria Math" w:hAnsi="Cambria Math" w:cs="STIX Two Math"/>
                  </w:rPr>
                  <m:t>o</m:t>
                </m:r>
                <m:r>
                  <m:rPr>
                    <m:sty m:val="p"/>
                  </m:rPr>
                  <w:rPr>
                    <w:rFonts w:ascii="Cambria Math" w:hAnsi="Cambria Math" w:cs="Cambria Math"/>
                  </w:rPr>
                  <m:t>\ast</m:t>
                </m:r>
                <m:r>
                  <m:rPr>
                    <m:sty m:val="p"/>
                  </m:rPr>
                  <w:rPr>
                    <w:rFonts w:ascii="STIX Two Math" w:hAnsi="STIX Two Math" w:cs="STIX Two Math"/>
                  </w:rPr>
                  <m:t>\left[</m:t>
                </m:r>
                <m:r>
                  <w:rPr>
                    <w:rFonts w:ascii="Cambria Math" w:hAnsi="Cambria Math" w:cs="STIX Two Math"/>
                  </w:rPr>
                  <m:t>h_{t-1},x_t</m:t>
                </m:r>
                <m:r>
                  <w:rPr>
                    <w:rFonts w:ascii="STIX Two Math" w:hAnsi="STIX Two Math" w:cs="STIX Two Math"/>
                  </w:rPr>
                  <m:t>\right]+</m:t>
                </m:r>
                <m:r>
                  <w:rPr>
                    <w:rFonts w:ascii="Cambria Math" w:hAnsi="STIX Two Math" w:cs="STIX Two Math"/>
                  </w:rPr>
                  <m:t>b</m:t>
                </m:r>
                <m:r>
                  <w:rPr>
                    <w:rFonts w:ascii="STIX Two Math" w:hAnsi="STIX Two Math" w:cs="STIX Two Math"/>
                  </w:rPr>
                  <m:t>_</m:t>
                </m:r>
                <m:r>
                  <w:rPr>
                    <w:rFonts w:ascii="Cambria Math" w:hAnsi="STIX Two Math" w:cs="STIX Two Math"/>
                  </w:rPr>
                  <m:t>o</m:t>
                </m:r>
                <m:r>
                  <w:rPr>
                    <w:rFonts w:ascii="STIX Two Math" w:hAnsi="STIX Two Math" w:cs="STIX Two Math"/>
                  </w:rPr>
                  <m:t>\right)</m:t>
                </m:r>
              </m:oMath>
            </m:oMathPara>
          </w:p>
        </w:tc>
        <w:tc>
          <w:tcPr>
            <w:tcW w:w="1410" w:type="dxa"/>
            <w:vAlign w:val="center"/>
          </w:tcPr>
          <w:p w14:paraId="61E17D59" w14:textId="4F2417DA" w:rsidR="00BC7860" w:rsidRPr="00746628" w:rsidRDefault="00BC7860" w:rsidP="00AB0279">
            <w:pPr>
              <w:spacing w:line="360" w:lineRule="auto"/>
              <w:ind w:right="240" w:firstLineChars="0" w:firstLine="0"/>
              <w:jc w:val="right"/>
            </w:pPr>
            <w:r w:rsidRPr="00746628">
              <w:rPr>
                <w:rFonts w:hint="eastAsia"/>
              </w:rPr>
              <w:t>（</w:t>
            </w:r>
            <w:r w:rsidR="001847F0" w:rsidRPr="00746628">
              <w:t>4-10</w:t>
            </w:r>
            <w:r w:rsidRPr="00746628">
              <w:rPr>
                <w:rFonts w:hint="eastAsia"/>
              </w:rPr>
              <w:t>）</w:t>
            </w:r>
          </w:p>
        </w:tc>
      </w:tr>
    </w:tbl>
    <w:p w14:paraId="17A13ED4" w14:textId="0B4F993F" w:rsidR="003A276E" w:rsidRPr="00746628" w:rsidRDefault="006E4961" w:rsidP="00D7261D">
      <w:pPr>
        <w:ind w:firstLine="480"/>
      </w:pPr>
      <w:r w:rsidRPr="00746628">
        <w:t>（</w:t>
      </w:r>
      <w:r w:rsidRPr="00746628">
        <w:rPr>
          <w:rFonts w:hint="eastAsia"/>
        </w:rPr>
        <w:t>5</w:t>
      </w:r>
      <w:r w:rsidRPr="00746628">
        <w:t>）</w:t>
      </w:r>
      <w:r w:rsidR="003A276E" w:rsidRPr="00746628">
        <w:t>注意力层：在预测某个时刻的库存量时，我们引入一个可学习的注意力机制计算每个时间步的注意力权重，帮助模型更好地捕捉关键时间点的依赖关系。模型通过注意力机制可以动态地</w:t>
      </w:r>
      <w:r w:rsidR="003A276E" w:rsidRPr="00746628">
        <w:t>“</w:t>
      </w:r>
      <w:r w:rsidR="003A276E" w:rsidRPr="00746628">
        <w:t>关注</w:t>
      </w:r>
      <w:r w:rsidR="003A276E" w:rsidRPr="00746628">
        <w:t>”</w:t>
      </w:r>
      <w:r w:rsidR="003A276E" w:rsidRPr="00746628">
        <w:t>某些历史时间点（如大促期间）的数据，而不是平等地使用所有历史数据。注意力机制原理如图</w:t>
      </w:r>
      <w:r w:rsidR="008C0DCF" w:rsidRPr="00746628">
        <w:rPr>
          <w:rFonts w:hint="eastAsia"/>
        </w:rPr>
        <w:t>4.5</w:t>
      </w:r>
      <w:r w:rsidR="003A276E" w:rsidRPr="00746628">
        <w:t>所示。</w:t>
      </w:r>
    </w:p>
    <w:p w14:paraId="1FF41678" w14:textId="36E6B343" w:rsidR="003A276E" w:rsidRPr="00746628" w:rsidRDefault="000E5EEF" w:rsidP="00621449">
      <w:pPr>
        <w:spacing w:line="360" w:lineRule="auto"/>
        <w:ind w:firstLineChars="0" w:firstLine="0"/>
        <w:jc w:val="center"/>
      </w:pPr>
      <w:r w:rsidRPr="00746628">
        <w:rPr>
          <w:noProof/>
        </w:rPr>
        <w:drawing>
          <wp:inline distT="0" distB="0" distL="0" distR="0" wp14:anchorId="12A74874" wp14:editId="1BA7C572">
            <wp:extent cx="3048000" cy="2603862"/>
            <wp:effectExtent l="0" t="0" r="0" b="0"/>
            <wp:docPr id="11166296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29693" name=""/>
                    <pic:cNvPicPr/>
                  </pic:nvPicPr>
                  <pic:blipFill>
                    <a:blip r:embed="rId33"/>
                    <a:stretch>
                      <a:fillRect/>
                    </a:stretch>
                  </pic:blipFill>
                  <pic:spPr>
                    <a:xfrm>
                      <a:off x="0" y="0"/>
                      <a:ext cx="3048000" cy="2603862"/>
                    </a:xfrm>
                    <a:prstGeom prst="rect">
                      <a:avLst/>
                    </a:prstGeom>
                  </pic:spPr>
                </pic:pic>
              </a:graphicData>
            </a:graphic>
          </wp:inline>
        </w:drawing>
      </w:r>
    </w:p>
    <w:p w14:paraId="720ED00F" w14:textId="10E8C391" w:rsidR="003A276E" w:rsidRPr="00746628" w:rsidRDefault="003A276E" w:rsidP="000E5EEF">
      <w:pPr>
        <w:ind w:firstLineChars="0" w:firstLine="0"/>
        <w:jc w:val="center"/>
      </w:pPr>
      <w:r w:rsidRPr="00746628">
        <w:t>图</w:t>
      </w:r>
      <w:r w:rsidR="008C0DCF" w:rsidRPr="00746628">
        <w:rPr>
          <w:rFonts w:hint="eastAsia"/>
        </w:rPr>
        <w:t xml:space="preserve">4.5 </w:t>
      </w:r>
      <w:r w:rsidRPr="00746628">
        <w:t>注意力机制原理</w:t>
      </w:r>
    </w:p>
    <w:p w14:paraId="3D50C0D1" w14:textId="77777777" w:rsidR="003A276E" w:rsidRPr="00746628" w:rsidRDefault="003A276E" w:rsidP="00D7261D">
      <w:pPr>
        <w:ind w:firstLine="480"/>
      </w:pPr>
      <w:r w:rsidRPr="00746628">
        <w:t>点积注意力通过计算查询（</w:t>
      </w:r>
      <w:r w:rsidRPr="00746628">
        <w:t>Query</w:t>
      </w:r>
      <w:r w:rsidRPr="00746628">
        <w:t>）和键（</w:t>
      </w:r>
      <w:r w:rsidRPr="00746628">
        <w:t>Key</w:t>
      </w:r>
      <w:r w:rsidRPr="00746628">
        <w:t>）之间的点积来获得注意力权重：</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01E535FB" w14:textId="77777777" w:rsidTr="00BC7860">
        <w:tc>
          <w:tcPr>
            <w:tcW w:w="1413" w:type="dxa"/>
            <w:vAlign w:val="center"/>
          </w:tcPr>
          <w:p w14:paraId="347860A0" w14:textId="77777777" w:rsidR="00453E69" w:rsidRPr="00746628" w:rsidRDefault="00453E69" w:rsidP="00453E69">
            <w:pPr>
              <w:spacing w:line="360" w:lineRule="auto"/>
              <w:ind w:firstLineChars="0" w:firstLine="0"/>
              <w:jc w:val="center"/>
            </w:pPr>
            <w:bookmarkStart w:id="188" w:name="_Hlk196179075"/>
          </w:p>
        </w:tc>
        <w:tc>
          <w:tcPr>
            <w:tcW w:w="6237" w:type="dxa"/>
            <w:vAlign w:val="center"/>
          </w:tcPr>
          <w:p w14:paraId="091FB1CB" w14:textId="1FE28E28" w:rsidR="00453E69" w:rsidRPr="00746628" w:rsidRDefault="0078516C" w:rsidP="00453E69">
            <w:pPr>
              <w:spacing w:line="360" w:lineRule="auto"/>
              <w:ind w:firstLineChars="0" w:firstLine="0"/>
              <w:jc w:val="center"/>
              <w:rPr>
                <w:rFonts w:cs="STIX Two Math"/>
              </w:rPr>
            </w:pPr>
            <m:oMathPara>
              <m:oMath>
                <m:r>
                  <m:rPr>
                    <m:sty m:val="p"/>
                  </m:rPr>
                  <w:rPr>
                    <w:rFonts w:ascii="Cambria Math"/>
                  </w:rPr>
                  <m:t>\mathrm{Attention}</m:t>
                </m:r>
                <m:r>
                  <m:rPr>
                    <m:sty m:val="p"/>
                  </m:rPr>
                  <w:rPr>
                    <w:rFonts w:ascii="STIX Two Math" w:hAnsi="STIX Two Math" w:cs="STIX Two Math"/>
                  </w:rPr>
                  <m:t>\left(Q,K,V\right)</m:t>
                </m:r>
                <m:r>
                  <m:rPr>
                    <m:sty m:val="p"/>
                  </m:rPr>
                  <w:rPr>
                    <w:rFonts w:ascii="STIX Two Math" w:hAnsi="STIX Two Math" w:cs="STIX Two Math"/>
                  </w:rPr>
                  <m:t>=</m:t>
                </m:r>
                <m:r>
                  <m:rPr>
                    <m:sty m:val="p"/>
                  </m:rPr>
                  <w:rPr>
                    <w:rFonts w:ascii="Cambria Math" w:hAnsi="STIX Two Math" w:cs="STIX Two Math"/>
                  </w:rPr>
                  <m:t>softmax</m:t>
                </m:r>
                <m:r>
                  <m:rPr>
                    <m:sty m:val="p"/>
                  </m:rPr>
                  <w:rPr>
                    <w:rFonts w:ascii="STIX Two Math" w:hAnsi="STIX Two Math" w:cs="STIX Two Math"/>
                  </w:rPr>
                  <m:t>\left(\frac{QK^T}{</m:t>
                </m:r>
                <m:r>
                  <w:rPr>
                    <w:rFonts w:ascii="STIX Two Math" w:hAnsi="STIX Two Math" w:cs="STIX Two Math"/>
                  </w:rPr>
                  <m:t>\sqrt</m:t>
                </m:r>
                <m:r>
                  <m:rPr>
                    <m:sty m:val="p"/>
                  </m:rPr>
                  <w:rPr>
                    <w:rFonts w:ascii="STIX Two Math" w:hAnsi="STIX Two Math" w:cs="STIX Two Math"/>
                  </w:rPr>
                  <m:t>{</m:t>
                </m:r>
                <m:r>
                  <m:rPr>
                    <m:sty m:val="p"/>
                  </m:rPr>
                  <w:rPr>
                    <w:rFonts w:ascii="STIX Two Math" w:hAnsi="STIX Two Math" w:cs="STIX Two Math"/>
                  </w:rPr>
                  <m:t>d_k</m:t>
                </m:r>
                <m:r>
                  <m:rPr>
                    <m:sty m:val="p"/>
                  </m:rPr>
                  <w:rPr>
                    <w:rFonts w:ascii="STIX Two Math" w:hAnsi="STIX Two Math" w:cs="STIX Two Math"/>
                  </w:rPr>
                  <m:t>}</m:t>
                </m:r>
                <m:r>
                  <m:rPr>
                    <m:sty m:val="p"/>
                  </m:rPr>
                  <w:rPr>
                    <w:rFonts w:ascii="STIX Two Math" w:hAnsi="STIX Two Math" w:cs="STIX Two Math"/>
                  </w:rPr>
                  <m:t>}\right)</m:t>
                </m:r>
                <m:r>
                  <m:rPr>
                    <m:sty m:val="p"/>
                  </m:rPr>
                  <w:rPr>
                    <w:rFonts w:ascii="Cambria Math" w:hAnsi="STIX Two Math" w:cs="STIX Two Math"/>
                  </w:rPr>
                  <m:t>V</m:t>
                </m:r>
              </m:oMath>
            </m:oMathPara>
          </w:p>
        </w:tc>
        <w:tc>
          <w:tcPr>
            <w:tcW w:w="1410" w:type="dxa"/>
            <w:vAlign w:val="center"/>
          </w:tcPr>
          <w:p w14:paraId="1FF48028" w14:textId="4CCB121D" w:rsidR="00453E69" w:rsidRPr="00746628" w:rsidRDefault="00BC7860" w:rsidP="00BC7860">
            <w:pPr>
              <w:spacing w:line="360" w:lineRule="auto"/>
              <w:ind w:right="240" w:firstLineChars="0" w:firstLine="0"/>
              <w:jc w:val="right"/>
            </w:pPr>
            <w:r w:rsidRPr="00746628">
              <w:rPr>
                <w:rFonts w:hint="eastAsia"/>
              </w:rPr>
              <w:t>（</w:t>
            </w:r>
            <w:r w:rsidR="001847F0" w:rsidRPr="00746628">
              <w:t>4-11</w:t>
            </w:r>
            <w:r w:rsidRPr="00746628">
              <w:rPr>
                <w:rFonts w:hint="eastAsia"/>
              </w:rPr>
              <w:t>）</w:t>
            </w:r>
          </w:p>
        </w:tc>
      </w:tr>
    </w:tbl>
    <w:bookmarkEnd w:id="188"/>
    <w:p w14:paraId="06E1239C" w14:textId="1C535023" w:rsidR="003A276E" w:rsidRPr="00746628" w:rsidRDefault="003A276E" w:rsidP="00D7261D">
      <w:pPr>
        <w:ind w:firstLine="480"/>
      </w:pPr>
      <w:r w:rsidRPr="00746628">
        <w:t>其中：</w:t>
      </w:r>
      <m:oMath>
        <m:r>
          <m:rPr>
            <m:sty m:val="p"/>
          </m:rPr>
          <w:rPr>
            <w:rFonts w:ascii="Cambria Math" w:hAnsi="Cambria Math"/>
          </w:rPr>
          <m:t>Q\in</m:t>
        </m:r>
        <m:r>
          <m:rPr>
            <m:sty m:val="p"/>
          </m:rPr>
          <w:rPr>
            <w:rFonts w:ascii="Cambria Math" w:hAnsi="Cambria Math"/>
          </w:rPr>
          <m:t>R^{</m:t>
        </m:r>
        <m:r>
          <w:rPr>
            <w:rFonts w:ascii="Cambria Math" w:hAnsi="Cambria Math"/>
          </w:rPr>
          <m:t>n</m:t>
        </m:r>
        <m:r>
          <m:rPr>
            <m:sty m:val="p"/>
          </m:rPr>
          <w:rPr>
            <w:rFonts w:ascii="Cambria Math" w:hAnsi="Cambria Math"/>
          </w:rPr>
          <m:t>\times</m:t>
        </m:r>
        <m:r>
          <w:rPr>
            <w:rFonts w:ascii="Cambria Math" w:hAnsi="Cambria Math"/>
          </w:rPr>
          <m:t xml:space="preserve"> d</m:t>
        </m:r>
        <m:r>
          <m:rPr>
            <m:sty m:val="p"/>
          </m:rPr>
          <w:rPr>
            <w:rFonts w:ascii="Cambria Math" w:hAnsi="Cambria Math"/>
          </w:rPr>
          <m:t>_</m:t>
        </m:r>
        <m:r>
          <w:rPr>
            <w:rFonts w:ascii="Cambria Math" w:hAnsi="Cambria Math"/>
          </w:rPr>
          <m:t>k</m:t>
        </m:r>
        <m:r>
          <m:rPr>
            <m:sty m:val="p"/>
          </m:rPr>
          <w:rPr>
            <w:rFonts w:ascii="Cambria Math" w:hAnsi="Cambria Math"/>
          </w:rPr>
          <m:t>\mathrm{</m:t>
        </m:r>
        <m:r>
          <w:rPr>
            <w:rFonts w:ascii="Cambria Math" w:hAnsi="Cambria Math"/>
          </w:rPr>
          <m:t>\ }</m:t>
        </m:r>
        <m:r>
          <m:rPr>
            <m:sty m:val="p"/>
          </m:rPr>
          <w:rPr>
            <w:rFonts w:ascii="Cambria Math" w:hAnsi="Cambria Math"/>
          </w:rPr>
          <m:t xml:space="preserve"> }</m:t>
        </m:r>
      </m:oMath>
      <w:r w:rsidR="00FD488B" w:rsidRPr="00746628">
        <w:t>是</w:t>
      </w:r>
      <w:r w:rsidRPr="00746628">
        <w:t>查询矩阵</w:t>
      </w:r>
      <w:r w:rsidR="00FD488B" w:rsidRPr="00746628">
        <w:rPr>
          <w:rFonts w:hint="eastAsia"/>
        </w:rPr>
        <w:t>，</w:t>
      </w:r>
      <m:oMath>
        <m:r>
          <m:rPr>
            <m:sty m:val="p"/>
          </m:rPr>
          <w:rPr>
            <w:rFonts w:ascii="Cambria Math" w:hAnsi="Cambria Math"/>
          </w:rPr>
          <m:t>K\in</m:t>
        </m:r>
        <m:r>
          <m:rPr>
            <m:sty m:val="p"/>
          </m:rPr>
          <w:rPr>
            <w:rFonts w:ascii="Cambria Math" w:hAnsi="Cambria Math"/>
          </w:rPr>
          <m:t>R^{</m:t>
        </m:r>
        <m:r>
          <w:rPr>
            <w:rFonts w:ascii="Cambria Math" w:hAnsi="Cambria Math"/>
          </w:rPr>
          <m:t>m</m:t>
        </m:r>
        <m:r>
          <m:rPr>
            <m:sty m:val="p"/>
          </m:rPr>
          <w:rPr>
            <w:rFonts w:ascii="Cambria Math" w:hAnsi="Cambria Math"/>
          </w:rPr>
          <m:t>\times</m:t>
        </m:r>
        <m:r>
          <w:rPr>
            <w:rFonts w:ascii="Cambria Math" w:hAnsi="Cambria Math"/>
          </w:rPr>
          <m:t xml:space="preserve"> d</m:t>
        </m:r>
        <m:r>
          <m:rPr>
            <m:sty m:val="p"/>
          </m:rPr>
          <w:rPr>
            <w:rFonts w:ascii="Cambria Math" w:hAnsi="Cambria Math"/>
          </w:rPr>
          <m:t>_</m:t>
        </m:r>
        <m:r>
          <w:rPr>
            <w:rFonts w:ascii="Cambria Math" w:hAnsi="Cambria Math"/>
          </w:rPr>
          <m:t>k</m:t>
        </m:r>
        <m:r>
          <m:rPr>
            <m:sty m:val="p"/>
          </m:rPr>
          <w:rPr>
            <w:rFonts w:ascii="Cambria Math" w:hAnsi="Cambria Math"/>
          </w:rPr>
          <m:t>}</m:t>
        </m:r>
      </m:oMath>
      <w:r w:rsidR="00FD488B" w:rsidRPr="00746628">
        <w:rPr>
          <w:rFonts w:hint="eastAsia"/>
        </w:rPr>
        <w:t>是</w:t>
      </w:r>
      <w:r w:rsidRPr="00746628">
        <w:t>键矩阵，</w:t>
      </w:r>
      <w:r w:rsidR="0078516C" w:rsidRPr="0078516C">
        <w:t>\mathrm{</w:t>
      </w:r>
      <m:oMath>
        <m:r>
          <m:rPr>
            <m:sty m:val="p"/>
          </m:rPr>
          <w:rPr>
            <w:rFonts w:ascii="Cambria Math"/>
          </w:rPr>
          <m:t>V\in}</m:t>
        </m:r>
        <m:r>
          <m:rPr>
            <m:sty m:val="p"/>
          </m:rPr>
          <w:rPr>
            <w:rFonts w:ascii="Cambria Math" w:hAnsi="Cambria Math"/>
          </w:rPr>
          <m:t>R^{</m:t>
        </m:r>
        <m:r>
          <w:rPr>
            <w:rFonts w:ascii="Cambria Math" w:hAnsi="Cambria Math"/>
          </w:rPr>
          <m:t>m</m:t>
        </m:r>
        <m:r>
          <m:rPr>
            <m:sty m:val="p"/>
          </m:rPr>
          <w:rPr>
            <w:rFonts w:ascii="Cambria Math" w:hAnsi="Cambria Math"/>
          </w:rPr>
          <m:t>\times</m:t>
        </m:r>
        <m:r>
          <w:rPr>
            <w:rFonts w:ascii="Cambria Math" w:hAnsi="Cambria Math"/>
          </w:rPr>
          <m:t xml:space="preserve"> d</m:t>
        </m:r>
        <m:r>
          <m:rPr>
            <m:sty m:val="p"/>
          </m:rPr>
          <w:rPr>
            <w:rFonts w:ascii="Cambria Math" w:hAnsi="Cambria Math"/>
          </w:rPr>
          <m:t>_</m:t>
        </m:r>
        <m:r>
          <w:rPr>
            <w:rFonts w:ascii="Cambria Math" w:hAnsi="Cambria Math"/>
          </w:rPr>
          <m:t>v</m:t>
        </m:r>
        <m:r>
          <m:rPr>
            <m:sty m:val="p"/>
          </m:rPr>
          <w:rPr>
            <w:rFonts w:ascii="Cambria Math" w:hAnsi="Cambria Math"/>
          </w:rPr>
          <m:t>}</m:t>
        </m:r>
      </m:oMath>
      <w:r w:rsidRPr="00746628">
        <w:t>是值矩阵，</w:t>
      </w:r>
      <m:oMath>
        <m:r>
          <w:rPr>
            <w:rFonts w:ascii="Cambria Math" w:hAnsi="Cambria Math" w:cs="STIX Two Math"/>
          </w:rPr>
          <m:t>d</m:t>
        </m:r>
        <m:r>
          <w:rPr>
            <w:rFonts w:ascii="Cambria Math" w:hAnsi="Cambria Math" w:cs="STIX Two Math"/>
          </w:rPr>
          <m:t>_</m:t>
        </m:r>
        <m:r>
          <w:rPr>
            <w:rFonts w:ascii="Cambria Math" w:hAnsi="Cambria Math" w:cs="STIX Two Math"/>
          </w:rPr>
          <m:t>k</m:t>
        </m:r>
      </m:oMath>
      <w:r w:rsidRPr="00746628">
        <w:t>是键向量的维度。该混合预测模型结合了</w:t>
      </w:r>
      <w:r w:rsidRPr="00746628">
        <w:t>LSTM</w:t>
      </w:r>
      <w:r w:rsidRPr="00746628">
        <w:t>和注意力机制，从输入层到输出层依次经过多层处理，最终完成预测任务，基本网络结构如图</w:t>
      </w:r>
      <w:r w:rsidR="001847F0" w:rsidRPr="00746628">
        <w:t>4.6</w:t>
      </w:r>
      <w:r w:rsidRPr="00746628">
        <w:t>所示：</w:t>
      </w:r>
    </w:p>
    <w:p w14:paraId="061FC42F" w14:textId="77777777" w:rsidR="003A276E" w:rsidRPr="00746628" w:rsidRDefault="003A276E" w:rsidP="003A276E">
      <w:pPr>
        <w:spacing w:line="360" w:lineRule="auto"/>
        <w:ind w:firstLine="480"/>
        <w:jc w:val="center"/>
        <w:rPr>
          <w:rFonts w:cs="Times New Roman"/>
        </w:rPr>
      </w:pPr>
      <w:r w:rsidRPr="00746628">
        <w:rPr>
          <w:rFonts w:cs="Times New Roman"/>
          <w:noProof/>
        </w:rPr>
        <w:lastRenderedPageBreak/>
        <w:drawing>
          <wp:inline distT="0" distB="0" distL="0" distR="0" wp14:anchorId="3630F098" wp14:editId="78415BC6">
            <wp:extent cx="2404110" cy="4414520"/>
            <wp:effectExtent l="0" t="0" r="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404110" cy="4414520"/>
                    </a:xfrm>
                    <a:prstGeom prst="rect">
                      <a:avLst/>
                    </a:prstGeom>
                    <a:noFill/>
                    <a:ln>
                      <a:noFill/>
                    </a:ln>
                  </pic:spPr>
                </pic:pic>
              </a:graphicData>
            </a:graphic>
          </wp:inline>
        </w:drawing>
      </w:r>
    </w:p>
    <w:p w14:paraId="1B40899A" w14:textId="6C7FF94C" w:rsidR="007673DB" w:rsidRPr="00746628" w:rsidRDefault="003A276E" w:rsidP="001847F0">
      <w:pPr>
        <w:ind w:firstLineChars="0" w:firstLine="0"/>
        <w:jc w:val="center"/>
      </w:pPr>
      <w:r w:rsidRPr="00746628">
        <w:t>图</w:t>
      </w:r>
      <w:r w:rsidR="001847F0" w:rsidRPr="00746628">
        <w:t>4.6</w:t>
      </w:r>
      <w:r w:rsidRPr="00746628">
        <w:rPr>
          <w:rFonts w:hint="eastAsia"/>
        </w:rPr>
        <w:t xml:space="preserve"> </w:t>
      </w:r>
      <w:r w:rsidRPr="00746628">
        <w:t>混合预测模型原理</w:t>
      </w:r>
    </w:p>
    <w:p w14:paraId="67158009" w14:textId="0EE816F9" w:rsidR="009C0F51" w:rsidRPr="00746628" w:rsidRDefault="009C0F51" w:rsidP="00B97D8B">
      <w:pPr>
        <w:pStyle w:val="afb"/>
        <w:spacing w:before="163" w:after="163"/>
      </w:pPr>
      <w:bookmarkStart w:id="189" w:name="_Toc193879535"/>
      <w:bookmarkStart w:id="190" w:name="_Toc193879794"/>
      <w:bookmarkStart w:id="191" w:name="_Toc196582925"/>
      <w:r w:rsidRPr="00746628">
        <w:rPr>
          <w:rFonts w:hint="eastAsia"/>
        </w:rPr>
        <w:t>4.</w:t>
      </w:r>
      <w:r w:rsidR="002750E7" w:rsidRPr="00746628">
        <w:rPr>
          <w:rFonts w:hint="eastAsia"/>
        </w:rPr>
        <w:t>2</w:t>
      </w:r>
      <w:r w:rsidRPr="00746628">
        <w:rPr>
          <w:rFonts w:hint="eastAsia"/>
        </w:rPr>
        <w:t>.</w:t>
      </w:r>
      <w:r w:rsidR="001777B7" w:rsidRPr="00746628">
        <w:rPr>
          <w:rFonts w:hint="eastAsia"/>
        </w:rPr>
        <w:t>3</w:t>
      </w:r>
      <w:r w:rsidRPr="00746628">
        <w:rPr>
          <w:rFonts w:hint="eastAsia"/>
        </w:rPr>
        <w:t xml:space="preserve"> </w:t>
      </w:r>
      <w:r w:rsidRPr="00746628">
        <w:rPr>
          <w:rFonts w:hint="eastAsia"/>
        </w:rPr>
        <w:t>约束条件</w:t>
      </w:r>
      <w:bookmarkEnd w:id="189"/>
      <w:bookmarkEnd w:id="190"/>
      <w:bookmarkEnd w:id="191"/>
    </w:p>
    <w:p w14:paraId="421696E8" w14:textId="1CF4BD77" w:rsidR="001777B7" w:rsidRPr="00746628" w:rsidRDefault="001777B7" w:rsidP="00D7261D">
      <w:pPr>
        <w:ind w:firstLine="480"/>
      </w:pPr>
      <w:r w:rsidRPr="00746628">
        <w:rPr>
          <w:rFonts w:hint="eastAsia"/>
        </w:rPr>
        <w:t>在电商物流运输需求预测的实际应用中，构建的预测模型不仅需要具备高精度和鲁棒性，还必须满足物流网络运营中的各种实际约束条件。本文在融合</w:t>
      </w:r>
      <w:r w:rsidRPr="00746628">
        <w:rPr>
          <w:rFonts w:hint="eastAsia"/>
        </w:rPr>
        <w:t>IPSO</w:t>
      </w:r>
      <w:r w:rsidRPr="00746628">
        <w:rPr>
          <w:rFonts w:hint="eastAsia"/>
        </w:rPr>
        <w:t>优化后的</w:t>
      </w:r>
      <w:r w:rsidRPr="00746628">
        <w:rPr>
          <w:rFonts w:hint="eastAsia"/>
        </w:rPr>
        <w:t>ALSTM</w:t>
      </w:r>
      <w:r w:rsidRPr="00746628">
        <w:rPr>
          <w:rFonts w:hint="eastAsia"/>
        </w:rPr>
        <w:t>预测模型中，引入了多重约束机制，以确保预测结果在理论与实际之间具有较好的可行性与解释性。主要约束条件可归纳为两大类：一是运输能力约束与非负性约束，二是外部业务规则及动态约束。</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453E69" w:rsidRPr="00746628" w14:paraId="023C978F" w14:textId="77777777" w:rsidTr="00BC7860">
        <w:tc>
          <w:tcPr>
            <w:tcW w:w="1413" w:type="dxa"/>
            <w:vAlign w:val="center"/>
          </w:tcPr>
          <w:p w14:paraId="4A8DDF01" w14:textId="77777777" w:rsidR="00453E69" w:rsidRPr="00746628" w:rsidRDefault="00453E69" w:rsidP="00453E69">
            <w:pPr>
              <w:spacing w:line="360" w:lineRule="auto"/>
              <w:ind w:firstLineChars="0" w:firstLine="0"/>
              <w:jc w:val="center"/>
            </w:pPr>
            <w:bookmarkStart w:id="192" w:name="_Hlk196178992"/>
          </w:p>
        </w:tc>
        <w:tc>
          <w:tcPr>
            <w:tcW w:w="6237" w:type="dxa"/>
            <w:vAlign w:val="center"/>
          </w:tcPr>
          <w:p w14:paraId="3FB11470" w14:textId="4CE1782B" w:rsidR="00453E69" w:rsidRPr="00746628" w:rsidRDefault="0078516C" w:rsidP="00453E69">
            <w:pPr>
              <w:spacing w:line="360" w:lineRule="auto"/>
              <w:ind w:firstLineChars="0" w:firstLine="0"/>
              <w:jc w:val="center"/>
              <w:rPr>
                <w:rFonts w:cs="STIX Two Math"/>
              </w:rPr>
            </w:pPr>
            <m:oMathPara>
              <m:oMath>
                <m:r>
                  <w:rPr>
                    <w:rFonts w:ascii="STIX Two Math" w:hAnsi="STIX Two Math" w:cs="STIX Two Math"/>
                  </w:rPr>
                  <m:t>0</m:t>
                </m:r>
                <m:r>
                  <m:rPr>
                    <m:sty m:val="p"/>
                  </m:rPr>
                  <w:rPr>
                    <w:rFonts w:ascii="STIX Two Math" w:hAnsi="STIX Two Math" w:cs="STIX Two Math"/>
                  </w:rPr>
                  <m:t>\le</m:t>
                </m:r>
                <m:r>
                  <w:rPr>
                    <w:rFonts w:ascii="STIX Two Math" w:hAnsi="STIX Two Math" w:cs="STIX Two Math"/>
                  </w:rPr>
                  <m:t>\widehat</m:t>
                </m:r>
                <m:r>
                  <m:rPr>
                    <m:sty m:val="p"/>
                  </m:rPr>
                  <w:rPr>
                    <w:rFonts w:ascii="STIX Two Math" w:hAnsi="STIX Two Math" w:cs="STIX Two Math"/>
                  </w:rPr>
                  <m:t>{y</m:t>
                </m:r>
                <m:r>
                  <w:rPr>
                    <w:rFonts w:ascii="STIX Two Math" w:hAnsi="STIX Two Math" w:cs="STIX Two Math"/>
                  </w:rPr>
                  <m:t>_</m:t>
                </m:r>
                <m:r>
                  <m:rPr>
                    <m:sty m:val="p"/>
                  </m:rPr>
                  <w:rPr>
                    <w:rFonts w:ascii="STIX Two Math" w:hAnsi="STIX Two Math" w:cs="STIX Two Math"/>
                  </w:rPr>
                  <m:t>t}</m:t>
                </m:r>
                <m:r>
                  <m:rPr>
                    <m:sty m:val="p"/>
                  </m:rPr>
                  <w:rPr>
                    <w:rFonts w:ascii="STIX Two Math" w:hAnsi="STIX Two Math" w:cs="STIX Two Math"/>
                  </w:rPr>
                  <m:t>\le</m:t>
                </m:r>
                <m:r>
                  <m:rPr>
                    <m:sty m:val="p"/>
                  </m:rPr>
                  <w:rPr>
                    <w:rFonts w:ascii="STIX Two Math" w:hAnsi="STIX Two Math" w:cs="STIX Two Math"/>
                  </w:rPr>
                  <m:t>C</m:t>
                </m:r>
                <m:r>
                  <w:rPr>
                    <w:rFonts w:ascii="STIX Two Math" w:hAnsi="STIX Two Math" w:cs="STIX Two Math"/>
                  </w:rPr>
                  <m:t>_{</m:t>
                </m:r>
                <m:r>
                  <m:rPr>
                    <m:sty m:val="p"/>
                  </m:rPr>
                  <w:rPr>
                    <w:rFonts w:ascii="STIX Two Math" w:hAnsi="STIX Two Math" w:cs="STIX Two Math"/>
                  </w:rPr>
                  <m:t>max</m:t>
                </m:r>
                <m:r>
                  <w:rPr>
                    <w:rFonts w:ascii="STIX Two Math" w:hAnsi="STIX Two Math" w:cs="STIX Two Math"/>
                  </w:rPr>
                  <m:t>}</m:t>
                </m:r>
              </m:oMath>
            </m:oMathPara>
          </w:p>
        </w:tc>
        <w:tc>
          <w:tcPr>
            <w:tcW w:w="1410" w:type="dxa"/>
            <w:vAlign w:val="center"/>
          </w:tcPr>
          <w:p w14:paraId="0769D5D2" w14:textId="5B8ADA95" w:rsidR="00453E69" w:rsidRPr="00746628" w:rsidRDefault="001847F0" w:rsidP="00453E69">
            <w:pPr>
              <w:spacing w:line="360" w:lineRule="auto"/>
              <w:ind w:firstLineChars="0" w:firstLine="0"/>
              <w:jc w:val="right"/>
            </w:pPr>
            <w:r w:rsidRPr="00746628">
              <w:rPr>
                <w:rFonts w:hint="eastAsia"/>
              </w:rPr>
              <w:t>（</w:t>
            </w:r>
            <w:r w:rsidRPr="00746628">
              <w:rPr>
                <w:rFonts w:hint="eastAsia"/>
              </w:rPr>
              <w:t>4-</w:t>
            </w:r>
            <w:r w:rsidRPr="00746628">
              <w:t>12</w:t>
            </w:r>
            <w:r w:rsidRPr="00746628">
              <w:rPr>
                <w:rFonts w:hint="eastAsia"/>
              </w:rPr>
              <w:t>）</w:t>
            </w:r>
          </w:p>
        </w:tc>
      </w:tr>
      <w:bookmarkEnd w:id="192"/>
      <w:tr w:rsidR="00453E69" w:rsidRPr="00746628" w14:paraId="68D1B425" w14:textId="77777777" w:rsidTr="00BC7860">
        <w:tc>
          <w:tcPr>
            <w:tcW w:w="1413" w:type="dxa"/>
            <w:vAlign w:val="center"/>
          </w:tcPr>
          <w:p w14:paraId="698EFA40" w14:textId="77777777" w:rsidR="00453E69" w:rsidRPr="00746628" w:rsidRDefault="00453E69" w:rsidP="00453E69">
            <w:pPr>
              <w:spacing w:line="360" w:lineRule="auto"/>
              <w:ind w:firstLineChars="0" w:firstLine="0"/>
              <w:jc w:val="center"/>
            </w:pPr>
          </w:p>
        </w:tc>
        <w:tc>
          <w:tcPr>
            <w:tcW w:w="6237" w:type="dxa"/>
            <w:vAlign w:val="center"/>
          </w:tcPr>
          <w:p w14:paraId="2D235706" w14:textId="51E1327A" w:rsidR="00453E69" w:rsidRPr="00746628" w:rsidRDefault="0078516C" w:rsidP="00453E69">
            <w:pPr>
              <w:spacing w:line="360" w:lineRule="auto"/>
              <w:ind w:firstLineChars="0" w:firstLine="0"/>
              <w:jc w:val="center"/>
              <w:rPr>
                <w:rFonts w:cs="STIX Two Math"/>
                <w:lang w:val="nl-NL"/>
              </w:rPr>
            </w:pPr>
            <m:oMathPara>
              <m:oMath>
                <m:r>
                  <m:rPr>
                    <m:sty m:val="p"/>
                  </m:rPr>
                  <w:rPr>
                    <w:rFonts w:ascii="Cambria Math" w:hAnsi="STIX Two Math" w:cs="STIX Two Math"/>
                    <w:lang w:val="nl-NL"/>
                  </w:rPr>
                  <m:t>L</m:t>
                </m:r>
                <m:r>
                  <w:rPr>
                    <w:rFonts w:ascii="STIX Two Math" w:hAnsi="STIX Two Math" w:cs="STIX Two Math"/>
                    <w:lang w:val="nl-NL"/>
                  </w:rPr>
                  <m:t>=</m:t>
                </m:r>
                <m:r>
                  <m:rPr>
                    <m:sty m:val="p"/>
                  </m:rPr>
                  <w:rPr>
                    <w:rFonts w:ascii="STIX Two Math" w:hAnsi="STIX Two Math" w:cs="STIX Two Math"/>
                    <w:lang w:val="nl-NL"/>
                  </w:rPr>
                  <m:t>\mathrm{</m:t>
                </m:r>
                <m:r>
                  <m:rPr>
                    <m:sty m:val="p"/>
                  </m:rPr>
                  <w:rPr>
                    <w:rFonts w:ascii="Cambria Math"/>
                    <w:lang w:val="nl-NL"/>
                  </w:rPr>
                  <m:t>RMSE}</m:t>
                </m:r>
                <m:r>
                  <w:rPr>
                    <w:rFonts w:ascii="STIX Two Math" w:hAnsi="STIX Two Math" w:cs="STIX Two Math"/>
                    <w:lang w:val="nl-NL"/>
                  </w:rPr>
                  <m:t>+</m:t>
                </m:r>
                <m:r>
                  <w:rPr>
                    <w:rFonts w:ascii="Cambria Math" w:hAnsi="Cambria Math" w:cs="STIX Two Math"/>
                    <w:lang w:val="nl-NL"/>
                  </w:rPr>
                  <m:t>\lambda</m:t>
                </m:r>
                <m:r>
                  <w:rPr>
                    <w:rFonts w:ascii="Cambria Math" w:hAnsi="Cambria Math" w:cs="STIX Two Math"/>
                    <w:lang w:val="nl-NL"/>
                  </w:rPr>
                  <m:t>\sum</m:t>
                </m:r>
                <m:r>
                  <w:rPr>
                    <w:rFonts w:ascii="STIX Two Math" w:hAnsi="STIX Two Math" w:cs="STIX Two Math"/>
                  </w:rPr>
                  <m:t>_</m:t>
                </m:r>
                <m:r>
                  <m:rPr>
                    <m:sty m:val="p"/>
                  </m:rPr>
                  <w:rPr>
                    <w:rFonts w:ascii="STIX Two Math" w:hAnsi="STIX Two Math" w:cs="STIX Two Math"/>
                  </w:rPr>
                  <m:t>{</m:t>
                </m:r>
                <m:r>
                  <w:rPr>
                    <w:rFonts w:ascii="Cambria Math" w:hAnsi="Cambria Math" w:cs="STIX Two Math"/>
                    <w:lang w:val="nl-NL"/>
                  </w:rPr>
                  <m:t>t</m:t>
                </m:r>
                <m:r>
                  <w:rPr>
                    <w:rFonts w:ascii="STIX Two Math" w:hAnsi="STIX Two Math" w:cs="STIX Two Math"/>
                    <w:lang w:val="nl-NL"/>
                  </w:rPr>
                  <m:t>=</m:t>
                </m:r>
                <m:r>
                  <m:rPr>
                    <m:sty m:val="p"/>
                  </m:rPr>
                  <w:rPr>
                    <w:rFonts w:ascii="Cambria Math" w:hAnsi="Cambria Math" w:cs="STIX Two Math"/>
                    <w:lang w:val="nl-NL"/>
                  </w:rPr>
                  <m:t>1</m:t>
                </m:r>
                <m:r>
                  <m:rPr>
                    <m:sty m:val="p"/>
                  </m:rPr>
                  <w:rPr>
                    <w:rFonts w:ascii="STIX Two Math" w:hAnsi="STIX Two Math" w:cs="STIX Two Math"/>
                  </w:rPr>
                  <m:t>}</m:t>
                </m:r>
                <m:r>
                  <w:rPr>
                    <w:rFonts w:ascii="STIX Two Math" w:hAnsi="STIX Two Math" w:cs="STIX Two Math"/>
                  </w:rPr>
                  <m:t>^{</m:t>
                </m:r>
                <m:r>
                  <w:rPr>
                    <w:rFonts w:ascii="Cambria Math" w:hAnsi="Cambria Math" w:cs="STIX Two Math"/>
                    <w:lang w:val="nl-NL"/>
                  </w:rPr>
                  <m:t>T</m:t>
                </m:r>
                <m:r>
                  <w:rPr>
                    <w:rFonts w:ascii="STIX Two Math" w:hAnsi="STIX Two Math" w:cs="STIX Two Math"/>
                  </w:rPr>
                  <m:t>}</m:t>
                </m:r>
                <m:r>
                  <m:rPr>
                    <m:sty m:val="p"/>
                  </m:rPr>
                  <w:rPr>
                    <w:rFonts w:ascii="STIX Two Math" w:hAnsi="STIX Two Math" w:cs="STIX Two Math"/>
                    <w:lang w:val="nl-NL"/>
                  </w:rPr>
                  <m:t>Penalty</m:t>
                </m:r>
                <m:r>
                  <m:rPr>
                    <m:sty m:val="p"/>
                  </m:rPr>
                  <w:rPr>
                    <w:rFonts w:ascii="STIX Two Math" w:hAnsi="STIX Two Math" w:cs="STIX Two Math"/>
                  </w:rPr>
                  <m:t>\left(</m:t>
                </m:r>
                <m:r>
                  <w:rPr>
                    <w:rFonts w:ascii="Cambria Math" w:hAnsi="Cambria Math" w:cs="STIX Two Math"/>
                  </w:rPr>
                  <m:t>\widehat{</m:t>
                </m:r>
                <m:r>
                  <w:rPr>
                    <w:rFonts w:ascii="Cambria Math" w:hAnsi="Cambria Math" w:cs="STIX Two Math"/>
                    <w:lang w:val="nl-NL"/>
                  </w:rPr>
                  <m:t>y</m:t>
                </m:r>
                <m:r>
                  <w:rPr>
                    <w:rFonts w:ascii="Cambria Math" w:hAnsi="Cambria Math" w:cs="STIX Two Math"/>
                  </w:rPr>
                  <m:t>_</m:t>
                </m:r>
                <m:r>
                  <w:rPr>
                    <w:rFonts w:ascii="Cambria Math" w:hAnsi="Cambria Math" w:cs="STIX Two Math"/>
                    <w:lang w:val="nl-NL"/>
                  </w:rPr>
                  <m:t>t</m:t>
                </m:r>
                <m:r>
                  <w:rPr>
                    <w:rFonts w:ascii="Cambria Math" w:hAnsi="Cambria Math" w:cs="STIX Two Math"/>
                  </w:rPr>
                  <m:t>}</m:t>
                </m:r>
                <m:r>
                  <w:rPr>
                    <w:rFonts w:ascii="STIX Two Math" w:hAnsi="STIX Two Math" w:cs="STIX Two Math"/>
                  </w:rPr>
                  <m:t>\right)</m:t>
                </m:r>
              </m:oMath>
            </m:oMathPara>
          </w:p>
        </w:tc>
        <w:tc>
          <w:tcPr>
            <w:tcW w:w="1410" w:type="dxa"/>
            <w:vAlign w:val="center"/>
          </w:tcPr>
          <w:p w14:paraId="3FCE4FA1" w14:textId="12F2BCED" w:rsidR="00453E69" w:rsidRPr="00746628" w:rsidRDefault="001847F0" w:rsidP="00453E69">
            <w:pPr>
              <w:spacing w:line="360" w:lineRule="auto"/>
              <w:ind w:firstLineChars="0" w:firstLine="0"/>
              <w:jc w:val="right"/>
            </w:pPr>
            <w:r w:rsidRPr="00746628">
              <w:rPr>
                <w:rFonts w:hint="eastAsia"/>
              </w:rPr>
              <w:t>（</w:t>
            </w:r>
            <w:r w:rsidRPr="00746628">
              <w:rPr>
                <w:rFonts w:hint="eastAsia"/>
              </w:rPr>
              <w:t>4-</w:t>
            </w:r>
            <w:r w:rsidRPr="00746628">
              <w:t>13</w:t>
            </w:r>
            <w:r w:rsidRPr="00746628">
              <w:rPr>
                <w:rFonts w:hint="eastAsia"/>
              </w:rPr>
              <w:t>）</w:t>
            </w:r>
          </w:p>
        </w:tc>
      </w:tr>
      <w:tr w:rsidR="00453E69" w:rsidRPr="00746628" w14:paraId="1FEC2ADB" w14:textId="77777777" w:rsidTr="00BC7860">
        <w:tc>
          <w:tcPr>
            <w:tcW w:w="1413" w:type="dxa"/>
            <w:vAlign w:val="center"/>
          </w:tcPr>
          <w:p w14:paraId="4FF8D56B" w14:textId="77777777" w:rsidR="00453E69" w:rsidRPr="00746628" w:rsidRDefault="00453E69" w:rsidP="00453E69">
            <w:pPr>
              <w:spacing w:line="360" w:lineRule="auto"/>
              <w:ind w:firstLineChars="0" w:firstLine="0"/>
              <w:jc w:val="center"/>
            </w:pPr>
          </w:p>
        </w:tc>
        <w:tc>
          <w:tcPr>
            <w:tcW w:w="6237" w:type="dxa"/>
            <w:vAlign w:val="center"/>
          </w:tcPr>
          <w:p w14:paraId="18204BE1" w14:textId="20F4F189" w:rsidR="00453E69" w:rsidRPr="00746628" w:rsidRDefault="0078516C" w:rsidP="00453E69">
            <w:pPr>
              <w:spacing w:line="360" w:lineRule="auto"/>
              <w:ind w:firstLineChars="0" w:firstLine="0"/>
              <w:jc w:val="center"/>
              <w:rPr>
                <w:rFonts w:cs="STIX Two Math"/>
              </w:rPr>
            </w:pPr>
            <m:oMathPara>
              <m:oMath>
                <m:r>
                  <m:rPr>
                    <m:sty m:val="p"/>
                  </m:rPr>
                  <w:rPr>
                    <w:rFonts w:ascii="Cambria Math"/>
                  </w:rPr>
                  <m:t>\mathrm{Penalty}</m:t>
                </m:r>
                <m:r>
                  <m:rPr>
                    <m:sty m:val="p"/>
                  </m:rPr>
                  <w:rPr>
                    <w:rFonts w:ascii="Cambria Math" w:hAnsi="Cambria Math" w:cs="STIX Two Math"/>
                  </w:rPr>
                  <m:t>\left(</m:t>
                </m:r>
                <m:r>
                  <w:rPr>
                    <w:rFonts w:ascii="Cambria Math" w:hAnsi="Cambria Math" w:cs="STIX Two Math"/>
                  </w:rPr>
                  <m:t>\widehat</m:t>
                </m:r>
                <m:r>
                  <m:rPr>
                    <m:sty m:val="p"/>
                  </m:rPr>
                  <w:rPr>
                    <w:rFonts w:ascii="Cambria Math" w:hAnsi="Cambria Math" w:cs="STIX Two Math"/>
                  </w:rPr>
                  <m:t>{</m:t>
                </m:r>
                <m:r>
                  <w:rPr>
                    <w:rFonts w:ascii="Cambria Math" w:hAnsi="Cambria Math" w:cs="STIX Two Math"/>
                  </w:rPr>
                  <m:t>y</m:t>
                </m:r>
                <m:r>
                  <w:rPr>
                    <w:rFonts w:ascii="Cambria Math" w:hAnsi="Cambria Math" w:cs="STIX Two Math"/>
                  </w:rPr>
                  <m:t>_</m:t>
                </m:r>
                <m:r>
                  <w:rPr>
                    <w:rFonts w:ascii="Cambria Math" w:hAnsi="Cambria Math" w:cs="STIX Two Math"/>
                  </w:rPr>
                  <m:t>t</m:t>
                </m:r>
                <m:r>
                  <m:rPr>
                    <m:sty m:val="p"/>
                  </m:rPr>
                  <w:rPr>
                    <w:rFonts w:ascii="Cambria Math" w:hAnsi="Cambria Math" w:cs="STIX Two Math"/>
                  </w:rPr>
                  <m:t>}\right)</m:t>
                </m:r>
                <m:r>
                  <m:rPr>
                    <m:sty m:val="p"/>
                  </m:rPr>
                  <w:rPr>
                    <w:rFonts w:ascii="Cambria Math" w:hAnsi="Cambria Math" w:cs="STIX Two Math"/>
                  </w:rPr>
                  <m:t>=</m:t>
                </m:r>
                <m:d>
                  <m:dPr>
                    <m:begChr m:val="{"/>
                    <m:endChr m:val=""/>
                    <m:ctrlPr>
                      <w:rPr>
                        <w:rFonts w:ascii="Cambria Math" w:hAnsi="Cambria Math" w:cs="STIX Two Math"/>
                      </w:rPr>
                    </m:ctrlPr>
                  </m:dPr>
                  <m:e>
                    <m:eqArr>
                      <m:eqArrPr>
                        <m:ctrlPr>
                          <w:rPr>
                            <w:rFonts w:ascii="Cambria Math" w:hAnsi="Cambria Math" w:cs="STIX Two Math"/>
                            <w:i/>
                            <w:iCs/>
                          </w:rPr>
                        </m:ctrlPr>
                      </m:eqArrPr>
                      <m:e>
                        <m:acc>
                          <m:accPr>
                            <m:ctrlPr>
                              <w:rPr>
                                <w:rFonts w:ascii="Cambria Math" w:hAnsi="Cambria Math" w:cs="STIX Two Math"/>
                                <w:i/>
                                <w:iCs/>
                              </w:rPr>
                            </m:ctrlPr>
                          </m:accPr>
                          <m:e>
                            <m:sSub>
                              <m:sSubPr>
                                <m:ctrlPr>
                                  <w:rPr>
                                    <w:rFonts w:ascii="Cambria Math" w:hAnsi="Cambria Math" w:cs="STIX Two Math"/>
                                    <w:i/>
                                    <w:iCs/>
                                  </w:rPr>
                                </m:ctrlPr>
                              </m:sSubPr>
                              <m:e>
                                <m:r>
                                  <w:rPr>
                                    <w:rFonts w:ascii="Cambria Math" w:hAnsi="Cambria Math" w:cs="STIX Two Math"/>
                                  </w:rPr>
                                  <m:t>y</m:t>
                                </m:r>
                              </m:e>
                              <m:sub>
                                <m:r>
                                  <w:rPr>
                                    <w:rFonts w:ascii="Cambria Math" w:hAnsi="Cambria Math" w:cs="STIX Two Math"/>
                                  </w:rPr>
                                  <m:t>t</m:t>
                                </m:r>
                              </m:sub>
                            </m:sSub>
                          </m:e>
                        </m:acc>
                        <m:r>
                          <w:rPr>
                            <w:rFonts w:ascii="Cambria Math" w:hAnsi="Cambria Math" w:cs="STIX Two Math"/>
                          </w:rPr>
                          <m:t>–</m:t>
                        </m:r>
                        <m:sSub>
                          <m:sSubPr>
                            <m:ctrlPr>
                              <w:rPr>
                                <w:rFonts w:ascii="Cambria Math" w:hAnsi="Cambria Math" w:cs="STIX Two Math"/>
                                <w:i/>
                                <w:iCs/>
                              </w:rPr>
                            </m:ctrlPr>
                          </m:sSubPr>
                          <m:e>
                            <m:r>
                              <w:rPr>
                                <w:rFonts w:ascii="Cambria Math" w:hAnsi="Cambria Math" w:cs="STIX Two Math"/>
                              </w:rPr>
                              <m:t>C</m:t>
                            </m:r>
                          </m:e>
                          <m:sub>
                            <m:r>
                              <w:rPr>
                                <w:rFonts w:ascii="Cambria Math" w:hAnsi="Cambria Math" w:cs="STIX Two Math"/>
                              </w:rPr>
                              <m:t>max</m:t>
                            </m:r>
                          </m:sub>
                        </m:sSub>
                        <m:r>
                          <w:rPr>
                            <w:rFonts w:ascii="Cambria Math" w:hAnsi="Cambria Math" w:cs="STIX Two Math"/>
                          </w:rPr>
                          <m:t>, yt&gt;</m:t>
                        </m:r>
                        <m:sSub>
                          <m:sSubPr>
                            <m:ctrlPr>
                              <w:rPr>
                                <w:rFonts w:ascii="Cambria Math" w:hAnsi="Cambria Math" w:cs="STIX Two Math"/>
                                <w:i/>
                                <w:iCs/>
                              </w:rPr>
                            </m:ctrlPr>
                          </m:sSubPr>
                          <m:e>
                            <m:r>
                              <w:rPr>
                                <w:rFonts w:ascii="Cambria Math" w:hAnsi="Cambria Math" w:cs="STIX Two Math"/>
                              </w:rPr>
                              <m:t>C</m:t>
                            </m:r>
                          </m:e>
                          <m:sub>
                            <m:r>
                              <w:rPr>
                                <w:rFonts w:ascii="Cambria Math" w:hAnsi="Cambria Math" w:cs="STIX Two Math"/>
                              </w:rPr>
                              <m:t>max</m:t>
                            </m:r>
                          </m:sub>
                        </m:sSub>
                      </m:e>
                      <m:e>
                        <m:r>
                          <w:rPr>
                            <w:rFonts w:ascii="Cambria Math" w:hAnsi="Cambria Math" w:cs="STIX Two Math"/>
                          </w:rPr>
                          <m:t>0, 0≤</m:t>
                        </m:r>
                        <m:acc>
                          <m:accPr>
                            <m:ctrlPr>
                              <w:rPr>
                                <w:rFonts w:ascii="Cambria Math" w:hAnsi="Cambria Math" w:cs="STIX Two Math"/>
                                <w:i/>
                                <w:iCs/>
                              </w:rPr>
                            </m:ctrlPr>
                          </m:accPr>
                          <m:e>
                            <m:sSub>
                              <m:sSubPr>
                                <m:ctrlPr>
                                  <w:rPr>
                                    <w:rFonts w:ascii="Cambria Math" w:hAnsi="Cambria Math" w:cs="STIX Two Math"/>
                                    <w:i/>
                                    <w:iCs/>
                                  </w:rPr>
                                </m:ctrlPr>
                              </m:sSubPr>
                              <m:e>
                                <m:r>
                                  <w:rPr>
                                    <w:rFonts w:ascii="Cambria Math" w:hAnsi="Cambria Math" w:cs="STIX Two Math"/>
                                  </w:rPr>
                                  <m:t>y</m:t>
                                </m:r>
                              </m:e>
                              <m:sub>
                                <m:r>
                                  <w:rPr>
                                    <w:rFonts w:ascii="Cambria Math" w:hAnsi="Cambria Math" w:cs="STIX Two Math"/>
                                  </w:rPr>
                                  <m:t>t</m:t>
                                </m:r>
                              </m:sub>
                            </m:sSub>
                          </m:e>
                        </m:acc>
                        <m:r>
                          <w:rPr>
                            <w:rFonts w:ascii="Cambria Math" w:hAnsi="Cambria Math" w:cs="STIX Two Math"/>
                          </w:rPr>
                          <m:t>≤</m:t>
                        </m:r>
                        <m:sSub>
                          <m:sSubPr>
                            <m:ctrlPr>
                              <w:rPr>
                                <w:rFonts w:ascii="Cambria Math" w:hAnsi="Cambria Math" w:cs="STIX Two Math"/>
                                <w:i/>
                                <w:iCs/>
                              </w:rPr>
                            </m:ctrlPr>
                          </m:sSubPr>
                          <m:e>
                            <m:r>
                              <w:rPr>
                                <w:rFonts w:ascii="Cambria Math" w:hAnsi="Cambria Math" w:cs="STIX Two Math"/>
                              </w:rPr>
                              <m:t>C</m:t>
                            </m:r>
                          </m:e>
                          <m:sub>
                            <m:r>
                              <w:rPr>
                                <w:rFonts w:ascii="Cambria Math" w:hAnsi="Cambria Math" w:cs="STIX Two Math"/>
                              </w:rPr>
                              <m:t>max</m:t>
                            </m:r>
                          </m:sub>
                        </m:sSub>
                      </m:e>
                      <m:e>
                        <m:r>
                          <w:rPr>
                            <w:rFonts w:ascii="Cambria Math" w:hAnsi="Cambria Math" w:cs="STIX Two Math"/>
                          </w:rPr>
                          <m:t>-</m:t>
                        </m:r>
                        <m:acc>
                          <m:accPr>
                            <m:ctrlPr>
                              <w:rPr>
                                <w:rFonts w:ascii="Cambria Math" w:hAnsi="Cambria Math" w:cs="STIX Two Math"/>
                                <w:i/>
                                <w:iCs/>
                              </w:rPr>
                            </m:ctrlPr>
                          </m:accPr>
                          <m:e>
                            <m:sSub>
                              <m:sSubPr>
                                <m:ctrlPr>
                                  <w:rPr>
                                    <w:rFonts w:ascii="Cambria Math" w:hAnsi="Cambria Math" w:cs="STIX Two Math"/>
                                    <w:i/>
                                    <w:iCs/>
                                  </w:rPr>
                                </m:ctrlPr>
                              </m:sSubPr>
                              <m:e>
                                <m:r>
                                  <w:rPr>
                                    <w:rFonts w:ascii="Cambria Math" w:hAnsi="Cambria Math" w:cs="STIX Two Math"/>
                                  </w:rPr>
                                  <m:t>y</m:t>
                                </m:r>
                              </m:e>
                              <m:sub>
                                <m:r>
                                  <w:rPr>
                                    <w:rFonts w:ascii="Cambria Math" w:hAnsi="Cambria Math" w:cs="STIX Two Math"/>
                                  </w:rPr>
                                  <m:t>t</m:t>
                                </m:r>
                              </m:sub>
                            </m:sSub>
                          </m:e>
                        </m:acc>
                        <m:r>
                          <w:rPr>
                            <w:rFonts w:ascii="Cambria Math" w:hAnsi="Cambria Math" w:cs="STIX Two Math"/>
                          </w:rPr>
                          <m:t xml:space="preserve">    ,</m:t>
                        </m:r>
                        <m:acc>
                          <m:accPr>
                            <m:ctrlPr>
                              <w:rPr>
                                <w:rFonts w:ascii="Cambria Math" w:hAnsi="Cambria Math" w:cs="STIX Two Math"/>
                                <w:i/>
                                <w:iCs/>
                              </w:rPr>
                            </m:ctrlPr>
                          </m:accPr>
                          <m:e>
                            <m:sSub>
                              <m:sSubPr>
                                <m:ctrlPr>
                                  <w:rPr>
                                    <w:rFonts w:ascii="Cambria Math" w:hAnsi="Cambria Math" w:cs="STIX Two Math"/>
                                    <w:i/>
                                    <w:iCs/>
                                  </w:rPr>
                                </m:ctrlPr>
                              </m:sSubPr>
                              <m:e>
                                <m:r>
                                  <w:rPr>
                                    <w:rFonts w:ascii="Cambria Math" w:hAnsi="Cambria Math" w:cs="STIX Two Math"/>
                                  </w:rPr>
                                  <m:t>y</m:t>
                                </m:r>
                              </m:e>
                              <m:sub>
                                <m:r>
                                  <w:rPr>
                                    <w:rFonts w:ascii="Cambria Math" w:hAnsi="Cambria Math" w:cs="STIX Two Math"/>
                                  </w:rPr>
                                  <m:t>t</m:t>
                                </m:r>
                              </m:sub>
                            </m:sSub>
                          </m:e>
                        </m:acc>
                        <m:r>
                          <w:rPr>
                            <w:rFonts w:ascii="Cambria Math" w:hAnsi="Cambria Math" w:cs="STIX Two Math"/>
                          </w:rPr>
                          <m:t>&lt;0</m:t>
                        </m:r>
                      </m:e>
                    </m:eqArr>
                  </m:e>
                </m:d>
              </m:oMath>
            </m:oMathPara>
          </w:p>
        </w:tc>
        <w:tc>
          <w:tcPr>
            <w:tcW w:w="1410" w:type="dxa"/>
            <w:vAlign w:val="center"/>
          </w:tcPr>
          <w:p w14:paraId="2A0BC0B2" w14:textId="103567C7" w:rsidR="00453E69" w:rsidRPr="00746628" w:rsidRDefault="001847F0" w:rsidP="00453E69">
            <w:pPr>
              <w:spacing w:line="360" w:lineRule="auto"/>
              <w:ind w:firstLineChars="0" w:firstLine="0"/>
              <w:jc w:val="right"/>
            </w:pPr>
            <w:r w:rsidRPr="00746628">
              <w:rPr>
                <w:rFonts w:hint="eastAsia"/>
              </w:rPr>
              <w:t>（</w:t>
            </w:r>
            <w:r w:rsidRPr="00746628">
              <w:rPr>
                <w:rFonts w:hint="eastAsia"/>
              </w:rPr>
              <w:t>4-</w:t>
            </w:r>
            <w:r w:rsidRPr="00746628">
              <w:t>1</w:t>
            </w:r>
            <w:r w:rsidRPr="00746628">
              <w:rPr>
                <w:rFonts w:hint="eastAsia"/>
              </w:rPr>
              <w:t>4</w:t>
            </w:r>
            <w:r w:rsidRPr="00746628">
              <w:rPr>
                <w:rFonts w:hint="eastAsia"/>
              </w:rPr>
              <w:t>）</w:t>
            </w:r>
          </w:p>
        </w:tc>
      </w:tr>
    </w:tbl>
    <w:p w14:paraId="1BA3423D" w14:textId="332A22D5" w:rsidR="00512311" w:rsidRPr="00746628" w:rsidRDefault="00512311" w:rsidP="00D7261D">
      <w:pPr>
        <w:ind w:firstLine="480"/>
      </w:pPr>
      <w:r w:rsidRPr="00746628">
        <w:rPr>
          <w:rFonts w:hint="eastAsia"/>
        </w:rPr>
        <w:lastRenderedPageBreak/>
        <w:t>通过上述三个公式，确保</w:t>
      </w:r>
      <w:r w:rsidRPr="00746628">
        <w:t>预测值必须满足非负且不超过历史数据中记录的最大货量</w:t>
      </w:r>
      <w:r w:rsidRPr="00746628">
        <w:rPr>
          <w:rFonts w:hint="eastAsia"/>
        </w:rPr>
        <w:t>，通过引入这一约束惩罚项，模型在训练过程中不仅追求预测误差的最小化，还会自动惩罚那些违反实际运输能力上限或低于零值的预测结果，从而使最终获得的模型参数既能保证预测精度，也能满足实际运营中的物理和业务限制。</w:t>
      </w:r>
    </w:p>
    <w:p w14:paraId="5358E067" w14:textId="5DA7121E" w:rsidR="005B4D81" w:rsidRPr="00746628" w:rsidRDefault="009C0F51" w:rsidP="001B6392">
      <w:pPr>
        <w:pStyle w:val="af9"/>
        <w:spacing w:before="163" w:after="163"/>
      </w:pPr>
      <w:bookmarkStart w:id="193" w:name="_Toc193879536"/>
      <w:bookmarkStart w:id="194" w:name="_Toc193879795"/>
      <w:bookmarkStart w:id="195" w:name="_Toc196582926"/>
      <w:r w:rsidRPr="00746628">
        <w:rPr>
          <w:rFonts w:hint="eastAsia"/>
        </w:rPr>
        <w:t>4.</w:t>
      </w:r>
      <w:r w:rsidR="002750E7" w:rsidRPr="00746628">
        <w:rPr>
          <w:rFonts w:hint="eastAsia"/>
        </w:rPr>
        <w:t>3</w:t>
      </w:r>
      <w:r w:rsidRPr="00746628">
        <w:rPr>
          <w:rFonts w:hint="eastAsia"/>
        </w:rPr>
        <w:t xml:space="preserve"> </w:t>
      </w:r>
      <w:r w:rsidRPr="00746628">
        <w:rPr>
          <w:rFonts w:hint="eastAsia"/>
        </w:rPr>
        <w:t>货量预测结果和分析</w:t>
      </w:r>
      <w:bookmarkEnd w:id="193"/>
      <w:bookmarkEnd w:id="194"/>
      <w:bookmarkEnd w:id="195"/>
    </w:p>
    <w:p w14:paraId="2E40E41A" w14:textId="77777777" w:rsidR="00BD3762" w:rsidRPr="00746628" w:rsidRDefault="008C4D1D" w:rsidP="00D7261D">
      <w:pPr>
        <w:ind w:firstLine="480"/>
      </w:pPr>
      <w:r w:rsidRPr="00746628">
        <w:rPr>
          <w:rFonts w:hint="eastAsia"/>
        </w:rPr>
        <w:t>本节基于前述所做出结果，对物流线路</w:t>
      </w:r>
      <w:r w:rsidRPr="00746628">
        <w:rPr>
          <w:rFonts w:hint="eastAsia"/>
        </w:rPr>
        <w:t>DC14</w:t>
      </w:r>
      <w:r w:rsidRPr="00746628">
        <w:rPr>
          <w:rFonts w:hint="eastAsia"/>
        </w:rPr>
        <w:t>→</w:t>
      </w:r>
      <w:r w:rsidRPr="00746628">
        <w:rPr>
          <w:rFonts w:hint="eastAsia"/>
        </w:rPr>
        <w:t>DC10</w:t>
      </w:r>
      <w:r w:rsidRPr="00746628">
        <w:rPr>
          <w:rFonts w:hint="eastAsia"/>
        </w:rPr>
        <w:t>的运输需求量进行预测，并对预测结果进行详细分析和性能评估。</w:t>
      </w:r>
      <w:r w:rsidRPr="00746628">
        <w:rPr>
          <w:rFonts w:hint="eastAsia"/>
        </w:rPr>
        <w:t>DC14</w:t>
      </w:r>
      <w:r w:rsidRPr="00746628">
        <w:rPr>
          <w:rFonts w:hint="eastAsia"/>
        </w:rPr>
        <w:t>→</w:t>
      </w:r>
      <w:r w:rsidRPr="00746628">
        <w:rPr>
          <w:rFonts w:hint="eastAsia"/>
        </w:rPr>
        <w:t>DC10</w:t>
      </w:r>
      <w:r w:rsidRPr="00746628">
        <w:rPr>
          <w:rFonts w:hint="eastAsia"/>
        </w:rPr>
        <w:t>作为电商物流网络中具有代表性的运输线路，我们将历史数据划分为训练集（</w:t>
      </w:r>
      <w:r w:rsidRPr="00746628">
        <w:rPr>
          <w:rFonts w:hint="eastAsia"/>
        </w:rPr>
        <w:t>70%</w:t>
      </w:r>
      <w:r w:rsidRPr="00746628">
        <w:rPr>
          <w:rFonts w:hint="eastAsia"/>
        </w:rPr>
        <w:t>）、验证集（</w:t>
      </w:r>
      <w:r w:rsidRPr="00746628">
        <w:rPr>
          <w:rFonts w:hint="eastAsia"/>
        </w:rPr>
        <w:t>20%</w:t>
      </w:r>
      <w:r w:rsidRPr="00746628">
        <w:rPr>
          <w:rFonts w:hint="eastAsia"/>
        </w:rPr>
        <w:t>）和测试集（</w:t>
      </w:r>
      <w:r w:rsidRPr="00746628">
        <w:rPr>
          <w:rFonts w:hint="eastAsia"/>
        </w:rPr>
        <w:t>10%</w:t>
      </w:r>
      <w:r w:rsidRPr="00746628">
        <w:rPr>
          <w:rFonts w:hint="eastAsia"/>
        </w:rPr>
        <w:t>），通过使用</w:t>
      </w:r>
      <w:r w:rsidRPr="00746628">
        <w:rPr>
          <w:rFonts w:hint="eastAsia"/>
        </w:rPr>
        <w:t>IPSO-ALSTM</w:t>
      </w:r>
      <w:r w:rsidRPr="00746628">
        <w:rPr>
          <w:rFonts w:hint="eastAsia"/>
        </w:rPr>
        <w:t>模型</w:t>
      </w:r>
      <w:r w:rsidRPr="00746628">
        <w:t>预测</w:t>
      </w:r>
      <w:r w:rsidRPr="00746628">
        <w:t>2023</w:t>
      </w:r>
      <w:r w:rsidRPr="00746628">
        <w:t>年</w:t>
      </w:r>
      <w:r w:rsidRPr="00746628">
        <w:t>1</w:t>
      </w:r>
      <w:r w:rsidRPr="00746628">
        <w:t>月</w:t>
      </w:r>
      <w:r w:rsidRPr="00746628">
        <w:t>1</w:t>
      </w:r>
      <w:r w:rsidRPr="00746628">
        <w:t>日至</w:t>
      </w:r>
      <w:r w:rsidRPr="00746628">
        <w:t>1</w:t>
      </w:r>
      <w:r w:rsidRPr="00746628">
        <w:t>月</w:t>
      </w:r>
      <w:r w:rsidRPr="00746628">
        <w:t>31</w:t>
      </w:r>
      <w:r w:rsidRPr="00746628">
        <w:t>日的日货量</w:t>
      </w:r>
      <w:r w:rsidRPr="00746628">
        <w:rPr>
          <w:rFonts w:hint="eastAsia"/>
        </w:rPr>
        <w:t>。</w:t>
      </w:r>
      <w:r w:rsidR="003B064C" w:rsidRPr="00746628">
        <w:rPr>
          <w:rFonts w:hint="eastAsia"/>
        </w:rPr>
        <w:t>由于原始数据波动性强，不利于网络学习，因此在正式预测前，需要对数据进行降噪平滑处理</w:t>
      </w:r>
      <w:r w:rsidR="00BD3762" w:rsidRPr="00746628">
        <w:rPr>
          <w:rFonts w:hint="eastAsia"/>
        </w:rPr>
        <w:t>。</w:t>
      </w:r>
    </w:p>
    <w:p w14:paraId="3F2D8774" w14:textId="34E5B511" w:rsidR="00BD3762" w:rsidRPr="00746628" w:rsidRDefault="00BD3762" w:rsidP="00D7261D">
      <w:pPr>
        <w:ind w:firstLine="480"/>
      </w:pPr>
      <w:r w:rsidRPr="00746628">
        <w:rPr>
          <w:rFonts w:hint="eastAsia"/>
        </w:rPr>
        <w:t>本文</w:t>
      </w:r>
      <w:r w:rsidRPr="00746628">
        <w:t>采用</w:t>
      </w:r>
      <w:r w:rsidRPr="00746628">
        <w:t>Savitzky-Golay</w:t>
      </w:r>
      <w:r w:rsidRPr="00746628">
        <w:t>卷积滤波算法对时序数据进行自适应平滑处理。该方法基于局部多项式最小二乘拟合原理，通过在滑动窗口内构建</w:t>
      </w:r>
      <w:r w:rsidRPr="00746628">
        <w:t>m</w:t>
      </w:r>
      <w:r w:rsidRPr="00746628">
        <w:t>阶正交多项式，实现信号特征保持与噪声抑制的最优平衡。具体而言，对于离散时序数据，其平滑估计值可表示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BC7860" w:rsidRPr="00746628" w14:paraId="200A4BAE" w14:textId="77777777" w:rsidTr="00AB0279">
        <w:tc>
          <w:tcPr>
            <w:tcW w:w="1413" w:type="dxa"/>
            <w:vAlign w:val="center"/>
          </w:tcPr>
          <w:p w14:paraId="1A3224C1" w14:textId="77777777" w:rsidR="00BC7860" w:rsidRPr="00746628" w:rsidRDefault="00BC7860" w:rsidP="00AB0279">
            <w:pPr>
              <w:spacing w:line="360" w:lineRule="auto"/>
              <w:ind w:firstLineChars="0" w:firstLine="0"/>
              <w:jc w:val="center"/>
            </w:pPr>
          </w:p>
        </w:tc>
        <w:tc>
          <w:tcPr>
            <w:tcW w:w="6237" w:type="dxa"/>
            <w:vAlign w:val="center"/>
          </w:tcPr>
          <w:p w14:paraId="10B8CC18" w14:textId="1E15AF4B" w:rsidR="00BC7860" w:rsidRPr="00746628" w:rsidRDefault="0078516C" w:rsidP="00AB0279">
            <w:pPr>
              <w:spacing w:line="360" w:lineRule="auto"/>
              <w:ind w:firstLineChars="0" w:firstLine="0"/>
              <w:jc w:val="center"/>
              <w:rPr>
                <w:rFonts w:cs="STIX Two Math"/>
              </w:rPr>
            </w:pPr>
            <m:oMathPara>
              <m:oMath>
                <m:r>
                  <m:rPr>
                    <m:sty m:val="p"/>
                  </m:rPr>
                  <w:rPr>
                    <w:rFonts w:ascii="Cambria Math" w:hAnsi="Cambria Math" w:cs="STIX Two Math"/>
                  </w:rPr>
                  <m:t>\widehat</m:t>
                </m:r>
                <m:r>
                  <m:rPr>
                    <m:sty m:val="p"/>
                  </m:rPr>
                  <w:rPr>
                    <w:rFonts w:ascii="STIX Two Math" w:hAnsi="STIX Two Math" w:cs="STIX Two Math"/>
                  </w:rPr>
                  <m:t>{</m:t>
                </m:r>
                <m:r>
                  <w:rPr>
                    <w:rFonts w:ascii="Cambria Math" w:hAnsi="Cambria Math" w:cs="STIX Two Math"/>
                  </w:rPr>
                  <m:t>y</m:t>
                </m:r>
                <m:r>
                  <m:rPr>
                    <m:sty m:val="p"/>
                  </m:rPr>
                  <w:rPr>
                    <w:rFonts w:ascii="Cambria Math" w:hAnsi="Cambria Math" w:cs="STIX Two Math"/>
                  </w:rPr>
                  <m:t>_</m:t>
                </m:r>
                <m:r>
                  <w:rPr>
                    <w:rFonts w:ascii="Cambria Math" w:hAnsi="Cambria Math" w:cs="STIX Two Math"/>
                  </w:rPr>
                  <m:t>t</m:t>
                </m:r>
                <m:r>
                  <m:rPr>
                    <m:sty m:val="p"/>
                  </m:rPr>
                  <w:rPr>
                    <w:rFonts w:ascii="STIX Two Math" w:hAnsi="STIX Two Math" w:cs="STIX Two Math"/>
                  </w:rPr>
                  <m:t>}</m:t>
                </m:r>
                <m:r>
                  <w:rPr>
                    <w:rFonts w:ascii="STIX Two Math" w:hAnsi="STIX Two Math" w:cs="STIX Two Math"/>
                  </w:rPr>
                  <m:t>=</m:t>
                </m:r>
                <m:r>
                  <w:rPr>
                    <w:rFonts w:ascii="STIX Two Math" w:hAnsi="STIX Two Math" w:cs="STIX Two Math"/>
                  </w:rPr>
                  <m:t>\frac</m:t>
                </m:r>
                <m:r>
                  <m:rPr>
                    <m:sty m:val="p"/>
                  </m:rPr>
                  <w:rPr>
                    <w:rFonts w:ascii="STIX Two Math" w:hAnsi="STIX Two Math" w:cs="STIX Two Math"/>
                  </w:rPr>
                  <m:t>{</m:t>
                </m:r>
                <m:r>
                  <w:rPr>
                    <w:rFonts w:ascii="STIX Two Math" w:hAnsi="STIX Two Math" w:cs="STIX Two Math"/>
                  </w:rPr>
                  <m:t>1</m:t>
                </m:r>
                <m:r>
                  <m:rPr>
                    <m:sty m:val="p"/>
                  </m:rPr>
                  <w:rPr>
                    <w:rFonts w:ascii="STIX Two Math" w:hAnsi="STIX Two Math" w:cs="STIX Two Math"/>
                  </w:rPr>
                  <m:t>}{N}\sum</m:t>
                </m:r>
                <m:r>
                  <w:rPr>
                    <w:rFonts w:ascii="STIX Two Math" w:hAnsi="STIX Two Math" w:cs="STIX Two Math"/>
                  </w:rPr>
                  <m:t>_</m:t>
                </m:r>
                <m:r>
                  <m:rPr>
                    <m:sty m:val="p"/>
                  </m:rPr>
                  <w:rPr>
                    <w:rFonts w:ascii="STIX Two Math" w:hAnsi="STIX Two Math" w:cs="STIX Two Math"/>
                  </w:rPr>
                  <m:t>{</m:t>
                </m:r>
                <m:r>
                  <m:rPr>
                    <m:sty m:val="p"/>
                  </m:rPr>
                  <w:rPr>
                    <w:rFonts w:ascii="STIX Two Math" w:hAnsi="STIX Two Math" w:cs="STIX Two Math"/>
                  </w:rPr>
                  <m:t>i</m:t>
                </m:r>
                <m:r>
                  <w:rPr>
                    <w:rFonts w:ascii="STIX Two Math" w:hAnsi="STIX Two Math" w:cs="STIX Two Math"/>
                  </w:rPr>
                  <m:t>=-</m:t>
                </m:r>
                <m:r>
                  <m:rPr>
                    <m:sty m:val="p"/>
                  </m:rPr>
                  <w:rPr>
                    <w:rFonts w:ascii="STIX Two Math" w:hAnsi="STIX Two Math" w:cs="STIX Two Math"/>
                  </w:rPr>
                  <m:t>k</m:t>
                </m:r>
                <m:r>
                  <m:rPr>
                    <m:sty m:val="p"/>
                  </m:rPr>
                  <w:rPr>
                    <w:rFonts w:ascii="STIX Two Math" w:hAnsi="STIX Two Math" w:cs="STIX Two Math"/>
                  </w:rPr>
                  <m:t>}</m:t>
                </m:r>
                <m:r>
                  <w:rPr>
                    <w:rFonts w:ascii="STIX Two Math" w:hAnsi="STIX Two Math" w:cs="STIX Two Math"/>
                  </w:rPr>
                  <m:t>^{</m:t>
                </m:r>
                <m:r>
                  <m:rPr>
                    <m:sty m:val="p"/>
                  </m:rPr>
                  <w:rPr>
                    <w:rFonts w:ascii="STIX Two Math" w:hAnsi="STIX Two Math" w:cs="STIX Two Math"/>
                  </w:rPr>
                  <m:t>k</m:t>
                </m:r>
                <m:r>
                  <w:rPr>
                    <w:rFonts w:ascii="STIX Two Math" w:hAnsi="STIX Two Math" w:cs="STIX Two Math"/>
                  </w:rPr>
                  <m:t>}{</m:t>
                </m:r>
                <m:r>
                  <m:rPr>
                    <m:sty m:val="p"/>
                  </m:rPr>
                  <w:rPr>
                    <w:rFonts w:ascii="STIX Two Math" w:hAnsi="STIX Two Math" w:cs="STIX Two Math"/>
                  </w:rPr>
                  <m:t>c</m:t>
                </m:r>
                <m:r>
                  <w:rPr>
                    <w:rFonts w:ascii="STIX Two Math" w:hAnsi="STIX Two Math" w:cs="STIX Two Math"/>
                  </w:rPr>
                  <m:t>_</m:t>
                </m:r>
                <m:r>
                  <m:rPr>
                    <m:sty m:val="p"/>
                  </m:rPr>
                  <w:rPr>
                    <w:rFonts w:ascii="STIX Two Math" w:hAnsi="STIX Two Math" w:cs="STIX Two Math"/>
                  </w:rPr>
                  <m:t>iy</m:t>
                </m:r>
                <m:r>
                  <w:rPr>
                    <w:rFonts w:ascii="STIX Two Math" w:hAnsi="STIX Two Math" w:cs="STIX Two Math"/>
                  </w:rPr>
                  <m:t>_{</m:t>
                </m:r>
                <m:r>
                  <m:rPr>
                    <m:sty m:val="p"/>
                  </m:rPr>
                  <w:rPr>
                    <w:rFonts w:ascii="STIX Two Math" w:hAnsi="STIX Two Math" w:cs="STIX Two Math"/>
                  </w:rPr>
                  <m:t>t</m:t>
                </m:r>
                <m:r>
                  <w:rPr>
                    <w:rFonts w:ascii="STIX Two Math" w:hAnsi="STIX Two Math" w:cs="STIX Two Math"/>
                  </w:rPr>
                  <m:t>+</m:t>
                </m:r>
                <m:r>
                  <m:rPr>
                    <m:sty m:val="p"/>
                  </m:rPr>
                  <w:rPr>
                    <w:rFonts w:ascii="STIX Two Math" w:hAnsi="STIX Two Math" w:cs="STIX Two Math"/>
                  </w:rPr>
                  <m:t>i</m:t>
                </m:r>
                <m:r>
                  <w:rPr>
                    <w:rFonts w:ascii="STIX Two Math" w:hAnsi="STIX Two Math" w:cs="STIX Two Math"/>
                  </w:rPr>
                  <m:t>}}</m:t>
                </m:r>
              </m:oMath>
            </m:oMathPara>
          </w:p>
        </w:tc>
        <w:tc>
          <w:tcPr>
            <w:tcW w:w="1410" w:type="dxa"/>
            <w:vAlign w:val="center"/>
          </w:tcPr>
          <w:p w14:paraId="1C7A6F3E" w14:textId="2873996C" w:rsidR="00BC7860" w:rsidRPr="00746628" w:rsidRDefault="00BC7860" w:rsidP="00AB0279">
            <w:pPr>
              <w:spacing w:line="360" w:lineRule="auto"/>
              <w:ind w:right="240" w:firstLineChars="0" w:firstLine="0"/>
              <w:jc w:val="right"/>
            </w:pPr>
            <w:r w:rsidRPr="00746628">
              <w:rPr>
                <w:rFonts w:hint="eastAsia"/>
              </w:rPr>
              <w:t>（</w:t>
            </w:r>
            <w:r w:rsidR="001847F0" w:rsidRPr="00746628">
              <w:t>4-15</w:t>
            </w:r>
            <w:r w:rsidRPr="00746628">
              <w:rPr>
                <w:rFonts w:hint="eastAsia"/>
              </w:rPr>
              <w:t>）</w:t>
            </w:r>
          </w:p>
        </w:tc>
      </w:tr>
    </w:tbl>
    <w:p w14:paraId="01B2380D" w14:textId="10EB4B93" w:rsidR="008C4D1D" w:rsidRPr="00746628" w:rsidRDefault="00AD62F0" w:rsidP="00D7261D">
      <w:pPr>
        <w:ind w:firstLine="480"/>
      </w:pPr>
      <w:r w:rsidRPr="00746628">
        <w:t>其中，</w:t>
      </w:r>
      <m:oMath>
        <m:r>
          <m:rPr>
            <m:sty m:val="p"/>
          </m:rPr>
          <w:rPr>
            <w:rFonts w:ascii="Cambria Math" w:hAnsi="Cambria Math"/>
          </w:rPr>
          <m:t>N</m:t>
        </m:r>
        <m:r>
          <m:rPr>
            <m:sty m:val="p"/>
          </m:rPr>
          <w:rPr>
            <w:rFonts w:ascii="STIX Two Math" w:hAnsi="STIX Two Math"/>
          </w:rPr>
          <m:t>=2</m:t>
        </m:r>
        <m:r>
          <m:rPr>
            <m:sty m:val="p"/>
          </m:rPr>
          <w:rPr>
            <w:rFonts w:ascii="Cambria Math" w:hAnsi="Cambria Math"/>
          </w:rPr>
          <m:t>k</m:t>
        </m:r>
        <m:r>
          <m:rPr>
            <m:sty m:val="p"/>
          </m:rPr>
          <w:rPr>
            <w:rFonts w:ascii="STIX Two Math" w:hAnsi="STIX Two Math"/>
          </w:rPr>
          <m:t>+1</m:t>
        </m:r>
      </m:oMath>
      <w:r w:rsidRPr="00746628">
        <w:t>为对称窗口长度，卷积系数</w:t>
      </w:r>
      <m:oMath>
        <m:r>
          <m:rPr>
            <m:sty m:val="p"/>
          </m:rPr>
          <w:rPr>
            <w:rFonts w:ascii="STIX Two Math" w:hAnsi="STIX Two Math"/>
          </w:rPr>
          <m:t>c_i</m:t>
        </m:r>
      </m:oMath>
      <w:r w:rsidRPr="00746628">
        <w:t>由</w:t>
      </w:r>
      <w:r w:rsidRPr="00746628">
        <w:t>Legendre</w:t>
      </w:r>
      <w:r w:rsidRPr="00746628">
        <w:t>正交多项式在窗口区间</w:t>
      </w:r>
      <m:oMath>
        <m:r>
          <w:rPr>
            <w:rFonts w:ascii="STIX Two Math" w:hAnsi="STIX Two Math" w:cs="STIX Two Math"/>
          </w:rPr>
          <m:t>\left[-k,k\right]</m:t>
        </m:r>
      </m:oMath>
      <w:r w:rsidRPr="00746628">
        <w:t>上的投影确定。本研究通过</w:t>
      </w:r>
      <w:r w:rsidRPr="00746628">
        <w:t>Akaike</w:t>
      </w:r>
      <w:r w:rsidRPr="00746628">
        <w:t>信息准则（</w:t>
      </w:r>
      <w:r w:rsidRPr="00746628">
        <w:t>AIC</w:t>
      </w:r>
      <w:r w:rsidRPr="00746628">
        <w:t>）优化选择窗口长度</w:t>
      </w:r>
      <m:oMath>
        <m:r>
          <m:rPr>
            <m:sty m:val="p"/>
          </m:rPr>
          <w:rPr>
            <w:rFonts w:ascii="Cambria Math" w:hAnsi="Cambria Math"/>
          </w:rPr>
          <m:t>N</m:t>
        </m:r>
        <m:r>
          <m:rPr>
            <m:sty m:val="p"/>
          </m:rPr>
          <w:rPr>
            <w:rFonts w:ascii="STIX Two Math" w:hAnsi="STIX Two Math"/>
          </w:rPr>
          <m:t>=21</m:t>
        </m:r>
      </m:oMath>
      <w:r w:rsidRPr="00746628">
        <w:t>和多项式阶数</w:t>
      </w:r>
      <m:oMath>
        <m:r>
          <m:rPr>
            <m:sty m:val="p"/>
          </m:rPr>
          <w:rPr>
            <w:rFonts w:ascii="Cambria Math" w:hAnsi="Cambria Math" w:cs="STIX Two Math"/>
          </w:rPr>
          <m:t>m</m:t>
        </m:r>
        <m:r>
          <m:rPr>
            <m:sty m:val="p"/>
          </m:rPr>
          <w:rPr>
            <w:rFonts w:ascii="STIX Two Math" w:hAnsi="STIX Two Math" w:cs="STIX Two Math"/>
          </w:rPr>
          <m:t>=3</m:t>
        </m:r>
      </m:oMath>
      <w:r w:rsidRPr="00746628">
        <w:t>，在保证残差白噪声特性的同时，使均方误差最小化</w:t>
      </w:r>
      <w:r w:rsidRPr="00746628">
        <w:rPr>
          <w:rFonts w:hint="eastAsia"/>
        </w:rPr>
        <w:t>。</w:t>
      </w:r>
      <w:r w:rsidR="003B064C" w:rsidRPr="00746628">
        <w:rPr>
          <w:rFonts w:hint="eastAsia"/>
        </w:rPr>
        <w:t>处理结果如图</w:t>
      </w:r>
      <w:r w:rsidR="001847F0" w:rsidRPr="00746628">
        <w:t>4.7</w:t>
      </w:r>
      <w:r w:rsidR="003B064C" w:rsidRPr="00746628">
        <w:rPr>
          <w:rFonts w:hint="eastAsia"/>
        </w:rPr>
        <w:t>所示。</w:t>
      </w:r>
    </w:p>
    <w:p w14:paraId="6A4F969C" w14:textId="1C047BD7" w:rsidR="00382C1E" w:rsidRPr="00746628" w:rsidRDefault="00382C1E" w:rsidP="00D7261D">
      <w:pPr>
        <w:spacing w:line="360" w:lineRule="auto"/>
        <w:ind w:firstLineChars="0" w:firstLine="0"/>
        <w:jc w:val="center"/>
      </w:pPr>
      <w:r w:rsidRPr="00746628">
        <w:rPr>
          <w:rFonts w:hint="eastAsia"/>
          <w:noProof/>
        </w:rPr>
        <w:drawing>
          <wp:inline distT="0" distB="0" distL="0" distR="0" wp14:anchorId="73C511FA" wp14:editId="41813562">
            <wp:extent cx="5040000" cy="2709323"/>
            <wp:effectExtent l="0" t="0" r="1905" b="0"/>
            <wp:docPr id="134099646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000" cy="2709323"/>
                    </a:xfrm>
                    <a:prstGeom prst="rect">
                      <a:avLst/>
                    </a:prstGeom>
                    <a:noFill/>
                    <a:ln>
                      <a:noFill/>
                    </a:ln>
                  </pic:spPr>
                </pic:pic>
              </a:graphicData>
            </a:graphic>
          </wp:inline>
        </w:drawing>
      </w:r>
    </w:p>
    <w:p w14:paraId="1744468B" w14:textId="3FF99CB3" w:rsidR="00382C1E" w:rsidRPr="00746628" w:rsidRDefault="003B064C" w:rsidP="00D7261D">
      <w:pPr>
        <w:spacing w:line="240" w:lineRule="auto"/>
        <w:ind w:firstLineChars="0" w:firstLine="0"/>
        <w:jc w:val="center"/>
      </w:pPr>
      <w:r w:rsidRPr="00746628">
        <w:t>图</w:t>
      </w:r>
      <w:r w:rsidR="00B12E21" w:rsidRPr="00746628">
        <w:rPr>
          <w:rFonts w:hint="eastAsia"/>
        </w:rPr>
        <w:t>4.7</w:t>
      </w:r>
      <w:r w:rsidRPr="00746628">
        <w:rPr>
          <w:rFonts w:hint="eastAsia"/>
        </w:rPr>
        <w:t xml:space="preserve"> </w:t>
      </w:r>
      <w:r w:rsidRPr="00746628">
        <w:rPr>
          <w:rFonts w:hint="eastAsia"/>
        </w:rPr>
        <w:t>原始数据降噪后结果</w:t>
      </w:r>
    </w:p>
    <w:p w14:paraId="5FB27140" w14:textId="549DE012" w:rsidR="00ED6968" w:rsidRPr="00746628" w:rsidRDefault="009C0F51" w:rsidP="00B97D8B">
      <w:pPr>
        <w:pStyle w:val="afb"/>
        <w:spacing w:before="163" w:after="163"/>
      </w:pPr>
      <w:bookmarkStart w:id="196" w:name="_Toc193879537"/>
      <w:bookmarkStart w:id="197" w:name="_Toc193879796"/>
      <w:bookmarkStart w:id="198" w:name="_Toc196582927"/>
      <w:r w:rsidRPr="00746628">
        <w:rPr>
          <w:rFonts w:hint="eastAsia"/>
        </w:rPr>
        <w:lastRenderedPageBreak/>
        <w:t>4.</w:t>
      </w:r>
      <w:r w:rsidR="002750E7" w:rsidRPr="00746628">
        <w:rPr>
          <w:rFonts w:hint="eastAsia"/>
        </w:rPr>
        <w:t>3</w:t>
      </w:r>
      <w:r w:rsidRPr="00746628">
        <w:rPr>
          <w:rFonts w:hint="eastAsia"/>
        </w:rPr>
        <w:t xml:space="preserve">.1 </w:t>
      </w:r>
      <w:r w:rsidR="000C4584" w:rsidRPr="00746628">
        <w:rPr>
          <w:rFonts w:hint="eastAsia"/>
        </w:rPr>
        <w:t>IPSO-ALSTM</w:t>
      </w:r>
      <w:r w:rsidR="000C4584" w:rsidRPr="00746628">
        <w:rPr>
          <w:rFonts w:hint="eastAsia"/>
        </w:rPr>
        <w:t>模型损失值分析</w:t>
      </w:r>
      <w:bookmarkEnd w:id="196"/>
      <w:bookmarkEnd w:id="197"/>
      <w:bookmarkEnd w:id="198"/>
    </w:p>
    <w:p w14:paraId="4F946770" w14:textId="1437561F" w:rsidR="005B4D81" w:rsidRPr="00746628" w:rsidRDefault="005B4D81" w:rsidP="00D7261D">
      <w:pPr>
        <w:ind w:firstLine="480"/>
      </w:pPr>
      <w:r w:rsidRPr="00746628">
        <w:rPr>
          <w:rFonts w:hint="eastAsia"/>
        </w:rPr>
        <w:t>损失值（</w:t>
      </w:r>
      <w:r w:rsidRPr="00746628">
        <w:rPr>
          <w:rFonts w:hint="eastAsia"/>
        </w:rPr>
        <w:t>Loss</w:t>
      </w:r>
      <w:r w:rsidRPr="00746628">
        <w:rPr>
          <w:rFonts w:hint="eastAsia"/>
        </w:rPr>
        <w:t>）是机器学习模型训练过程中的重要指标，用来衡量模型预测与真实结果之间的差异。在</w:t>
      </w:r>
      <w:r w:rsidRPr="00746628">
        <w:rPr>
          <w:rFonts w:hint="eastAsia"/>
        </w:rPr>
        <w:t>IPSO-ALSTM</w:t>
      </w:r>
      <w:r w:rsidRPr="00746628">
        <w:rPr>
          <w:rFonts w:hint="eastAsia"/>
        </w:rPr>
        <w:t>模型中，我们利用</w:t>
      </w:r>
      <w:r w:rsidRPr="00746628">
        <w:rPr>
          <w:rFonts w:hint="eastAsia"/>
        </w:rPr>
        <w:t>IPSO</w:t>
      </w:r>
      <w:r w:rsidRPr="00746628">
        <w:rPr>
          <w:rFonts w:hint="eastAsia"/>
        </w:rPr>
        <w:t>算法优化超参数（包括迭代次数、学习率以及隐含层节点数等），以达到最优的预测性能。损失值越小，意味着网络的超参数将达到一个更合理的设置，模型的拟合程度更优；反之则说明模型的超参数设置较差，拟合效果欠佳。预测库存量与销量时，</w:t>
      </w:r>
      <w:r w:rsidRPr="00746628">
        <w:rPr>
          <w:rFonts w:hint="eastAsia"/>
        </w:rPr>
        <w:t>IPSO</w:t>
      </w:r>
      <w:r w:rsidRPr="00746628">
        <w:rPr>
          <w:rFonts w:hint="eastAsia"/>
        </w:rPr>
        <w:t>调参损失值结果如图</w:t>
      </w:r>
      <w:r w:rsidR="00BA4FAE" w:rsidRPr="00746628">
        <w:rPr>
          <w:rFonts w:hint="eastAsia"/>
        </w:rPr>
        <w:t>8</w:t>
      </w:r>
      <w:r w:rsidRPr="00746628">
        <w:rPr>
          <w:rFonts w:hint="eastAsia"/>
        </w:rPr>
        <w:t>所示。</w:t>
      </w:r>
    </w:p>
    <w:p w14:paraId="786F0EB1" w14:textId="5539D5ED" w:rsidR="005B4D81" w:rsidRPr="00746628" w:rsidRDefault="005B4D81" w:rsidP="005B4D81">
      <w:pPr>
        <w:spacing w:line="360" w:lineRule="auto"/>
        <w:ind w:firstLine="480"/>
        <w:jc w:val="center"/>
      </w:pPr>
      <w:r w:rsidRPr="00746628">
        <w:rPr>
          <w:rFonts w:hint="eastAsia"/>
          <w:noProof/>
        </w:rPr>
        <w:drawing>
          <wp:inline distT="0" distB="0" distL="0" distR="0" wp14:anchorId="3085989F" wp14:editId="1A4F4A77">
            <wp:extent cx="3708400" cy="2648028"/>
            <wp:effectExtent l="0" t="0" r="6350" b="0"/>
            <wp:docPr id="8471903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13122" cy="2651400"/>
                    </a:xfrm>
                    <a:prstGeom prst="rect">
                      <a:avLst/>
                    </a:prstGeom>
                    <a:noFill/>
                    <a:ln>
                      <a:noFill/>
                    </a:ln>
                  </pic:spPr>
                </pic:pic>
              </a:graphicData>
            </a:graphic>
          </wp:inline>
        </w:drawing>
      </w:r>
    </w:p>
    <w:p w14:paraId="640523C4" w14:textId="097958A4" w:rsidR="005B4D81" w:rsidRPr="00746628" w:rsidRDefault="005B4D81" w:rsidP="00B12E21">
      <w:pPr>
        <w:ind w:firstLineChars="0" w:firstLine="0"/>
        <w:jc w:val="center"/>
      </w:pPr>
      <w:r w:rsidRPr="00746628">
        <w:t>图</w:t>
      </w:r>
      <w:r w:rsidR="00B12E21" w:rsidRPr="00746628">
        <w:t>4.</w:t>
      </w:r>
      <w:r w:rsidR="00BA4FAE" w:rsidRPr="00746628">
        <w:rPr>
          <w:rFonts w:hint="eastAsia"/>
        </w:rPr>
        <w:t>8</w:t>
      </w:r>
      <w:r w:rsidRPr="00746628">
        <w:rPr>
          <w:rFonts w:hint="eastAsia"/>
        </w:rPr>
        <w:t xml:space="preserve"> IPSO</w:t>
      </w:r>
      <w:r w:rsidRPr="00746628">
        <w:rPr>
          <w:rFonts w:hint="eastAsia"/>
        </w:rPr>
        <w:t>调优损失值结果</w:t>
      </w:r>
    </w:p>
    <w:p w14:paraId="7FD99184" w14:textId="64D29089" w:rsidR="000C4584" w:rsidRPr="00746628" w:rsidRDefault="005B4D81" w:rsidP="00D7261D">
      <w:pPr>
        <w:ind w:firstLine="480"/>
      </w:pPr>
      <w:r w:rsidRPr="00746628">
        <w:t>该结果展示了在</w:t>
      </w:r>
      <w:r w:rsidRPr="00746628">
        <w:t>IPSO</w:t>
      </w:r>
      <w:r w:rsidRPr="00746628">
        <w:t>调优的损失变化，根据折线图可以直观发现，损失值随运行次数增加迅速降低，随后正常收敛并趋于稳定。表示模型在参数调优上通过调整学习率或者其他超参数，使得优化算法能够迅速找到较好的参数配置。最重要的是，较低的损失值</w:t>
      </w:r>
      <w:r w:rsidRPr="00746628">
        <w:t>RMSE</w:t>
      </w:r>
      <w:r w:rsidRPr="00746628">
        <w:t>（</w:t>
      </w:r>
      <w:r w:rsidRPr="00746628">
        <w:t>Root Mean Squared Error</w:t>
      </w:r>
      <w:r w:rsidRPr="00746628">
        <w:t>）表示模型能够准确地预测时序数据，减少了模型偏差，增强了预测的准确性。</w:t>
      </w:r>
    </w:p>
    <w:p w14:paraId="21F1A690" w14:textId="5C03A0BD" w:rsidR="009C0F51" w:rsidRPr="00746628" w:rsidRDefault="009C0F51" w:rsidP="00B97D8B">
      <w:pPr>
        <w:pStyle w:val="afb"/>
        <w:spacing w:before="163" w:after="163"/>
      </w:pPr>
      <w:bookmarkStart w:id="199" w:name="_Toc193879538"/>
      <w:bookmarkStart w:id="200" w:name="_Toc193879797"/>
      <w:bookmarkStart w:id="201" w:name="_Toc196582928"/>
      <w:r w:rsidRPr="00746628">
        <w:rPr>
          <w:rFonts w:hint="eastAsia"/>
        </w:rPr>
        <w:t>4.</w:t>
      </w:r>
      <w:r w:rsidR="002750E7" w:rsidRPr="00746628">
        <w:rPr>
          <w:rFonts w:hint="eastAsia"/>
        </w:rPr>
        <w:t>3</w:t>
      </w:r>
      <w:r w:rsidRPr="00746628">
        <w:rPr>
          <w:rFonts w:hint="eastAsia"/>
        </w:rPr>
        <w:t xml:space="preserve">.2 </w:t>
      </w:r>
      <w:r w:rsidR="000C4584" w:rsidRPr="00746628">
        <w:rPr>
          <w:rFonts w:hint="eastAsia"/>
        </w:rPr>
        <w:t>IPSO-ALSTM</w:t>
      </w:r>
      <w:r w:rsidR="000C4584" w:rsidRPr="00746628">
        <w:rPr>
          <w:rFonts w:hint="eastAsia"/>
        </w:rPr>
        <w:t>模型注意力权重分析</w:t>
      </w:r>
      <w:bookmarkEnd w:id="199"/>
      <w:bookmarkEnd w:id="200"/>
      <w:bookmarkEnd w:id="201"/>
    </w:p>
    <w:p w14:paraId="6D87696C" w14:textId="3ACE9363" w:rsidR="008C0381" w:rsidRPr="00746628" w:rsidRDefault="005B4D81" w:rsidP="00D7261D">
      <w:pPr>
        <w:ind w:firstLine="480"/>
      </w:pPr>
      <w:r w:rsidRPr="00746628">
        <w:rPr>
          <w:rFonts w:hint="eastAsia"/>
        </w:rPr>
        <w:t>注意力机制通常是用于增强模型在处理时序数据时的能力。我们通过注意力权重图，展示了模型在进行预测时，给不同时间步或不同特征赋予的关注程度。通过查看权重分布，可以判断模型是否正确地将注意力集中在关键时间点或特征上，以便了解模型是否捕捉到促销活动的影响。如果权重图中某些时刻的权重突出，说明在这些时刻输入的特征对预测结果起了较为决定性的作用。以</w:t>
      </w:r>
      <w:r w:rsidR="001F6F6D" w:rsidRPr="00746628">
        <w:rPr>
          <w:rFonts w:hint="eastAsia"/>
        </w:rPr>
        <w:t>线路</w:t>
      </w:r>
      <w:r w:rsidR="001F6F6D" w:rsidRPr="00746628">
        <w:rPr>
          <w:rFonts w:hint="eastAsia"/>
        </w:rPr>
        <w:t>DC14</w:t>
      </w:r>
      <w:r w:rsidR="001F6F6D" w:rsidRPr="00746628">
        <w:rPr>
          <w:rFonts w:hint="eastAsia"/>
        </w:rPr>
        <w:t>→</w:t>
      </w:r>
      <w:r w:rsidR="001F6F6D" w:rsidRPr="00746628">
        <w:rPr>
          <w:rFonts w:hint="eastAsia"/>
        </w:rPr>
        <w:t>DC10</w:t>
      </w:r>
      <w:r w:rsidRPr="00746628">
        <w:rPr>
          <w:rFonts w:hint="eastAsia"/>
        </w:rPr>
        <w:t>为例，注意力权重如图</w:t>
      </w:r>
      <w:r w:rsidR="001847F0" w:rsidRPr="00746628">
        <w:t>4.9</w:t>
      </w:r>
      <w:r w:rsidRPr="00746628">
        <w:rPr>
          <w:rFonts w:hint="eastAsia"/>
        </w:rPr>
        <w:t>所示</w:t>
      </w:r>
      <w:r w:rsidR="000057B7" w:rsidRPr="00746628">
        <w:rPr>
          <w:rFonts w:hint="eastAsia"/>
        </w:rPr>
        <w:t>。</w:t>
      </w:r>
    </w:p>
    <w:p w14:paraId="6ACD9CC2" w14:textId="5B801718" w:rsidR="00C113A8" w:rsidRPr="00746628" w:rsidRDefault="00C113A8" w:rsidP="00D7261D">
      <w:pPr>
        <w:ind w:firstLine="480"/>
      </w:pPr>
      <w:r w:rsidRPr="00746628">
        <w:rPr>
          <w:rFonts w:hint="eastAsia"/>
        </w:rPr>
        <w:lastRenderedPageBreak/>
        <w:t>为确保模型预测结果符合实际物流运营条件，本文在模型中引入了物理与业务约束。具体而言，通过在模型输出后对预测值进行后处理，确保所有预测值均在零至历史最大货量的合理区间内；同时，在模型训练过程中，融入约束惩罚项，进一步减少预测误差对实际运输能力的违反。这种约束机制为实际物流调度和资源分配提供了可行的数值依据，并增强了预测模型的实用性。</w:t>
      </w:r>
    </w:p>
    <w:p w14:paraId="650B3859" w14:textId="7A7EEAD5" w:rsidR="000057B7" w:rsidRPr="00746628" w:rsidRDefault="008C0381" w:rsidP="00D7261D">
      <w:pPr>
        <w:spacing w:line="240" w:lineRule="auto"/>
        <w:ind w:firstLine="480"/>
        <w:rPr>
          <w:b/>
          <w:bCs/>
          <w:sz w:val="20"/>
          <w:szCs w:val="18"/>
        </w:rPr>
      </w:pPr>
      <w:r w:rsidRPr="00746628">
        <w:rPr>
          <w:rFonts w:hint="eastAsia"/>
          <w:noProof/>
        </w:rPr>
        <w:drawing>
          <wp:inline distT="0" distB="0" distL="0" distR="0" wp14:anchorId="67245F0B" wp14:editId="04771C5C">
            <wp:extent cx="2755143" cy="2808000"/>
            <wp:effectExtent l="0" t="0" r="1270" b="0"/>
            <wp:docPr id="1260679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9289" t="11339" r="12665" b="10615"/>
                    <a:stretch/>
                  </pic:blipFill>
                  <pic:spPr bwMode="auto">
                    <a:xfrm>
                      <a:off x="0" y="0"/>
                      <a:ext cx="2755143" cy="2808000"/>
                    </a:xfrm>
                    <a:prstGeom prst="rect">
                      <a:avLst/>
                    </a:prstGeom>
                    <a:noFill/>
                    <a:ln>
                      <a:noFill/>
                    </a:ln>
                    <a:extLst>
                      <a:ext uri="{53640926-AAD7-44D8-BBD7-CCE9431645EC}">
                        <a14:shadowObscured xmlns:a14="http://schemas.microsoft.com/office/drawing/2010/main"/>
                      </a:ext>
                    </a:extLst>
                  </pic:spPr>
                </pic:pic>
              </a:graphicData>
            </a:graphic>
          </wp:inline>
        </w:drawing>
      </w:r>
      <w:r w:rsidRPr="00746628">
        <w:rPr>
          <w:rFonts w:hint="eastAsia"/>
          <w:noProof/>
        </w:rPr>
        <w:drawing>
          <wp:inline distT="0" distB="0" distL="0" distR="0" wp14:anchorId="798531C0" wp14:editId="0207E8B5">
            <wp:extent cx="2624236" cy="2808000"/>
            <wp:effectExtent l="0" t="0" r="5080" b="0"/>
            <wp:docPr id="109112662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771" t="11943" r="12425" b="10855"/>
                    <a:stretch/>
                  </pic:blipFill>
                  <pic:spPr bwMode="auto">
                    <a:xfrm>
                      <a:off x="0" y="0"/>
                      <a:ext cx="2624236" cy="2808000"/>
                    </a:xfrm>
                    <a:prstGeom prst="rect">
                      <a:avLst/>
                    </a:prstGeom>
                    <a:noFill/>
                    <a:ln>
                      <a:noFill/>
                    </a:ln>
                    <a:extLst>
                      <a:ext uri="{53640926-AAD7-44D8-BBD7-CCE9431645EC}">
                        <a14:shadowObscured xmlns:a14="http://schemas.microsoft.com/office/drawing/2010/main"/>
                      </a:ext>
                    </a:extLst>
                  </pic:spPr>
                </pic:pic>
              </a:graphicData>
            </a:graphic>
          </wp:inline>
        </w:drawing>
      </w:r>
    </w:p>
    <w:p w14:paraId="2B4C4C3D" w14:textId="787F4DA2" w:rsidR="001847F0" w:rsidRPr="00746628" w:rsidRDefault="001847F0" w:rsidP="001847F0">
      <w:pPr>
        <w:ind w:firstLineChars="0" w:firstLine="0"/>
        <w:jc w:val="center"/>
      </w:pPr>
      <w:r w:rsidRPr="00746628">
        <w:rPr>
          <w:rFonts w:hint="eastAsia"/>
        </w:rPr>
        <w:t>图</w:t>
      </w:r>
      <w:r w:rsidRPr="00746628">
        <w:t>4.9</w:t>
      </w:r>
      <w:r w:rsidRPr="00746628">
        <w:rPr>
          <w:rFonts w:hint="eastAsia"/>
        </w:rPr>
        <w:t xml:space="preserve"> </w:t>
      </w:r>
      <w:r w:rsidRPr="00746628">
        <w:rPr>
          <w:rFonts w:hint="eastAsia"/>
        </w:rPr>
        <w:t>注意力权重图</w:t>
      </w:r>
    </w:p>
    <w:p w14:paraId="28165CFB" w14:textId="75656673" w:rsidR="000057B7" w:rsidRPr="00746628" w:rsidRDefault="000057B7" w:rsidP="00D7261D">
      <w:pPr>
        <w:ind w:firstLine="480"/>
      </w:pPr>
      <w:r w:rsidRPr="00746628">
        <w:rPr>
          <w:rFonts w:hint="eastAsia"/>
        </w:rPr>
        <w:t>根据注意力权重图可视化结果，在</w:t>
      </w:r>
      <w:r w:rsidRPr="00746628">
        <w:rPr>
          <w:rFonts w:hint="eastAsia"/>
        </w:rPr>
        <w:t>Epoch</w:t>
      </w:r>
      <w:r w:rsidRPr="00746628">
        <w:rPr>
          <w:rFonts w:hint="eastAsia"/>
        </w:rPr>
        <w:t>为</w:t>
      </w:r>
      <w:r w:rsidRPr="00746628">
        <w:rPr>
          <w:rFonts w:hint="eastAsia"/>
        </w:rPr>
        <w:t>1</w:t>
      </w:r>
      <w:r w:rsidRPr="00746628">
        <w:rPr>
          <w:rFonts w:hint="eastAsia"/>
        </w:rPr>
        <w:t>时，注意力权重显得较为分散，权重绝对值普遍较小，表明模型在训练的初期阶段还没有很好地聚焦在序列的某个特定部分，或者它正在努力捕捉输入序列的整体模式，因此注意力可能覆盖了大部分时间步；随训练次数增加，注意力权重在某些时间步上变得更加集中，权重绝对值也有所增大，可以明显看出，在某些特定的时间步上，权重变得更加突出，说明模型已经开始聚焦于输入序列中的某些部分，如促销活动等特殊日期，同时也逐步减少了对无关时间步的关注；当训练次数达到一定次数时，注意力权重显得更加聚焦，如图</w:t>
      </w:r>
      <w:r w:rsidR="00C113A8" w:rsidRPr="00746628">
        <w:rPr>
          <w:rFonts w:hint="eastAsia"/>
        </w:rPr>
        <w:t>4.9</w:t>
      </w:r>
      <w:r w:rsidRPr="00746628">
        <w:rPr>
          <w:rFonts w:hint="eastAsia"/>
        </w:rPr>
        <w:t>的</w:t>
      </w:r>
      <w:r w:rsidRPr="00746628">
        <w:rPr>
          <w:rFonts w:hint="eastAsia"/>
        </w:rPr>
        <w:t>Epoch46</w:t>
      </w:r>
      <w:r w:rsidRPr="00746628">
        <w:rPr>
          <w:rFonts w:hint="eastAsia"/>
        </w:rPr>
        <w:t>，在某些时间步的权重特别高，而其他时间步的权重则接近零，这种强烈的集中趋势说明，模型已经学会了将更多的注意力集中到最关键的时间步上，这些时间步对任务完成起到了决定性作用。</w:t>
      </w:r>
    </w:p>
    <w:p w14:paraId="57F37C50" w14:textId="6275D215" w:rsidR="000C4584" w:rsidRPr="00746628" w:rsidRDefault="000C4584" w:rsidP="00B97D8B">
      <w:pPr>
        <w:pStyle w:val="afb"/>
        <w:spacing w:before="163" w:after="163"/>
      </w:pPr>
      <w:bookmarkStart w:id="202" w:name="_Toc193879539"/>
      <w:bookmarkStart w:id="203" w:name="_Toc193879798"/>
      <w:bookmarkStart w:id="204" w:name="_Toc196582929"/>
      <w:r w:rsidRPr="00746628">
        <w:rPr>
          <w:rFonts w:hint="eastAsia"/>
        </w:rPr>
        <w:lastRenderedPageBreak/>
        <w:t>4.</w:t>
      </w:r>
      <w:r w:rsidR="002750E7" w:rsidRPr="00746628">
        <w:rPr>
          <w:rFonts w:hint="eastAsia"/>
        </w:rPr>
        <w:t>3</w:t>
      </w:r>
      <w:r w:rsidRPr="00746628">
        <w:rPr>
          <w:rFonts w:hint="eastAsia"/>
        </w:rPr>
        <w:t xml:space="preserve">.3 </w:t>
      </w:r>
      <w:r w:rsidRPr="00746628">
        <w:t>IPSO-ALSTM</w:t>
      </w:r>
      <w:r w:rsidRPr="00746628">
        <w:t>模型预测</w:t>
      </w:r>
      <w:r w:rsidRPr="00746628">
        <w:rPr>
          <w:rFonts w:hint="eastAsia"/>
        </w:rPr>
        <w:t>结果</w:t>
      </w:r>
      <w:bookmarkEnd w:id="202"/>
      <w:bookmarkEnd w:id="203"/>
      <w:bookmarkEnd w:id="204"/>
    </w:p>
    <w:p w14:paraId="4A26BF37" w14:textId="57A9D1AA" w:rsidR="00CE703A" w:rsidRPr="00746628" w:rsidRDefault="00CE703A" w:rsidP="00D7261D">
      <w:pPr>
        <w:ind w:firstLine="480"/>
      </w:pPr>
      <w:bookmarkStart w:id="205" w:name="_Hlk196183244"/>
      <w:r w:rsidRPr="00746628">
        <w:rPr>
          <w:rFonts w:hint="eastAsia"/>
        </w:rPr>
        <w:t>从图</w:t>
      </w:r>
      <w:r w:rsidR="00BA4FAE" w:rsidRPr="00746628">
        <w:rPr>
          <w:rFonts w:hint="eastAsia"/>
        </w:rPr>
        <w:t>10</w:t>
      </w:r>
      <w:r w:rsidRPr="00746628">
        <w:rPr>
          <w:rFonts w:hint="eastAsia"/>
        </w:rPr>
        <w:t>中所示的四个子图可以清晰地看到模型在不同数据集上的性能表现，包括训练集、验证集、测试集以及未来预测。每个子图都展示了模型预测结果与真实数据之间的对比，帮助我们深入分析模型的拟合能力和预测精度。</w:t>
      </w:r>
    </w:p>
    <w:p w14:paraId="2CFE9F96" w14:textId="42EDC25A" w:rsidR="007A378F" w:rsidRPr="00746628" w:rsidRDefault="00CE703A" w:rsidP="00D7261D">
      <w:pPr>
        <w:ind w:firstLine="480"/>
      </w:pPr>
      <w:r w:rsidRPr="00746628">
        <w:rPr>
          <w:rFonts w:hint="eastAsia"/>
        </w:rPr>
        <w:t>训练集性能展示了模型在训练集上的拟合情况。从图</w:t>
      </w:r>
      <w:r w:rsidR="008F34F5" w:rsidRPr="00746628">
        <w:rPr>
          <w:rFonts w:hint="eastAsia"/>
        </w:rPr>
        <w:t>（</w:t>
      </w:r>
      <w:r w:rsidR="008F34F5" w:rsidRPr="00746628">
        <w:rPr>
          <w:rFonts w:hint="eastAsia"/>
        </w:rPr>
        <w:t>a</w:t>
      </w:r>
      <w:r w:rsidR="008F34F5" w:rsidRPr="00746628">
        <w:rPr>
          <w:rFonts w:hint="eastAsia"/>
        </w:rPr>
        <w:t>）</w:t>
      </w:r>
      <w:r w:rsidRPr="00746628">
        <w:rPr>
          <w:rFonts w:hint="eastAsia"/>
        </w:rPr>
        <w:t>中可以看到，模型的预测值（红色虚线）在大多数时间步上与实际值（蓝色实线）较为接近，说明模型能够有效地学习训练数据的规律。验证集性能显示了模型在验证集上的表现。在图</w:t>
      </w:r>
      <w:r w:rsidR="008F34F5" w:rsidRPr="00746628">
        <w:rPr>
          <w:rFonts w:hint="eastAsia"/>
        </w:rPr>
        <w:t>（</w:t>
      </w:r>
      <w:r w:rsidR="008F34F5" w:rsidRPr="00746628">
        <w:rPr>
          <w:rFonts w:hint="eastAsia"/>
        </w:rPr>
        <w:t>b</w:t>
      </w:r>
      <w:r w:rsidR="008F34F5" w:rsidRPr="00746628">
        <w:rPr>
          <w:rFonts w:hint="eastAsia"/>
        </w:rPr>
        <w:t>）</w:t>
      </w:r>
      <w:r w:rsidRPr="00746628">
        <w:rPr>
          <w:rFonts w:hint="eastAsia"/>
        </w:rPr>
        <w:t>中，预测值和实际值的曲线趋势较为一致，说明模型在验证集上的泛化能力较强。尤其是在数据的整体趋势变化方面，模型能够较好地预测其波动和变化。图</w:t>
      </w:r>
      <w:r w:rsidR="008F34F5" w:rsidRPr="00746628">
        <w:rPr>
          <w:rFonts w:hint="eastAsia"/>
        </w:rPr>
        <w:t>（</w:t>
      </w:r>
      <w:r w:rsidR="008F34F5" w:rsidRPr="00746628">
        <w:rPr>
          <w:rFonts w:hint="eastAsia"/>
        </w:rPr>
        <w:t>c</w:t>
      </w:r>
      <w:r w:rsidR="008F34F5" w:rsidRPr="00746628">
        <w:rPr>
          <w:rFonts w:hint="eastAsia"/>
        </w:rPr>
        <w:t>）</w:t>
      </w:r>
      <w:r w:rsidRPr="00746628">
        <w:rPr>
          <w:rFonts w:hint="eastAsia"/>
        </w:rPr>
        <w:t>展示了模型在测试集上的效果。从图中可以看出，模型，预测结果有所滞后。但整体来看，模型在测试集上的表现仍具有较高的准确度，尤其是在趋势和波动方面，能够较为精准地反映出实际需求的变化。图</w:t>
      </w:r>
      <w:r w:rsidR="008F34F5" w:rsidRPr="00746628">
        <w:rPr>
          <w:rFonts w:hint="eastAsia"/>
        </w:rPr>
        <w:t>（</w:t>
      </w:r>
      <w:r w:rsidR="008F34F5" w:rsidRPr="00746628">
        <w:rPr>
          <w:rFonts w:hint="eastAsia"/>
        </w:rPr>
        <w:t>d</w:t>
      </w:r>
      <w:r w:rsidR="008F34F5" w:rsidRPr="00746628">
        <w:rPr>
          <w:rFonts w:hint="eastAsia"/>
        </w:rPr>
        <w:t>）</w:t>
      </w:r>
      <w:r w:rsidRPr="00746628">
        <w:rPr>
          <w:rFonts w:hint="eastAsia"/>
        </w:rPr>
        <w:t>展示了模型对于未来一段时间内货量的预测趋势。图中的红色曲线表明，模型预测在未来的货量呈现逐步增长的趋势，且在初期呈现较为平缓的增长态势。这一现象反映了模型对于长期趋势的适应能力，能够较好地预测未来一段时间内的需求变化。虽然该预测没有细化到每个具体日期的波动，但从整体趋势上来看，模型的长期预测结果较为稳健，符合电商物流的常见需求模式。</w:t>
      </w:r>
      <w:bookmarkEnd w:id="205"/>
    </w:p>
    <w:p w14:paraId="4ED74EA0" w14:textId="390B7076" w:rsidR="00186778" w:rsidRPr="00746628" w:rsidRDefault="00FD4F9F" w:rsidP="00186778">
      <w:pPr>
        <w:spacing w:line="240" w:lineRule="auto"/>
        <w:ind w:firstLineChars="0" w:firstLine="0"/>
        <w:jc w:val="center"/>
      </w:pPr>
      <w:r w:rsidRPr="00746628">
        <w:rPr>
          <w:noProof/>
        </w:rPr>
        <w:drawing>
          <wp:inline distT="0" distB="0" distL="0" distR="0" wp14:anchorId="06E62B73" wp14:editId="7F11C694">
            <wp:extent cx="5759450" cy="2082800"/>
            <wp:effectExtent l="0" t="0" r="6350" b="0"/>
            <wp:docPr id="1955704308"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704308" name="图片 1" descr="图表, 折线图&#10;&#10;AI 生成的内容可能不正确。"/>
                    <pic:cNvPicPr/>
                  </pic:nvPicPr>
                  <pic:blipFill>
                    <a:blip r:embed="rId39"/>
                    <a:stretch>
                      <a:fillRect/>
                    </a:stretch>
                  </pic:blipFill>
                  <pic:spPr>
                    <a:xfrm>
                      <a:off x="0" y="0"/>
                      <a:ext cx="5759450" cy="2082800"/>
                    </a:xfrm>
                    <a:prstGeom prst="rect">
                      <a:avLst/>
                    </a:prstGeom>
                  </pic:spPr>
                </pic:pic>
              </a:graphicData>
            </a:graphic>
          </wp:inline>
        </w:drawing>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186778" w:rsidRPr="00746628" w14:paraId="0D880EDF" w14:textId="77777777" w:rsidTr="00186778">
        <w:tc>
          <w:tcPr>
            <w:tcW w:w="4530" w:type="dxa"/>
          </w:tcPr>
          <w:p w14:paraId="0FDD66E8" w14:textId="59A9D70E" w:rsidR="00186778" w:rsidRPr="00746628" w:rsidRDefault="00186778" w:rsidP="00186778">
            <w:pPr>
              <w:spacing w:line="240" w:lineRule="auto"/>
              <w:ind w:firstLineChars="0" w:firstLine="0"/>
              <w:jc w:val="center"/>
              <w:rPr>
                <w:sz w:val="21"/>
                <w:szCs w:val="21"/>
              </w:rPr>
            </w:pPr>
            <w:bookmarkStart w:id="206" w:name="_Hlk196183086"/>
            <w:r w:rsidRPr="00746628">
              <w:rPr>
                <w:sz w:val="21"/>
                <w:szCs w:val="21"/>
              </w:rPr>
              <w:t>(a)</w:t>
            </w:r>
            <w:r w:rsidRPr="00746628">
              <w:rPr>
                <w:rFonts w:hint="eastAsia"/>
                <w:sz w:val="21"/>
                <w:szCs w:val="21"/>
              </w:rPr>
              <w:t xml:space="preserve"> </w:t>
            </w:r>
            <w:r w:rsidRPr="00746628">
              <w:rPr>
                <w:rFonts w:hint="eastAsia"/>
                <w:sz w:val="21"/>
                <w:szCs w:val="21"/>
              </w:rPr>
              <w:t>训练数集</w:t>
            </w:r>
          </w:p>
        </w:tc>
        <w:tc>
          <w:tcPr>
            <w:tcW w:w="4530" w:type="dxa"/>
          </w:tcPr>
          <w:p w14:paraId="3BC19BF0" w14:textId="09EEDAB8" w:rsidR="00186778" w:rsidRPr="00746628" w:rsidRDefault="00186778" w:rsidP="00186778">
            <w:pPr>
              <w:spacing w:line="240" w:lineRule="auto"/>
              <w:ind w:firstLineChars="0" w:firstLine="0"/>
              <w:jc w:val="center"/>
              <w:rPr>
                <w:sz w:val="21"/>
                <w:szCs w:val="21"/>
              </w:rPr>
            </w:pPr>
            <w:r w:rsidRPr="00746628">
              <w:rPr>
                <w:sz w:val="21"/>
                <w:szCs w:val="21"/>
              </w:rPr>
              <w:t>(b)</w:t>
            </w:r>
            <w:r w:rsidRPr="00746628">
              <w:rPr>
                <w:rFonts w:hint="eastAsia"/>
                <w:sz w:val="21"/>
                <w:szCs w:val="21"/>
              </w:rPr>
              <w:t xml:space="preserve"> </w:t>
            </w:r>
            <w:r w:rsidRPr="00746628">
              <w:rPr>
                <w:rFonts w:hint="eastAsia"/>
                <w:sz w:val="21"/>
                <w:szCs w:val="21"/>
              </w:rPr>
              <w:t>验证数集</w:t>
            </w:r>
          </w:p>
        </w:tc>
      </w:tr>
    </w:tbl>
    <w:bookmarkEnd w:id="206"/>
    <w:p w14:paraId="21C7FA63" w14:textId="6B7DAB49" w:rsidR="00186778" w:rsidRPr="00746628" w:rsidRDefault="00FD4F9F" w:rsidP="00186778">
      <w:pPr>
        <w:spacing w:line="240" w:lineRule="auto"/>
        <w:ind w:firstLineChars="0" w:firstLine="0"/>
        <w:jc w:val="center"/>
      </w:pPr>
      <w:r w:rsidRPr="00746628">
        <w:rPr>
          <w:noProof/>
        </w:rPr>
        <w:lastRenderedPageBreak/>
        <w:drawing>
          <wp:inline distT="0" distB="0" distL="0" distR="0" wp14:anchorId="4F210C59" wp14:editId="374B1A5D">
            <wp:extent cx="5759450" cy="2207260"/>
            <wp:effectExtent l="0" t="0" r="6350" b="2540"/>
            <wp:docPr id="287345584"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45584" name="图片 1" descr="图表, 折线图&#10;&#10;AI 生成的内容可能不正确。"/>
                    <pic:cNvPicPr/>
                  </pic:nvPicPr>
                  <pic:blipFill>
                    <a:blip r:embed="rId40"/>
                    <a:stretch>
                      <a:fillRect/>
                    </a:stretch>
                  </pic:blipFill>
                  <pic:spPr>
                    <a:xfrm>
                      <a:off x="0" y="0"/>
                      <a:ext cx="5759450" cy="2207260"/>
                    </a:xfrm>
                    <a:prstGeom prst="rect">
                      <a:avLst/>
                    </a:prstGeom>
                  </pic:spPr>
                </pic:pic>
              </a:graphicData>
            </a:graphic>
          </wp:inline>
        </w:drawing>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186778" w:rsidRPr="00746628" w14:paraId="528D7242" w14:textId="77777777" w:rsidTr="00186778">
        <w:tc>
          <w:tcPr>
            <w:tcW w:w="4530" w:type="dxa"/>
          </w:tcPr>
          <w:p w14:paraId="2D781C63" w14:textId="63AC1228" w:rsidR="00186778" w:rsidRPr="00746628" w:rsidRDefault="00186778" w:rsidP="00AB0279">
            <w:pPr>
              <w:spacing w:line="240" w:lineRule="auto"/>
              <w:ind w:firstLineChars="0" w:firstLine="0"/>
              <w:jc w:val="center"/>
              <w:rPr>
                <w:sz w:val="21"/>
                <w:szCs w:val="21"/>
              </w:rPr>
            </w:pPr>
            <w:r w:rsidRPr="00746628">
              <w:rPr>
                <w:sz w:val="21"/>
                <w:szCs w:val="21"/>
              </w:rPr>
              <w:t>(</w:t>
            </w:r>
            <w:r w:rsidRPr="00746628">
              <w:rPr>
                <w:rFonts w:hint="eastAsia"/>
                <w:sz w:val="21"/>
                <w:szCs w:val="21"/>
              </w:rPr>
              <w:t>c</w:t>
            </w:r>
            <w:r w:rsidRPr="00746628">
              <w:rPr>
                <w:sz w:val="21"/>
                <w:szCs w:val="21"/>
              </w:rPr>
              <w:t>)</w:t>
            </w:r>
            <w:r w:rsidRPr="00746628">
              <w:rPr>
                <w:rFonts w:hint="eastAsia"/>
                <w:sz w:val="21"/>
                <w:szCs w:val="21"/>
              </w:rPr>
              <w:t xml:space="preserve"> </w:t>
            </w:r>
            <w:r w:rsidRPr="00746628">
              <w:rPr>
                <w:rFonts w:hint="eastAsia"/>
                <w:sz w:val="21"/>
                <w:szCs w:val="21"/>
              </w:rPr>
              <w:t>测试数集</w:t>
            </w:r>
          </w:p>
        </w:tc>
        <w:tc>
          <w:tcPr>
            <w:tcW w:w="4530" w:type="dxa"/>
          </w:tcPr>
          <w:p w14:paraId="73E5D0F0" w14:textId="798E6F1A" w:rsidR="00186778" w:rsidRPr="00746628" w:rsidRDefault="00186778" w:rsidP="00AB0279">
            <w:pPr>
              <w:spacing w:line="240" w:lineRule="auto"/>
              <w:ind w:firstLineChars="0" w:firstLine="0"/>
              <w:jc w:val="center"/>
              <w:rPr>
                <w:sz w:val="21"/>
                <w:szCs w:val="21"/>
              </w:rPr>
            </w:pPr>
            <w:r w:rsidRPr="00746628">
              <w:rPr>
                <w:sz w:val="21"/>
                <w:szCs w:val="21"/>
              </w:rPr>
              <w:t>(b)</w:t>
            </w:r>
            <w:r w:rsidRPr="00746628">
              <w:rPr>
                <w:rFonts w:hint="eastAsia"/>
                <w:sz w:val="21"/>
                <w:szCs w:val="21"/>
              </w:rPr>
              <w:t xml:space="preserve"> </w:t>
            </w:r>
            <w:r w:rsidRPr="00746628">
              <w:rPr>
                <w:rFonts w:hint="eastAsia"/>
                <w:sz w:val="21"/>
                <w:szCs w:val="21"/>
              </w:rPr>
              <w:t>未来数集</w:t>
            </w:r>
          </w:p>
        </w:tc>
      </w:tr>
    </w:tbl>
    <w:p w14:paraId="7DC94749" w14:textId="7B3D6D88" w:rsidR="004E773D" w:rsidRPr="00746628" w:rsidRDefault="007A378F" w:rsidP="0006593F">
      <w:pPr>
        <w:ind w:firstLineChars="0" w:firstLine="0"/>
        <w:jc w:val="center"/>
      </w:pPr>
      <w:r w:rsidRPr="00746628">
        <w:t>图</w:t>
      </w:r>
      <w:r w:rsidR="0006593F" w:rsidRPr="00746628">
        <w:t>4.10</w:t>
      </w:r>
      <w:r w:rsidRPr="00746628">
        <w:rPr>
          <w:rFonts w:hint="eastAsia"/>
        </w:rPr>
        <w:t xml:space="preserve"> </w:t>
      </w:r>
      <w:r w:rsidR="00CE703A" w:rsidRPr="00746628">
        <w:rPr>
          <w:rFonts w:hint="eastAsia"/>
        </w:rPr>
        <w:t>线路</w:t>
      </w:r>
      <w:r w:rsidR="00CE703A" w:rsidRPr="00746628">
        <w:rPr>
          <w:rFonts w:hint="eastAsia"/>
        </w:rPr>
        <w:t>DC14</w:t>
      </w:r>
      <w:r w:rsidR="00CE703A" w:rsidRPr="00746628">
        <w:rPr>
          <w:rFonts w:hint="eastAsia"/>
        </w:rPr>
        <w:t>→</w:t>
      </w:r>
      <w:r w:rsidR="00CE703A" w:rsidRPr="00746628">
        <w:rPr>
          <w:rFonts w:hint="eastAsia"/>
        </w:rPr>
        <w:t>DC10</w:t>
      </w:r>
      <w:r w:rsidR="00CE703A" w:rsidRPr="00746628">
        <w:rPr>
          <w:rFonts w:hint="eastAsia"/>
        </w:rPr>
        <w:t>数据拟合</w:t>
      </w:r>
      <w:r w:rsidR="008F34F5" w:rsidRPr="00746628">
        <w:rPr>
          <w:rFonts w:hint="eastAsia"/>
        </w:rPr>
        <w:t>结果</w:t>
      </w:r>
    </w:p>
    <w:p w14:paraId="1A5B03F4" w14:textId="45ACAAAC" w:rsidR="004E773D" w:rsidRPr="00746628" w:rsidRDefault="004E773D" w:rsidP="0006593F">
      <w:pPr>
        <w:ind w:firstLineChars="0" w:firstLine="0"/>
        <w:jc w:val="center"/>
      </w:pPr>
      <w:r w:rsidRPr="00746628">
        <w:rPr>
          <w:rFonts w:hint="eastAsia"/>
        </w:rPr>
        <w:t>表</w:t>
      </w:r>
      <w:r w:rsidR="0006593F" w:rsidRPr="00746628">
        <w:t>4.11</w:t>
      </w:r>
      <w:r w:rsidRPr="00746628">
        <w:rPr>
          <w:rFonts w:hint="eastAsia"/>
        </w:rPr>
        <w:t xml:space="preserve"> </w:t>
      </w:r>
      <w:r w:rsidRPr="00746628">
        <w:rPr>
          <w:rFonts w:hint="eastAsia"/>
        </w:rPr>
        <w:t>模型评价指标</w:t>
      </w:r>
    </w:p>
    <w:tbl>
      <w:tblPr>
        <w:tblStyle w:val="af3"/>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186"/>
        <w:gridCol w:w="2255"/>
        <w:gridCol w:w="2255"/>
      </w:tblGrid>
      <w:tr w:rsidR="004E773D" w:rsidRPr="00746628" w14:paraId="4C252206" w14:textId="77777777" w:rsidTr="007E1249">
        <w:trPr>
          <w:jc w:val="center"/>
        </w:trPr>
        <w:tc>
          <w:tcPr>
            <w:tcW w:w="1309" w:type="pct"/>
            <w:tcBorders>
              <w:top w:val="single" w:sz="12" w:space="0" w:color="auto"/>
              <w:bottom w:val="single" w:sz="4" w:space="0" w:color="auto"/>
            </w:tcBorders>
            <w:vAlign w:val="center"/>
          </w:tcPr>
          <w:p w14:paraId="6E62049B" w14:textId="4FB6E9C3" w:rsidR="004E773D" w:rsidRPr="00746628" w:rsidRDefault="004E773D" w:rsidP="001847F0">
            <w:pPr>
              <w:spacing w:line="360" w:lineRule="exact"/>
              <w:ind w:firstLine="420"/>
              <w:jc w:val="center"/>
              <w:rPr>
                <w:sz w:val="21"/>
                <w:szCs w:val="21"/>
              </w:rPr>
            </w:pPr>
            <w:r w:rsidRPr="00746628">
              <w:rPr>
                <w:sz w:val="21"/>
                <w:szCs w:val="21"/>
              </w:rPr>
              <w:t>Dataset</w:t>
            </w:r>
          </w:p>
        </w:tc>
        <w:tc>
          <w:tcPr>
            <w:tcW w:w="1205" w:type="pct"/>
            <w:tcBorders>
              <w:top w:val="single" w:sz="12" w:space="0" w:color="auto"/>
              <w:bottom w:val="single" w:sz="4" w:space="0" w:color="auto"/>
            </w:tcBorders>
            <w:vAlign w:val="center"/>
          </w:tcPr>
          <w:p w14:paraId="41579496" w14:textId="3732B3A2" w:rsidR="004E773D" w:rsidRPr="00746628" w:rsidRDefault="004E773D" w:rsidP="001847F0">
            <w:pPr>
              <w:spacing w:line="360" w:lineRule="exact"/>
              <w:ind w:firstLine="420"/>
              <w:jc w:val="center"/>
              <w:rPr>
                <w:sz w:val="21"/>
                <w:szCs w:val="21"/>
              </w:rPr>
            </w:pPr>
            <w:r w:rsidRPr="00746628">
              <w:rPr>
                <w:sz w:val="21"/>
                <w:szCs w:val="21"/>
              </w:rPr>
              <w:t>R²</w:t>
            </w:r>
          </w:p>
        </w:tc>
        <w:tc>
          <w:tcPr>
            <w:tcW w:w="1243" w:type="pct"/>
            <w:tcBorders>
              <w:top w:val="single" w:sz="12" w:space="0" w:color="auto"/>
              <w:bottom w:val="single" w:sz="4" w:space="0" w:color="auto"/>
            </w:tcBorders>
            <w:vAlign w:val="center"/>
          </w:tcPr>
          <w:p w14:paraId="57EC1615" w14:textId="2F2226DE" w:rsidR="004E773D" w:rsidRPr="00746628" w:rsidRDefault="004E773D" w:rsidP="001847F0">
            <w:pPr>
              <w:spacing w:line="360" w:lineRule="exact"/>
              <w:ind w:firstLine="420"/>
              <w:jc w:val="center"/>
              <w:rPr>
                <w:sz w:val="21"/>
                <w:szCs w:val="21"/>
              </w:rPr>
            </w:pPr>
            <w:r w:rsidRPr="00746628">
              <w:rPr>
                <w:sz w:val="21"/>
                <w:szCs w:val="21"/>
              </w:rPr>
              <w:t>MAE</w:t>
            </w:r>
          </w:p>
        </w:tc>
        <w:tc>
          <w:tcPr>
            <w:tcW w:w="1243" w:type="pct"/>
            <w:tcBorders>
              <w:top w:val="single" w:sz="12" w:space="0" w:color="auto"/>
              <w:bottom w:val="single" w:sz="4" w:space="0" w:color="auto"/>
            </w:tcBorders>
            <w:vAlign w:val="center"/>
          </w:tcPr>
          <w:p w14:paraId="17180A6F" w14:textId="4C39E465" w:rsidR="004E773D" w:rsidRPr="00746628" w:rsidRDefault="004E773D" w:rsidP="001847F0">
            <w:pPr>
              <w:spacing w:line="360" w:lineRule="exact"/>
              <w:ind w:firstLine="420"/>
              <w:jc w:val="center"/>
              <w:rPr>
                <w:sz w:val="21"/>
                <w:szCs w:val="21"/>
              </w:rPr>
            </w:pPr>
            <w:r w:rsidRPr="00746628">
              <w:rPr>
                <w:sz w:val="21"/>
                <w:szCs w:val="21"/>
              </w:rPr>
              <w:t>RMSE</w:t>
            </w:r>
          </w:p>
        </w:tc>
      </w:tr>
      <w:tr w:rsidR="004E773D" w:rsidRPr="00746628" w14:paraId="60064F1E" w14:textId="77777777" w:rsidTr="007E1249">
        <w:trPr>
          <w:jc w:val="center"/>
        </w:trPr>
        <w:tc>
          <w:tcPr>
            <w:tcW w:w="1309" w:type="pct"/>
            <w:tcBorders>
              <w:top w:val="single" w:sz="4" w:space="0" w:color="auto"/>
            </w:tcBorders>
            <w:vAlign w:val="center"/>
          </w:tcPr>
          <w:p w14:paraId="47971081" w14:textId="77777777" w:rsidR="004E773D" w:rsidRPr="00746628" w:rsidRDefault="004E773D" w:rsidP="001847F0">
            <w:pPr>
              <w:spacing w:line="360" w:lineRule="exact"/>
              <w:ind w:firstLine="420"/>
              <w:jc w:val="center"/>
              <w:rPr>
                <w:sz w:val="21"/>
                <w:szCs w:val="21"/>
              </w:rPr>
            </w:pPr>
            <w:r w:rsidRPr="00746628">
              <w:rPr>
                <w:sz w:val="21"/>
                <w:szCs w:val="21"/>
              </w:rPr>
              <w:t>Train</w:t>
            </w:r>
          </w:p>
        </w:tc>
        <w:tc>
          <w:tcPr>
            <w:tcW w:w="1205" w:type="pct"/>
            <w:tcBorders>
              <w:top w:val="single" w:sz="4" w:space="0" w:color="auto"/>
            </w:tcBorders>
            <w:vAlign w:val="center"/>
          </w:tcPr>
          <w:p w14:paraId="0960F3EB" w14:textId="77777777" w:rsidR="004E773D" w:rsidRPr="00746628" w:rsidRDefault="004E773D" w:rsidP="001847F0">
            <w:pPr>
              <w:spacing w:line="360" w:lineRule="exact"/>
              <w:ind w:firstLine="420"/>
              <w:jc w:val="center"/>
              <w:rPr>
                <w:sz w:val="21"/>
                <w:szCs w:val="21"/>
              </w:rPr>
            </w:pPr>
            <w:r w:rsidRPr="00746628">
              <w:rPr>
                <w:sz w:val="21"/>
                <w:szCs w:val="21"/>
              </w:rPr>
              <w:t>0.9838</w:t>
            </w:r>
          </w:p>
        </w:tc>
        <w:tc>
          <w:tcPr>
            <w:tcW w:w="1243" w:type="pct"/>
            <w:tcBorders>
              <w:top w:val="single" w:sz="4" w:space="0" w:color="auto"/>
            </w:tcBorders>
            <w:vAlign w:val="center"/>
          </w:tcPr>
          <w:p w14:paraId="677A23AF" w14:textId="77777777" w:rsidR="004E773D" w:rsidRPr="00746628" w:rsidRDefault="004E773D" w:rsidP="001847F0">
            <w:pPr>
              <w:spacing w:line="360" w:lineRule="exact"/>
              <w:ind w:firstLine="420"/>
              <w:jc w:val="center"/>
              <w:rPr>
                <w:sz w:val="21"/>
                <w:szCs w:val="21"/>
              </w:rPr>
            </w:pPr>
            <w:r w:rsidRPr="00746628">
              <w:rPr>
                <w:sz w:val="21"/>
                <w:szCs w:val="21"/>
              </w:rPr>
              <w:t>0.0944</w:t>
            </w:r>
          </w:p>
        </w:tc>
        <w:tc>
          <w:tcPr>
            <w:tcW w:w="1243" w:type="pct"/>
            <w:tcBorders>
              <w:top w:val="single" w:sz="4" w:space="0" w:color="auto"/>
            </w:tcBorders>
            <w:vAlign w:val="center"/>
          </w:tcPr>
          <w:p w14:paraId="53B7DBF2" w14:textId="77777777" w:rsidR="004E773D" w:rsidRPr="00746628" w:rsidRDefault="004E773D" w:rsidP="001847F0">
            <w:pPr>
              <w:spacing w:line="360" w:lineRule="exact"/>
              <w:ind w:firstLine="420"/>
              <w:jc w:val="center"/>
              <w:rPr>
                <w:sz w:val="21"/>
                <w:szCs w:val="21"/>
              </w:rPr>
            </w:pPr>
            <w:r w:rsidRPr="00746628">
              <w:rPr>
                <w:sz w:val="21"/>
                <w:szCs w:val="21"/>
              </w:rPr>
              <w:t>0.1397</w:t>
            </w:r>
          </w:p>
        </w:tc>
      </w:tr>
      <w:tr w:rsidR="004E773D" w:rsidRPr="00746628" w14:paraId="3078462F" w14:textId="77777777" w:rsidTr="007E1249">
        <w:trPr>
          <w:jc w:val="center"/>
        </w:trPr>
        <w:tc>
          <w:tcPr>
            <w:tcW w:w="1309" w:type="pct"/>
            <w:vAlign w:val="center"/>
          </w:tcPr>
          <w:p w14:paraId="6D161194" w14:textId="77777777" w:rsidR="004E773D" w:rsidRPr="00746628" w:rsidRDefault="004E773D" w:rsidP="001847F0">
            <w:pPr>
              <w:spacing w:line="360" w:lineRule="exact"/>
              <w:ind w:firstLine="420"/>
              <w:jc w:val="center"/>
              <w:rPr>
                <w:sz w:val="21"/>
                <w:szCs w:val="21"/>
              </w:rPr>
            </w:pPr>
            <w:r w:rsidRPr="00746628">
              <w:rPr>
                <w:sz w:val="21"/>
                <w:szCs w:val="21"/>
              </w:rPr>
              <w:t>Validation</w:t>
            </w:r>
          </w:p>
        </w:tc>
        <w:tc>
          <w:tcPr>
            <w:tcW w:w="1205" w:type="pct"/>
            <w:vAlign w:val="center"/>
          </w:tcPr>
          <w:p w14:paraId="02AD5940" w14:textId="77777777" w:rsidR="004E773D" w:rsidRPr="00746628" w:rsidRDefault="004E773D" w:rsidP="001847F0">
            <w:pPr>
              <w:spacing w:line="360" w:lineRule="exact"/>
              <w:ind w:firstLine="420"/>
              <w:jc w:val="center"/>
              <w:rPr>
                <w:sz w:val="21"/>
                <w:szCs w:val="21"/>
              </w:rPr>
            </w:pPr>
            <w:r w:rsidRPr="00746628">
              <w:rPr>
                <w:sz w:val="21"/>
                <w:szCs w:val="21"/>
              </w:rPr>
              <w:t>0.9054</w:t>
            </w:r>
          </w:p>
        </w:tc>
        <w:tc>
          <w:tcPr>
            <w:tcW w:w="1243" w:type="pct"/>
            <w:vAlign w:val="center"/>
          </w:tcPr>
          <w:p w14:paraId="4F4590BD" w14:textId="77777777" w:rsidR="004E773D" w:rsidRPr="00746628" w:rsidRDefault="004E773D" w:rsidP="001847F0">
            <w:pPr>
              <w:spacing w:line="360" w:lineRule="exact"/>
              <w:ind w:firstLine="420"/>
              <w:jc w:val="center"/>
              <w:rPr>
                <w:sz w:val="21"/>
                <w:szCs w:val="21"/>
              </w:rPr>
            </w:pPr>
            <w:r w:rsidRPr="00746628">
              <w:rPr>
                <w:sz w:val="21"/>
                <w:szCs w:val="21"/>
              </w:rPr>
              <w:t>0.0662</w:t>
            </w:r>
          </w:p>
        </w:tc>
        <w:tc>
          <w:tcPr>
            <w:tcW w:w="1243" w:type="pct"/>
            <w:vAlign w:val="center"/>
          </w:tcPr>
          <w:p w14:paraId="3ACE8E1C" w14:textId="77777777" w:rsidR="004E773D" w:rsidRPr="00746628" w:rsidRDefault="004E773D" w:rsidP="001847F0">
            <w:pPr>
              <w:spacing w:line="360" w:lineRule="exact"/>
              <w:ind w:firstLine="420"/>
              <w:jc w:val="center"/>
              <w:rPr>
                <w:sz w:val="21"/>
                <w:szCs w:val="21"/>
              </w:rPr>
            </w:pPr>
            <w:r w:rsidRPr="00746628">
              <w:rPr>
                <w:sz w:val="21"/>
                <w:szCs w:val="21"/>
              </w:rPr>
              <w:t>0.0851</w:t>
            </w:r>
          </w:p>
        </w:tc>
      </w:tr>
      <w:tr w:rsidR="004E773D" w:rsidRPr="00746628" w14:paraId="678715EE" w14:textId="77777777" w:rsidTr="007E1249">
        <w:trPr>
          <w:jc w:val="center"/>
        </w:trPr>
        <w:tc>
          <w:tcPr>
            <w:tcW w:w="1309" w:type="pct"/>
            <w:vAlign w:val="center"/>
          </w:tcPr>
          <w:p w14:paraId="1129552A" w14:textId="77777777" w:rsidR="004E773D" w:rsidRPr="00746628" w:rsidRDefault="004E773D" w:rsidP="001847F0">
            <w:pPr>
              <w:spacing w:line="360" w:lineRule="exact"/>
              <w:ind w:firstLine="420"/>
              <w:jc w:val="center"/>
              <w:rPr>
                <w:sz w:val="21"/>
                <w:szCs w:val="21"/>
              </w:rPr>
            </w:pPr>
            <w:r w:rsidRPr="00746628">
              <w:rPr>
                <w:sz w:val="21"/>
                <w:szCs w:val="21"/>
              </w:rPr>
              <w:t>Test</w:t>
            </w:r>
          </w:p>
        </w:tc>
        <w:tc>
          <w:tcPr>
            <w:tcW w:w="1205" w:type="pct"/>
            <w:vAlign w:val="center"/>
          </w:tcPr>
          <w:p w14:paraId="79B4E8CC" w14:textId="77777777" w:rsidR="004E773D" w:rsidRPr="00746628" w:rsidRDefault="004E773D" w:rsidP="001847F0">
            <w:pPr>
              <w:spacing w:line="360" w:lineRule="exact"/>
              <w:ind w:firstLine="420"/>
              <w:jc w:val="center"/>
              <w:rPr>
                <w:sz w:val="21"/>
                <w:szCs w:val="21"/>
              </w:rPr>
            </w:pPr>
            <w:r w:rsidRPr="00746628">
              <w:rPr>
                <w:sz w:val="21"/>
                <w:szCs w:val="21"/>
              </w:rPr>
              <w:t>0.9550</w:t>
            </w:r>
          </w:p>
        </w:tc>
        <w:tc>
          <w:tcPr>
            <w:tcW w:w="1243" w:type="pct"/>
            <w:vAlign w:val="center"/>
          </w:tcPr>
          <w:p w14:paraId="2C53D152" w14:textId="77777777" w:rsidR="004E773D" w:rsidRPr="00746628" w:rsidRDefault="004E773D" w:rsidP="001847F0">
            <w:pPr>
              <w:spacing w:line="360" w:lineRule="exact"/>
              <w:ind w:firstLine="420"/>
              <w:jc w:val="center"/>
              <w:rPr>
                <w:sz w:val="21"/>
                <w:szCs w:val="21"/>
              </w:rPr>
            </w:pPr>
            <w:r w:rsidRPr="00746628">
              <w:rPr>
                <w:sz w:val="21"/>
                <w:szCs w:val="21"/>
              </w:rPr>
              <w:t>2.17e+03</w:t>
            </w:r>
          </w:p>
        </w:tc>
        <w:tc>
          <w:tcPr>
            <w:tcW w:w="1243" w:type="pct"/>
            <w:vAlign w:val="center"/>
          </w:tcPr>
          <w:p w14:paraId="26921055" w14:textId="77777777" w:rsidR="004E773D" w:rsidRPr="00746628" w:rsidRDefault="004E773D" w:rsidP="001847F0">
            <w:pPr>
              <w:spacing w:line="360" w:lineRule="exact"/>
              <w:ind w:firstLine="420"/>
              <w:jc w:val="center"/>
              <w:rPr>
                <w:sz w:val="21"/>
                <w:szCs w:val="21"/>
              </w:rPr>
            </w:pPr>
            <w:r w:rsidRPr="00746628">
              <w:rPr>
                <w:sz w:val="21"/>
                <w:szCs w:val="21"/>
              </w:rPr>
              <w:t>3.02e+03</w:t>
            </w:r>
          </w:p>
        </w:tc>
      </w:tr>
    </w:tbl>
    <w:p w14:paraId="5A560AEA" w14:textId="6E0C042A" w:rsidR="007E1249" w:rsidRPr="00746628" w:rsidRDefault="007E1249" w:rsidP="00D7261D">
      <w:pPr>
        <w:ind w:firstLine="480"/>
      </w:pPr>
      <w:r w:rsidRPr="00746628">
        <w:rPr>
          <w:rFonts w:hint="eastAsia"/>
        </w:rPr>
        <w:t>图</w:t>
      </w:r>
      <w:r w:rsidRPr="00746628">
        <w:rPr>
          <w:rFonts w:hint="eastAsia"/>
        </w:rPr>
        <w:t>4</w:t>
      </w:r>
      <w:r w:rsidRPr="00746628">
        <w:t>.</w:t>
      </w:r>
      <w:r w:rsidRPr="00746628">
        <w:rPr>
          <w:rFonts w:hint="eastAsia"/>
        </w:rPr>
        <w:t>11</w:t>
      </w:r>
      <w:r w:rsidRPr="00746628">
        <w:rPr>
          <w:rFonts w:hint="eastAsia"/>
        </w:rPr>
        <w:t>包含两个子图，分别展示了不同时间序列数据在降噪前后的对比。这不仅提升了数据的可解释性，也为模型的训练和预测提供了更高质量的输入数据。如图（</w:t>
      </w:r>
      <w:r w:rsidRPr="00746628">
        <w:rPr>
          <w:rFonts w:hint="eastAsia"/>
        </w:rPr>
        <w:t>a</w:t>
      </w:r>
      <w:r w:rsidRPr="00746628">
        <w:rPr>
          <w:rFonts w:hint="eastAsia"/>
        </w:rPr>
        <w:t>）所示，原始货量数据（蓝色实线）在时间序列上存在较大的波动和噪声，尤其是在某些时间段内，数据呈现出明显的尖峰和随机波动。经过降噪处理后（红色实线），数据的波动得到了显著平滑，噪声被有效去除，同时保留了数据的整体趋势。如图（</w:t>
      </w:r>
      <w:r w:rsidRPr="00746628">
        <w:rPr>
          <w:rFonts w:hint="eastAsia"/>
        </w:rPr>
        <w:t>b</w:t>
      </w:r>
      <w:r w:rsidRPr="00746628">
        <w:rPr>
          <w:rFonts w:hint="eastAsia"/>
        </w:rPr>
        <w:t>）与图（</w:t>
      </w:r>
      <w:r w:rsidRPr="00746628">
        <w:rPr>
          <w:rFonts w:hint="eastAsia"/>
        </w:rPr>
        <w:t>a</w:t>
      </w:r>
      <w:r w:rsidRPr="00746628">
        <w:rPr>
          <w:rFonts w:hint="eastAsia"/>
        </w:rPr>
        <w:t>）相比，该时间序列的原始数据（蓝色实线）波动更加剧烈，噪声干扰更为明显，尤其是在时间序列的中后期，数据的随机性较高。经过降噪处理后（红色实线），数据的波动被大幅减少，整体趋势更加清晰。尽管原始数据中的一些小幅波动被平滑掉，但降噪后的数据依然能够反映出货量的主要变化模式。降噪结果表明，降噪算法能够在保留数据主要趋势的同时，有效去除噪声干扰。</w:t>
      </w:r>
    </w:p>
    <w:p w14:paraId="025B02EF" w14:textId="79CB563F" w:rsidR="00B43C22" w:rsidRPr="00746628" w:rsidRDefault="005568FC" w:rsidP="0006593F">
      <w:pPr>
        <w:spacing w:line="360" w:lineRule="auto"/>
        <w:ind w:firstLineChars="0" w:firstLine="0"/>
        <w:jc w:val="center"/>
      </w:pPr>
      <w:r w:rsidRPr="00746628">
        <w:rPr>
          <w:rFonts w:hint="eastAsia"/>
          <w:noProof/>
        </w:rPr>
        <w:lastRenderedPageBreak/>
        <w:drawing>
          <wp:inline distT="0" distB="0" distL="0" distR="0" wp14:anchorId="312AA38C" wp14:editId="04B0DF22">
            <wp:extent cx="2832234" cy="2448000"/>
            <wp:effectExtent l="0" t="0" r="0" b="3175"/>
            <wp:docPr id="68783449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32234" cy="2448000"/>
                    </a:xfrm>
                    <a:prstGeom prst="rect">
                      <a:avLst/>
                    </a:prstGeom>
                    <a:noFill/>
                    <a:ln>
                      <a:noFill/>
                    </a:ln>
                  </pic:spPr>
                </pic:pic>
              </a:graphicData>
            </a:graphic>
          </wp:inline>
        </w:drawing>
      </w:r>
      <w:r w:rsidR="00B43C22" w:rsidRPr="00746628">
        <w:rPr>
          <w:rFonts w:hint="eastAsia"/>
          <w:noProof/>
        </w:rPr>
        <w:drawing>
          <wp:inline distT="0" distB="0" distL="0" distR="0" wp14:anchorId="639C6852" wp14:editId="0A51C794">
            <wp:extent cx="2827862" cy="2448000"/>
            <wp:effectExtent l="0" t="0" r="4445" b="3175"/>
            <wp:docPr id="53719876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27862" cy="2448000"/>
                    </a:xfrm>
                    <a:prstGeom prst="rect">
                      <a:avLst/>
                    </a:prstGeom>
                    <a:noFill/>
                    <a:ln>
                      <a:noFill/>
                    </a:ln>
                  </pic:spPr>
                </pic:pic>
              </a:graphicData>
            </a:graphic>
          </wp:inline>
        </w:drawing>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67FAC" w:rsidRPr="00746628" w14:paraId="3579E1DE" w14:textId="77777777" w:rsidTr="00C67FAC">
        <w:tc>
          <w:tcPr>
            <w:tcW w:w="4530" w:type="dxa"/>
          </w:tcPr>
          <w:p w14:paraId="3804BB27" w14:textId="47789385" w:rsidR="00C67FAC" w:rsidRPr="00746628" w:rsidRDefault="00C67FAC" w:rsidP="00C67FAC">
            <w:pPr>
              <w:ind w:firstLineChars="0" w:firstLine="0"/>
              <w:jc w:val="center"/>
              <w:rPr>
                <w:sz w:val="21"/>
                <w:szCs w:val="21"/>
              </w:rPr>
            </w:pPr>
            <w:bookmarkStart w:id="207" w:name="_Hlk196182999"/>
            <w:r w:rsidRPr="00746628">
              <w:rPr>
                <w:sz w:val="21"/>
                <w:szCs w:val="21"/>
              </w:rPr>
              <w:t>(a)</w:t>
            </w:r>
            <w:r w:rsidR="00186778" w:rsidRPr="00746628">
              <w:rPr>
                <w:rFonts w:hint="eastAsia"/>
                <w:sz w:val="21"/>
                <w:szCs w:val="21"/>
              </w:rPr>
              <w:t xml:space="preserve"> </w:t>
            </w:r>
            <w:r w:rsidRPr="00746628">
              <w:rPr>
                <w:rFonts w:hint="eastAsia"/>
                <w:sz w:val="21"/>
                <w:szCs w:val="21"/>
              </w:rPr>
              <w:t>DC20</w:t>
            </w:r>
            <w:r w:rsidRPr="00746628">
              <w:rPr>
                <w:rFonts w:hint="eastAsia"/>
                <w:sz w:val="21"/>
                <w:szCs w:val="21"/>
              </w:rPr>
              <w:t>→</w:t>
            </w:r>
            <w:r w:rsidRPr="00746628">
              <w:rPr>
                <w:rFonts w:hint="eastAsia"/>
                <w:sz w:val="21"/>
                <w:szCs w:val="21"/>
              </w:rPr>
              <w:t>DC35</w:t>
            </w:r>
            <w:r w:rsidRPr="00746628">
              <w:rPr>
                <w:rFonts w:hint="eastAsia"/>
                <w:sz w:val="21"/>
                <w:szCs w:val="21"/>
              </w:rPr>
              <w:t>降噪结果</w:t>
            </w:r>
          </w:p>
        </w:tc>
        <w:tc>
          <w:tcPr>
            <w:tcW w:w="4530" w:type="dxa"/>
          </w:tcPr>
          <w:p w14:paraId="288C9D43" w14:textId="77C03DD7" w:rsidR="00C67FAC" w:rsidRPr="00746628" w:rsidRDefault="00C67FAC" w:rsidP="00C67FAC">
            <w:pPr>
              <w:ind w:firstLineChars="0" w:firstLine="0"/>
              <w:jc w:val="center"/>
              <w:rPr>
                <w:sz w:val="21"/>
                <w:szCs w:val="21"/>
              </w:rPr>
            </w:pPr>
            <w:r w:rsidRPr="00746628">
              <w:rPr>
                <w:sz w:val="21"/>
                <w:szCs w:val="21"/>
              </w:rPr>
              <w:t>(b)</w:t>
            </w:r>
            <w:r w:rsidR="00186778" w:rsidRPr="00746628">
              <w:rPr>
                <w:rFonts w:hint="eastAsia"/>
                <w:sz w:val="21"/>
                <w:szCs w:val="21"/>
              </w:rPr>
              <w:t xml:space="preserve"> </w:t>
            </w:r>
            <w:r w:rsidRPr="00746628">
              <w:rPr>
                <w:rFonts w:hint="eastAsia"/>
                <w:sz w:val="21"/>
                <w:szCs w:val="21"/>
              </w:rPr>
              <w:t>DC25</w:t>
            </w:r>
            <w:r w:rsidRPr="00746628">
              <w:rPr>
                <w:rFonts w:hint="eastAsia"/>
                <w:sz w:val="21"/>
                <w:szCs w:val="21"/>
              </w:rPr>
              <w:t>→</w:t>
            </w:r>
            <w:r w:rsidRPr="00746628">
              <w:rPr>
                <w:rFonts w:hint="eastAsia"/>
                <w:sz w:val="21"/>
                <w:szCs w:val="21"/>
              </w:rPr>
              <w:t>DC62</w:t>
            </w:r>
            <w:r w:rsidRPr="00746628">
              <w:rPr>
                <w:rFonts w:hint="eastAsia"/>
                <w:sz w:val="21"/>
                <w:szCs w:val="21"/>
              </w:rPr>
              <w:t>降噪结果</w:t>
            </w:r>
          </w:p>
        </w:tc>
      </w:tr>
    </w:tbl>
    <w:bookmarkEnd w:id="207"/>
    <w:p w14:paraId="2C889E98" w14:textId="2CB07922" w:rsidR="008A663C" w:rsidRPr="00746628" w:rsidRDefault="008A663C" w:rsidP="0006593F">
      <w:pPr>
        <w:ind w:firstLineChars="0" w:firstLine="0"/>
        <w:jc w:val="center"/>
      </w:pPr>
      <w:r w:rsidRPr="00746628">
        <w:t>图</w:t>
      </w:r>
      <w:r w:rsidR="0006593F" w:rsidRPr="00746628">
        <w:t>4.11</w:t>
      </w:r>
      <w:r w:rsidRPr="00746628">
        <w:rPr>
          <w:rFonts w:hint="eastAsia"/>
        </w:rPr>
        <w:t>降噪结果</w:t>
      </w:r>
    </w:p>
    <w:p w14:paraId="4903C899" w14:textId="3935329D" w:rsidR="007E1249" w:rsidRPr="00746628" w:rsidRDefault="007E1249" w:rsidP="00D7261D">
      <w:pPr>
        <w:ind w:firstLine="480"/>
      </w:pPr>
      <w:bookmarkStart w:id="208" w:name="_Hlk196183824"/>
      <w:r w:rsidRPr="00746628">
        <w:rPr>
          <w:rFonts w:hint="eastAsia"/>
        </w:rPr>
        <w:t>采用以上相同的方法继续对</w:t>
      </w:r>
      <w:r w:rsidRPr="00746628">
        <w:rPr>
          <w:rFonts w:hint="eastAsia"/>
        </w:rPr>
        <w:t>DC20</w:t>
      </w:r>
      <w:r w:rsidRPr="00746628">
        <w:rPr>
          <w:rFonts w:hint="eastAsia"/>
        </w:rPr>
        <w:t>→</w:t>
      </w:r>
      <w:r w:rsidRPr="00746628">
        <w:rPr>
          <w:rFonts w:hint="eastAsia"/>
        </w:rPr>
        <w:t>DC35</w:t>
      </w:r>
      <w:r w:rsidRPr="00746628">
        <w:rPr>
          <w:rFonts w:hint="eastAsia"/>
        </w:rPr>
        <w:t>和</w:t>
      </w:r>
      <w:r w:rsidRPr="00746628">
        <w:rPr>
          <w:rFonts w:hint="eastAsia"/>
        </w:rPr>
        <w:t>DC25</w:t>
      </w:r>
      <w:r w:rsidRPr="00746628">
        <w:rPr>
          <w:rFonts w:hint="eastAsia"/>
        </w:rPr>
        <w:t>→</w:t>
      </w:r>
      <w:r w:rsidRPr="00746628">
        <w:rPr>
          <w:rFonts w:hint="eastAsia"/>
        </w:rPr>
        <w:t>DC6</w:t>
      </w:r>
      <w:r w:rsidRPr="00746628">
        <w:rPr>
          <w:rFonts w:hint="eastAsia"/>
        </w:rPr>
        <w:t>这两条线路进行货量预测，最终预测结果如下：</w:t>
      </w:r>
    </w:p>
    <w:bookmarkEnd w:id="208"/>
    <w:p w14:paraId="1AB0F2DB" w14:textId="1ED430DD" w:rsidR="00D54E47" w:rsidRPr="00746628" w:rsidRDefault="007E1249" w:rsidP="007E1249">
      <w:pPr>
        <w:spacing w:line="240" w:lineRule="auto"/>
        <w:ind w:firstLineChars="0" w:firstLine="0"/>
      </w:pPr>
      <w:r w:rsidRPr="00746628">
        <w:rPr>
          <w:noProof/>
        </w:rPr>
        <w:drawing>
          <wp:inline distT="0" distB="0" distL="0" distR="0" wp14:anchorId="6E6F1A2B" wp14:editId="5EC3EBDA">
            <wp:extent cx="2965575" cy="2088000"/>
            <wp:effectExtent l="0" t="0" r="0" b="0"/>
            <wp:docPr id="17749393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39385" name=""/>
                    <pic:cNvPicPr/>
                  </pic:nvPicPr>
                  <pic:blipFill>
                    <a:blip r:embed="rId43"/>
                    <a:stretch>
                      <a:fillRect/>
                    </a:stretch>
                  </pic:blipFill>
                  <pic:spPr>
                    <a:xfrm>
                      <a:off x="0" y="0"/>
                      <a:ext cx="2965575" cy="2088000"/>
                    </a:xfrm>
                    <a:prstGeom prst="rect">
                      <a:avLst/>
                    </a:prstGeom>
                  </pic:spPr>
                </pic:pic>
              </a:graphicData>
            </a:graphic>
          </wp:inline>
        </w:drawing>
      </w:r>
      <w:r w:rsidRPr="00746628">
        <w:rPr>
          <w:noProof/>
        </w:rPr>
        <w:drawing>
          <wp:inline distT="0" distB="0" distL="0" distR="0" wp14:anchorId="1DC069DA" wp14:editId="655090EC">
            <wp:extent cx="2766324" cy="2124000"/>
            <wp:effectExtent l="0" t="0" r="2540" b="0"/>
            <wp:docPr id="1234096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96271" name=""/>
                    <pic:cNvPicPr/>
                  </pic:nvPicPr>
                  <pic:blipFill>
                    <a:blip r:embed="rId44"/>
                    <a:stretch>
                      <a:fillRect/>
                    </a:stretch>
                  </pic:blipFill>
                  <pic:spPr>
                    <a:xfrm>
                      <a:off x="0" y="0"/>
                      <a:ext cx="2766324" cy="2124000"/>
                    </a:xfrm>
                    <a:prstGeom prst="rect">
                      <a:avLst/>
                    </a:prstGeom>
                  </pic:spPr>
                </pic:pic>
              </a:graphicData>
            </a:graphic>
          </wp:inline>
        </w:drawing>
      </w:r>
    </w:p>
    <w:p w14:paraId="06D97E15" w14:textId="102A491A" w:rsidR="008A663C" w:rsidRPr="00746628" w:rsidRDefault="008A663C" w:rsidP="007E1249">
      <w:pPr>
        <w:spacing w:line="240" w:lineRule="auto"/>
        <w:ind w:firstLineChars="0" w:firstLine="0"/>
        <w:jc w:val="center"/>
      </w:pPr>
      <w:r w:rsidRPr="00746628">
        <w:t>图</w:t>
      </w:r>
      <w:r w:rsidR="008F34F5" w:rsidRPr="00746628">
        <w:rPr>
          <w:rFonts w:hint="eastAsia"/>
        </w:rPr>
        <w:t>4.12</w:t>
      </w:r>
      <w:r w:rsidRPr="00746628">
        <w:rPr>
          <w:rFonts w:hint="eastAsia"/>
        </w:rPr>
        <w:t xml:space="preserve"> </w:t>
      </w:r>
      <w:r w:rsidRPr="00746628">
        <w:t>DC20→DC35</w:t>
      </w:r>
      <w:r w:rsidRPr="00746628">
        <w:rPr>
          <w:rFonts w:hint="eastAsia"/>
        </w:rPr>
        <w:t>拟合和预测值</w:t>
      </w:r>
    </w:p>
    <w:p w14:paraId="504354AD" w14:textId="66D82BCE" w:rsidR="00EA7C7B" w:rsidRPr="00746628" w:rsidRDefault="00186778" w:rsidP="008F34F5">
      <w:pPr>
        <w:spacing w:line="360" w:lineRule="auto"/>
        <w:ind w:firstLineChars="0" w:firstLine="0"/>
      </w:pPr>
      <w:r w:rsidRPr="00746628">
        <w:rPr>
          <w:noProof/>
          <w14:ligatures w14:val="standardContextual"/>
        </w:rPr>
        <w:lastRenderedPageBreak/>
        <w:drawing>
          <wp:inline distT="0" distB="0" distL="0" distR="0" wp14:anchorId="0E156A8F" wp14:editId="47809B69">
            <wp:extent cx="5759450" cy="2499360"/>
            <wp:effectExtent l="0" t="0" r="6350" b="2540"/>
            <wp:docPr id="522185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185634" name=""/>
                    <pic:cNvPicPr/>
                  </pic:nvPicPr>
                  <pic:blipFill>
                    <a:blip r:embed="rId45"/>
                    <a:stretch>
                      <a:fillRect/>
                    </a:stretch>
                  </pic:blipFill>
                  <pic:spPr>
                    <a:xfrm>
                      <a:off x="0" y="0"/>
                      <a:ext cx="5759450" cy="2499360"/>
                    </a:xfrm>
                    <a:prstGeom prst="rect">
                      <a:avLst/>
                    </a:prstGeom>
                  </pic:spPr>
                </pic:pic>
              </a:graphicData>
            </a:graphic>
          </wp:inline>
        </w:drawing>
      </w:r>
    </w:p>
    <w:p w14:paraId="1D530610" w14:textId="163B90E8" w:rsidR="000C4584" w:rsidRPr="00746628" w:rsidRDefault="008A663C" w:rsidP="007E1249">
      <w:pPr>
        <w:spacing w:line="240" w:lineRule="auto"/>
        <w:ind w:firstLineChars="0" w:firstLine="0"/>
        <w:jc w:val="center"/>
      </w:pPr>
      <w:r w:rsidRPr="00746628">
        <w:t>图</w:t>
      </w:r>
      <w:r w:rsidR="008F34F5" w:rsidRPr="00746628">
        <w:rPr>
          <w:rFonts w:hint="eastAsia"/>
        </w:rPr>
        <w:t>4.</w:t>
      </w:r>
      <w:r w:rsidR="007E1249" w:rsidRPr="00746628">
        <w:t>13</w:t>
      </w:r>
      <w:r w:rsidRPr="00746628">
        <w:t>DC25→DC62</w:t>
      </w:r>
      <w:r w:rsidRPr="00746628">
        <w:rPr>
          <w:rFonts w:hint="eastAsia"/>
        </w:rPr>
        <w:t>拟合和预测值</w:t>
      </w:r>
    </w:p>
    <w:p w14:paraId="13D9133B" w14:textId="0055F1E5" w:rsidR="008F34F5" w:rsidRPr="00746628" w:rsidRDefault="00C113A8" w:rsidP="00D7261D">
      <w:pPr>
        <w:ind w:firstLine="480"/>
      </w:pPr>
      <w:r w:rsidRPr="00746628">
        <w:rPr>
          <w:rFonts w:hint="eastAsia"/>
        </w:rPr>
        <w:t>模型在训练集、验证集和测试集上的表现均较为稳定，能够有效捕捉货量数据的整体趋势和主要波动特征，说明其具有良好的拟合能力和泛化能力。</w:t>
      </w:r>
      <w:r w:rsidR="008F34F5" w:rsidRPr="00746628">
        <w:rPr>
          <w:rFonts w:hint="eastAsia"/>
        </w:rPr>
        <w:t>这表明了</w:t>
      </w:r>
      <w:r w:rsidR="008F34F5" w:rsidRPr="00746628">
        <w:rPr>
          <w:rFonts w:hint="eastAsia"/>
        </w:rPr>
        <w:t>X</w:t>
      </w:r>
      <w:r w:rsidR="008F34F5" w:rsidRPr="00746628">
        <w:rPr>
          <w:rFonts w:hint="eastAsia"/>
        </w:rPr>
        <w:t>公司的三条线路</w:t>
      </w:r>
      <w:r w:rsidRPr="00746628">
        <w:rPr>
          <w:rFonts w:hint="eastAsia"/>
        </w:rPr>
        <w:t>在物流货量预测方面的技术能力能够得到有效提升。</w:t>
      </w:r>
    </w:p>
    <w:p w14:paraId="4E8FAB71" w14:textId="4BD529EA" w:rsidR="009C0F51" w:rsidRPr="00746628" w:rsidRDefault="00EE1C8C" w:rsidP="00B97D8B">
      <w:pPr>
        <w:pStyle w:val="af9"/>
        <w:spacing w:before="163" w:after="163"/>
      </w:pPr>
      <w:bookmarkStart w:id="209" w:name="_Toc193879540"/>
      <w:bookmarkStart w:id="210" w:name="_Toc193879799"/>
      <w:bookmarkStart w:id="211" w:name="_Toc196582930"/>
      <w:r w:rsidRPr="00746628">
        <w:rPr>
          <w:rFonts w:hint="eastAsia"/>
        </w:rPr>
        <w:t>4.</w:t>
      </w:r>
      <w:r w:rsidR="002750E7" w:rsidRPr="00746628">
        <w:rPr>
          <w:rFonts w:hint="eastAsia"/>
        </w:rPr>
        <w:t>4</w:t>
      </w:r>
      <w:r w:rsidRPr="00746628">
        <w:rPr>
          <w:rFonts w:hint="eastAsia"/>
        </w:rPr>
        <w:t xml:space="preserve"> </w:t>
      </w:r>
      <w:r w:rsidRPr="00746628">
        <w:rPr>
          <w:rFonts w:hint="eastAsia"/>
        </w:rPr>
        <w:t>本章小结</w:t>
      </w:r>
      <w:bookmarkEnd w:id="209"/>
      <w:bookmarkEnd w:id="210"/>
      <w:bookmarkEnd w:id="211"/>
    </w:p>
    <w:p w14:paraId="03902713" w14:textId="22253E39" w:rsidR="009F2E6E" w:rsidRPr="00746628" w:rsidRDefault="009F2E6E" w:rsidP="00D7261D">
      <w:pPr>
        <w:ind w:firstLine="480"/>
      </w:pPr>
      <w:r w:rsidRPr="00746628">
        <w:t>本章重点介绍了基于</w:t>
      </w:r>
      <w:r w:rsidRPr="00746628">
        <w:t>IPSO-ALSTM</w:t>
      </w:r>
      <w:r w:rsidRPr="00746628">
        <w:t>算法的时序预测方法。在实验部分，以物流线路</w:t>
      </w:r>
      <w:r w:rsidRPr="00746628">
        <w:t>DC14→DC10</w:t>
      </w:r>
      <w:r w:rsidRPr="00746628">
        <w:t>为例，展示了模型在训练、验证、测试集以及未来预测方面的具体表现。实验结果表明，采用</w:t>
      </w:r>
      <w:r w:rsidRPr="00746628">
        <w:t>IPSO-ALSTM</w:t>
      </w:r>
      <w:r w:rsidRPr="00746628">
        <w:t>双模型融合方法后，在训练集和验证集上，模型均表现出极高的拟合度（</w:t>
      </w:r>
      <w:r w:rsidRPr="00746628">
        <w:t>R²</w:t>
      </w:r>
      <w:r w:rsidRPr="00746628">
        <w:t>分别达到</w:t>
      </w:r>
      <w:r w:rsidRPr="00746628">
        <w:t>0.9838</w:t>
      </w:r>
      <w:r w:rsidRPr="00746628">
        <w:t>和</w:t>
      </w:r>
      <w:r w:rsidRPr="00746628">
        <w:t>0.9054</w:t>
      </w:r>
      <w:r w:rsidRPr="00746628">
        <w:t>），且</w:t>
      </w:r>
      <w:r w:rsidRPr="00746628">
        <w:t>MAE</w:t>
      </w:r>
      <w:r w:rsidRPr="00746628">
        <w:t>和</w:t>
      </w:r>
      <w:r w:rsidRPr="00746628">
        <w:t>RMSE</w:t>
      </w:r>
      <w:r w:rsidRPr="00746628">
        <w:t>均处于较低水平；而在测试集上，虽然出现了一定的预测误差，但整体趋势和波动变化能够较好地反映实际货量的动态特征。通过与其他线路（如</w:t>
      </w:r>
      <w:r w:rsidRPr="00746628">
        <w:t>DC20→DC35</w:t>
      </w:r>
      <w:r w:rsidRPr="00746628">
        <w:t>和</w:t>
      </w:r>
      <w:r w:rsidRPr="00746628">
        <w:t>DC25→DC62</w:t>
      </w:r>
      <w:r w:rsidRPr="00746628">
        <w:t>）的对比分析，证明了该融合策略在捕捉电商物流运输需求量的多重波动（包括季节性、周期性及突发性波动）方面具有较高的鲁棒性和适应性。进一步的注意力权重分析和损失值收敛曲线均显示，模型在迭代过程中能够有效降低预测误差，且在关键时段给予了较高的关注，这</w:t>
      </w:r>
      <w:r w:rsidR="00C113A8" w:rsidRPr="00746628">
        <w:rPr>
          <w:rFonts w:hint="eastAsia"/>
        </w:rPr>
        <w:t>、</w:t>
      </w:r>
      <w:r w:rsidRPr="00746628">
        <w:t>为</w:t>
      </w:r>
      <w:r w:rsidR="00C113A8" w:rsidRPr="00746628">
        <w:rPr>
          <w:rFonts w:hint="eastAsia"/>
        </w:rPr>
        <w:t>X</w:t>
      </w:r>
      <w:r w:rsidR="00C113A8" w:rsidRPr="00746628">
        <w:rPr>
          <w:rFonts w:hint="eastAsia"/>
        </w:rPr>
        <w:t>公司</w:t>
      </w:r>
      <w:r w:rsidRPr="00746628">
        <w:rPr>
          <w:rFonts w:hint="eastAsia"/>
        </w:rPr>
        <w:t>在</w:t>
      </w:r>
      <w:r w:rsidRPr="00746628">
        <w:t>促销活动和突发事件下的物流调度提供了更为可靠的决策依据。</w:t>
      </w:r>
    </w:p>
    <w:p w14:paraId="51518366" w14:textId="77777777" w:rsidR="008A092C" w:rsidRPr="00746628" w:rsidRDefault="008A092C" w:rsidP="006E4961">
      <w:pPr>
        <w:pStyle w:val="af7"/>
        <w:spacing w:before="326" w:after="326"/>
        <w:ind w:firstLine="720"/>
        <w:sectPr w:rsidR="008A092C" w:rsidRPr="00746628" w:rsidSect="00CB3F97">
          <w:headerReference w:type="default" r:id="rId46"/>
          <w:pgSz w:w="11906" w:h="16838"/>
          <w:pgMar w:top="1588" w:right="1418" w:bottom="1588" w:left="1418" w:header="1134" w:footer="1134" w:gutter="0"/>
          <w:cols w:space="425"/>
          <w:docGrid w:type="lines" w:linePitch="326"/>
        </w:sectPr>
      </w:pPr>
      <w:bookmarkStart w:id="212" w:name="_Toc193879541"/>
      <w:bookmarkStart w:id="213" w:name="_Toc193879800"/>
    </w:p>
    <w:p w14:paraId="62D163D0" w14:textId="77777777" w:rsidR="00433A86" w:rsidRPr="00746628" w:rsidRDefault="00433A86" w:rsidP="00433A86">
      <w:pPr>
        <w:ind w:firstLine="480"/>
      </w:pPr>
    </w:p>
    <w:p w14:paraId="78B0F2AD" w14:textId="3E050D06" w:rsidR="009C0F51" w:rsidRPr="00746628" w:rsidRDefault="009C0F51" w:rsidP="00433A86">
      <w:pPr>
        <w:pStyle w:val="af7"/>
      </w:pPr>
      <w:bookmarkStart w:id="214" w:name="_Toc196582931"/>
      <w:r w:rsidRPr="00746628">
        <w:rPr>
          <w:rFonts w:hint="eastAsia"/>
        </w:rPr>
        <w:t>第</w:t>
      </w:r>
      <w:r w:rsidRPr="00746628">
        <w:rPr>
          <w:rFonts w:hint="eastAsia"/>
        </w:rPr>
        <w:t>5</w:t>
      </w:r>
      <w:r w:rsidRPr="00746628">
        <w:rPr>
          <w:rFonts w:hint="eastAsia"/>
        </w:rPr>
        <w:t>章</w:t>
      </w:r>
      <w:r w:rsidRPr="00746628">
        <w:rPr>
          <w:rFonts w:hint="eastAsia"/>
        </w:rPr>
        <w:t xml:space="preserve"> </w:t>
      </w:r>
      <w:bookmarkStart w:id="215" w:name="_Hlk196092112"/>
      <w:r w:rsidR="00A04A3B" w:rsidRPr="00746628">
        <w:rPr>
          <w:rFonts w:hint="eastAsia"/>
        </w:rPr>
        <w:t>基于网络流的</w:t>
      </w:r>
      <w:r w:rsidR="0033144F" w:rsidRPr="00746628">
        <w:rPr>
          <w:rFonts w:hint="eastAsia"/>
        </w:rPr>
        <w:t>紧急调运策略</w:t>
      </w:r>
      <w:bookmarkEnd w:id="212"/>
      <w:bookmarkEnd w:id="213"/>
      <w:bookmarkEnd w:id="214"/>
      <w:bookmarkEnd w:id="215"/>
    </w:p>
    <w:p w14:paraId="0E85CC8E" w14:textId="77777777" w:rsidR="00433A86" w:rsidRPr="00746628" w:rsidRDefault="00433A86" w:rsidP="00AB0279">
      <w:pPr>
        <w:spacing w:line="0" w:lineRule="atLeast"/>
        <w:ind w:firstLine="480"/>
      </w:pPr>
    </w:p>
    <w:p w14:paraId="6374BF54" w14:textId="3E76D668" w:rsidR="0033144F" w:rsidRPr="00746628" w:rsidRDefault="0033144F" w:rsidP="00B97D8B">
      <w:pPr>
        <w:pStyle w:val="af9"/>
        <w:spacing w:before="163" w:after="163"/>
      </w:pPr>
      <w:bookmarkStart w:id="216" w:name="_Toc193879542"/>
      <w:bookmarkStart w:id="217" w:name="_Toc193879801"/>
      <w:bookmarkStart w:id="218" w:name="_Toc196582932"/>
      <w:r w:rsidRPr="00746628">
        <w:rPr>
          <w:rFonts w:hint="eastAsia"/>
        </w:rPr>
        <w:t xml:space="preserve">5.1 </w:t>
      </w:r>
      <w:r w:rsidR="00193B77" w:rsidRPr="00746628">
        <w:rPr>
          <w:rFonts w:hint="eastAsia"/>
        </w:rPr>
        <w:t>问题描述与建模背景</w:t>
      </w:r>
      <w:bookmarkEnd w:id="216"/>
      <w:bookmarkEnd w:id="217"/>
      <w:bookmarkEnd w:id="218"/>
    </w:p>
    <w:p w14:paraId="751CC2ED" w14:textId="7CAE6F18" w:rsidR="00193B77" w:rsidRPr="00746628" w:rsidRDefault="00193B77" w:rsidP="00B97D8B">
      <w:pPr>
        <w:pStyle w:val="afb"/>
        <w:spacing w:before="163" w:after="163"/>
      </w:pPr>
      <w:bookmarkStart w:id="219" w:name="_Toc193879543"/>
      <w:bookmarkStart w:id="220" w:name="_Toc193879802"/>
      <w:bookmarkStart w:id="221" w:name="_Toc196582933"/>
      <w:r w:rsidRPr="00746628">
        <w:t xml:space="preserve">5.1.1 </w:t>
      </w:r>
      <w:r w:rsidRPr="00746628">
        <w:t>问题背景</w:t>
      </w:r>
      <w:bookmarkEnd w:id="219"/>
      <w:bookmarkEnd w:id="220"/>
      <w:bookmarkEnd w:id="221"/>
    </w:p>
    <w:p w14:paraId="50ED301D" w14:textId="77777777" w:rsidR="00435B21" w:rsidRPr="00746628" w:rsidRDefault="00193B77" w:rsidP="00D7261D">
      <w:pPr>
        <w:ind w:firstLine="480"/>
        <w:rPr>
          <w:rFonts w:ascii="Segoe UI" w:hAnsi="Segoe UI" w:cs="Segoe UI"/>
          <w:sz w:val="18"/>
          <w:szCs w:val="18"/>
        </w:rPr>
      </w:pPr>
      <w:r w:rsidRPr="00746628">
        <w:rPr>
          <w:rFonts w:hint="eastAsia"/>
        </w:rPr>
        <w:t>随着</w:t>
      </w:r>
      <w:r w:rsidR="00F367A1" w:rsidRPr="00746628">
        <w:rPr>
          <w:rFonts w:hint="eastAsia"/>
        </w:rPr>
        <w:t>X</w:t>
      </w:r>
      <w:r w:rsidR="00F367A1" w:rsidRPr="00746628">
        <w:rPr>
          <w:rFonts w:hint="eastAsia"/>
        </w:rPr>
        <w:t>公司</w:t>
      </w:r>
      <w:r w:rsidRPr="00746628">
        <w:rPr>
          <w:rFonts w:hint="eastAsia"/>
        </w:rPr>
        <w:t>物流网络面临的需求波动、节点停运、季节性高峰和突发事件等问题</w:t>
      </w:r>
      <w:r w:rsidR="006E4961" w:rsidRPr="00746628">
        <w:rPr>
          <w:rFonts w:hint="eastAsia"/>
        </w:rPr>
        <w:t>，</w:t>
      </w:r>
      <w:r w:rsidRPr="00746628">
        <w:rPr>
          <w:rFonts w:hint="eastAsia"/>
        </w:rPr>
        <w:t>物流系统需要能够快速适应这些变化。为了确保在这些变化发生时物流网络仍能保持顺畅，必须建立有效的调度与路径优化机制。特别是在缺乏具体运输时间和成本数据的情况下，如何基于历史货量数据优化货流分配和网络结构，成为提升物流系统性能的关键。本</w:t>
      </w:r>
      <w:r w:rsidR="00F367A1" w:rsidRPr="00746628">
        <w:rPr>
          <w:rFonts w:hint="eastAsia"/>
        </w:rPr>
        <w:t>章节</w:t>
      </w:r>
      <w:r w:rsidRPr="00746628">
        <w:rPr>
          <w:rFonts w:hint="eastAsia"/>
        </w:rPr>
        <w:t>重点关注如何在突发事件发生时，通过调整货流和运输路径，保障物流系统的高效运作</w:t>
      </w:r>
      <w:r w:rsidR="001A5532" w:rsidRPr="00746628">
        <w:rPr>
          <w:rFonts w:hint="eastAsia"/>
        </w:rPr>
        <w:t>。</w:t>
      </w:r>
      <w:r w:rsidR="00435B21" w:rsidRPr="00746628">
        <w:t>本章研究基于</w:t>
      </w:r>
      <w:r w:rsidR="00435B21" w:rsidRPr="00746628">
        <w:t>X</w:t>
      </w:r>
      <w:r w:rsidR="00435B21" w:rsidRPr="00746628">
        <w:t>电商公司</w:t>
      </w:r>
      <w:r w:rsidR="00435B21" w:rsidRPr="00746628">
        <w:t>2021</w:t>
      </w:r>
      <w:r w:rsidR="00435B21" w:rsidRPr="00746628">
        <w:t>年</w:t>
      </w:r>
      <w:r w:rsidR="00435B21" w:rsidRPr="00746628">
        <w:t>1</w:t>
      </w:r>
      <w:r w:rsidR="00435B21" w:rsidRPr="00746628">
        <w:t>月至</w:t>
      </w:r>
      <w:r w:rsidR="00435B21" w:rsidRPr="00746628">
        <w:t>2022</w:t>
      </w:r>
      <w:r w:rsidR="00435B21" w:rsidRPr="00746628">
        <w:t>年</w:t>
      </w:r>
      <w:r w:rsidR="00435B21" w:rsidRPr="00746628">
        <w:t>12</w:t>
      </w:r>
      <w:r w:rsidR="00435B21" w:rsidRPr="00746628">
        <w:t>月的实际物流网络数据展开。该数据集包含</w:t>
      </w:r>
      <w:r w:rsidR="00435B21" w:rsidRPr="00746628">
        <w:t>81</w:t>
      </w:r>
      <w:r w:rsidR="00435B21" w:rsidRPr="00746628">
        <w:t>个物流场地之间</w:t>
      </w:r>
      <w:r w:rsidR="00435B21" w:rsidRPr="00746628">
        <w:t>1049</w:t>
      </w:r>
      <w:r w:rsidR="00435B21" w:rsidRPr="00746628">
        <w:t>条有向运输线路的日货量记录，覆盖了两年内的全部运输情况。数据由</w:t>
      </w:r>
      <w:r w:rsidR="00435B21" w:rsidRPr="00746628">
        <w:t>X</w:t>
      </w:r>
      <w:r w:rsidR="00435B21" w:rsidRPr="00746628">
        <w:t>电商公司运输调度部提供，经过脱敏处理后用于学术研究。</w:t>
      </w:r>
    </w:p>
    <w:p w14:paraId="16B226E8" w14:textId="67143C15" w:rsidR="001A5532" w:rsidRPr="00746628" w:rsidRDefault="00435B21" w:rsidP="00D7261D">
      <w:pPr>
        <w:ind w:firstLine="480"/>
      </w:pPr>
      <w:r w:rsidRPr="00746628">
        <w:t>在实际调研过程中，通过与</w:t>
      </w:r>
      <w:r w:rsidRPr="00746628">
        <w:t>X</w:t>
      </w:r>
      <w:r w:rsidRPr="00746628">
        <w:t>电商公司运输调度部门负责人的深入访谈了解到，该公司在面对突发事件时（如节点临时关闭、自然灾害等）缺乏系统化的应急调度机制，主要依靠调度人员的经验进行人工调整，这种方式在复杂网络环境下效率低下且难以保证全局最优。因此，构建基于网络流理论的紧急调运策略具有重要的实践意义。</w:t>
      </w:r>
    </w:p>
    <w:p w14:paraId="16565B17" w14:textId="06AFD05E" w:rsidR="00946AD3" w:rsidRPr="00746628" w:rsidRDefault="009C0F51" w:rsidP="00B97D8B">
      <w:pPr>
        <w:pStyle w:val="afb"/>
        <w:spacing w:before="163" w:after="163"/>
      </w:pPr>
      <w:bookmarkStart w:id="222" w:name="_Toc193879544"/>
      <w:bookmarkStart w:id="223" w:name="_Toc193879803"/>
      <w:bookmarkStart w:id="224" w:name="_Toc196582934"/>
      <w:r w:rsidRPr="00746628">
        <w:rPr>
          <w:rFonts w:hint="eastAsia"/>
        </w:rPr>
        <w:t>5.1.</w:t>
      </w:r>
      <w:r w:rsidR="00193B77" w:rsidRPr="00746628">
        <w:rPr>
          <w:rFonts w:hint="eastAsia"/>
        </w:rPr>
        <w:t>2</w:t>
      </w:r>
      <w:r w:rsidRPr="00746628">
        <w:rPr>
          <w:rFonts w:hint="eastAsia"/>
        </w:rPr>
        <w:t xml:space="preserve"> </w:t>
      </w:r>
      <w:r w:rsidR="00193B77" w:rsidRPr="00746628">
        <w:rPr>
          <w:rFonts w:hint="eastAsia"/>
        </w:rPr>
        <w:t>模型构建目标</w:t>
      </w:r>
      <w:bookmarkEnd w:id="222"/>
      <w:bookmarkEnd w:id="223"/>
      <w:bookmarkEnd w:id="224"/>
    </w:p>
    <w:p w14:paraId="3F63A8CA" w14:textId="1D98DE46" w:rsidR="00193B77" w:rsidRPr="00746628" w:rsidRDefault="00193B77" w:rsidP="00D7261D">
      <w:pPr>
        <w:ind w:firstLine="480"/>
      </w:pPr>
      <w:r w:rsidRPr="00746628">
        <w:rPr>
          <w:rFonts w:hint="eastAsia"/>
        </w:rPr>
        <w:t>本章的核心目标是基于现有历史货量数据，设计一套紧急调运策略与网络优化方案，确保在突发事件下物流网络的高效运行。具体目标包括：</w:t>
      </w:r>
      <w:r w:rsidR="00C113A8" w:rsidRPr="00746628">
        <w:rPr>
          <w:rFonts w:hint="eastAsia"/>
        </w:rPr>
        <w:t>（</w:t>
      </w:r>
      <w:r w:rsidR="00C113A8" w:rsidRPr="00746628">
        <w:rPr>
          <w:rFonts w:hint="eastAsia"/>
        </w:rPr>
        <w:t>1</w:t>
      </w:r>
      <w:r w:rsidR="00C113A8" w:rsidRPr="00746628">
        <w:rPr>
          <w:rFonts w:hint="eastAsia"/>
        </w:rPr>
        <w:t>）</w:t>
      </w:r>
      <w:r w:rsidRPr="00746628">
        <w:rPr>
          <w:rFonts w:hint="eastAsia"/>
        </w:rPr>
        <w:t>优化运输路径：通过历史货量数据，计算每条运输路径的货流量，优化资源分配，避免路径过载。</w:t>
      </w:r>
      <w:r w:rsidR="00C113A8" w:rsidRPr="00746628">
        <w:rPr>
          <w:rFonts w:hint="eastAsia"/>
        </w:rPr>
        <w:t>（</w:t>
      </w:r>
      <w:r w:rsidR="00C113A8" w:rsidRPr="00746628">
        <w:rPr>
          <w:rFonts w:hint="eastAsia"/>
        </w:rPr>
        <w:t>2</w:t>
      </w:r>
      <w:r w:rsidR="00C113A8" w:rsidRPr="00746628">
        <w:rPr>
          <w:rFonts w:hint="eastAsia"/>
        </w:rPr>
        <w:t>）</w:t>
      </w:r>
      <w:r w:rsidRPr="00746628">
        <w:rPr>
          <w:rFonts w:hint="eastAsia"/>
        </w:rPr>
        <w:t>应急响应机制：在突发事件发生时，重新分配货流并动态调整运输路径，以保证物流畅通。</w:t>
      </w:r>
    </w:p>
    <w:p w14:paraId="61E3FD7B" w14:textId="5E05B6FE" w:rsidR="00193B77" w:rsidRPr="00746628" w:rsidRDefault="00193B77" w:rsidP="00B97D8B">
      <w:pPr>
        <w:pStyle w:val="af9"/>
        <w:spacing w:before="163" w:after="163"/>
      </w:pPr>
      <w:bookmarkStart w:id="225" w:name="_Toc193879545"/>
      <w:bookmarkStart w:id="226" w:name="_Toc193879804"/>
      <w:bookmarkStart w:id="227" w:name="_Toc196582935"/>
      <w:r w:rsidRPr="00746628">
        <w:t xml:space="preserve">5.2 </w:t>
      </w:r>
      <w:r w:rsidRPr="00746628">
        <w:t>数据分析与预处理</w:t>
      </w:r>
      <w:bookmarkEnd w:id="225"/>
      <w:bookmarkEnd w:id="226"/>
      <w:bookmarkEnd w:id="227"/>
    </w:p>
    <w:p w14:paraId="5FF4EF89" w14:textId="2C4BDD7A" w:rsidR="00193B77" w:rsidRPr="00746628" w:rsidRDefault="00193B77" w:rsidP="00B97D8B">
      <w:pPr>
        <w:pStyle w:val="afb"/>
        <w:spacing w:before="163" w:after="163"/>
      </w:pPr>
      <w:bookmarkStart w:id="228" w:name="_Toc193879546"/>
      <w:bookmarkStart w:id="229" w:name="_Toc193879805"/>
      <w:bookmarkStart w:id="230" w:name="_Toc196582936"/>
      <w:r w:rsidRPr="00746628">
        <w:rPr>
          <w:rFonts w:hint="eastAsia"/>
        </w:rPr>
        <w:t xml:space="preserve">5.2.1 </w:t>
      </w:r>
      <w:r w:rsidRPr="00746628">
        <w:rPr>
          <w:rFonts w:hint="eastAsia"/>
        </w:rPr>
        <w:t>数据概述</w:t>
      </w:r>
      <w:bookmarkEnd w:id="228"/>
      <w:bookmarkEnd w:id="229"/>
      <w:bookmarkEnd w:id="230"/>
    </w:p>
    <w:p w14:paraId="7311B08E" w14:textId="11227FCD" w:rsidR="00193B77" w:rsidRPr="00746628" w:rsidRDefault="00193B77" w:rsidP="00D7261D">
      <w:pPr>
        <w:ind w:firstLine="480"/>
      </w:pPr>
      <w:r w:rsidRPr="00746628">
        <w:rPr>
          <w:rFonts w:hint="eastAsia"/>
        </w:rPr>
        <w:t>通过分析提供的历史货量数据，提取物流网络的关键节点和运输路径信息。该数据记录了每条路径的货流量信息。利用这些信息，我们能够推算出每条路径的使用频率、货流量以及负荷情况，为后续的路径优化与货流分配提供基础。</w:t>
      </w:r>
    </w:p>
    <w:p w14:paraId="1A557F12" w14:textId="439321C2" w:rsidR="00193B77" w:rsidRPr="00746628" w:rsidRDefault="00193B77" w:rsidP="00B97D8B">
      <w:pPr>
        <w:pStyle w:val="afb"/>
        <w:spacing w:before="163" w:after="163"/>
      </w:pPr>
      <w:bookmarkStart w:id="231" w:name="_Toc193879547"/>
      <w:bookmarkStart w:id="232" w:name="_Toc193879806"/>
      <w:bookmarkStart w:id="233" w:name="_Toc196582937"/>
      <w:r w:rsidRPr="00746628">
        <w:rPr>
          <w:rFonts w:hint="eastAsia"/>
        </w:rPr>
        <w:lastRenderedPageBreak/>
        <w:t xml:space="preserve">5.2.2 </w:t>
      </w:r>
      <w:r w:rsidRPr="00746628">
        <w:rPr>
          <w:rFonts w:hint="eastAsia"/>
        </w:rPr>
        <w:t>数据预处理</w:t>
      </w:r>
      <w:bookmarkEnd w:id="231"/>
      <w:bookmarkEnd w:id="232"/>
      <w:bookmarkEnd w:id="233"/>
    </w:p>
    <w:p w14:paraId="7C97389D" w14:textId="73E44C70" w:rsidR="00193B77" w:rsidRPr="00746628" w:rsidRDefault="00CE68E3" w:rsidP="00D7261D">
      <w:pPr>
        <w:ind w:firstLine="480"/>
      </w:pPr>
      <w:r w:rsidRPr="00746628">
        <w:rPr>
          <w:rFonts w:hint="eastAsia"/>
        </w:rPr>
        <w:t>为充分挖掘历史货量数据中的关键信息，本研究对原始数据进行了严格的预处理，并通过多种可视化手段对物流网络的结构和流量分布进行了直观展示。下文依次对三种可视化结果进行详细分析，以揭示数据特征及其对后续模型构建的指导意义。</w:t>
      </w:r>
    </w:p>
    <w:p w14:paraId="13E20166" w14:textId="2364A36B" w:rsidR="00CE68E3" w:rsidRPr="00746628" w:rsidRDefault="00CE68E3" w:rsidP="00D7261D">
      <w:pPr>
        <w:ind w:firstLine="480"/>
      </w:pPr>
      <w:r w:rsidRPr="00746628">
        <w:rPr>
          <w:rFonts w:hint="eastAsia"/>
        </w:rPr>
        <w:t>如图</w:t>
      </w:r>
      <w:r w:rsidR="00DC7951" w:rsidRPr="00746628">
        <w:rPr>
          <w:rFonts w:hint="eastAsia"/>
        </w:rPr>
        <w:t>5.1</w:t>
      </w:r>
      <w:r w:rsidRPr="00746628">
        <w:rPr>
          <w:rFonts w:hint="eastAsia"/>
        </w:rPr>
        <w:t>所示，</w:t>
      </w:r>
      <w:r w:rsidRPr="00746628">
        <w:rPr>
          <w:rFonts w:hint="eastAsia"/>
        </w:rPr>
        <w:t>Sankey</w:t>
      </w:r>
      <w:r w:rsidRPr="00746628">
        <w:rPr>
          <w:rFonts w:hint="eastAsia"/>
        </w:rPr>
        <w:t>图直观地展示了物流网络中各关键节点之间的物料流动情况。该图中，不仅流线的粗细直接反映了路径上货流量的大小，而且多次出现的节点（如</w:t>
      </w:r>
      <w:r w:rsidRPr="00746628">
        <w:rPr>
          <w:rFonts w:hint="eastAsia"/>
        </w:rPr>
        <w:t xml:space="preserve"> DC14</w:t>
      </w:r>
      <w:r w:rsidRPr="00746628">
        <w:rPr>
          <w:rFonts w:hint="eastAsia"/>
        </w:rPr>
        <w:t>与</w:t>
      </w:r>
      <w:r w:rsidRPr="00746628">
        <w:rPr>
          <w:rFonts w:hint="eastAsia"/>
        </w:rPr>
        <w:t>DC8</w:t>
      </w:r>
      <w:r w:rsidRPr="00746628">
        <w:rPr>
          <w:rFonts w:hint="eastAsia"/>
        </w:rPr>
        <w:t>）突显了其在整个网络中的核心枢纽作用。表明这两个节点承担了大量的货物转运任务。高流量路径的明显特征为后续调度策略提供了依据，当发生突发事件时，这些高流量通道将成为优先调控对象。</w:t>
      </w:r>
    </w:p>
    <w:p w14:paraId="679F3637" w14:textId="4DA087AC" w:rsidR="00DC7951" w:rsidRPr="00746628" w:rsidRDefault="00DC7951" w:rsidP="00DC7951">
      <w:pPr>
        <w:spacing w:line="360" w:lineRule="auto"/>
        <w:ind w:firstLineChars="0" w:firstLine="0"/>
        <w:jc w:val="center"/>
      </w:pPr>
      <w:r w:rsidRPr="00746628">
        <w:rPr>
          <w:noProof/>
        </w:rPr>
        <w:drawing>
          <wp:inline distT="0" distB="0" distL="0" distR="0" wp14:anchorId="2281AB1A" wp14:editId="66231493">
            <wp:extent cx="5652320" cy="3669957"/>
            <wp:effectExtent l="0" t="0" r="0" b="635"/>
            <wp:docPr id="324391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195" name=""/>
                    <pic:cNvPicPr/>
                  </pic:nvPicPr>
                  <pic:blipFill>
                    <a:blip r:embed="rId47"/>
                    <a:stretch>
                      <a:fillRect/>
                    </a:stretch>
                  </pic:blipFill>
                  <pic:spPr>
                    <a:xfrm>
                      <a:off x="0" y="0"/>
                      <a:ext cx="5656449" cy="3672638"/>
                    </a:xfrm>
                    <a:prstGeom prst="rect">
                      <a:avLst/>
                    </a:prstGeom>
                  </pic:spPr>
                </pic:pic>
              </a:graphicData>
            </a:graphic>
          </wp:inline>
        </w:drawing>
      </w:r>
    </w:p>
    <w:p w14:paraId="5A04ECDD" w14:textId="718C8E89" w:rsidR="00CE68E3" w:rsidRPr="00746628" w:rsidRDefault="00CE68E3" w:rsidP="00DC7951">
      <w:pPr>
        <w:ind w:firstLineChars="0" w:firstLine="0"/>
        <w:jc w:val="center"/>
      </w:pPr>
      <w:r w:rsidRPr="00746628">
        <w:t>图</w:t>
      </w:r>
      <w:r w:rsidR="00DC7951" w:rsidRPr="00746628">
        <w:rPr>
          <w:rFonts w:hint="eastAsia"/>
        </w:rPr>
        <w:t>5.1</w:t>
      </w:r>
      <w:r w:rsidRPr="00746628">
        <w:rPr>
          <w:rFonts w:hint="eastAsia"/>
        </w:rPr>
        <w:t xml:space="preserve"> </w:t>
      </w:r>
      <w:r w:rsidRPr="00746628">
        <w:rPr>
          <w:rFonts w:hint="eastAsia"/>
        </w:rPr>
        <w:t>关键物流流动通道示意图</w:t>
      </w:r>
    </w:p>
    <w:p w14:paraId="31082371" w14:textId="1F23B9A0" w:rsidR="00351FD8" w:rsidRPr="00746628" w:rsidRDefault="00D72F38" w:rsidP="00D7261D">
      <w:pPr>
        <w:ind w:firstLine="480"/>
      </w:pPr>
      <w:r w:rsidRPr="00746628">
        <w:rPr>
          <w:rFonts w:hint="eastAsia"/>
        </w:rPr>
        <w:t>图</w:t>
      </w:r>
      <w:r w:rsidR="00DC7951" w:rsidRPr="00746628">
        <w:rPr>
          <w:rFonts w:hint="eastAsia"/>
        </w:rPr>
        <w:t>5.2</w:t>
      </w:r>
      <w:r w:rsidRPr="00746628">
        <w:rPr>
          <w:rFonts w:hint="eastAsia"/>
        </w:rPr>
        <w:t>展示了物流网络中前</w:t>
      </w:r>
      <w:r w:rsidRPr="00746628">
        <w:rPr>
          <w:rFonts w:hint="eastAsia"/>
        </w:rPr>
        <w:t>20</w:t>
      </w:r>
      <w:r w:rsidRPr="00746628">
        <w:rPr>
          <w:rFonts w:hint="eastAsia"/>
        </w:rPr>
        <w:t>条主要运输路线的每日货流量，采用对数尺度（</w:t>
      </w:r>
      <w:r w:rsidRPr="00746628">
        <w:rPr>
          <w:rFonts w:hint="eastAsia"/>
        </w:rPr>
        <w:t>Log1(Daily Flow+1)</w:t>
      </w:r>
      <w:r w:rsidRPr="00746628">
        <w:rPr>
          <w:rFonts w:hint="eastAsia"/>
        </w:rPr>
        <w:t>）对数据进行展示，以更好地反映各路径数量级的差异。图中显示，部分路线具有显著高于其他路线的货流量。不同路径之间货流量的色彩深浅及数值差异表明，物流网络在常态下存在一定程度的不均衡分布。</w:t>
      </w:r>
    </w:p>
    <w:p w14:paraId="34DB6521" w14:textId="61825E27" w:rsidR="00D72F38" w:rsidRPr="00746628" w:rsidRDefault="00D72F38" w:rsidP="00D72F38">
      <w:pPr>
        <w:spacing w:line="360" w:lineRule="auto"/>
        <w:ind w:firstLine="480"/>
        <w:jc w:val="center"/>
      </w:pPr>
      <w:r w:rsidRPr="00746628">
        <w:rPr>
          <w:noProof/>
        </w:rPr>
        <w:lastRenderedPageBreak/>
        <w:drawing>
          <wp:inline distT="0" distB="0" distL="0" distR="0" wp14:anchorId="6162DF46" wp14:editId="51418722">
            <wp:extent cx="3240000" cy="2900499"/>
            <wp:effectExtent l="0" t="0" r="0" b="0"/>
            <wp:docPr id="18659546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954670" name=""/>
                    <pic:cNvPicPr/>
                  </pic:nvPicPr>
                  <pic:blipFill>
                    <a:blip r:embed="rId48"/>
                    <a:stretch>
                      <a:fillRect/>
                    </a:stretch>
                  </pic:blipFill>
                  <pic:spPr>
                    <a:xfrm>
                      <a:off x="0" y="0"/>
                      <a:ext cx="3240000" cy="2900499"/>
                    </a:xfrm>
                    <a:prstGeom prst="rect">
                      <a:avLst/>
                    </a:prstGeom>
                  </pic:spPr>
                </pic:pic>
              </a:graphicData>
            </a:graphic>
          </wp:inline>
        </w:drawing>
      </w:r>
    </w:p>
    <w:p w14:paraId="2AE0EABA" w14:textId="69A23CD7" w:rsidR="00D72F38" w:rsidRPr="00746628" w:rsidRDefault="00D72F38" w:rsidP="00DC7951">
      <w:pPr>
        <w:ind w:firstLineChars="0" w:firstLine="0"/>
        <w:jc w:val="center"/>
      </w:pPr>
      <w:r w:rsidRPr="00746628">
        <w:t>图</w:t>
      </w:r>
      <w:r w:rsidR="00DC7951" w:rsidRPr="00746628">
        <w:rPr>
          <w:rFonts w:hint="eastAsia"/>
        </w:rPr>
        <w:t>5.2</w:t>
      </w:r>
      <w:r w:rsidRPr="00746628">
        <w:rPr>
          <w:rFonts w:hint="eastAsia"/>
        </w:rPr>
        <w:t xml:space="preserve"> </w:t>
      </w:r>
      <w:r w:rsidRPr="00746628">
        <w:rPr>
          <w:rFonts w:hint="eastAsia"/>
        </w:rPr>
        <w:t>主要运输路线流量矩阵</w:t>
      </w:r>
    </w:p>
    <w:p w14:paraId="3B07AF7E" w14:textId="0EAF9510" w:rsidR="00D72F38" w:rsidRPr="00746628" w:rsidRDefault="00726FAA" w:rsidP="00D7261D">
      <w:pPr>
        <w:ind w:firstLine="480"/>
      </w:pPr>
      <w:r w:rsidRPr="00746628">
        <w:rPr>
          <w:rFonts w:hint="eastAsia"/>
        </w:rPr>
        <w:t>图</w:t>
      </w:r>
      <w:r w:rsidR="00DC7951" w:rsidRPr="00746628">
        <w:rPr>
          <w:rFonts w:hint="eastAsia"/>
        </w:rPr>
        <w:t>5.3</w:t>
      </w:r>
      <w:r w:rsidRPr="00746628">
        <w:rPr>
          <w:rFonts w:hint="eastAsia"/>
        </w:rPr>
        <w:t>对物流网络中前</w:t>
      </w:r>
      <w:r w:rsidRPr="00746628">
        <w:rPr>
          <w:rFonts w:hint="eastAsia"/>
        </w:rPr>
        <w:t>15</w:t>
      </w:r>
      <w:r w:rsidRPr="00746628">
        <w:rPr>
          <w:rFonts w:hint="eastAsia"/>
        </w:rPr>
        <w:t>个节点的货物流入和流出情况进行了统计和展示。该图直观地反映了各节点在整个物流网络中的重要性及负荷情况，图中显示，节点如</w:t>
      </w:r>
      <w:r w:rsidRPr="00746628">
        <w:rPr>
          <w:rFonts w:hint="eastAsia"/>
        </w:rPr>
        <w:t>DC14</w:t>
      </w:r>
      <w:r w:rsidRPr="00746628">
        <w:rPr>
          <w:rFonts w:hint="eastAsia"/>
        </w:rPr>
        <w:t>、</w:t>
      </w:r>
      <w:r w:rsidRPr="00746628">
        <w:rPr>
          <w:rFonts w:hint="eastAsia"/>
        </w:rPr>
        <w:t>DC10</w:t>
      </w:r>
      <w:r w:rsidRPr="00746628">
        <w:rPr>
          <w:rFonts w:hint="eastAsia"/>
        </w:rPr>
        <w:t>、</w:t>
      </w:r>
      <w:r w:rsidRPr="00746628">
        <w:rPr>
          <w:rFonts w:hint="eastAsia"/>
        </w:rPr>
        <w:t>DC23</w:t>
      </w:r>
      <w:r w:rsidRPr="00746628">
        <w:rPr>
          <w:rFonts w:hint="eastAsia"/>
        </w:rPr>
        <w:t>等的流入和流出货量均处于较高水平，这表明它们在网络中扮演着关键枢纽的角色。对这些高流量节点进行重点保护和优化调度，对于保证整个物流网络的稳定运行至关重要。</w:t>
      </w:r>
    </w:p>
    <w:p w14:paraId="0EC66F57" w14:textId="2A151DC4" w:rsidR="00351FD8" w:rsidRPr="00746628" w:rsidRDefault="00726FAA" w:rsidP="00726FAA">
      <w:pPr>
        <w:spacing w:line="360" w:lineRule="auto"/>
        <w:ind w:firstLine="480"/>
        <w:jc w:val="center"/>
      </w:pPr>
      <w:r w:rsidRPr="00746628">
        <w:rPr>
          <w:noProof/>
        </w:rPr>
        <w:drawing>
          <wp:inline distT="0" distB="0" distL="0" distR="0" wp14:anchorId="0723B9F4" wp14:editId="392E881E">
            <wp:extent cx="4320000" cy="2844980"/>
            <wp:effectExtent l="0" t="0" r="0" b="0"/>
            <wp:docPr id="15476675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67566" name=""/>
                    <pic:cNvPicPr/>
                  </pic:nvPicPr>
                  <pic:blipFill>
                    <a:blip r:embed="rId49"/>
                    <a:stretch>
                      <a:fillRect/>
                    </a:stretch>
                  </pic:blipFill>
                  <pic:spPr>
                    <a:xfrm>
                      <a:off x="0" y="0"/>
                      <a:ext cx="4320000" cy="2844980"/>
                    </a:xfrm>
                    <a:prstGeom prst="rect">
                      <a:avLst/>
                    </a:prstGeom>
                  </pic:spPr>
                </pic:pic>
              </a:graphicData>
            </a:graphic>
          </wp:inline>
        </w:drawing>
      </w:r>
    </w:p>
    <w:p w14:paraId="45BFCDCE" w14:textId="59E9F300" w:rsidR="00726FAA" w:rsidRPr="00746628" w:rsidRDefault="00726FAA" w:rsidP="00DC7951">
      <w:pPr>
        <w:ind w:firstLineChars="83" w:firstLine="199"/>
        <w:jc w:val="center"/>
      </w:pPr>
      <w:r w:rsidRPr="00746628">
        <w:t>图</w:t>
      </w:r>
      <w:r w:rsidR="00DC7951" w:rsidRPr="00746628">
        <w:rPr>
          <w:rFonts w:hint="eastAsia"/>
        </w:rPr>
        <w:t>5.3</w:t>
      </w:r>
      <w:r w:rsidRPr="00746628">
        <w:rPr>
          <w:rFonts w:hint="eastAsia"/>
        </w:rPr>
        <w:t xml:space="preserve"> </w:t>
      </w:r>
      <w:r w:rsidRPr="00746628">
        <w:rPr>
          <w:rFonts w:hint="eastAsia"/>
        </w:rPr>
        <w:t>主要物流节点货流进出分析</w:t>
      </w:r>
    </w:p>
    <w:p w14:paraId="3E0176B4" w14:textId="7D79EAFF" w:rsidR="00351FD8" w:rsidRPr="00746628" w:rsidRDefault="00351FD8" w:rsidP="00B97D8B">
      <w:pPr>
        <w:pStyle w:val="af9"/>
        <w:spacing w:before="163" w:after="163"/>
      </w:pPr>
      <w:bookmarkStart w:id="234" w:name="_Toc193879548"/>
      <w:bookmarkStart w:id="235" w:name="_Toc193879807"/>
      <w:bookmarkStart w:id="236" w:name="_Toc196582938"/>
      <w:r w:rsidRPr="00746628">
        <w:lastRenderedPageBreak/>
        <w:t xml:space="preserve">5.3 </w:t>
      </w:r>
      <w:bookmarkStart w:id="237" w:name="_Hlk196092479"/>
      <w:r w:rsidRPr="00746628">
        <w:t>网络流优化与应急调度模型</w:t>
      </w:r>
      <w:bookmarkEnd w:id="234"/>
      <w:bookmarkEnd w:id="235"/>
      <w:bookmarkEnd w:id="236"/>
      <w:bookmarkEnd w:id="237"/>
    </w:p>
    <w:p w14:paraId="7C281B78" w14:textId="36C48662" w:rsidR="00351FD8" w:rsidRPr="00746628" w:rsidRDefault="00351FD8" w:rsidP="00B97D8B">
      <w:pPr>
        <w:pStyle w:val="afb"/>
        <w:spacing w:before="163" w:after="163"/>
      </w:pPr>
      <w:bookmarkStart w:id="238" w:name="_Toc193879549"/>
      <w:bookmarkStart w:id="239" w:name="_Toc193879808"/>
      <w:bookmarkStart w:id="240" w:name="_Toc196582939"/>
      <w:r w:rsidRPr="00746628">
        <w:t xml:space="preserve">5.3.1 </w:t>
      </w:r>
      <w:r w:rsidRPr="00746628">
        <w:t>物流网络优化目标</w:t>
      </w:r>
      <w:bookmarkEnd w:id="238"/>
      <w:bookmarkEnd w:id="239"/>
      <w:bookmarkEnd w:id="240"/>
    </w:p>
    <w:p w14:paraId="2C3797BB" w14:textId="472131F1" w:rsidR="00351FD8" w:rsidRPr="00746628" w:rsidRDefault="00351FD8" w:rsidP="00D7261D">
      <w:pPr>
        <w:ind w:firstLine="480"/>
      </w:pPr>
      <w:r w:rsidRPr="00746628">
        <w:rPr>
          <w:rFonts w:hint="eastAsia"/>
        </w:rPr>
        <w:t>本模型的优化目标主要包括以下几个方面：</w:t>
      </w:r>
    </w:p>
    <w:p w14:paraId="37F8595B" w14:textId="01AB568E" w:rsidR="00351FD8" w:rsidRPr="00746628" w:rsidRDefault="00F367A1" w:rsidP="00D7261D">
      <w:pPr>
        <w:ind w:firstLine="480"/>
      </w:pPr>
      <w:r w:rsidRPr="00746628">
        <w:rPr>
          <w:rFonts w:hint="eastAsia"/>
        </w:rPr>
        <w:t>（</w:t>
      </w:r>
      <w:r w:rsidRPr="00746628">
        <w:rPr>
          <w:rFonts w:hint="eastAsia"/>
        </w:rPr>
        <w:t>1</w:t>
      </w:r>
      <w:r w:rsidRPr="00746628">
        <w:rPr>
          <w:rFonts w:hint="eastAsia"/>
        </w:rPr>
        <w:t>）</w:t>
      </w:r>
      <w:r w:rsidR="00351FD8" w:rsidRPr="00746628">
        <w:rPr>
          <w:rFonts w:hint="eastAsia"/>
        </w:rPr>
        <w:t>路径优化：</w:t>
      </w:r>
      <w:r w:rsidR="00C03D19" w:rsidRPr="00746628">
        <w:rPr>
          <w:rFonts w:hint="eastAsia"/>
        </w:rPr>
        <w:t>通过合理分配货流，确保各运输路径的负荷均衡，避免局部过载。</w:t>
      </w:r>
    </w:p>
    <w:p w14:paraId="731E3E53" w14:textId="0E883D95" w:rsidR="00351FD8" w:rsidRPr="00746628" w:rsidRDefault="00F367A1" w:rsidP="00D7261D">
      <w:pPr>
        <w:ind w:firstLine="480"/>
      </w:pPr>
      <w:r w:rsidRPr="00746628">
        <w:rPr>
          <w:rFonts w:hint="eastAsia"/>
        </w:rPr>
        <w:t>（</w:t>
      </w:r>
      <w:r w:rsidRPr="00746628">
        <w:rPr>
          <w:rFonts w:hint="eastAsia"/>
        </w:rPr>
        <w:t>2</w:t>
      </w:r>
      <w:r w:rsidRPr="00746628">
        <w:rPr>
          <w:rFonts w:hint="eastAsia"/>
        </w:rPr>
        <w:t>）</w:t>
      </w:r>
      <w:r w:rsidR="00351FD8" w:rsidRPr="00746628">
        <w:rPr>
          <w:rFonts w:hint="eastAsia"/>
        </w:rPr>
        <w:t>资源均衡：</w:t>
      </w:r>
      <w:r w:rsidR="00C03D19" w:rsidRPr="00746628">
        <w:rPr>
          <w:rFonts w:hint="eastAsia"/>
        </w:rPr>
        <w:t>保证各物流节点间的流量均衡，降低单个节点的负荷压力，提升整个网络的鲁棒性。</w:t>
      </w:r>
    </w:p>
    <w:p w14:paraId="7063EC36" w14:textId="7A54160F" w:rsidR="00351FD8" w:rsidRPr="00746628" w:rsidRDefault="00351FD8" w:rsidP="00B97D8B">
      <w:pPr>
        <w:pStyle w:val="afb"/>
        <w:spacing w:before="163" w:after="163"/>
      </w:pPr>
      <w:bookmarkStart w:id="241" w:name="_Toc193879550"/>
      <w:bookmarkStart w:id="242" w:name="_Toc193879809"/>
      <w:bookmarkStart w:id="243" w:name="_Toc196582940"/>
      <w:r w:rsidRPr="00746628">
        <w:t xml:space="preserve">5.3.2 </w:t>
      </w:r>
      <w:r w:rsidRPr="00746628">
        <w:t>货流分配与调度</w:t>
      </w:r>
      <w:bookmarkEnd w:id="241"/>
      <w:bookmarkEnd w:id="242"/>
      <w:bookmarkEnd w:id="243"/>
    </w:p>
    <w:p w14:paraId="0DF6E538" w14:textId="75313C68" w:rsidR="00351FD8" w:rsidRPr="00746628" w:rsidRDefault="00C03D19" w:rsidP="00D7261D">
      <w:pPr>
        <w:ind w:firstLine="480"/>
      </w:pPr>
      <w:r w:rsidRPr="00746628">
        <w:t>电商物流网络可以表示为一个有向图</w:t>
      </w:r>
      <w:r w:rsidRPr="00746628">
        <w:rPr>
          <w:i/>
          <w:iCs/>
        </w:rPr>
        <w:t>G</w:t>
      </w:r>
      <w:r w:rsidRPr="00746628">
        <w:t>=(</w:t>
      </w:r>
      <w:r w:rsidRPr="00746628">
        <w:rPr>
          <w:i/>
          <w:iCs/>
        </w:rPr>
        <w:t>V</w:t>
      </w:r>
      <w:r w:rsidRPr="00746628">
        <w:t>,</w:t>
      </w:r>
      <w:r w:rsidRPr="00746628">
        <w:rPr>
          <w:i/>
          <w:iCs/>
        </w:rPr>
        <w:t>E</w:t>
      </w:r>
      <w:r w:rsidRPr="00746628">
        <w:t>)</w:t>
      </w:r>
      <w:r w:rsidRPr="00746628">
        <w:t>，其中</w:t>
      </w:r>
      <w:r w:rsidRPr="00746628">
        <w:rPr>
          <w:i/>
          <w:iCs/>
        </w:rPr>
        <w:t>V</w:t>
      </w:r>
      <w:r w:rsidRPr="00746628">
        <w:t>为节点集合，代表物流设施（如仓库、分拣中心、配送站等）；</w:t>
      </w:r>
      <w:r w:rsidRPr="00746628">
        <w:rPr>
          <w:i/>
          <w:iCs/>
        </w:rPr>
        <w:t>E</w:t>
      </w:r>
      <w:r w:rsidRPr="00746628">
        <w:t>为边集合，表示物流场地之间的运输路径。每条边</w:t>
      </w:r>
      <m:oMath>
        <m:r>
          <w:rPr>
            <w:rFonts w:ascii="STIX Two Math" w:hAnsi="STIX Two Math" w:cs="STIX Two Math"/>
            <w:vertAlign w:val="subscript"/>
          </w:rPr>
          <m:t>e</m:t>
        </m:r>
        <m:r>
          <w:rPr>
            <w:rFonts w:ascii="STIX Two Math" w:hAnsi="STIX Two Math" w:cs="STIX Two Math"/>
            <w:vertAlign w:val="subscript"/>
          </w:rPr>
          <m:t>_{</m:t>
        </m:r>
        <m:r>
          <w:rPr>
            <w:rFonts w:ascii="STIX Two Math" w:hAnsi="STIX Two Math" w:cs="STIX Two Math"/>
            <w:vertAlign w:val="subscript"/>
          </w:rPr>
          <m:t>ij</m:t>
        </m:r>
        <m:r>
          <w:rPr>
            <w:rFonts w:ascii="STIX Two Math" w:hAnsi="STIX Two Math" w:cs="STIX Two Math"/>
            <w:vertAlign w:val="subscript"/>
          </w:rPr>
          <m:t>}</m:t>
        </m:r>
        <m:r>
          <m:rPr>
            <m:sty m:val="p"/>
          </m:rPr>
          <w:rPr>
            <w:rFonts w:ascii="STIX Two Math" w:hAnsi="STIX Two Math" w:cs="STIX Two Math"/>
          </w:rPr>
          <m:t>\in</m:t>
        </m:r>
        <m:r>
          <w:rPr>
            <w:rFonts w:ascii="STIX Two Math" w:hAnsi="STIX Two Math" w:cs="STIX Two Math"/>
          </w:rPr>
          <m:t xml:space="preserve">\ </m:t>
        </m:r>
        <m:r>
          <m:rPr>
            <m:sty m:val="p"/>
          </m:rPr>
          <w:rPr>
            <w:rFonts w:ascii="STIX Two Math" w:hAnsi="STIX Two Math" w:cs="STIX Two Math"/>
          </w:rPr>
          <m:t>E</m:t>
        </m:r>
      </m:oMath>
      <w:r w:rsidRPr="00746628">
        <w:t>连接节点</w:t>
      </w:r>
      <w:r w:rsidRPr="00746628">
        <w:rPr>
          <w:i/>
          <w:iCs/>
        </w:rPr>
        <w:t>v</w:t>
      </w:r>
      <w:r w:rsidRPr="00746628">
        <w:rPr>
          <w:i/>
          <w:iCs/>
          <w:vertAlign w:val="subscript"/>
        </w:rPr>
        <w:t>i</w:t>
      </w:r>
      <w:r w:rsidRPr="00746628">
        <w:t>和</w:t>
      </w:r>
      <w:r w:rsidRPr="00746628">
        <w:rPr>
          <w:i/>
          <w:iCs/>
        </w:rPr>
        <w:t>v</w:t>
      </w:r>
      <w:r w:rsidRPr="00746628">
        <w:rPr>
          <w:i/>
          <w:iCs/>
          <w:vertAlign w:val="subscript"/>
        </w:rPr>
        <w:t>j</w:t>
      </w:r>
      <w:r w:rsidRPr="00746628">
        <w:t>，具有运输能力</w:t>
      </w:r>
      <w:r w:rsidRPr="00746628">
        <w:rPr>
          <w:i/>
          <w:iCs/>
        </w:rPr>
        <w:t>C</w:t>
      </w:r>
      <w:r w:rsidRPr="00746628">
        <w:rPr>
          <w:i/>
          <w:iCs/>
          <w:vertAlign w:val="subscript"/>
        </w:rPr>
        <w:t>ij</w:t>
      </w:r>
      <w:r w:rsidRPr="00746628">
        <w:t>（最大承载货量）</w:t>
      </w:r>
      <w:r w:rsidRPr="00746628">
        <w:rPr>
          <w:rFonts w:hint="eastAsia"/>
        </w:rPr>
        <w:t>。</w:t>
      </w:r>
      <w:r w:rsidR="00351FD8" w:rsidRPr="00746628">
        <w:rPr>
          <w:rFonts w:hint="eastAsia"/>
        </w:rPr>
        <w:t>在模型的构建过程中，需要考虑以下几个约束条件</w:t>
      </w:r>
      <w:r w:rsidR="00FB298D" w:rsidRPr="00746628">
        <w:rPr>
          <w:rFonts w:hint="eastAsia"/>
        </w:rPr>
        <w:t>以及优化目标</w:t>
      </w:r>
      <w:r w:rsidR="00351FD8" w:rsidRPr="00746628">
        <w:rPr>
          <w:rFonts w:hint="eastAsia"/>
        </w:rPr>
        <w:t>，以确保物流网络优化方案具有实际可行性：</w:t>
      </w:r>
    </w:p>
    <w:p w14:paraId="3A8477E5" w14:textId="62EEB145" w:rsidR="00FB1FCF" w:rsidRPr="00746628" w:rsidRDefault="000C3979" w:rsidP="00D7261D">
      <w:pPr>
        <w:ind w:firstLine="480"/>
      </w:pPr>
      <w:r w:rsidRPr="00746628">
        <w:rPr>
          <w:rFonts w:hint="eastAsia"/>
        </w:rPr>
        <w:t>（</w:t>
      </w:r>
      <w:r w:rsidRPr="00746628">
        <w:rPr>
          <w:rFonts w:hint="eastAsia"/>
        </w:rPr>
        <w:t>1</w:t>
      </w:r>
      <w:r w:rsidRPr="00746628">
        <w:rPr>
          <w:rFonts w:hint="eastAsia"/>
        </w:rPr>
        <w:t>）</w:t>
      </w:r>
      <w:r w:rsidR="00351FD8" w:rsidRPr="00746628">
        <w:rPr>
          <w:rFonts w:hint="eastAsia"/>
        </w:rPr>
        <w:t>货量守恒约束：每个节点的流入和流出货量应当相等：</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FB1FCF" w:rsidRPr="00746628" w14:paraId="719ECA20" w14:textId="77777777" w:rsidTr="00AB0279">
        <w:tc>
          <w:tcPr>
            <w:tcW w:w="1413" w:type="dxa"/>
            <w:vAlign w:val="center"/>
          </w:tcPr>
          <w:p w14:paraId="5DDB54D8" w14:textId="77777777" w:rsidR="00FB1FCF" w:rsidRPr="00746628" w:rsidRDefault="00FB1FCF" w:rsidP="00AB0279">
            <w:pPr>
              <w:spacing w:line="360" w:lineRule="auto"/>
              <w:ind w:firstLineChars="0" w:firstLine="0"/>
              <w:jc w:val="center"/>
            </w:pPr>
          </w:p>
        </w:tc>
        <w:tc>
          <w:tcPr>
            <w:tcW w:w="6237" w:type="dxa"/>
            <w:vAlign w:val="center"/>
          </w:tcPr>
          <w:p w14:paraId="4252CF57" w14:textId="20608051" w:rsidR="00FB1FCF" w:rsidRPr="00746628" w:rsidRDefault="0078516C" w:rsidP="00AB0279">
            <w:pPr>
              <w:spacing w:line="360" w:lineRule="auto"/>
              <w:ind w:firstLineChars="0" w:firstLine="0"/>
              <w:jc w:val="center"/>
              <w:rPr>
                <w:rFonts w:cs="STIX Two Math"/>
              </w:rPr>
            </w:pPr>
            <m:oMathPara>
              <m:oMath>
                <m:r>
                  <w:rPr>
                    <w:rFonts w:ascii="Cambria Math" w:hAnsi="Cambria Math" w:cs="STIX Two Math"/>
                  </w:rPr>
                  <m:t>\sum_</m:t>
                </m:r>
                <m:r>
                  <w:rPr>
                    <w:rFonts w:ascii="Cambria Math" w:hAnsi="Cambria Math" w:cs="STIX Two Math"/>
                  </w:rPr>
                  <m:t>{</m:t>
                </m:r>
                <m:r>
                  <w:rPr>
                    <w:rFonts w:ascii="Cambria Math" w:hAnsi="Cambria Math" w:cs="STIX Two Math"/>
                  </w:rPr>
                  <m:t>j\in V</m:t>
                </m:r>
                <m:r>
                  <w:rPr>
                    <w:rFonts w:ascii="Cambria Math" w:hAnsi="Cambria Math" w:cs="STIX Two Math"/>
                  </w:rPr>
                  <m:t>}</m:t>
                </m:r>
                <m:r>
                  <w:rPr>
                    <w:rFonts w:ascii="Cambria Math" w:hAnsi="Cambria Math" w:cs="STIX Two Math"/>
                  </w:rPr>
                  <m:t xml:space="preserve"> x_{ij}</m:t>
                </m:r>
                <m:r>
                  <w:rPr>
                    <w:rFonts w:ascii="Cambria Math" w:hAnsi="Cambria Math" w:cs="STIX Two Math"/>
                  </w:rPr>
                  <m:t>=</m:t>
                </m:r>
                <m:r>
                  <w:rPr>
                    <w:rFonts w:ascii="Cambria Math" w:hAnsi="Cambria Math" w:cs="STIX Two Math"/>
                  </w:rPr>
                  <m:t>\sum_</m:t>
                </m:r>
                <m:r>
                  <w:rPr>
                    <w:rFonts w:ascii="Cambria Math" w:hAnsi="Cambria Math" w:cs="STIX Two Math"/>
                  </w:rPr>
                  <m:t>{</m:t>
                </m:r>
                <m:r>
                  <w:rPr>
                    <w:rFonts w:ascii="Cambria Math" w:hAnsi="Cambria Math" w:cs="STIX Two Math"/>
                  </w:rPr>
                  <m:t>k\in V</m:t>
                </m:r>
                <m:r>
                  <w:rPr>
                    <w:rFonts w:ascii="Cambria Math" w:hAnsi="Cambria Math" w:cs="STIX Two Math"/>
                  </w:rPr>
                  <m:t>}</m:t>
                </m:r>
                <m:r>
                  <w:rPr>
                    <w:rFonts w:ascii="Cambria Math" w:hAnsi="Cambria Math" w:cs="STIX Two Math"/>
                  </w:rPr>
                  <m:t xml:space="preserve"> x_{ki}</m:t>
                </m:r>
                <m:r>
                  <w:rPr>
                    <w:rFonts w:ascii="Cambria Math" w:hAnsi="Cambria Math" w:cs="STIX Two Math"/>
                  </w:rPr>
                  <m:t>,\forall</m:t>
                </m:r>
                <m:r>
                  <w:rPr>
                    <w:rFonts w:ascii="Cambria Math" w:hAnsi="Cambria Math" w:cs="STIX Two Math"/>
                  </w:rPr>
                  <m:t xml:space="preserve"> v_i</m:t>
                </m:r>
                <m:r>
                  <w:rPr>
                    <w:rFonts w:ascii="Cambria Math" w:hAnsi="Cambria Math" w:cs="STIX Two Math"/>
                  </w:rPr>
                  <m:t>\in V</m:t>
                </m:r>
              </m:oMath>
            </m:oMathPara>
          </w:p>
        </w:tc>
        <w:tc>
          <w:tcPr>
            <w:tcW w:w="1410" w:type="dxa"/>
            <w:vAlign w:val="center"/>
          </w:tcPr>
          <w:p w14:paraId="7DE91385" w14:textId="10EBCF9A" w:rsidR="00FB1FCF" w:rsidRPr="00746628" w:rsidRDefault="00FB1FCF" w:rsidP="00AB0279">
            <w:pPr>
              <w:spacing w:line="360" w:lineRule="auto"/>
              <w:ind w:right="240" w:firstLineChars="0" w:firstLine="0"/>
              <w:jc w:val="right"/>
            </w:pPr>
            <w:r w:rsidRPr="00746628">
              <w:rPr>
                <w:rFonts w:hint="eastAsia"/>
              </w:rPr>
              <w:t>（</w:t>
            </w:r>
            <w:r w:rsidRPr="00746628">
              <w:rPr>
                <w:rFonts w:hint="eastAsia"/>
              </w:rPr>
              <w:t>5-1</w:t>
            </w:r>
            <w:r w:rsidRPr="00746628">
              <w:rPr>
                <w:rFonts w:hint="eastAsia"/>
              </w:rPr>
              <w:t>）</w:t>
            </w:r>
          </w:p>
        </w:tc>
      </w:tr>
    </w:tbl>
    <w:p w14:paraId="225E6578" w14:textId="07E42AFE" w:rsidR="00351FD8" w:rsidRPr="00746628" w:rsidRDefault="00351FD8" w:rsidP="00D7261D">
      <w:pPr>
        <w:ind w:firstLine="480"/>
      </w:pPr>
      <w:r w:rsidRPr="00746628">
        <w:t>其中，</w:t>
      </w:r>
      <w:bookmarkStart w:id="244" w:name="_Hlk196188023"/>
      <m:oMath>
        <m:r>
          <w:rPr>
            <w:rFonts w:ascii="STIX Two Math" w:hAnsi="STIX Two Math"/>
          </w:rPr>
          <m:t>x</m:t>
        </m:r>
        <m:r>
          <m:rPr>
            <m:sty m:val="p"/>
          </m:rPr>
          <w:rPr>
            <w:rFonts w:ascii="STIX Two Math" w:hAnsi="STIX Two Math"/>
          </w:rPr>
          <m:t>_{</m:t>
        </m:r>
        <m:r>
          <w:rPr>
            <w:rFonts w:ascii="STIX Two Math" w:hAnsi="STIX Two Math"/>
          </w:rPr>
          <m:t>ij</m:t>
        </m:r>
        <m:r>
          <m:rPr>
            <m:sty m:val="p"/>
          </m:rPr>
          <w:rPr>
            <w:rFonts w:ascii="STIX Two Math" w:hAnsi="STIX Two Math"/>
          </w:rPr>
          <m:t>}</m:t>
        </m:r>
      </m:oMath>
      <w:bookmarkEnd w:id="244"/>
      <w:r w:rsidRPr="00746628">
        <w:t>表示从节点</w:t>
      </w:r>
      <m:oMath>
        <m:r>
          <w:rPr>
            <w:rFonts w:ascii="STIX Two Math" w:hAnsi="STIX Two Math"/>
          </w:rPr>
          <m:t>v</m:t>
        </m:r>
        <m:r>
          <m:rPr>
            <m:sty m:val="p"/>
          </m:rPr>
          <w:rPr>
            <w:rFonts w:ascii="STIX Two Math" w:hAnsi="STIX Two Math"/>
          </w:rPr>
          <m:t>_</m:t>
        </m:r>
        <m:r>
          <w:rPr>
            <w:rFonts w:ascii="STIX Two Math" w:hAnsi="STIX Two Math"/>
          </w:rPr>
          <m:t>i</m:t>
        </m:r>
      </m:oMath>
      <w:r w:rsidRPr="00746628">
        <w:t>到节点</w:t>
      </w:r>
      <m:oMath>
        <m:r>
          <w:rPr>
            <w:rFonts w:ascii="STIX Two Math" w:hAnsi="STIX Two Math"/>
          </w:rPr>
          <m:t>v</m:t>
        </m:r>
        <m:r>
          <m:rPr>
            <m:sty m:val="p"/>
          </m:rPr>
          <w:rPr>
            <w:rFonts w:ascii="STIX Two Math" w:hAnsi="STIX Two Math"/>
          </w:rPr>
          <m:t>_</m:t>
        </m:r>
        <m:r>
          <w:rPr>
            <w:rFonts w:ascii="STIX Two Math" w:hAnsi="STIX Two Math"/>
          </w:rPr>
          <m:t>j</m:t>
        </m:r>
      </m:oMath>
      <w:r w:rsidRPr="00746628">
        <w:t>的货流量。</w:t>
      </w:r>
    </w:p>
    <w:p w14:paraId="1A6765EB" w14:textId="4A6F49EA" w:rsidR="00351FD8" w:rsidRPr="00746628" w:rsidRDefault="000C3979" w:rsidP="00D7261D">
      <w:pPr>
        <w:ind w:firstLine="480"/>
      </w:pPr>
      <w:r w:rsidRPr="00746628">
        <w:rPr>
          <w:rFonts w:hint="eastAsia"/>
        </w:rPr>
        <w:t>（</w:t>
      </w:r>
      <w:r w:rsidRPr="00746628">
        <w:rPr>
          <w:rFonts w:hint="eastAsia"/>
        </w:rPr>
        <w:t>2</w:t>
      </w:r>
      <w:r w:rsidRPr="00746628">
        <w:rPr>
          <w:rFonts w:hint="eastAsia"/>
        </w:rPr>
        <w:t>）</w:t>
      </w:r>
      <w:r w:rsidR="00351FD8" w:rsidRPr="00746628">
        <w:t>运输能力约束：每条边的运输量不能超过其最大运输能力：</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FB1FCF" w:rsidRPr="00746628" w14:paraId="7B58D064" w14:textId="77777777" w:rsidTr="00AB0279">
        <w:tc>
          <w:tcPr>
            <w:tcW w:w="1413" w:type="dxa"/>
            <w:vAlign w:val="center"/>
          </w:tcPr>
          <w:p w14:paraId="6611C04A" w14:textId="77777777" w:rsidR="00FB1FCF" w:rsidRPr="00746628" w:rsidRDefault="00FB1FCF" w:rsidP="00492B2B">
            <w:pPr>
              <w:spacing w:line="240" w:lineRule="auto"/>
              <w:ind w:firstLineChars="0" w:firstLine="0"/>
              <w:jc w:val="center"/>
            </w:pPr>
            <w:bookmarkStart w:id="245" w:name="_Hlk196186245"/>
          </w:p>
        </w:tc>
        <w:tc>
          <w:tcPr>
            <w:tcW w:w="6237" w:type="dxa"/>
            <w:vAlign w:val="center"/>
          </w:tcPr>
          <w:p w14:paraId="520AD37D" w14:textId="3B0A6EFC" w:rsidR="00FB1FCF" w:rsidRPr="00746628" w:rsidRDefault="0078516C" w:rsidP="00492B2B">
            <w:pPr>
              <w:spacing w:line="240" w:lineRule="auto"/>
              <w:ind w:firstLineChars="0" w:firstLine="0"/>
              <w:jc w:val="center"/>
              <w:rPr>
                <w:rFonts w:cs="STIX Two Math"/>
              </w:rPr>
            </w:pPr>
            <m:oMathPara>
              <m:oMath>
                <m:r>
                  <w:rPr>
                    <w:rFonts w:ascii="Cambria Math" w:hAnsi="Cambria Math" w:cs="STIX Two Math"/>
                  </w:rPr>
                  <m:t>x_{ij}</m:t>
                </m:r>
                <m:r>
                  <w:rPr>
                    <w:rFonts w:ascii="Cambria Math" w:hAnsi="Cambria Math" w:cs="STIX Two Math"/>
                  </w:rPr>
                  <m:t>\le</m:t>
                </m:r>
                <m:r>
                  <w:rPr>
                    <w:rFonts w:ascii="Cambria Math" w:hAnsi="Cambria Math" w:cs="STIX Two Math"/>
                  </w:rPr>
                  <m:t xml:space="preserve"> C_{ij}</m:t>
                </m:r>
                <m:r>
                  <w:rPr>
                    <w:rFonts w:ascii="Cambria Math" w:hAnsi="Cambria Math" w:cs="STIX Two Math"/>
                  </w:rPr>
                  <m:t>,\forall</m:t>
                </m:r>
                <m:r>
                  <w:rPr>
                    <w:rFonts w:ascii="Cambria Math" w:hAnsi="Cambria Math" w:cs="STIX Two Math"/>
                  </w:rPr>
                  <m:t xml:space="preserve"> e_{ij}</m:t>
                </m:r>
                <m:r>
                  <w:rPr>
                    <w:rFonts w:ascii="Cambria Math" w:hAnsi="Cambria Math" w:cs="STIX Two Math"/>
                  </w:rPr>
                  <m:t>\in E</m:t>
                </m:r>
              </m:oMath>
            </m:oMathPara>
          </w:p>
        </w:tc>
        <w:tc>
          <w:tcPr>
            <w:tcW w:w="1410" w:type="dxa"/>
            <w:vAlign w:val="center"/>
          </w:tcPr>
          <w:p w14:paraId="04603EE0" w14:textId="1B4ED5A4" w:rsidR="00FB1FCF" w:rsidRPr="00746628" w:rsidRDefault="00FB1FCF" w:rsidP="00492B2B">
            <w:pPr>
              <w:spacing w:line="240" w:lineRule="auto"/>
              <w:ind w:right="240" w:firstLineChars="0" w:firstLine="0"/>
              <w:jc w:val="right"/>
            </w:pPr>
            <w:r w:rsidRPr="00746628">
              <w:rPr>
                <w:rFonts w:hint="eastAsia"/>
              </w:rPr>
              <w:t>（</w:t>
            </w:r>
            <w:r w:rsidRPr="00746628">
              <w:rPr>
                <w:rFonts w:hint="eastAsia"/>
              </w:rPr>
              <w:t>5-2</w:t>
            </w:r>
            <w:r w:rsidRPr="00746628">
              <w:rPr>
                <w:rFonts w:hint="eastAsia"/>
              </w:rPr>
              <w:t>）</w:t>
            </w:r>
          </w:p>
        </w:tc>
      </w:tr>
    </w:tbl>
    <w:bookmarkEnd w:id="245"/>
    <w:p w14:paraId="34E11282" w14:textId="2176AD6E" w:rsidR="00FB298D" w:rsidRPr="00746628" w:rsidRDefault="00FB298D" w:rsidP="00492B2B">
      <w:pPr>
        <w:spacing w:afterLines="20" w:after="65"/>
        <w:ind w:firstLine="480"/>
      </w:pPr>
      <w:r w:rsidRPr="00746628">
        <w:t>其中，</w:t>
      </w:r>
      <m:oMath>
        <m:r>
          <w:rPr>
            <w:rFonts w:ascii="Cambria Math" w:hAnsi="Cambria Math"/>
            <w:noProof/>
          </w:rPr>
          <m:t>C</m:t>
        </m:r>
        <m:r>
          <m:rPr>
            <m:sty m:val="p"/>
          </m:rPr>
          <w:rPr>
            <w:rFonts w:ascii="STIX Two Math" w:hAnsi="STIX Two Math"/>
            <w:noProof/>
          </w:rPr>
          <m:t>_{</m:t>
        </m:r>
        <m:r>
          <w:rPr>
            <w:rFonts w:ascii="Cambria Math" w:hAnsi="Cambria Math"/>
            <w:noProof/>
          </w:rPr>
          <m:t>ij</m:t>
        </m:r>
        <m:r>
          <m:rPr>
            <m:sty m:val="p"/>
          </m:rPr>
          <w:rPr>
            <w:rFonts w:ascii="STIX Two Math" w:hAnsi="STIX Two Math"/>
            <w:noProof/>
          </w:rPr>
          <m:t>}</m:t>
        </m:r>
        <m:r>
          <m:rPr>
            <m:sty m:val="p"/>
          </m:rPr>
          <w:rPr>
            <w:rFonts w:ascii="STIX Two Math" w:hAnsi="STIX Two Math"/>
            <w:noProof/>
          </w:rPr>
          <m:t>=</m:t>
        </m:r>
        <m:r>
          <m:rPr>
            <m:sty m:val="p"/>
          </m:rPr>
          <w:rPr>
            <w:rFonts w:ascii="STIX Two Math" w:hAnsi="STIX Two Math"/>
            <w:noProof/>
          </w:rPr>
          <m:t>\max\below</m:t>
        </m:r>
        <m:r>
          <w:rPr>
            <w:rFonts w:ascii="Cambria Math" w:hAnsi="Cambria Math"/>
            <w:noProof/>
          </w:rPr>
          <m:t xml:space="preserve"> t</m:t>
        </m:r>
        <m:r>
          <m:rPr>
            <m:sty m:val="p"/>
          </m:rPr>
          <w:rPr>
            <w:rFonts w:ascii="STIX Two Math" w:hAnsi="STIX Two Math"/>
            <w:noProof/>
          </w:rPr>
          <m:t>{\{}</m:t>
        </m:r>
        <m:r>
          <w:rPr>
            <w:rFonts w:ascii="Cambria Math" w:hAnsi="Cambria Math"/>
            <w:noProof/>
          </w:rPr>
          <m:t>x</m:t>
        </m:r>
        <m:r>
          <m:rPr>
            <m:sty m:val="p"/>
          </m:rPr>
          <w:rPr>
            <w:rFonts w:ascii="STIX Two Math" w:hAnsi="STIX Two Math"/>
            <w:noProof/>
          </w:rPr>
          <m:t>_{</m:t>
        </m:r>
        <m:r>
          <w:rPr>
            <w:rFonts w:ascii="Cambria Math" w:hAnsi="Cambria Math"/>
            <w:noProof/>
          </w:rPr>
          <m:t>ij</m:t>
        </m:r>
        <m:r>
          <m:rPr>
            <m:sty m:val="p"/>
          </m:rPr>
          <w:rPr>
            <w:rFonts w:ascii="STIX Two Math" w:hAnsi="STIX Two Math"/>
            <w:noProof/>
          </w:rPr>
          <m:t>}^{\left(</m:t>
        </m:r>
        <m:r>
          <w:rPr>
            <w:rFonts w:ascii="Cambria Math" w:hAnsi="Cambria Math"/>
            <w:noProof/>
          </w:rPr>
          <m:t>t</m:t>
        </m:r>
        <m:r>
          <m:rPr>
            <m:sty m:val="p"/>
          </m:rPr>
          <w:rPr>
            <w:rFonts w:ascii="STIX Two Math" w:hAnsi="STIX Two Math"/>
            <w:noProof/>
          </w:rPr>
          <m:t>\right)}</m:t>
        </m:r>
        <m:r>
          <m:rPr>
            <m:sty m:val="p"/>
          </m:rPr>
          <w:rPr>
            <w:rFonts w:ascii="STIX Two Math" w:hAnsi="STIX Two Math"/>
            <w:noProof/>
          </w:rPr>
          <m:t>\}</m:t>
        </m:r>
      </m:oMath>
      <w:r w:rsidR="00FB1FCF" w:rsidRPr="00746628">
        <w:rPr>
          <w:rFonts w:hint="eastAsia"/>
        </w:rPr>
        <w:t xml:space="preserve"> </w:t>
      </w:r>
      <w:r w:rsidRPr="00746628">
        <w:t>或使用日均货流量的某个倍数作为估计</w:t>
      </w:r>
      <w:r w:rsidRPr="00746628">
        <w:rPr>
          <w:rFonts w:hint="eastAsia"/>
        </w:rPr>
        <w:t>。</w:t>
      </w:r>
    </w:p>
    <w:p w14:paraId="4E61E783" w14:textId="36721A02" w:rsidR="00FB298D" w:rsidRPr="00746628" w:rsidRDefault="000C3979" w:rsidP="00D7261D">
      <w:pPr>
        <w:ind w:firstLine="480"/>
      </w:pPr>
      <w:r w:rsidRPr="00746628">
        <w:rPr>
          <w:rFonts w:hint="eastAsia"/>
        </w:rPr>
        <w:t>（</w:t>
      </w:r>
      <w:r w:rsidRPr="00746628">
        <w:rPr>
          <w:rFonts w:hint="eastAsia"/>
        </w:rPr>
        <w:t>3</w:t>
      </w:r>
      <w:r w:rsidRPr="00746628">
        <w:rPr>
          <w:rFonts w:hint="eastAsia"/>
        </w:rPr>
        <w:t>）</w:t>
      </w:r>
      <w:r w:rsidR="00FB298D" w:rsidRPr="00746628">
        <w:rPr>
          <w:rFonts w:hint="eastAsia"/>
        </w:rPr>
        <w:t>非负性约束：所有货流量均为非负：</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40418E" w:rsidRPr="00746628" w14:paraId="1F07379C" w14:textId="77777777" w:rsidTr="00AB0279">
        <w:tc>
          <w:tcPr>
            <w:tcW w:w="1413" w:type="dxa"/>
            <w:vAlign w:val="center"/>
          </w:tcPr>
          <w:p w14:paraId="2434076B" w14:textId="77777777" w:rsidR="0040418E" w:rsidRPr="00746628" w:rsidRDefault="0040418E" w:rsidP="0040418E">
            <w:pPr>
              <w:spacing w:line="240" w:lineRule="auto"/>
              <w:ind w:firstLineChars="0" w:firstLine="0"/>
              <w:jc w:val="center"/>
            </w:pPr>
            <w:bookmarkStart w:id="246" w:name="_Hlk196186306"/>
          </w:p>
        </w:tc>
        <w:tc>
          <w:tcPr>
            <w:tcW w:w="6237" w:type="dxa"/>
            <w:vAlign w:val="center"/>
          </w:tcPr>
          <w:p w14:paraId="7B0D6397" w14:textId="2E1C3011" w:rsidR="0040418E" w:rsidRPr="00746628" w:rsidRDefault="0078516C" w:rsidP="0040418E">
            <w:pPr>
              <w:spacing w:line="240" w:lineRule="auto"/>
              <w:ind w:firstLineChars="0" w:firstLine="0"/>
              <w:jc w:val="center"/>
              <w:rPr>
                <w:rFonts w:cs="STIX Two Math"/>
                <w:i/>
              </w:rPr>
            </w:pPr>
            <m:oMathPara>
              <m:oMath>
                <m:r>
                  <w:rPr>
                    <w:rFonts w:ascii="Cambria Math" w:hAnsi="Cambria Math" w:cs="STIX Two Math"/>
                  </w:rPr>
                  <m:t>x_{ij}</m:t>
                </m:r>
                <m:r>
                  <w:rPr>
                    <w:rFonts w:ascii="Cambria Math" w:hAnsi="Cambria Math" w:cs="STIX Two Math"/>
                  </w:rPr>
                  <m:t>\geq0,\forall</m:t>
                </m:r>
                <m:r>
                  <w:rPr>
                    <w:rFonts w:ascii="Cambria Math" w:hAnsi="Cambria Math" w:cs="STIX Two Math"/>
                  </w:rPr>
                  <m:t xml:space="preserve"> e_{ij}</m:t>
                </m:r>
                <m:r>
                  <w:rPr>
                    <w:rFonts w:ascii="Cambria Math" w:hAnsi="Cambria Math" w:cs="STIX Two Math"/>
                  </w:rPr>
                  <m:t>\in E</m:t>
                </m:r>
              </m:oMath>
            </m:oMathPara>
          </w:p>
        </w:tc>
        <w:tc>
          <w:tcPr>
            <w:tcW w:w="1410" w:type="dxa"/>
            <w:vAlign w:val="center"/>
          </w:tcPr>
          <w:p w14:paraId="4BB2A23F" w14:textId="735BC911" w:rsidR="0040418E" w:rsidRPr="00746628" w:rsidRDefault="0040418E" w:rsidP="0040418E">
            <w:pPr>
              <w:spacing w:line="240" w:lineRule="auto"/>
              <w:ind w:right="240" w:firstLineChars="0" w:firstLine="0"/>
              <w:jc w:val="right"/>
            </w:pPr>
            <w:r w:rsidRPr="00746628">
              <w:rPr>
                <w:rFonts w:hint="eastAsia"/>
              </w:rPr>
              <w:t>（</w:t>
            </w:r>
            <w:r w:rsidRPr="00746628">
              <w:rPr>
                <w:rFonts w:hint="eastAsia"/>
              </w:rPr>
              <w:t>5-3</w:t>
            </w:r>
            <w:r w:rsidRPr="00746628">
              <w:rPr>
                <w:rFonts w:hint="eastAsia"/>
              </w:rPr>
              <w:t>）</w:t>
            </w:r>
          </w:p>
        </w:tc>
      </w:tr>
    </w:tbl>
    <w:bookmarkEnd w:id="246"/>
    <w:p w14:paraId="187C54FE" w14:textId="4D0B53DF" w:rsidR="00FB298D" w:rsidRPr="00746628" w:rsidRDefault="000C3979" w:rsidP="00D7261D">
      <w:pPr>
        <w:ind w:firstLine="480"/>
      </w:pPr>
      <w:r w:rsidRPr="00746628">
        <w:rPr>
          <w:rFonts w:hint="eastAsia"/>
        </w:rPr>
        <w:t>（</w:t>
      </w:r>
      <w:r w:rsidRPr="00746628">
        <w:rPr>
          <w:rFonts w:hint="eastAsia"/>
        </w:rPr>
        <w:t>4</w:t>
      </w:r>
      <w:r w:rsidRPr="00746628">
        <w:rPr>
          <w:rFonts w:hint="eastAsia"/>
        </w:rPr>
        <w:t>）</w:t>
      </w:r>
      <w:r w:rsidR="00FB298D" w:rsidRPr="00746628">
        <w:t>优化目标</w:t>
      </w:r>
    </w:p>
    <w:p w14:paraId="23E09F60" w14:textId="641C95F2" w:rsidR="00FB298D" w:rsidRPr="00746628" w:rsidRDefault="00FB298D" w:rsidP="00D7261D">
      <w:pPr>
        <w:ind w:firstLine="480"/>
      </w:pPr>
      <w:r w:rsidRPr="00746628">
        <w:rPr>
          <w:rFonts w:hint="eastAsia"/>
        </w:rPr>
        <w:t>本研究将优化目标聚焦于资源均衡与路径负荷平衡，目标函数可以设计为最小化各路径货流偏差的平方和：</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40418E" w:rsidRPr="00746628" w14:paraId="1553DD33" w14:textId="77777777" w:rsidTr="00AB0279">
        <w:tc>
          <w:tcPr>
            <w:tcW w:w="1413" w:type="dxa"/>
            <w:vAlign w:val="center"/>
          </w:tcPr>
          <w:p w14:paraId="234BEE2D" w14:textId="77777777" w:rsidR="0040418E" w:rsidRPr="00746628" w:rsidRDefault="0040418E" w:rsidP="00AB0279">
            <w:pPr>
              <w:spacing w:line="240" w:lineRule="auto"/>
              <w:ind w:firstLineChars="0" w:firstLine="0"/>
              <w:jc w:val="center"/>
            </w:pPr>
            <w:bookmarkStart w:id="247" w:name="_Hlk196186452"/>
          </w:p>
        </w:tc>
        <w:tc>
          <w:tcPr>
            <w:tcW w:w="6237" w:type="dxa"/>
            <w:vAlign w:val="center"/>
          </w:tcPr>
          <w:p w14:paraId="32FCE760" w14:textId="3418DCE0" w:rsidR="0040418E" w:rsidRPr="00746628" w:rsidRDefault="0078516C" w:rsidP="00AB0279">
            <w:pPr>
              <w:spacing w:line="240" w:lineRule="auto"/>
              <w:ind w:firstLineChars="0" w:firstLine="0"/>
              <w:jc w:val="center"/>
              <w:rPr>
                <w:rFonts w:cs="STIX Two Math"/>
              </w:rPr>
            </w:pPr>
            <m:oMathPara>
              <m:oMath>
                <m:r>
                  <w:rPr>
                    <w:rFonts w:ascii="Cambria Math" w:hAnsi="Cambria Math" w:cs="STIX Two Math"/>
                  </w:rPr>
                  <m:t>min{\sum_</m:t>
                </m:r>
                <m:r>
                  <w:rPr>
                    <w:rFonts w:ascii="Cambria Math" w:hAnsi="Cambria Math" w:cs="STIX Two Math"/>
                  </w:rPr>
                  <m:t>{</m:t>
                </m:r>
                <m:r>
                  <w:rPr>
                    <w:rFonts w:ascii="Cambria Math" w:hAnsi="Cambria Math" w:cs="STIX Two Math"/>
                  </w:rPr>
                  <m:t>\left(i,j\right)\in E</m:t>
                </m:r>
                <m:r>
                  <w:rPr>
                    <w:rFonts w:ascii="Cambria Math" w:hAnsi="Cambria Math" w:cs="STIX Two Math"/>
                  </w:rPr>
                  <m:t>}</m:t>
                </m:r>
                <m:r>
                  <w:rPr>
                    <w:rFonts w:ascii="Cambria Math" w:hAnsi="Cambria Math" w:cs="STIX Two Math"/>
                  </w:rPr>
                  <m:t>\left(\frac{x_{ij}}{C_{ij}}-\theta\right)^2}</m:t>
                </m:r>
              </m:oMath>
            </m:oMathPara>
          </w:p>
        </w:tc>
        <w:tc>
          <w:tcPr>
            <w:tcW w:w="1410" w:type="dxa"/>
            <w:vAlign w:val="center"/>
          </w:tcPr>
          <w:p w14:paraId="2B451C1A" w14:textId="58E40A03" w:rsidR="0040418E" w:rsidRPr="00746628" w:rsidRDefault="0040418E" w:rsidP="00AB0279">
            <w:pPr>
              <w:spacing w:line="240" w:lineRule="auto"/>
              <w:ind w:right="240" w:firstLineChars="0" w:firstLine="0"/>
              <w:jc w:val="right"/>
            </w:pPr>
            <w:r w:rsidRPr="00746628">
              <w:rPr>
                <w:rFonts w:hint="eastAsia"/>
              </w:rPr>
              <w:t>（</w:t>
            </w:r>
            <w:r w:rsidRPr="00746628">
              <w:rPr>
                <w:rFonts w:hint="eastAsia"/>
              </w:rPr>
              <w:t>5-4</w:t>
            </w:r>
            <w:r w:rsidRPr="00746628">
              <w:rPr>
                <w:rFonts w:hint="eastAsia"/>
              </w:rPr>
              <w:t>）</w:t>
            </w:r>
          </w:p>
        </w:tc>
      </w:tr>
    </w:tbl>
    <w:bookmarkEnd w:id="247"/>
    <w:p w14:paraId="538F8B99" w14:textId="65EE1B2E" w:rsidR="00FB298D" w:rsidRPr="00746628" w:rsidRDefault="00FB298D" w:rsidP="00D7261D">
      <w:pPr>
        <w:ind w:firstLine="480"/>
      </w:pPr>
      <w:r w:rsidRPr="00746628">
        <w:t>其中，</w:t>
      </w:r>
      <w:r w:rsidRPr="00746628">
        <w:rPr>
          <w:i/>
          <w:iCs/>
        </w:rPr>
        <w:t>θ</w:t>
      </w:r>
      <w:r w:rsidRPr="00746628">
        <w:t>表示期望的货流利用率，该目标旨在使各条路径的使用率均匀分布。</w:t>
      </w:r>
    </w:p>
    <w:p w14:paraId="5B0D1639" w14:textId="6557B54D" w:rsidR="00FB298D" w:rsidRPr="00746628" w:rsidRDefault="00FB298D" w:rsidP="00B97D8B">
      <w:pPr>
        <w:pStyle w:val="afb"/>
        <w:spacing w:before="163" w:after="163"/>
      </w:pPr>
      <w:bookmarkStart w:id="248" w:name="_Toc193879551"/>
      <w:bookmarkStart w:id="249" w:name="_Toc193879810"/>
      <w:bookmarkStart w:id="250" w:name="_Toc196582941"/>
      <w:r w:rsidRPr="00746628">
        <w:lastRenderedPageBreak/>
        <w:t xml:space="preserve">5.3.3 </w:t>
      </w:r>
      <w:r w:rsidRPr="00746628">
        <w:t>应急响应机制</w:t>
      </w:r>
      <w:bookmarkEnd w:id="248"/>
      <w:bookmarkEnd w:id="249"/>
      <w:bookmarkEnd w:id="250"/>
    </w:p>
    <w:p w14:paraId="0193F57A" w14:textId="603C9E9E" w:rsidR="00FB298D" w:rsidRPr="00746628" w:rsidRDefault="00FB298D" w:rsidP="00D7261D">
      <w:pPr>
        <w:ind w:firstLine="480"/>
      </w:pPr>
      <w:r w:rsidRPr="00746628">
        <w:t>当发生突发事件（如某节点停运）时，模型需进行货流重新分配：</w:t>
      </w:r>
    </w:p>
    <w:p w14:paraId="665F8E01" w14:textId="47C32E0A" w:rsidR="00FB298D" w:rsidRPr="00746628" w:rsidRDefault="0040418E" w:rsidP="00D7261D">
      <w:pPr>
        <w:ind w:firstLine="480"/>
      </w:pPr>
      <w:r w:rsidRPr="00746628">
        <w:rPr>
          <w:rFonts w:hint="eastAsia"/>
        </w:rPr>
        <w:t>（</w:t>
      </w:r>
      <w:r w:rsidRPr="00746628">
        <w:rPr>
          <w:rFonts w:hint="eastAsia"/>
        </w:rPr>
        <w:t>1</w:t>
      </w:r>
      <w:r w:rsidRPr="00746628">
        <w:rPr>
          <w:rFonts w:hint="eastAsia"/>
        </w:rPr>
        <w:t>）</w:t>
      </w:r>
      <w:r w:rsidR="00FB298D" w:rsidRPr="00746628">
        <w:t>突发事件识别</w:t>
      </w:r>
    </w:p>
    <w:p w14:paraId="64DB8E8B" w14:textId="2CEB4630" w:rsidR="00FB298D" w:rsidRPr="00746628" w:rsidRDefault="00FB298D" w:rsidP="00D7261D">
      <w:pPr>
        <w:ind w:firstLine="480"/>
      </w:pPr>
      <w:r w:rsidRPr="00746628">
        <w:t>设定指示变量</w:t>
      </w:r>
      <w:bookmarkStart w:id="251" w:name="_Hlk196186862"/>
      <m:oMath>
        <m:r>
          <w:rPr>
            <w:rFonts w:ascii="STIX Two Math" w:hAnsi="STIX Two Math" w:cs="STIX Two Math"/>
            <w:noProof/>
            <w14:ligatures w14:val="standardContextual"/>
          </w:rPr>
          <m:t>{</m:t>
        </m:r>
        <m:r>
          <m:rPr>
            <m:sty m:val="p"/>
          </m:rPr>
          <w:rPr>
            <w:rFonts w:ascii="STIX Two Math" w:hAnsi="STIX Two Math" w:cs="STIX Two Math"/>
            <w:noProof/>
            <w14:ligatures w14:val="standardContextual"/>
          </w:rPr>
          <m:t xml:space="preserve">\ </m:t>
        </m:r>
        <m:r>
          <w:rPr>
            <w:rFonts w:ascii="Cambria Math" w:hAnsi="Cambria Math" w:cs="STIX Two Math"/>
            <w:noProof/>
            <w14:ligatures w14:val="standardContextual"/>
          </w:rPr>
          <m:t>\delta</m:t>
        </m:r>
        <m:r>
          <w:rPr>
            <w:rFonts w:ascii="STIX Two Math" w:hAnsi="STIX Two Math" w:cs="STIX Two Math"/>
            <w:noProof/>
            <w14:ligatures w14:val="standardContextual"/>
          </w:rPr>
          <m:t>}_</m:t>
        </m:r>
        <m:r>
          <w:rPr>
            <w:rFonts w:ascii="Cambria Math" w:hAnsi="Cambria Math" w:cs="STIX Two Math"/>
            <w:noProof/>
            <w14:ligatures w14:val="standardContextual"/>
          </w:rPr>
          <m:t>i</m:t>
        </m:r>
        <m:r>
          <w:rPr>
            <w:rFonts w:ascii="STIX Two Math" w:hAnsi="STIX Two Math" w:cs="STIX Two Math"/>
            <w:noProof/>
            <w14:ligatures w14:val="standardContextual"/>
          </w:rPr>
          <m:t xml:space="preserve">\ </m:t>
        </m:r>
      </m:oMath>
      <w:bookmarkEnd w:id="251"/>
      <w:r w:rsidR="006C15E6" w:rsidRPr="00746628">
        <w:rPr>
          <w:rFonts w:hint="eastAsia"/>
        </w:rPr>
        <w:t>来表示节点</w:t>
      </w:r>
      <w:r w:rsidR="0040418E" w:rsidRPr="00746628">
        <w:rPr>
          <w:rFonts w:hint="eastAsia"/>
        </w:rPr>
        <w:t xml:space="preserve"> </w:t>
      </w:r>
      <m:oMath>
        <m:r>
          <w:rPr>
            <w:rFonts w:ascii="Cambria Math" w:hAnsi="Cambria Math" w:cs="STIX Two Math"/>
          </w:rPr>
          <m:t>v</m:t>
        </m:r>
        <m:r>
          <w:rPr>
            <w:rFonts w:ascii="STIX Two Math" w:hAnsi="STIX Two Math" w:cs="STIX Two Math"/>
          </w:rPr>
          <m:t>_</m:t>
        </m:r>
        <m:r>
          <w:rPr>
            <w:rFonts w:ascii="Cambria Math" w:hAnsi="Cambria Math" w:cs="STIX Two Math"/>
          </w:rPr>
          <m:t>i</m:t>
        </m:r>
        <m:r>
          <w:rPr>
            <w:rFonts w:ascii="STIX Two Math" w:hAnsi="STIX Two Math" w:cs="STIX Two Math"/>
          </w:rPr>
          <m:t xml:space="preserve">\ </m:t>
        </m:r>
      </m:oMath>
      <w:r w:rsidR="006C15E6" w:rsidRPr="00746628">
        <w:rPr>
          <w:rFonts w:hint="eastAsia"/>
        </w:rPr>
        <w:t>是否停运：</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40418E" w:rsidRPr="00746628" w14:paraId="7528A905" w14:textId="77777777" w:rsidTr="00AB0279">
        <w:tc>
          <w:tcPr>
            <w:tcW w:w="1413" w:type="dxa"/>
            <w:vAlign w:val="center"/>
          </w:tcPr>
          <w:p w14:paraId="3EE59B9D" w14:textId="77777777" w:rsidR="0040418E" w:rsidRPr="00746628" w:rsidRDefault="0040418E" w:rsidP="00AB0279">
            <w:pPr>
              <w:spacing w:line="240" w:lineRule="auto"/>
              <w:ind w:firstLineChars="0" w:firstLine="0"/>
              <w:jc w:val="center"/>
            </w:pPr>
            <w:bookmarkStart w:id="252" w:name="_Hlk196186973"/>
          </w:p>
        </w:tc>
        <w:tc>
          <w:tcPr>
            <w:tcW w:w="6237" w:type="dxa"/>
            <w:vAlign w:val="center"/>
          </w:tcPr>
          <w:p w14:paraId="098FA40A" w14:textId="0BE4A57E" w:rsidR="0040418E" w:rsidRPr="00746628" w:rsidRDefault="0078516C" w:rsidP="00AB0279">
            <w:pPr>
              <w:spacing w:line="240" w:lineRule="auto"/>
              <w:ind w:firstLineChars="0" w:firstLine="0"/>
              <w:jc w:val="center"/>
              <w:rPr>
                <w:rFonts w:cs="STIX Two Math"/>
              </w:rPr>
            </w:pPr>
            <m:oMathPara>
              <m:oMath>
                <m:r>
                  <w:rPr>
                    <w:rFonts w:ascii="Cambria Math" w:hAnsi="Cambria Math" w:cs="STIX Two Math"/>
                  </w:rPr>
                  <m:t>\delta</m:t>
                </m:r>
                <m:r>
                  <m:rPr>
                    <m:sty m:val="p"/>
                  </m:rPr>
                  <w:rPr>
                    <w:rFonts w:ascii="STIX Two Math" w:hAnsi="STIX Two Math" w:cs="STIX Two Math"/>
                  </w:rPr>
                  <m:t>_</m:t>
                </m:r>
                <m:r>
                  <w:rPr>
                    <w:rFonts w:ascii="Cambria Math" w:hAnsi="STIX Two Math" w:cs="STIX Two Math"/>
                  </w:rPr>
                  <m:t>i</m:t>
                </m:r>
                <m:r>
                  <m:rPr>
                    <m:sty m:val="p"/>
                  </m:rPr>
                  <w:rPr>
                    <w:rFonts w:ascii="STIX Two Math" w:hAnsi="STIX Two Math" w:cs="STIX Two Math"/>
                  </w:rPr>
                  <m:t>=</m:t>
                </m:r>
                <m:d>
                  <m:dPr>
                    <m:begChr m:val="{"/>
                    <m:endChr m:val=""/>
                    <m:ctrlPr>
                      <w:rPr>
                        <w:rFonts w:ascii="STIX Two Math" w:hAnsi="STIX Two Math" w:cs="STIX Two Math"/>
                        <w:i/>
                      </w:rPr>
                    </m:ctrlPr>
                  </m:dPr>
                  <m:e>
                    <m:eqArr>
                      <m:eqArrPr>
                        <m:ctrlPr>
                          <w:rPr>
                            <w:rFonts w:ascii="STIX Two Math" w:hAnsi="STIX Two Math" w:cs="STIX Two Math"/>
                            <w:i/>
                          </w:rPr>
                        </m:ctrlPr>
                      </m:eqArrPr>
                      <m:e>
                        <m:r>
                          <w:rPr>
                            <w:rFonts w:ascii="STIX Two Math" w:hAnsi="STIX Two Math" w:cs="STIX Two Math"/>
                          </w:rPr>
                          <m:t>0</m:t>
                        </m:r>
                        <m:r>
                          <w:rPr>
                            <w:rFonts w:ascii="STIX Two Math" w:hAnsi="STIX Two Math" w:cs="STIX Two Math"/>
                          </w:rPr>
                          <m:t>，</m:t>
                        </m:r>
                        <m:sSub>
                          <m:sSubPr>
                            <m:ctrlPr>
                              <w:rPr>
                                <w:rFonts w:ascii="Cambria Math" w:hAnsi="Cambria Math" w:cs="STIX Two Math"/>
                                <w:i/>
                              </w:rPr>
                            </m:ctrlPr>
                          </m:sSubPr>
                          <m:e>
                            <m:r>
                              <w:rPr>
                                <w:rFonts w:ascii="Cambria Math" w:hAnsi="Cambria Math" w:cs="STIX Two Math"/>
                              </w:rPr>
                              <m:t>v</m:t>
                            </m:r>
                          </m:e>
                          <m:sub>
                            <m:r>
                              <w:rPr>
                                <w:rFonts w:ascii="Cambria Math" w:hAnsi="Cambria Math" w:cs="STIX Two Math"/>
                              </w:rPr>
                              <m:t>i</m:t>
                            </m:r>
                          </m:sub>
                        </m:sSub>
                        <m:r>
                          <w:rPr>
                            <w:rFonts w:ascii="STIX Two Math" w:hAnsi="STIX Two Math" w:cs="STIX Two Math"/>
                          </w:rPr>
                          <m:t xml:space="preserve"> </m:t>
                        </m:r>
                        <m:r>
                          <m:rPr>
                            <m:sty m:val="p"/>
                          </m:rPr>
                          <w:rPr>
                            <w:rFonts w:ascii="STIX Two Math" w:hAnsi="STIX Two Math" w:cs="STIX Two Math"/>
                          </w:rPr>
                          <m:t>正常</m:t>
                        </m:r>
                      </m:e>
                      <m:e>
                        <m:r>
                          <w:rPr>
                            <w:rFonts w:ascii="STIX Two Math" w:hAnsi="STIX Two Math" w:cs="STIX Two Math"/>
                          </w:rPr>
                          <m:t>1</m:t>
                        </m:r>
                        <m:r>
                          <w:rPr>
                            <w:rFonts w:ascii="STIX Two Math" w:hAnsi="STIX Two Math" w:cs="STIX Two Math"/>
                          </w:rPr>
                          <m:t>，</m:t>
                        </m:r>
                        <w:bookmarkStart w:id="253" w:name="_Hlk196186812"/>
                        <m:sSub>
                          <m:sSubPr>
                            <m:ctrlPr>
                              <w:rPr>
                                <w:rFonts w:ascii="STIX Two Math" w:hAnsi="STIX Two Math" w:cs="STIX Two Math"/>
                                <w:i/>
                              </w:rPr>
                            </m:ctrlPr>
                          </m:sSubPr>
                          <m:e>
                            <m:r>
                              <w:rPr>
                                <w:rFonts w:ascii="Cambria Math" w:hAnsi="STIX Two Math" w:cs="STIX Two Math"/>
                              </w:rPr>
                              <m:t>v</m:t>
                            </m:r>
                          </m:e>
                          <m:sub>
                            <m:r>
                              <w:rPr>
                                <w:rFonts w:ascii="Cambria Math" w:hAnsi="STIX Two Math" w:cs="STIX Two Math"/>
                              </w:rPr>
                              <m:t>i</m:t>
                            </m:r>
                          </m:sub>
                        </m:sSub>
                        <m:r>
                          <w:rPr>
                            <w:rFonts w:ascii="STIX Two Math" w:hAnsi="STIX Two Math" w:cs="STIX Two Math"/>
                          </w:rPr>
                          <m:t xml:space="preserve"> </m:t>
                        </m:r>
                        <w:bookmarkEnd w:id="253"/>
                        <m:r>
                          <m:rPr>
                            <m:sty m:val="p"/>
                          </m:rPr>
                          <w:rPr>
                            <w:rFonts w:ascii="STIX Two Math" w:hAnsi="STIX Two Math" w:cs="STIX Two Math"/>
                          </w:rPr>
                          <m:t>停运</m:t>
                        </m:r>
                      </m:e>
                    </m:eqArr>
                  </m:e>
                </m:d>
              </m:oMath>
            </m:oMathPara>
          </w:p>
        </w:tc>
        <w:tc>
          <w:tcPr>
            <w:tcW w:w="1410" w:type="dxa"/>
            <w:vAlign w:val="center"/>
          </w:tcPr>
          <w:p w14:paraId="6694CA7A" w14:textId="33BD6B8F" w:rsidR="0040418E" w:rsidRPr="00746628" w:rsidRDefault="0040418E" w:rsidP="00AB0279">
            <w:pPr>
              <w:spacing w:line="240" w:lineRule="auto"/>
              <w:ind w:right="240" w:firstLineChars="0" w:firstLine="0"/>
              <w:jc w:val="right"/>
            </w:pPr>
            <w:r w:rsidRPr="00746628">
              <w:rPr>
                <w:rFonts w:hint="eastAsia"/>
              </w:rPr>
              <w:t>（</w:t>
            </w:r>
            <w:r w:rsidRPr="00746628">
              <w:rPr>
                <w:rFonts w:hint="eastAsia"/>
              </w:rPr>
              <w:t>5-5</w:t>
            </w:r>
            <w:r w:rsidRPr="00746628">
              <w:rPr>
                <w:rFonts w:hint="eastAsia"/>
              </w:rPr>
              <w:t>）</w:t>
            </w:r>
          </w:p>
        </w:tc>
      </w:tr>
    </w:tbl>
    <w:bookmarkEnd w:id="252"/>
    <w:p w14:paraId="03A61B33" w14:textId="3B21279A" w:rsidR="006C15E6" w:rsidRPr="00746628" w:rsidRDefault="0040418E" w:rsidP="00D7261D">
      <w:pPr>
        <w:ind w:firstLine="480"/>
      </w:pPr>
      <w:r w:rsidRPr="00746628">
        <w:rPr>
          <w:rFonts w:hint="eastAsia"/>
        </w:rPr>
        <w:t>（</w:t>
      </w:r>
      <w:r w:rsidRPr="00746628">
        <w:rPr>
          <w:rFonts w:hint="eastAsia"/>
        </w:rPr>
        <w:t>2</w:t>
      </w:r>
      <w:r w:rsidRPr="00746628">
        <w:rPr>
          <w:rFonts w:hint="eastAsia"/>
        </w:rPr>
        <w:t>）</w:t>
      </w:r>
      <w:r w:rsidR="006C15E6" w:rsidRPr="00746628">
        <w:rPr>
          <w:rFonts w:hint="eastAsia"/>
        </w:rPr>
        <w:t>货流重新分配</w:t>
      </w:r>
    </w:p>
    <w:p w14:paraId="03CE887B" w14:textId="42547B1D" w:rsidR="00351FD8" w:rsidRPr="00746628" w:rsidRDefault="006C15E6" w:rsidP="00FE39B1">
      <w:pPr>
        <w:spacing w:after="40"/>
        <w:ind w:firstLine="480"/>
      </w:pPr>
      <w:r w:rsidRPr="00746628">
        <w:t>对于停运节点</w:t>
      </w:r>
      <m:oMath>
        <m:r>
          <w:rPr>
            <w:rFonts w:ascii="Cambria Math" w:hAnsi="Cambria Math"/>
          </w:rPr>
          <m:t>v</m:t>
        </m:r>
        <m:r>
          <w:rPr>
            <w:rFonts w:ascii="STIX Two Math" w:hAnsi="STIX Two Math"/>
          </w:rPr>
          <m:t>_</m:t>
        </m:r>
        <m:r>
          <w:rPr>
            <w:rFonts w:ascii="Cambria Math" w:hAnsi="Cambria Math"/>
          </w:rPr>
          <m:t>k</m:t>
        </m:r>
        <m:r>
          <w:rPr>
            <w:rFonts w:ascii="STIX Two Math" w:hAnsi="STIX Two Math"/>
          </w:rPr>
          <m:t xml:space="preserve">\ </m:t>
        </m:r>
      </m:oMath>
      <w:r w:rsidRPr="00746628">
        <w:t>（即</w:t>
      </w:r>
      <m:oMath>
        <m:r>
          <w:rPr>
            <w:rFonts w:ascii="STIX Two Math" w:hAnsi="STIX Two Math"/>
          </w:rPr>
          <m:t xml:space="preserve">\ </m:t>
        </m:r>
        <m:r>
          <w:rPr>
            <w:rFonts w:ascii="Cambria Math" w:hAnsi="Cambria Math"/>
          </w:rPr>
          <m:t>\delta</m:t>
        </m:r>
        <m:r>
          <w:rPr>
            <w:rFonts w:ascii="STIX Two Math" w:hAnsi="STIX Two Math"/>
          </w:rPr>
          <m:t>_</m:t>
        </m:r>
        <m:r>
          <w:rPr>
            <w:rFonts w:ascii="Cambria Math" w:hAnsi="Cambria Math"/>
          </w:rPr>
          <m:t>k</m:t>
        </m:r>
        <m:r>
          <w:rPr>
            <w:rFonts w:ascii="STIX Two Math" w:hAnsi="STIX Two Math"/>
          </w:rPr>
          <m:t>\ =1</m:t>
        </m:r>
      </m:oMath>
      <w:r w:rsidRPr="00746628">
        <w:t>），其原有的货流将重新分配给与之相邻且正常运行的节点。记重新分配后的货流为</w:t>
      </w:r>
      <m:oMath>
        <m:r>
          <w:rPr>
            <w:rFonts w:ascii="STIX Two Math" w:hAnsi="STIX Two Math" w:cs="STIX Two Math"/>
          </w:rPr>
          <m:t>x_{ij}^</m:t>
        </m:r>
        <m:r>
          <m:rPr>
            <m:sty m:val="p"/>
          </m:rPr>
          <w:rPr>
            <w:rFonts w:ascii="STIX Two Math" w:hAnsi="STIX Two Math" w:cs="STIX Two Math"/>
          </w:rPr>
          <m:t>\prime</m:t>
        </m:r>
      </m:oMath>
      <w:r w:rsidRPr="00746628">
        <w:t>，则需满足</w:t>
      </w:r>
      <w:r w:rsidR="00351FD8" w:rsidRPr="00746628">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FE39B1" w:rsidRPr="00746628" w14:paraId="2A8414F0" w14:textId="77777777" w:rsidTr="00AB0279">
        <w:tc>
          <w:tcPr>
            <w:tcW w:w="1413" w:type="dxa"/>
            <w:vAlign w:val="center"/>
          </w:tcPr>
          <w:p w14:paraId="04339689" w14:textId="77777777" w:rsidR="00FE39B1" w:rsidRPr="00746628" w:rsidRDefault="00FE39B1" w:rsidP="00FE39B1">
            <w:pPr>
              <w:spacing w:line="240" w:lineRule="auto"/>
              <w:ind w:firstLineChars="0" w:firstLine="0"/>
              <w:jc w:val="center"/>
            </w:pPr>
            <w:bookmarkStart w:id="254" w:name="_Hlk196187209"/>
          </w:p>
        </w:tc>
        <w:tc>
          <w:tcPr>
            <w:tcW w:w="6237" w:type="dxa"/>
            <w:vAlign w:val="center"/>
          </w:tcPr>
          <w:p w14:paraId="4A22BFB0" w14:textId="1B76EDF3" w:rsidR="00FE39B1" w:rsidRPr="00746628" w:rsidRDefault="0078516C" w:rsidP="00FE39B1">
            <w:pPr>
              <w:spacing w:line="240" w:lineRule="auto"/>
              <w:ind w:firstLineChars="0" w:firstLine="0"/>
              <w:jc w:val="center"/>
              <w:rPr>
                <w:rFonts w:cs="STIX Two Math"/>
              </w:rPr>
            </w:pPr>
            <m:oMathPara>
              <m:oMath>
                <m:r>
                  <w:rPr>
                    <w:rFonts w:ascii="Cambria Math" w:hAnsi="STIX Two Math" w:cs="STIX Two Math"/>
                  </w:rPr>
                  <m:t>\sum</m:t>
                </m:r>
                <m:r>
                  <w:rPr>
                    <w:rFonts w:ascii="Cambria Math" w:hAnsi="Cambria Math" w:cs="STIX Two Math"/>
                  </w:rPr>
                  <m:t>_</m:t>
                </m:r>
                <m:r>
                  <w:rPr>
                    <w:rFonts w:ascii="Cambria Math" w:hAnsi="Cambria Math" w:cs="STIX Two Math"/>
                  </w:rPr>
                  <m:t>{</m:t>
                </m:r>
                <m:r>
                  <w:rPr>
                    <w:rFonts w:ascii="Cambria Math" w:hAnsi="STIX Two Math" w:cs="STIX Two Math"/>
                  </w:rPr>
                  <m:t>j</m:t>
                </m:r>
                <m:r>
                  <w:rPr>
                    <w:rFonts w:ascii="Cambria Math" w:hAnsi="Cambria Math" w:cs="STIX Two Math"/>
                  </w:rPr>
                  <m:t>\in</m:t>
                </m:r>
                <m:r>
                  <w:rPr>
                    <w:rFonts w:ascii="Cambria Math" w:hAnsi="STIX Two Math" w:cs="STIX Two Math"/>
                  </w:rPr>
                  <m:t xml:space="preserve"> V</m:t>
                </m:r>
                <m:r>
                  <w:rPr>
                    <w:rFonts w:ascii="Cambria Math" w:hAnsi="Cambria Math" w:cs="STIX Two Math"/>
                  </w:rPr>
                  <m:t>}</m:t>
                </m:r>
                <m:r>
                  <w:rPr>
                    <w:rFonts w:ascii="Cambria Math" w:hAnsi="Cambria Math" w:cs="STIX Two Math"/>
                  </w:rPr>
                  <m:t xml:space="preserve"> x_{ij}^\prime</m:t>
                </m:r>
                <m:r>
                  <w:rPr>
                    <w:rFonts w:ascii="STIX Two Math" w:hAnsi="STIX Two Math" w:cs="STIX Two Math"/>
                  </w:rPr>
                  <m:t>=</m:t>
                </m:r>
                <m:r>
                  <w:rPr>
                    <w:rFonts w:ascii="Cambria Math" w:hAnsi="STIX Two Math" w:cs="STIX Two Math"/>
                  </w:rPr>
                  <m:t>\sum</m:t>
                </m:r>
                <m:r>
                  <w:rPr>
                    <w:rFonts w:ascii="Cambria Math" w:hAnsi="Cambria Math" w:cs="STIX Two Math"/>
                  </w:rPr>
                  <m:t>_</m:t>
                </m:r>
                <m:r>
                  <w:rPr>
                    <w:rFonts w:ascii="Cambria Math" w:hAnsi="Cambria Math" w:cs="STIX Two Math"/>
                  </w:rPr>
                  <m:t>{</m:t>
                </m:r>
                <m:r>
                  <w:rPr>
                    <w:rFonts w:ascii="Cambria Math" w:hAnsi="STIX Two Math" w:cs="STIX Two Math"/>
                  </w:rPr>
                  <m:t>k</m:t>
                </m:r>
                <m:r>
                  <w:rPr>
                    <w:rFonts w:ascii="Cambria Math" w:hAnsi="Cambria Math" w:cs="STIX Two Math"/>
                  </w:rPr>
                  <m:t>\in</m:t>
                </m:r>
                <m:r>
                  <w:rPr>
                    <w:rFonts w:ascii="Cambria Math" w:hAnsi="STIX Two Math" w:cs="STIX Two Math"/>
                  </w:rPr>
                  <m:t xml:space="preserve"> V</m:t>
                </m:r>
                <m:r>
                  <w:rPr>
                    <w:rFonts w:ascii="Cambria Math" w:hAnsi="Cambria Math" w:cs="STIX Two Math"/>
                  </w:rPr>
                  <m:t>}</m:t>
                </m:r>
                <m:r>
                  <w:rPr>
                    <w:rFonts w:ascii="Cambria Math" w:hAnsi="Cambria Math" w:cs="STIX Two Math"/>
                  </w:rPr>
                  <m:t xml:space="preserve"> x_{ki}^\prime</m:t>
                </m:r>
                <m:r>
                  <w:rPr>
                    <w:rFonts w:ascii="STIX Two Math" w:hAnsi="STIX Two Math" w:cs="STIX Two Math"/>
                  </w:rPr>
                  <m:t>,</m:t>
                </m:r>
                <m:r>
                  <m:rPr>
                    <m:sty m:val="p"/>
                  </m:rPr>
                  <w:rPr>
                    <w:rFonts w:ascii="STIX Two Math" w:hAnsi="STIX Two Math" w:cs="STIX Two Math"/>
                  </w:rPr>
                  <m:t>\forall</m:t>
                </m:r>
                <m:r>
                  <w:rPr>
                    <w:rFonts w:ascii="Cambria Math" w:hAnsi="Cambria Math" w:cs="STIX Two Math"/>
                  </w:rPr>
                  <m:t xml:space="preserve"> v_i</m:t>
                </m:r>
                <m:r>
                  <m:rPr>
                    <m:sty m:val="p"/>
                  </m:rPr>
                  <w:rPr>
                    <w:rFonts w:ascii="STIX Two Math" w:hAnsi="STIX Two Math" w:cs="STIX Two Math"/>
                  </w:rPr>
                  <m:t>\in</m:t>
                </m:r>
                <m:r>
                  <w:rPr>
                    <w:rFonts w:ascii="Cambria Math" w:hAnsi="STIX Two Math" w:cs="STIX Two Math"/>
                  </w:rPr>
                  <m:t xml:space="preserve"> V</m:t>
                </m:r>
                <m:r>
                  <m:rPr>
                    <m:sty m:val="p"/>
                  </m:rPr>
                  <w:rPr>
                    <w:rFonts w:ascii="STIX Two Math" w:hAnsi="STIX Two Math" w:cs="STIX Two Math"/>
                  </w:rPr>
                  <m:t>\setminus</m:t>
                </m:r>
                <m:r>
                  <w:rPr>
                    <w:rFonts w:ascii="STIX Two Math" w:hAnsi="STIX Two Math" w:cs="STIX Two Math"/>
                  </w:rPr>
                  <m:t>\{</m:t>
                </m:r>
                <m:r>
                  <w:rPr>
                    <w:rFonts w:ascii="Cambria Math" w:hAnsi="STIX Two Math" w:cs="STIX Two Math"/>
                  </w:rPr>
                  <m:t>v</m:t>
                </m:r>
                <m:r>
                  <w:rPr>
                    <w:rFonts w:ascii="STIX Two Math" w:hAnsi="STIX Two Math" w:cs="STIX Two Math"/>
                  </w:rPr>
                  <m:t>_</m:t>
                </m:r>
                <m:r>
                  <w:rPr>
                    <w:rFonts w:ascii="Cambria Math" w:hAnsi="STIX Two Math" w:cs="STIX Two Math"/>
                  </w:rPr>
                  <m:t>i</m:t>
                </m:r>
                <m:r>
                  <w:rPr>
                    <w:rFonts w:ascii="STIX Two Math" w:hAnsi="STIX Two Math" w:cs="STIX Two Math"/>
                  </w:rPr>
                  <m:t>:</m:t>
                </m:r>
                <m:r>
                  <w:rPr>
                    <w:rFonts w:ascii="Cambria Math" w:hAnsi="Cambria Math" w:cs="STIX Two Math"/>
                  </w:rPr>
                  <m:t>\delta</m:t>
                </m:r>
                <m:r>
                  <w:rPr>
                    <w:rFonts w:ascii="STIX Two Math" w:hAnsi="STIX Two Math" w:cs="STIX Two Math"/>
                  </w:rPr>
                  <m:t>_</m:t>
                </m:r>
                <m:r>
                  <w:rPr>
                    <w:rFonts w:ascii="Cambria Math" w:hAnsi="STIX Two Math" w:cs="STIX Two Math"/>
                  </w:rPr>
                  <m:t>k</m:t>
                </m:r>
                <m:r>
                  <w:rPr>
                    <w:rFonts w:ascii="STIX Two Math" w:hAnsi="STIX Two Math" w:cs="STIX Two Math"/>
                  </w:rPr>
                  <m:t>=</m:t>
                </m:r>
                <m:r>
                  <m:rPr>
                    <m:sty m:val="p"/>
                  </m:rPr>
                  <w:rPr>
                    <w:rFonts w:ascii="Cambria Math" w:hAnsi="Cambria Math" w:cs="STIX Two Math"/>
                  </w:rPr>
                  <m:t>1</m:t>
                </m:r>
                <m:r>
                  <w:rPr>
                    <w:rFonts w:ascii="STIX Two Math" w:hAnsi="STIX Two Math" w:cs="STIX Two Math"/>
                  </w:rPr>
                  <m:t>\}</m:t>
                </m:r>
              </m:oMath>
            </m:oMathPara>
          </w:p>
        </w:tc>
        <w:tc>
          <w:tcPr>
            <w:tcW w:w="1410" w:type="dxa"/>
            <w:vAlign w:val="center"/>
          </w:tcPr>
          <w:p w14:paraId="3220AC70" w14:textId="08E8BE5E" w:rsidR="00FE39B1" w:rsidRPr="00746628" w:rsidRDefault="00FE39B1" w:rsidP="00FE39B1">
            <w:pPr>
              <w:spacing w:line="240" w:lineRule="auto"/>
              <w:ind w:right="240" w:firstLineChars="0" w:firstLine="0"/>
              <w:jc w:val="right"/>
            </w:pPr>
            <w:r w:rsidRPr="00746628">
              <w:rPr>
                <w:rFonts w:hint="eastAsia"/>
              </w:rPr>
              <w:t>（</w:t>
            </w:r>
            <w:r w:rsidRPr="00746628">
              <w:rPr>
                <w:rFonts w:hint="eastAsia"/>
              </w:rPr>
              <w:t>5-6</w:t>
            </w:r>
            <w:r w:rsidRPr="00746628">
              <w:rPr>
                <w:rFonts w:hint="eastAsia"/>
              </w:rPr>
              <w:t>）</w:t>
            </w:r>
          </w:p>
        </w:tc>
      </w:tr>
    </w:tbl>
    <w:bookmarkEnd w:id="254"/>
    <w:p w14:paraId="53C51F0A" w14:textId="5EEA8988" w:rsidR="006C15E6" w:rsidRPr="00746628" w:rsidRDefault="006C15E6" w:rsidP="00D7261D">
      <w:pPr>
        <w:ind w:firstLine="480"/>
      </w:pPr>
      <w:r w:rsidRPr="00746628">
        <w:rPr>
          <w:rFonts w:hint="eastAsia"/>
        </w:rPr>
        <w:t>同时，调整后的货流依然满足路径负荷约束：</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5E55F4" w:rsidRPr="00746628" w14:paraId="53E9890A" w14:textId="77777777" w:rsidTr="00AB0279">
        <w:tc>
          <w:tcPr>
            <w:tcW w:w="1413" w:type="dxa"/>
            <w:vAlign w:val="center"/>
          </w:tcPr>
          <w:p w14:paraId="6A33240A" w14:textId="77777777" w:rsidR="005E55F4" w:rsidRPr="00746628" w:rsidRDefault="005E55F4" w:rsidP="00AB0279">
            <w:pPr>
              <w:spacing w:line="240" w:lineRule="auto"/>
              <w:ind w:firstLineChars="0" w:firstLine="0"/>
              <w:jc w:val="center"/>
            </w:pPr>
          </w:p>
        </w:tc>
        <w:tc>
          <w:tcPr>
            <w:tcW w:w="6237" w:type="dxa"/>
            <w:vAlign w:val="center"/>
          </w:tcPr>
          <w:p w14:paraId="46FA7903" w14:textId="16B725F1" w:rsidR="005E55F4" w:rsidRPr="00746628" w:rsidRDefault="0078516C" w:rsidP="00AB0279">
            <w:pPr>
              <w:spacing w:line="240" w:lineRule="auto"/>
              <w:ind w:firstLineChars="0" w:firstLine="0"/>
              <w:jc w:val="center"/>
              <w:rPr>
                <w:rFonts w:cs="STIX Two Math"/>
              </w:rPr>
            </w:pPr>
            <m:oMathPara>
              <m:oMath>
                <m:r>
                  <w:rPr>
                    <w:rFonts w:ascii="Cambria Math" w:hAnsi="STIX Two Math" w:cs="STIX Two Math"/>
                  </w:rPr>
                  <m:t>x</m:t>
                </m:r>
                <m:r>
                  <w:rPr>
                    <w:rFonts w:ascii="STIX Two Math" w:hAnsi="STIX Two Math" w:cs="STIX Two Math"/>
                  </w:rPr>
                  <m:t>_{</m:t>
                </m:r>
                <m:r>
                  <w:rPr>
                    <w:rFonts w:ascii="Cambria Math" w:hAnsi="STIX Two Math" w:cs="STIX Two Math"/>
                  </w:rPr>
                  <m:t>ij</m:t>
                </m:r>
                <m:r>
                  <w:rPr>
                    <w:rFonts w:ascii="STIX Two Math" w:hAnsi="STIX Two Math" w:cs="STIX Two Math"/>
                  </w:rPr>
                  <m:t>}^\prime</m:t>
                </m:r>
                <m:r>
                  <m:rPr>
                    <m:sty m:val="p"/>
                  </m:rPr>
                  <w:rPr>
                    <w:rFonts w:ascii="STIX Two Math" w:hAnsi="STIX Two Math" w:cs="STIX Two Math"/>
                  </w:rPr>
                  <m:t>\le</m:t>
                </m:r>
                <m:r>
                  <w:rPr>
                    <w:rFonts w:ascii="Cambria Math" w:hAnsi="STIX Two Math" w:cs="STIX Two Math"/>
                  </w:rPr>
                  <m:t xml:space="preserve"> C</m:t>
                </m:r>
                <m:r>
                  <w:rPr>
                    <w:rFonts w:ascii="STIX Two Math" w:hAnsi="STIX Two Math" w:cs="STIX Two Math"/>
                  </w:rPr>
                  <m:t>_{</m:t>
                </m:r>
                <m:r>
                  <w:rPr>
                    <w:rFonts w:ascii="Cambria Math" w:hAnsi="STIX Two Math" w:cs="STIX Two Math"/>
                  </w:rPr>
                  <m:t>ij</m:t>
                </m:r>
                <m:r>
                  <w:rPr>
                    <w:rFonts w:ascii="STIX Two Math" w:hAnsi="STIX Two Math" w:cs="STIX Two Math"/>
                  </w:rPr>
                  <m:t>}</m:t>
                </m:r>
                <m:r>
                  <w:rPr>
                    <w:rFonts w:ascii="STIX Two Math" w:hAnsi="STIX Two Math" w:cs="STIX Two Math"/>
                  </w:rPr>
                  <m:t xml:space="preserve">,\ </m:t>
                </m:r>
                <m:r>
                  <m:rPr>
                    <m:sty m:val="p"/>
                  </m:rPr>
                  <w:rPr>
                    <w:rFonts w:ascii="STIX Two Math" w:hAnsi="STIX Two Math" w:cs="STIX Two Math"/>
                  </w:rPr>
                  <m:t>\forall</m:t>
                </m:r>
                <m:r>
                  <w:rPr>
                    <w:rFonts w:ascii="Cambria Math" w:hAnsi="STIX Two Math" w:cs="STIX Two Math"/>
                  </w:rPr>
                  <m:t xml:space="preserve"> e</m:t>
                </m:r>
                <m:r>
                  <w:rPr>
                    <w:rFonts w:ascii="STIX Two Math" w:hAnsi="STIX Two Math" w:cs="STIX Two Math"/>
                  </w:rPr>
                  <m:t>_{</m:t>
                </m:r>
                <m:r>
                  <w:rPr>
                    <w:rFonts w:ascii="Cambria Math" w:hAnsi="STIX Two Math" w:cs="STIX Two Math"/>
                  </w:rPr>
                  <m:t>ij</m:t>
                </m:r>
                <m:r>
                  <w:rPr>
                    <w:rFonts w:ascii="STIX Two Math" w:hAnsi="STIX Two Math" w:cs="STIX Two Math"/>
                  </w:rPr>
                  <m:t>}</m:t>
                </m:r>
                <m:r>
                  <m:rPr>
                    <m:sty m:val="p"/>
                  </m:rPr>
                  <w:rPr>
                    <w:rFonts w:ascii="STIX Two Math" w:hAnsi="STIX Two Math" w:cs="STIX Two Math"/>
                  </w:rPr>
                  <m:t>\in</m:t>
                </m:r>
                <m:r>
                  <w:rPr>
                    <w:rFonts w:ascii="Cambria Math" w:hAnsi="STIX Two Math" w:cs="STIX Two Math"/>
                  </w:rPr>
                  <m:t xml:space="preserve"> E</m:t>
                </m:r>
                <m:r>
                  <m:rPr>
                    <m:sty m:val="p"/>
                  </m:rPr>
                  <w:rPr>
                    <w:rFonts w:ascii="STIX Two Math" w:hAnsi="STIX Two Math" w:cs="STIX Two Math"/>
                  </w:rPr>
                  <m:t xml:space="preserve">\ </m:t>
                </m:r>
                <m:d>
                  <m:dPr>
                    <m:begChr m:val="["/>
                    <m:endChr m:val="]"/>
                    <m:ctrlPr>
                      <w:rPr>
                        <w:rFonts w:ascii="STIX Two Math" w:hAnsi="STIX Two Math" w:cs="STIX Two Math"/>
                        <w:i/>
                      </w:rPr>
                    </m:ctrlPr>
                  </m:dPr>
                  <m:e>
                    <m:sSub>
                      <m:sSubPr>
                        <m:ctrlPr>
                          <w:rPr>
                            <w:rFonts w:ascii="STIX Two Math" w:hAnsi="STIX Two Math" w:cs="STIX Two Math"/>
                            <w:i/>
                          </w:rPr>
                        </m:ctrlPr>
                      </m:sSubPr>
                      <m:e>
                        <m:r>
                          <w:rPr>
                            <w:rFonts w:ascii="Cambria Math" w:hAnsi="STIX Two Math" w:cs="STIX Two Math"/>
                          </w:rPr>
                          <m:t>v</m:t>
                        </m:r>
                      </m:e>
                      <m:sub>
                        <m:r>
                          <w:rPr>
                            <w:rFonts w:ascii="Cambria Math" w:hAnsi="STIX Two Math" w:cs="STIX Two Math"/>
                          </w:rPr>
                          <m:t>i</m:t>
                        </m:r>
                      </m:sub>
                    </m:sSub>
                    <m:r>
                      <w:rPr>
                        <w:rFonts w:ascii="STIX Two Math" w:hAnsi="STIX Two Math" w:cs="STIX Two Math"/>
                      </w:rPr>
                      <m:t>,</m:t>
                    </m:r>
                    <m:sSub>
                      <m:sSubPr>
                        <m:ctrlPr>
                          <w:rPr>
                            <w:rFonts w:ascii="STIX Two Math" w:hAnsi="STIX Two Math" w:cs="STIX Two Math"/>
                            <w:i/>
                          </w:rPr>
                        </m:ctrlPr>
                      </m:sSubPr>
                      <m:e>
                        <m:r>
                          <w:rPr>
                            <w:rFonts w:ascii="Cambria Math" w:hAnsi="STIX Two Math" w:cs="STIX Two Math"/>
                          </w:rPr>
                          <m:t>v</m:t>
                        </m:r>
                      </m:e>
                      <m:sub>
                        <m:r>
                          <w:rPr>
                            <w:rFonts w:ascii="Cambria Math" w:hAnsi="STIX Two Math" w:cs="STIX Two Math"/>
                          </w:rPr>
                          <m:t>j</m:t>
                        </m:r>
                      </m:sub>
                    </m:sSub>
                    <m:r>
                      <w:rPr>
                        <w:rFonts w:ascii="STIX Two Math" w:hAnsi="STIX Two Math" w:cs="STIX Two Math"/>
                      </w:rPr>
                      <m:t>,</m:t>
                    </m:r>
                    <m:r>
                      <m:rPr>
                        <m:nor/>
                      </m:rPr>
                      <m:t>均正常</m:t>
                    </m:r>
                  </m:e>
                </m:d>
              </m:oMath>
            </m:oMathPara>
          </w:p>
        </w:tc>
        <w:tc>
          <w:tcPr>
            <w:tcW w:w="1410" w:type="dxa"/>
            <w:vAlign w:val="center"/>
          </w:tcPr>
          <w:p w14:paraId="120138B7" w14:textId="61B4D4DD" w:rsidR="005E55F4" w:rsidRPr="00746628" w:rsidRDefault="005E55F4" w:rsidP="00AB0279">
            <w:pPr>
              <w:spacing w:line="240" w:lineRule="auto"/>
              <w:ind w:right="240" w:firstLineChars="0" w:firstLine="0"/>
              <w:jc w:val="right"/>
            </w:pPr>
            <w:r w:rsidRPr="00746628">
              <w:rPr>
                <w:rFonts w:hint="eastAsia"/>
              </w:rPr>
              <w:t>（</w:t>
            </w:r>
            <w:r w:rsidRPr="00746628">
              <w:rPr>
                <w:rFonts w:hint="eastAsia"/>
              </w:rPr>
              <w:t>5-</w:t>
            </w:r>
            <w:r w:rsidR="00EC7BF3" w:rsidRPr="00746628">
              <w:rPr>
                <w:rFonts w:hint="eastAsia"/>
              </w:rPr>
              <w:t>7</w:t>
            </w:r>
            <w:r w:rsidRPr="00746628">
              <w:rPr>
                <w:rFonts w:hint="eastAsia"/>
              </w:rPr>
              <w:t>）</w:t>
            </w:r>
          </w:p>
        </w:tc>
      </w:tr>
    </w:tbl>
    <w:p w14:paraId="4994E856" w14:textId="51FDBF9B" w:rsidR="006C15E6" w:rsidRPr="00746628" w:rsidRDefault="0040418E" w:rsidP="00D7261D">
      <w:pPr>
        <w:ind w:firstLine="480"/>
      </w:pPr>
      <w:r w:rsidRPr="00746628">
        <w:rPr>
          <w:rFonts w:hint="eastAsia"/>
        </w:rPr>
        <w:t>（</w:t>
      </w:r>
      <w:r w:rsidRPr="00746628">
        <w:rPr>
          <w:rFonts w:hint="eastAsia"/>
        </w:rPr>
        <w:t>3</w:t>
      </w:r>
      <w:r w:rsidRPr="00746628">
        <w:rPr>
          <w:rFonts w:hint="eastAsia"/>
        </w:rPr>
        <w:t>）</w:t>
      </w:r>
      <w:r w:rsidR="006C15E6" w:rsidRPr="00746628">
        <w:t>优化目标更新</w:t>
      </w:r>
    </w:p>
    <w:p w14:paraId="1D1B180C" w14:textId="790B0618" w:rsidR="006C15E6" w:rsidRPr="00746628" w:rsidRDefault="006C15E6" w:rsidP="00D7261D">
      <w:pPr>
        <w:ind w:firstLine="480"/>
      </w:pPr>
      <w:r w:rsidRPr="00746628">
        <w:rPr>
          <w:rFonts w:hint="eastAsia"/>
        </w:rPr>
        <w:t>在应急状态下，优先目标转为尽可能保持原有网络结构不变，并使重新分配的流量波动最小化。可以将目标函数扩展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FE39B1" w:rsidRPr="00746628" w14:paraId="399953EA" w14:textId="77777777" w:rsidTr="00AB0279">
        <w:tc>
          <w:tcPr>
            <w:tcW w:w="1413" w:type="dxa"/>
            <w:vAlign w:val="center"/>
          </w:tcPr>
          <w:p w14:paraId="1C399A11" w14:textId="77777777" w:rsidR="00FE39B1" w:rsidRPr="00746628" w:rsidRDefault="00FE39B1" w:rsidP="00AB0279">
            <w:pPr>
              <w:spacing w:line="240" w:lineRule="auto"/>
              <w:ind w:firstLineChars="0" w:firstLine="0"/>
              <w:jc w:val="center"/>
            </w:pPr>
            <w:bookmarkStart w:id="255" w:name="_Hlk196187423"/>
          </w:p>
        </w:tc>
        <w:tc>
          <w:tcPr>
            <w:tcW w:w="6237" w:type="dxa"/>
            <w:vAlign w:val="center"/>
          </w:tcPr>
          <w:p w14:paraId="68D84A60" w14:textId="2C2DEB37" w:rsidR="00FE39B1" w:rsidRPr="00746628" w:rsidRDefault="0078516C" w:rsidP="00AB0279">
            <w:pPr>
              <w:spacing w:line="240" w:lineRule="auto"/>
              <w:ind w:firstLineChars="0" w:firstLine="0"/>
              <w:jc w:val="center"/>
              <w:rPr>
                <w:rFonts w:cs="STIX Two Math"/>
              </w:rPr>
            </w:pPr>
            <m:oMathPara>
              <m:oMath>
                <m:r>
                  <m:rPr>
                    <m:sty m:val="p"/>
                  </m:rPr>
                  <w:rPr>
                    <w:rFonts w:ascii="STIX Two Math" w:hAnsi="STIX Two Math" w:cs="STIX Two Math"/>
                  </w:rPr>
                  <m:t>\min{\left\{</m:t>
                </m:r>
                <m:r>
                  <w:rPr>
                    <w:rFonts w:ascii="Cambria Math" w:hAnsi="Cambria Math" w:cs="STIX Two Math"/>
                  </w:rPr>
                  <m:t>\alpha\sum_</m:t>
                </m:r>
                <m:r>
                  <w:rPr>
                    <w:rFonts w:ascii="Cambria Math" w:hAnsi="Cambria Math" w:cs="STIX Two Math"/>
                  </w:rPr>
                  <m:t>{</m:t>
                </m:r>
                <m:r>
                  <w:rPr>
                    <w:rFonts w:ascii="Cambria Math" w:hAnsi="Cambria Math" w:cs="STIX Two Math"/>
                  </w:rPr>
                  <m:t>\left(</m:t>
                </m:r>
                <m:r>
                  <w:rPr>
                    <w:rFonts w:ascii="Cambria Math" w:hAnsi="STIX Two Math" w:cs="STIX Two Math"/>
                  </w:rPr>
                  <m:t>i</m:t>
                </m:r>
                <m:r>
                  <w:rPr>
                    <w:rFonts w:ascii="Cambria Math" w:hAnsi="Cambria Math" w:cs="STIX Two Math"/>
                  </w:rPr>
                  <m:t>,</m:t>
                </m:r>
                <m:r>
                  <w:rPr>
                    <w:rFonts w:ascii="Cambria Math" w:hAnsi="STIX Two Math" w:cs="STIX Two Math"/>
                  </w:rPr>
                  <m:t>j</m:t>
                </m:r>
                <m:r>
                  <w:rPr>
                    <w:rFonts w:ascii="Cambria Math" w:hAnsi="Cambria Math" w:cs="STIX Two Math"/>
                  </w:rPr>
                  <m:t>\right)\in</m:t>
                </m:r>
                <m:r>
                  <w:rPr>
                    <w:rFonts w:ascii="Cambria Math" w:hAnsi="STIX Two Math" w:cs="STIX Two Math"/>
                  </w:rPr>
                  <m:t xml:space="preserve"> E</m:t>
                </m:r>
                <m:r>
                  <w:rPr>
                    <w:rFonts w:ascii="Cambria Math" w:hAnsi="Cambria Math" w:cs="STIX Two Math"/>
                  </w:rPr>
                  <m:t>}</m:t>
                </m:r>
                <m:r>
                  <w:rPr>
                    <w:rFonts w:ascii="Cambria Math" w:hAnsi="Cambria Math" w:cs="STIX Two Math"/>
                  </w:rPr>
                  <m:t>\left(\frac{x_{ij}^\prime}{C_{ij}}-\theta\right)^2</m:t>
                </m:r>
                <m:r>
                  <w:rPr>
                    <w:rFonts w:ascii="STIX Two Math" w:hAnsi="STIX Two Math" w:cs="STIX Two Math"/>
                  </w:rPr>
                  <m:t>+</m:t>
                </m:r>
                <m:r>
                  <w:rPr>
                    <w:rFonts w:ascii="Cambria Math" w:hAnsi="Cambria Math" w:cs="STIX Two Math"/>
                  </w:rPr>
                  <m:t>\beta\sum_</m:t>
                </m:r>
                <m:r>
                  <w:rPr>
                    <w:rFonts w:ascii="Cambria Math" w:hAnsi="Cambria Math" w:cs="STIX Two Math"/>
                  </w:rPr>
                  <m:t>{</m:t>
                </m:r>
                <m:r>
                  <w:rPr>
                    <w:rFonts w:ascii="Cambria Math" w:hAnsi="Cambria Math" w:cs="STIX Two Math"/>
                  </w:rPr>
                  <m:t>\left(</m:t>
                </m:r>
                <m:r>
                  <w:rPr>
                    <w:rFonts w:ascii="Cambria Math" w:hAnsi="STIX Two Math" w:cs="STIX Two Math"/>
                  </w:rPr>
                  <m:t>i</m:t>
                </m:r>
                <m:r>
                  <w:rPr>
                    <w:rFonts w:ascii="Cambria Math" w:hAnsi="Cambria Math" w:cs="STIX Two Math"/>
                  </w:rPr>
                  <m:t>,</m:t>
                </m:r>
                <m:r>
                  <w:rPr>
                    <w:rFonts w:ascii="Cambria Math" w:hAnsi="STIX Two Math" w:cs="STIX Two Math"/>
                  </w:rPr>
                  <m:t>j</m:t>
                </m:r>
                <m:r>
                  <w:rPr>
                    <w:rFonts w:ascii="Cambria Math" w:hAnsi="Cambria Math" w:cs="STIX Two Math"/>
                  </w:rPr>
                  <m:t>\right)\in</m:t>
                </m:r>
                <m:r>
                  <w:rPr>
                    <w:rFonts w:ascii="Cambria Math" w:hAnsi="STIX Two Math" w:cs="STIX Two Math"/>
                  </w:rPr>
                  <m:t xml:space="preserve"> E</m:t>
                </m:r>
                <m:r>
                  <w:rPr>
                    <w:rFonts w:ascii="Cambria Math" w:hAnsi="Cambria Math" w:cs="STIX Two Math"/>
                  </w:rPr>
                  <m:t>}</m:t>
                </m:r>
                <m:r>
                  <w:rPr>
                    <w:rFonts w:ascii="Cambria Math" w:hAnsi="Cambria Math" w:cs="STIX Two Math"/>
                  </w:rPr>
                  <m:t>\left|x_{ij}^\prime-x_{ij}\right|</m:t>
                </m:r>
                <m:r>
                  <w:rPr>
                    <w:rFonts w:ascii="STIX Two Math" w:hAnsi="STIX Two Math" w:cs="STIX Two Math"/>
                  </w:rPr>
                  <m:t>\right\}</m:t>
                </m:r>
                <m:r>
                  <m:rPr>
                    <m:sty m:val="p"/>
                  </m:rPr>
                  <w:rPr>
                    <w:rFonts w:ascii="STIX Two Math" w:hAnsi="STIX Two Math" w:cs="STIX Two Math"/>
                  </w:rPr>
                  <m:t>}</m:t>
                </m:r>
              </m:oMath>
            </m:oMathPara>
          </w:p>
        </w:tc>
        <w:tc>
          <w:tcPr>
            <w:tcW w:w="1410" w:type="dxa"/>
            <w:vAlign w:val="center"/>
          </w:tcPr>
          <w:p w14:paraId="4CAA3AA9" w14:textId="38EBDF82" w:rsidR="00FE39B1" w:rsidRPr="00746628" w:rsidRDefault="00FE39B1" w:rsidP="00AB0279">
            <w:pPr>
              <w:spacing w:line="240" w:lineRule="auto"/>
              <w:ind w:right="240" w:firstLineChars="0" w:firstLine="0"/>
              <w:jc w:val="right"/>
            </w:pPr>
            <w:r w:rsidRPr="00746628">
              <w:rPr>
                <w:rFonts w:hint="eastAsia"/>
              </w:rPr>
              <w:t>（</w:t>
            </w:r>
            <w:r w:rsidRPr="00746628">
              <w:rPr>
                <w:rFonts w:hint="eastAsia"/>
              </w:rPr>
              <w:t>5-8</w:t>
            </w:r>
            <w:r w:rsidRPr="00746628">
              <w:rPr>
                <w:rFonts w:hint="eastAsia"/>
              </w:rPr>
              <w:t>）</w:t>
            </w:r>
          </w:p>
        </w:tc>
      </w:tr>
    </w:tbl>
    <w:bookmarkEnd w:id="255"/>
    <w:p w14:paraId="1437C528" w14:textId="3A5CEFEA" w:rsidR="00946AD3" w:rsidRPr="00746628" w:rsidRDefault="006C15E6" w:rsidP="00D7261D">
      <w:pPr>
        <w:ind w:firstLine="480"/>
      </w:pPr>
      <w:r w:rsidRPr="00746628">
        <w:t>其中，</w:t>
      </w:r>
      <w:r w:rsidRPr="00746628">
        <w:rPr>
          <w:i/>
          <w:iCs/>
        </w:rPr>
        <w:t>α</w:t>
      </w:r>
      <w:r w:rsidRPr="00746628">
        <w:t>和</w:t>
      </w:r>
      <w:r w:rsidRPr="00746628">
        <w:rPr>
          <w:i/>
          <w:iCs/>
        </w:rPr>
        <w:t>β</w:t>
      </w:r>
      <w:r w:rsidRPr="00746628">
        <w:t>为权重系数，后项用于惩罚调度过程中货流调整的幅度，确保应急响应时尽可能保持运输路径的稳定</w:t>
      </w:r>
      <w:r w:rsidR="00946AD3" w:rsidRPr="00746628">
        <w:t>。</w:t>
      </w:r>
    </w:p>
    <w:p w14:paraId="3DEBB59C" w14:textId="67FB4AAE" w:rsidR="009C0F51" w:rsidRPr="00746628" w:rsidRDefault="009C0F51" w:rsidP="00B97D8B">
      <w:pPr>
        <w:pStyle w:val="af9"/>
        <w:spacing w:before="163" w:after="163"/>
      </w:pPr>
      <w:bookmarkStart w:id="256" w:name="_Toc193879552"/>
      <w:bookmarkStart w:id="257" w:name="_Toc193879811"/>
      <w:bookmarkStart w:id="258" w:name="_Toc196582942"/>
      <w:r w:rsidRPr="00746628">
        <w:rPr>
          <w:rFonts w:hint="eastAsia"/>
        </w:rPr>
        <w:t>5.</w:t>
      </w:r>
      <w:r w:rsidR="004C67C1" w:rsidRPr="00746628">
        <w:rPr>
          <w:rFonts w:hint="eastAsia"/>
        </w:rPr>
        <w:t>4</w:t>
      </w:r>
      <w:r w:rsidRPr="00746628">
        <w:rPr>
          <w:rFonts w:hint="eastAsia"/>
        </w:rPr>
        <w:t xml:space="preserve"> </w:t>
      </w:r>
      <w:bookmarkStart w:id="259" w:name="_Hlk196092506"/>
      <w:r w:rsidR="004C67C1" w:rsidRPr="00746628">
        <w:rPr>
          <w:rFonts w:hint="eastAsia"/>
        </w:rPr>
        <w:t>算法设计与求解方法</w:t>
      </w:r>
      <w:bookmarkEnd w:id="256"/>
      <w:bookmarkEnd w:id="257"/>
      <w:bookmarkEnd w:id="258"/>
      <w:bookmarkEnd w:id="259"/>
    </w:p>
    <w:p w14:paraId="425D9242" w14:textId="14B73129" w:rsidR="00262AF5" w:rsidRPr="00746628" w:rsidRDefault="00262AF5" w:rsidP="00B97D8B">
      <w:pPr>
        <w:pStyle w:val="afb"/>
        <w:spacing w:before="163" w:after="163"/>
      </w:pPr>
      <w:bookmarkStart w:id="260" w:name="_Toc193879553"/>
      <w:bookmarkStart w:id="261" w:name="_Toc193879812"/>
      <w:bookmarkStart w:id="262" w:name="_Toc196582943"/>
      <w:r w:rsidRPr="00746628">
        <w:rPr>
          <w:rFonts w:hint="eastAsia"/>
        </w:rPr>
        <w:t xml:space="preserve">5.4.1 </w:t>
      </w:r>
      <w:r w:rsidRPr="00746628">
        <w:rPr>
          <w:rFonts w:hint="eastAsia"/>
        </w:rPr>
        <w:t>遗传算法（</w:t>
      </w:r>
      <w:r w:rsidRPr="00746628">
        <w:rPr>
          <w:rFonts w:hint="eastAsia"/>
        </w:rPr>
        <w:t>GA</w:t>
      </w:r>
      <w:r w:rsidRPr="00746628">
        <w:rPr>
          <w:rFonts w:hint="eastAsia"/>
        </w:rPr>
        <w:t>）</w:t>
      </w:r>
      <w:bookmarkEnd w:id="260"/>
      <w:bookmarkEnd w:id="261"/>
      <w:bookmarkEnd w:id="262"/>
    </w:p>
    <w:p w14:paraId="4580D0DC" w14:textId="6211BFB2" w:rsidR="00262AF5" w:rsidRPr="00746628" w:rsidRDefault="00262AF5" w:rsidP="00D7261D">
      <w:pPr>
        <w:ind w:firstLine="480"/>
      </w:pPr>
      <w:r w:rsidRPr="00746628">
        <w:rPr>
          <w:rFonts w:hint="eastAsia"/>
        </w:rPr>
        <w:t>遗传算法适用于离散型路径选择和货流分配问题。算法基本步骤如下：</w:t>
      </w:r>
    </w:p>
    <w:p w14:paraId="79D9607C" w14:textId="5186B86E" w:rsidR="00262AF5" w:rsidRPr="00746628" w:rsidRDefault="00FE39B1" w:rsidP="00D7261D">
      <w:pPr>
        <w:ind w:firstLine="480"/>
      </w:pPr>
      <w:r w:rsidRPr="00746628">
        <w:rPr>
          <w:rFonts w:hint="eastAsia"/>
        </w:rPr>
        <w:t>（</w:t>
      </w:r>
      <w:r w:rsidRPr="00746628">
        <w:rPr>
          <w:rFonts w:hint="eastAsia"/>
        </w:rPr>
        <w:t>1</w:t>
      </w:r>
      <w:r w:rsidRPr="00746628">
        <w:rPr>
          <w:rFonts w:hint="eastAsia"/>
        </w:rPr>
        <w:t>）</w:t>
      </w:r>
      <w:r w:rsidR="00262AF5" w:rsidRPr="00746628">
        <w:rPr>
          <w:rFonts w:hint="eastAsia"/>
        </w:rPr>
        <w:t>编码与初始化</w:t>
      </w:r>
    </w:p>
    <w:p w14:paraId="6B7F3DE9" w14:textId="653FF7C9" w:rsidR="00262AF5" w:rsidRPr="00746628" w:rsidRDefault="00262AF5" w:rsidP="00D7261D">
      <w:pPr>
        <w:ind w:firstLine="480"/>
      </w:pPr>
      <w:r w:rsidRPr="00746628">
        <w:rPr>
          <w:rFonts w:hint="eastAsia"/>
        </w:rPr>
        <w:t>将每个可能的运输路径和相应货流量作为染色体的基因，利用历史数据初始化种群。</w:t>
      </w:r>
    </w:p>
    <w:p w14:paraId="0B7708D6" w14:textId="68DCC8A4" w:rsidR="00262AF5" w:rsidRPr="00746628" w:rsidRDefault="00FE39B1" w:rsidP="00D7261D">
      <w:pPr>
        <w:ind w:firstLine="480"/>
      </w:pPr>
      <w:r w:rsidRPr="00746628">
        <w:rPr>
          <w:rFonts w:hint="eastAsia"/>
        </w:rPr>
        <w:t>（</w:t>
      </w:r>
      <w:r w:rsidRPr="00746628">
        <w:rPr>
          <w:rFonts w:hint="eastAsia"/>
        </w:rPr>
        <w:t>2</w:t>
      </w:r>
      <w:r w:rsidRPr="00746628">
        <w:rPr>
          <w:rFonts w:hint="eastAsia"/>
        </w:rPr>
        <w:t>）</w:t>
      </w:r>
      <w:r w:rsidR="00262AF5" w:rsidRPr="00746628">
        <w:rPr>
          <w:rFonts w:hint="eastAsia"/>
        </w:rPr>
        <w:t>适应度函数设计</w:t>
      </w:r>
    </w:p>
    <w:p w14:paraId="51FE852A" w14:textId="709AB083" w:rsidR="00262AF5" w:rsidRPr="00746628" w:rsidRDefault="00262AF5" w:rsidP="00D7261D">
      <w:pPr>
        <w:ind w:firstLine="480"/>
      </w:pPr>
      <w:r w:rsidRPr="00746628">
        <w:rPr>
          <w:rFonts w:hint="eastAsia"/>
        </w:rPr>
        <w:t>以目标函数值（包含路径均衡与货流调整幅度）作为适应度函数，定义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410"/>
      </w:tblGrid>
      <w:tr w:rsidR="00FE39B1" w:rsidRPr="00746628" w14:paraId="614EE986" w14:textId="77777777" w:rsidTr="00AB0279">
        <w:tc>
          <w:tcPr>
            <w:tcW w:w="1413" w:type="dxa"/>
            <w:vAlign w:val="center"/>
          </w:tcPr>
          <w:p w14:paraId="4FAA7839" w14:textId="77777777" w:rsidR="00FE39B1" w:rsidRPr="00746628" w:rsidRDefault="00FE39B1" w:rsidP="00AB0279">
            <w:pPr>
              <w:spacing w:line="240" w:lineRule="auto"/>
              <w:ind w:firstLineChars="0" w:firstLine="0"/>
              <w:jc w:val="center"/>
            </w:pPr>
            <w:bookmarkStart w:id="263" w:name="_Hlk196187726"/>
          </w:p>
        </w:tc>
        <w:tc>
          <w:tcPr>
            <w:tcW w:w="6237" w:type="dxa"/>
            <w:vAlign w:val="center"/>
          </w:tcPr>
          <w:p w14:paraId="59D2F115" w14:textId="71EC78BD" w:rsidR="00FE39B1" w:rsidRPr="00746628" w:rsidRDefault="0078516C" w:rsidP="00AB0279">
            <w:pPr>
              <w:spacing w:line="240" w:lineRule="auto"/>
              <w:ind w:firstLineChars="0" w:firstLine="0"/>
              <w:jc w:val="center"/>
              <w:rPr>
                <w:rFonts w:cs="STIX Two Math"/>
              </w:rPr>
            </w:pPr>
            <m:oMathPara>
              <m:oMath>
                <m:r>
                  <m:rPr>
                    <m:sty m:val="p"/>
                  </m:rPr>
                  <w:rPr>
                    <w:rFonts w:ascii="Cambria Math" w:hAnsi="STIX Two Math" w:cs="STIX Two Math"/>
                  </w:rPr>
                  <m:t>f</m:t>
                </m:r>
                <m:r>
                  <w:rPr>
                    <w:rFonts w:ascii="STIX Two Math" w:hAnsi="STIX Two Math" w:cs="STIX Two Math"/>
                  </w:rPr>
                  <m:t>\left(</m:t>
                </m:r>
                <m:r>
                  <w:rPr>
                    <w:rFonts w:ascii="Cambria Math" w:hAnsi="STIX Two Math" w:cs="STIX Two Math"/>
                  </w:rPr>
                  <m:t>x</m:t>
                </m:r>
                <m:r>
                  <w:rPr>
                    <w:rFonts w:ascii="STIX Two Math" w:hAnsi="STIX Two Math" w:cs="STIX Two Math"/>
                  </w:rPr>
                  <m:t>\right)</m:t>
                </m:r>
                <m:r>
                  <w:rPr>
                    <w:rFonts w:ascii="STIX Two Math" w:hAnsi="STIX Two Math" w:cs="STIX Two Math"/>
                  </w:rPr>
                  <m:t>=</m:t>
                </m:r>
                <m:r>
                  <w:rPr>
                    <w:rFonts w:ascii="Cambria Math" w:hAnsi="Cambria Math" w:cs="STIX Two Math"/>
                  </w:rPr>
                  <m:t>\alpha</m:t>
                </m:r>
                <m:r>
                  <w:rPr>
                    <w:rFonts w:ascii="Cambria Math" w:hAnsi="Cambria Math" w:cs="STIX Two Math"/>
                  </w:rPr>
                  <m:t>\sum_</m:t>
                </m:r>
                <m:r>
                  <w:rPr>
                    <w:rFonts w:ascii="Cambria Math" w:hAnsi="Cambria Math" w:cs="STIX Two Math"/>
                  </w:rPr>
                  <m:t>{</m:t>
                </m:r>
                <m:r>
                  <w:rPr>
                    <w:rFonts w:ascii="Cambria Math" w:hAnsi="Cambria Math" w:cs="STIX Two Math"/>
                  </w:rPr>
                  <m:t>\left(</m:t>
                </m:r>
                <m:r>
                  <w:rPr>
                    <w:rFonts w:ascii="Cambria Math" w:hAnsi="STIX Two Math" w:cs="STIX Two Math"/>
                  </w:rPr>
                  <m:t>i</m:t>
                </m:r>
                <m:r>
                  <w:rPr>
                    <w:rFonts w:ascii="Cambria Math" w:hAnsi="Cambria Math" w:cs="STIX Two Math"/>
                  </w:rPr>
                  <m:t>,</m:t>
                </m:r>
                <m:r>
                  <w:rPr>
                    <w:rFonts w:ascii="Cambria Math" w:hAnsi="STIX Two Math" w:cs="STIX Two Math"/>
                  </w:rPr>
                  <m:t>j</m:t>
                </m:r>
                <m:r>
                  <w:rPr>
                    <w:rFonts w:ascii="Cambria Math" w:hAnsi="Cambria Math" w:cs="STIX Two Math"/>
                  </w:rPr>
                  <m:t>\right)\in</m:t>
                </m:r>
                <m:r>
                  <w:rPr>
                    <w:rFonts w:ascii="Cambria Math" w:hAnsi="STIX Two Math" w:cs="STIX Two Math"/>
                  </w:rPr>
                  <m:t xml:space="preserve"> E</m:t>
                </m:r>
                <m:r>
                  <w:rPr>
                    <w:rFonts w:ascii="Cambria Math" w:hAnsi="Cambria Math" w:cs="STIX Two Math"/>
                  </w:rPr>
                  <m:t>}</m:t>
                </m:r>
                <m:r>
                  <w:rPr>
                    <w:rFonts w:ascii="Cambria Math" w:hAnsi="Cambria Math" w:cs="STIX Two Math"/>
                  </w:rPr>
                  <m:t>\left(\frac{x_{ij}}{C_{ij}}-\theta\right)^2</m:t>
                </m:r>
                <m:r>
                  <w:rPr>
                    <w:rFonts w:ascii="STIX Two Math" w:hAnsi="STIX Two Math" w:cs="STIX Two Math"/>
                  </w:rPr>
                  <m:t>+</m:t>
                </m:r>
                <m:r>
                  <w:rPr>
                    <w:rFonts w:ascii="Cambria Math" w:hAnsi="Cambria Math" w:cs="STIX Two Math"/>
                  </w:rPr>
                  <m:t>\beta</m:t>
                </m:r>
                <m:r>
                  <w:rPr>
                    <w:rFonts w:ascii="Cambria Math" w:hAnsi="Cambria Math" w:cs="STIX Two Math"/>
                  </w:rPr>
                  <m:t>\sum_</m:t>
                </m:r>
                <m:r>
                  <w:rPr>
                    <w:rFonts w:ascii="Cambria Math" w:hAnsi="Cambria Math" w:cs="STIX Two Math"/>
                  </w:rPr>
                  <m:t>{</m:t>
                </m:r>
                <m:r>
                  <w:rPr>
                    <w:rFonts w:ascii="Cambria Math" w:hAnsi="Cambria Math" w:cs="STIX Two Math"/>
                  </w:rPr>
                  <m:t>\left(</m:t>
                </m:r>
                <m:r>
                  <w:rPr>
                    <w:rFonts w:ascii="Cambria Math" w:hAnsi="STIX Two Math" w:cs="STIX Two Math"/>
                  </w:rPr>
                  <m:t>i</m:t>
                </m:r>
                <m:r>
                  <w:rPr>
                    <w:rFonts w:ascii="Cambria Math" w:hAnsi="Cambria Math" w:cs="STIX Two Math"/>
                  </w:rPr>
                  <m:t>,</m:t>
                </m:r>
                <m:r>
                  <w:rPr>
                    <w:rFonts w:ascii="Cambria Math" w:hAnsi="STIX Two Math" w:cs="STIX Two Math"/>
                  </w:rPr>
                  <m:t>j</m:t>
                </m:r>
                <m:r>
                  <w:rPr>
                    <w:rFonts w:ascii="Cambria Math" w:hAnsi="Cambria Math" w:cs="STIX Two Math"/>
                  </w:rPr>
                  <m:t>\right)\in</m:t>
                </m:r>
                <m:r>
                  <w:rPr>
                    <w:rFonts w:ascii="Cambria Math" w:hAnsi="STIX Two Math" w:cs="STIX Two Math"/>
                  </w:rPr>
                  <m:t xml:space="preserve"> E</m:t>
                </m:r>
                <m:r>
                  <w:rPr>
                    <w:rFonts w:ascii="Cambria Math" w:hAnsi="Cambria Math" w:cs="STIX Two Math"/>
                  </w:rPr>
                  <m:t>}</m:t>
                </m:r>
                <m:r>
                  <w:rPr>
                    <w:rFonts w:ascii="Cambria Math" w:hAnsi="Cambria Math" w:cs="STIX Two Math"/>
                  </w:rPr>
                  <m:t>\left|x_{ij}^\prime-x_{ij}\right|</m:t>
                </m:r>
              </m:oMath>
            </m:oMathPara>
          </w:p>
        </w:tc>
        <w:tc>
          <w:tcPr>
            <w:tcW w:w="1410" w:type="dxa"/>
            <w:vAlign w:val="center"/>
          </w:tcPr>
          <w:p w14:paraId="0C778C52" w14:textId="3FD551A8" w:rsidR="00FE39B1" w:rsidRPr="00746628" w:rsidRDefault="00FE39B1" w:rsidP="00AB0279">
            <w:pPr>
              <w:spacing w:line="240" w:lineRule="auto"/>
              <w:ind w:right="240" w:firstLineChars="0" w:firstLine="0"/>
              <w:jc w:val="right"/>
            </w:pPr>
            <w:r w:rsidRPr="00746628">
              <w:rPr>
                <w:rFonts w:hint="eastAsia"/>
              </w:rPr>
              <w:t>（</w:t>
            </w:r>
            <w:r w:rsidRPr="00746628">
              <w:rPr>
                <w:rFonts w:hint="eastAsia"/>
              </w:rPr>
              <w:t>5-9</w:t>
            </w:r>
            <w:r w:rsidRPr="00746628">
              <w:rPr>
                <w:rFonts w:hint="eastAsia"/>
              </w:rPr>
              <w:t>）</w:t>
            </w:r>
          </w:p>
        </w:tc>
      </w:tr>
    </w:tbl>
    <w:bookmarkEnd w:id="263"/>
    <w:p w14:paraId="3DA0DEE1" w14:textId="014E2C3D" w:rsidR="00542AA7" w:rsidRPr="00746628" w:rsidRDefault="00FE39B1" w:rsidP="00D7261D">
      <w:pPr>
        <w:ind w:firstLine="480"/>
      </w:pPr>
      <w:r w:rsidRPr="00746628">
        <w:rPr>
          <w:rFonts w:hint="eastAsia"/>
        </w:rPr>
        <w:t>（</w:t>
      </w:r>
      <w:r w:rsidRPr="00746628">
        <w:rPr>
          <w:rFonts w:hint="eastAsia"/>
        </w:rPr>
        <w:t>3</w:t>
      </w:r>
      <w:r w:rsidRPr="00746628">
        <w:rPr>
          <w:rFonts w:hint="eastAsia"/>
        </w:rPr>
        <w:t>）</w:t>
      </w:r>
      <w:r w:rsidR="00542AA7" w:rsidRPr="00746628">
        <w:rPr>
          <w:rFonts w:hint="eastAsia"/>
        </w:rPr>
        <w:t>选择、交叉与变异</w:t>
      </w:r>
    </w:p>
    <w:p w14:paraId="741D8B55" w14:textId="5F9325BE" w:rsidR="00262AF5" w:rsidRPr="00746628" w:rsidRDefault="00542AA7" w:rsidP="00D7261D">
      <w:pPr>
        <w:ind w:firstLine="480"/>
      </w:pPr>
      <w:r w:rsidRPr="00746628">
        <w:rPr>
          <w:rFonts w:hint="eastAsia"/>
        </w:rPr>
        <w:t>利用轮盘赌选择、单点交叉与随机变异操作不断产生新个体，直至收敛或达到预定迭代次数。</w:t>
      </w:r>
    </w:p>
    <w:p w14:paraId="66690219" w14:textId="74BC771B" w:rsidR="00542AA7" w:rsidRPr="00746628" w:rsidRDefault="00542AA7" w:rsidP="00B97D8B">
      <w:pPr>
        <w:pStyle w:val="afb"/>
        <w:spacing w:before="163" w:after="163"/>
      </w:pPr>
      <w:bookmarkStart w:id="264" w:name="_Toc193879554"/>
      <w:bookmarkStart w:id="265" w:name="_Toc193879813"/>
      <w:bookmarkStart w:id="266" w:name="_Toc196582944"/>
      <w:r w:rsidRPr="00746628">
        <w:t xml:space="preserve">5.4.2 </w:t>
      </w:r>
      <w:r w:rsidRPr="00746628">
        <w:t>粒子群优化（</w:t>
      </w:r>
      <w:r w:rsidRPr="00746628">
        <w:t>PSO</w:t>
      </w:r>
      <w:r w:rsidRPr="00746628">
        <w:t>）</w:t>
      </w:r>
      <w:bookmarkEnd w:id="264"/>
      <w:bookmarkEnd w:id="265"/>
      <w:bookmarkEnd w:id="266"/>
    </w:p>
    <w:p w14:paraId="76FD576C" w14:textId="51B32BFA" w:rsidR="00542AA7" w:rsidRPr="00746628" w:rsidRDefault="00542AA7" w:rsidP="00D7261D">
      <w:pPr>
        <w:ind w:firstLine="480"/>
      </w:pPr>
      <w:r w:rsidRPr="00746628">
        <w:rPr>
          <w:rFonts w:hint="eastAsia"/>
        </w:rPr>
        <w:t>粒子群优化适用于连续优化问题，用于求解货流分配的最优值。主要步骤：</w:t>
      </w:r>
    </w:p>
    <w:p w14:paraId="5FE4B743" w14:textId="4CF78F0F" w:rsidR="00542AA7" w:rsidRPr="00746628" w:rsidRDefault="001B6392" w:rsidP="00D7261D">
      <w:pPr>
        <w:ind w:firstLine="480"/>
      </w:pPr>
      <w:r w:rsidRPr="00746628">
        <w:rPr>
          <w:rFonts w:hint="eastAsia"/>
        </w:rPr>
        <w:t>（</w:t>
      </w:r>
      <w:r w:rsidRPr="00746628">
        <w:rPr>
          <w:rFonts w:hint="eastAsia"/>
        </w:rPr>
        <w:t>1</w:t>
      </w:r>
      <w:r w:rsidRPr="00746628">
        <w:rPr>
          <w:rFonts w:hint="eastAsia"/>
        </w:rPr>
        <w:t>）</w:t>
      </w:r>
      <w:r w:rsidR="00542AA7" w:rsidRPr="00746628">
        <w:rPr>
          <w:rFonts w:hint="eastAsia"/>
        </w:rPr>
        <w:t>粒子初始化</w:t>
      </w:r>
    </w:p>
    <w:p w14:paraId="0898F7B5" w14:textId="58E8BBB3" w:rsidR="00542AA7" w:rsidRPr="00746628" w:rsidRDefault="00542AA7" w:rsidP="00D7261D">
      <w:pPr>
        <w:ind w:firstLine="480"/>
      </w:pPr>
      <w:r w:rsidRPr="00746628">
        <w:rPr>
          <w:rFonts w:hint="eastAsia"/>
        </w:rPr>
        <w:t>每个粒子表示一个货流分配方案，位置向量为</w:t>
      </w:r>
      <m:oMath>
        <m:r>
          <m:rPr>
            <m:sty m:val="p"/>
          </m:rPr>
          <w:rPr>
            <w:rFonts w:ascii="Cambria Math" w:hAnsi="Cambria Math" w:cs="STIX Two Math"/>
          </w:rPr>
          <m:t>x</m:t>
        </m:r>
        <m:r>
          <w:rPr>
            <w:rFonts w:ascii="STIX Two Math" w:hAnsi="STIX Two Math" w:cs="STIX Two Math"/>
          </w:rPr>
          <m:t>=\{</m:t>
        </m:r>
        <m:r>
          <w:rPr>
            <w:rFonts w:ascii="Cambria Math" w:hAnsi="Cambria Math" w:cs="STIX Two Math"/>
          </w:rPr>
          <m:t>x_{ij}</m:t>
        </m:r>
        <m:r>
          <w:rPr>
            <w:rFonts w:ascii="STIX Two Math" w:hAnsi="STIX Two Math" w:cs="STIX Two Math"/>
          </w:rPr>
          <m:t>\}</m:t>
        </m:r>
      </m:oMath>
    </w:p>
    <w:p w14:paraId="74268A2B" w14:textId="235744B9" w:rsidR="00542AA7" w:rsidRPr="00746628" w:rsidRDefault="001B6392" w:rsidP="00D7261D">
      <w:pPr>
        <w:ind w:firstLine="480"/>
      </w:pPr>
      <w:r w:rsidRPr="00746628">
        <w:rPr>
          <w:rFonts w:hint="eastAsia"/>
        </w:rPr>
        <w:t>（</w:t>
      </w:r>
      <w:r w:rsidRPr="00746628">
        <w:rPr>
          <w:rFonts w:hint="eastAsia"/>
        </w:rPr>
        <w:t>2</w:t>
      </w:r>
      <w:r w:rsidRPr="00746628">
        <w:rPr>
          <w:rFonts w:hint="eastAsia"/>
        </w:rPr>
        <w:t>）</w:t>
      </w:r>
      <w:r w:rsidR="00542AA7" w:rsidRPr="00746628">
        <w:rPr>
          <w:rFonts w:hint="eastAsia"/>
        </w:rPr>
        <w:t>速度与位置更新</w:t>
      </w:r>
    </w:p>
    <w:p w14:paraId="027789ED" w14:textId="73AAE218" w:rsidR="00542AA7" w:rsidRPr="00746628" w:rsidRDefault="00542AA7" w:rsidP="00D7261D">
      <w:pPr>
        <w:ind w:firstLine="480"/>
      </w:pPr>
      <w:r w:rsidRPr="00746628">
        <w:rPr>
          <w:rFonts w:hint="eastAsia"/>
        </w:rPr>
        <w:t>利用经典的</w:t>
      </w:r>
      <w:r w:rsidRPr="00746628">
        <w:rPr>
          <w:rFonts w:hint="eastAsia"/>
        </w:rPr>
        <w:t>PSO</w:t>
      </w:r>
      <w:r w:rsidRPr="00746628">
        <w:rPr>
          <w:rFonts w:hint="eastAsia"/>
        </w:rPr>
        <w:t>更新公式：</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6941"/>
        <w:gridCol w:w="1410"/>
      </w:tblGrid>
      <w:tr w:rsidR="00492B2B" w:rsidRPr="00746628" w14:paraId="0EA5B6A1" w14:textId="77777777" w:rsidTr="00DD1120">
        <w:tc>
          <w:tcPr>
            <w:tcW w:w="709" w:type="dxa"/>
            <w:vAlign w:val="center"/>
          </w:tcPr>
          <w:p w14:paraId="431C60DC" w14:textId="77777777" w:rsidR="00492B2B" w:rsidRPr="00746628" w:rsidRDefault="00492B2B" w:rsidP="00AB0279">
            <w:pPr>
              <w:spacing w:line="240" w:lineRule="auto"/>
              <w:ind w:firstLineChars="0" w:firstLine="0"/>
              <w:jc w:val="center"/>
            </w:pPr>
          </w:p>
        </w:tc>
        <w:tc>
          <w:tcPr>
            <w:tcW w:w="6941" w:type="dxa"/>
            <w:vAlign w:val="center"/>
          </w:tcPr>
          <w:p w14:paraId="32BC9E21" w14:textId="45D0D545" w:rsidR="00492B2B" w:rsidRPr="00746628" w:rsidRDefault="0078516C" w:rsidP="00AB0279">
            <w:pPr>
              <w:spacing w:line="240" w:lineRule="auto"/>
              <w:ind w:firstLineChars="0" w:firstLine="0"/>
              <w:jc w:val="center"/>
              <w:rPr>
                <w:rFonts w:cs="Arial"/>
              </w:rPr>
            </w:pPr>
            <m:oMathPara>
              <m:oMath>
                <m:r>
                  <w:rPr>
                    <w:rFonts w:ascii="Cambria Math" w:hAnsi="Cambria Math" w:cs="STIX Two Math"/>
                  </w:rPr>
                  <m:t>v_{ij}\left(t+1\right)</m:t>
                </m:r>
                <m:r>
                  <w:rPr>
                    <w:rFonts w:ascii="STIX Two Math" w:hAnsi="STIX Two Math" w:cs="STIX Two Math"/>
                  </w:rPr>
                  <m:t>=</m:t>
                </m:r>
                <m:r>
                  <w:rPr>
                    <w:rFonts w:ascii="Cambria Math" w:hAnsi="Cambria Math" w:cs="STIX Two Math"/>
                  </w:rPr>
                  <m:t>\omega</m:t>
                </m:r>
                <m:r>
                  <w:rPr>
                    <w:rFonts w:ascii="Cambria Math" w:hAnsi="Cambria Math" w:cs="STIX Two Math"/>
                  </w:rPr>
                  <m:t xml:space="preserve"> v_{ij}\left(t\right)</m:t>
                </m:r>
                <m:r>
                  <w:rPr>
                    <w:rFonts w:ascii="STIX Two Math" w:hAnsi="STIX Two Math" w:cs="STIX Two Math"/>
                  </w:rPr>
                  <m:t>+</m:t>
                </m:r>
                <m:r>
                  <w:rPr>
                    <w:rFonts w:ascii="Cambria Math" w:hAnsi="Cambria Math" w:cs="STIX Two Math"/>
                  </w:rPr>
                  <m:t>c_1r_1\left(p_{ij}-x_{ij}\left(t\right)\right)</m:t>
                </m:r>
                <m:r>
                  <w:rPr>
                    <w:rFonts w:ascii="STIX Two Math" w:hAnsi="STIX Two Math" w:cs="STIX Two Math"/>
                  </w:rPr>
                  <m:t>+</m:t>
                </m:r>
                <m:r>
                  <w:rPr>
                    <w:rFonts w:ascii="Cambria Math" w:hAnsi="Cambria Math" w:cs="STIX Two Math"/>
                  </w:rPr>
                  <m:t>c_2r_2\left(g_{ij}-x_{ij}\left(t\right)\right)</m:t>
                </m:r>
              </m:oMath>
            </m:oMathPara>
          </w:p>
        </w:tc>
        <w:tc>
          <w:tcPr>
            <w:tcW w:w="1410" w:type="dxa"/>
            <w:vAlign w:val="center"/>
          </w:tcPr>
          <w:p w14:paraId="090B3966" w14:textId="358B35D3" w:rsidR="00492B2B" w:rsidRPr="00746628" w:rsidRDefault="00492B2B" w:rsidP="00AB0279">
            <w:pPr>
              <w:spacing w:line="240" w:lineRule="auto"/>
              <w:ind w:right="240" w:firstLineChars="0" w:firstLine="0"/>
              <w:jc w:val="right"/>
            </w:pPr>
            <w:bookmarkStart w:id="267" w:name="_Hlk196263627"/>
            <w:r w:rsidRPr="00746628">
              <w:rPr>
                <w:rFonts w:hint="eastAsia"/>
              </w:rPr>
              <w:t>（</w:t>
            </w:r>
            <w:r w:rsidRPr="00746628">
              <w:rPr>
                <w:rFonts w:hint="eastAsia"/>
              </w:rPr>
              <w:t>5-1</w:t>
            </w:r>
            <w:r w:rsidR="00EC7BF3" w:rsidRPr="00746628">
              <w:rPr>
                <w:rFonts w:hint="eastAsia"/>
              </w:rPr>
              <w:t>0</w:t>
            </w:r>
            <w:r w:rsidRPr="00746628">
              <w:rPr>
                <w:rFonts w:hint="eastAsia"/>
              </w:rPr>
              <w:t>）</w:t>
            </w:r>
            <w:bookmarkEnd w:id="267"/>
          </w:p>
        </w:tc>
      </w:tr>
      <w:tr w:rsidR="00CE63BC" w:rsidRPr="00746628" w14:paraId="538D2EE4" w14:textId="77777777" w:rsidTr="00DD1120">
        <w:tc>
          <w:tcPr>
            <w:tcW w:w="709" w:type="dxa"/>
            <w:vAlign w:val="center"/>
          </w:tcPr>
          <w:p w14:paraId="1A845E5B" w14:textId="77777777" w:rsidR="00CE63BC" w:rsidRPr="00746628" w:rsidRDefault="00CE63BC" w:rsidP="00AB0279">
            <w:pPr>
              <w:spacing w:line="240" w:lineRule="auto"/>
              <w:ind w:firstLineChars="0" w:firstLine="0"/>
              <w:jc w:val="center"/>
            </w:pPr>
          </w:p>
        </w:tc>
        <w:tc>
          <w:tcPr>
            <w:tcW w:w="6941" w:type="dxa"/>
            <w:vAlign w:val="center"/>
          </w:tcPr>
          <w:p w14:paraId="63249436" w14:textId="1747750E" w:rsidR="00CE63BC" w:rsidRPr="00746628" w:rsidRDefault="0078516C" w:rsidP="00AB0279">
            <w:pPr>
              <w:spacing w:line="240" w:lineRule="auto"/>
              <w:ind w:firstLineChars="0" w:firstLine="0"/>
              <w:jc w:val="center"/>
              <w:rPr>
                <w:rFonts w:cs="Arial"/>
                <w:i/>
              </w:rPr>
            </w:pPr>
            <w:bookmarkStart w:id="268" w:name="_Hlk196263647"/>
            <m:oMathPara>
              <m:oMath>
                <m:r>
                  <m:rPr>
                    <m:sty m:val="p"/>
                  </m:rPr>
                  <w:rPr>
                    <w:rFonts w:ascii="Cambria Math" w:hAnsi="Cambria Math" w:cs="STIX Two Math"/>
                  </w:rPr>
                  <m:t>x</m:t>
                </m:r>
                <m:r>
                  <w:rPr>
                    <w:rFonts w:ascii="Cambria Math" w:hAnsi="Cambria Math" w:cs="STIX Two Math"/>
                  </w:rPr>
                  <m:t>_{</m:t>
                </m:r>
                <m:r>
                  <m:rPr>
                    <m:sty m:val="p"/>
                  </m:rPr>
                  <w:rPr>
                    <w:rFonts w:ascii="Cambria Math" w:hAnsi="Cambria Math" w:cs="STIX Two Math"/>
                  </w:rPr>
                  <m:t>ij</m:t>
                </m:r>
                <w:bookmarkEnd w:id="268"/>
                <m:r>
                  <w:rPr>
                    <w:rFonts w:ascii="Cambria Math" w:hAnsi="Cambria Math" w:cs="STIX Two Math"/>
                  </w:rPr>
                  <m:t>}</m:t>
                </m:r>
                <m:r>
                  <w:rPr>
                    <w:rFonts w:ascii="Cambria Math" w:hAnsi="Cambria Math" w:cs="STIX Two Math"/>
                  </w:rPr>
                  <m:t>\left(t+1\right)</m:t>
                </m:r>
                <m:r>
                  <w:rPr>
                    <w:rFonts w:ascii="Cambria Math" w:hAnsi="Cambria Math" w:cs="STIX Two Math"/>
                  </w:rPr>
                  <m:t>=</m:t>
                </m:r>
                <m:r>
                  <w:rPr>
                    <w:rFonts w:ascii="Cambria Math" w:hAnsi="Cambria Math" w:cs="STIX Two Math"/>
                  </w:rPr>
                  <m:t>x_{ij}\left(t\right)</m:t>
                </m:r>
                <m:r>
                  <w:rPr>
                    <w:rFonts w:ascii="Cambria Math" w:hAnsi="Cambria Math" w:cs="STIX Two Math"/>
                  </w:rPr>
                  <m:t>+</m:t>
                </m:r>
                <m:r>
                  <w:rPr>
                    <w:rFonts w:ascii="Cambria Math" w:hAnsi="Cambria Math" w:cs="STIX Two Math"/>
                  </w:rPr>
                  <m:t>v_{ij}\left(t+1\right)</m:t>
                </m:r>
              </m:oMath>
            </m:oMathPara>
          </w:p>
        </w:tc>
        <w:tc>
          <w:tcPr>
            <w:tcW w:w="1410" w:type="dxa"/>
            <w:vAlign w:val="center"/>
          </w:tcPr>
          <w:p w14:paraId="0D56BC94" w14:textId="70DDD8EC" w:rsidR="00CE63BC" w:rsidRPr="00746628" w:rsidRDefault="00CE63BC" w:rsidP="00AB0279">
            <w:pPr>
              <w:spacing w:line="240" w:lineRule="auto"/>
              <w:ind w:right="240" w:firstLineChars="0" w:firstLine="0"/>
              <w:jc w:val="right"/>
            </w:pPr>
            <w:r w:rsidRPr="00746628">
              <w:rPr>
                <w:rFonts w:hint="eastAsia"/>
              </w:rPr>
              <w:t>（</w:t>
            </w:r>
            <w:r w:rsidRPr="00746628">
              <w:rPr>
                <w:rFonts w:hint="eastAsia"/>
              </w:rPr>
              <w:t>5-1</w:t>
            </w:r>
            <w:r w:rsidR="00EC7BF3" w:rsidRPr="00746628">
              <w:rPr>
                <w:rFonts w:hint="eastAsia"/>
              </w:rPr>
              <w:t>1</w:t>
            </w:r>
            <w:r w:rsidRPr="00746628">
              <w:rPr>
                <w:rFonts w:hint="eastAsia"/>
              </w:rPr>
              <w:t>）</w:t>
            </w:r>
          </w:p>
        </w:tc>
      </w:tr>
    </w:tbl>
    <w:p w14:paraId="33E65CB9" w14:textId="750B5957" w:rsidR="00542AA7" w:rsidRPr="00746628" w:rsidRDefault="00542AA7" w:rsidP="00D7261D">
      <w:pPr>
        <w:ind w:firstLine="480"/>
        <w:rPr>
          <w:i/>
          <w:iCs/>
        </w:rPr>
      </w:pPr>
      <w:r w:rsidRPr="00746628">
        <w:t>其中，</w:t>
      </w:r>
      <m:oMath>
        <m:r>
          <w:rPr>
            <w:rFonts w:ascii="Cambria Math" w:hAnsi="Cambria Math" w:cs="STIX Two Math"/>
          </w:rPr>
          <m:t>p</m:t>
        </m:r>
        <m:r>
          <w:rPr>
            <w:rFonts w:ascii="Cambria Math" w:hAnsi="Cambria Math" w:cs="STIX Two Math"/>
          </w:rPr>
          <m:t>_{</m:t>
        </m:r>
        <m:r>
          <w:rPr>
            <w:rFonts w:ascii="Cambria Math" w:hAnsi="Cambria Math" w:cs="STIX Two Math"/>
          </w:rPr>
          <m:t>ij</m:t>
        </m:r>
        <m:r>
          <w:rPr>
            <w:rFonts w:ascii="Cambria Math" w:hAnsi="Cambria Math" w:cs="STIX Two Math"/>
          </w:rPr>
          <m:t>}</m:t>
        </m:r>
      </m:oMath>
      <w:r w:rsidRPr="00746628">
        <w:t>为粒子历史最优位置，</w:t>
      </w:r>
      <m:oMath>
        <m:r>
          <w:rPr>
            <w:rFonts w:ascii="STIX Two Math" w:hAnsi="STIX Two Math" w:cs="STIX Two Math"/>
          </w:rPr>
          <m:t>g</m:t>
        </m:r>
        <m:r>
          <w:rPr>
            <w:rFonts w:ascii="STIX Two Math" w:hAnsi="STIX Two Math" w:cs="STIX Two Math"/>
          </w:rPr>
          <m:t>_{</m:t>
        </m:r>
        <m:r>
          <w:rPr>
            <w:rFonts w:ascii="STIX Two Math" w:hAnsi="STIX Two Math" w:cs="STIX Two Math"/>
          </w:rPr>
          <m:t>ij</m:t>
        </m:r>
        <m:r>
          <w:rPr>
            <w:rFonts w:ascii="STIX Two Math" w:hAnsi="STIX Two Math" w:cs="STIX Two Math"/>
          </w:rPr>
          <m:t>}</m:t>
        </m:r>
      </m:oMath>
      <w:r w:rsidRPr="00746628">
        <w:t>为全局最优位置，</w:t>
      </w:r>
      <w:r w:rsidRPr="00746628">
        <w:rPr>
          <w:i/>
          <w:iCs/>
        </w:rPr>
        <w:t>ω</w:t>
      </w:r>
      <w:r w:rsidRPr="00746628">
        <w:t>为惯性权重，</w:t>
      </w:r>
      <w:r w:rsidRPr="00746628">
        <w:rPr>
          <w:i/>
          <w:iCs/>
        </w:rPr>
        <w:t>c</w:t>
      </w:r>
      <w:r w:rsidRPr="00746628">
        <w:rPr>
          <w:vertAlign w:val="subscript"/>
        </w:rPr>
        <w:t>1</w:t>
      </w:r>
      <w:r w:rsidRPr="00746628">
        <w:t>和</w:t>
      </w:r>
      <w:r w:rsidRPr="00746628">
        <w:rPr>
          <w:i/>
          <w:iCs/>
        </w:rPr>
        <w:t>c</w:t>
      </w:r>
      <w:r w:rsidRPr="00746628">
        <w:rPr>
          <w:vertAlign w:val="subscript"/>
        </w:rPr>
        <w:t>2</w:t>
      </w:r>
      <w:r w:rsidRPr="00746628">
        <w:t>为学习因子，</w:t>
      </w:r>
      <m:oMath>
        <m:r>
          <w:rPr>
            <w:rFonts w:ascii="Cambria Math" w:hAnsi="Cambria Math" w:cs="STIX Two Math"/>
          </w:rPr>
          <m:t>r</m:t>
        </m:r>
        <m:r>
          <w:rPr>
            <w:rFonts w:ascii="Cambria Math" w:hAnsi="Cambria Math" w:cs="STIX Two Math"/>
          </w:rPr>
          <m:t>_</m:t>
        </m:r>
        <m:r>
          <w:rPr>
            <w:rFonts w:ascii="Cambria Math" w:hAnsi="Cambria Math" w:cs="STIX Two Math"/>
            <w:vertAlign w:val="subscript"/>
          </w:rPr>
          <m:t>1</m:t>
        </m:r>
        <m:r>
          <w:rPr>
            <w:rFonts w:ascii="Cambria Math" w:hAnsi="Cambria Math" w:cs="STIX Two Math"/>
          </w:rPr>
          <m:t>,</m:t>
        </m:r>
        <m:r>
          <w:rPr>
            <w:rFonts w:ascii="Cambria Math" w:hAnsi="Cambria Math" w:cs="STIX Two Math"/>
          </w:rPr>
          <m:t>r</m:t>
        </m:r>
        <m:r>
          <w:rPr>
            <w:rFonts w:ascii="Cambria Math" w:hAnsi="Cambria Math" w:cs="STIX Two Math"/>
          </w:rPr>
          <m:t>_</m:t>
        </m:r>
        <m:r>
          <w:rPr>
            <w:rFonts w:ascii="Cambria Math" w:hAnsi="Cambria Math" w:cs="STIX Two Math"/>
            <w:vertAlign w:val="subscript"/>
          </w:rPr>
          <m:t>2</m:t>
        </m:r>
      </m:oMath>
      <w:r w:rsidRPr="00746628">
        <w:t>为随机数。</w:t>
      </w:r>
    </w:p>
    <w:p w14:paraId="618BEFBC" w14:textId="3B58EBAD" w:rsidR="00243E50" w:rsidRPr="00746628" w:rsidRDefault="00243E50" w:rsidP="00B97D8B">
      <w:pPr>
        <w:pStyle w:val="afb"/>
        <w:spacing w:before="163" w:after="163"/>
      </w:pPr>
      <w:bookmarkStart w:id="269" w:name="_Toc193879555"/>
      <w:bookmarkStart w:id="270" w:name="_Toc193879814"/>
      <w:bookmarkStart w:id="271" w:name="_Toc196582945"/>
      <w:r w:rsidRPr="00746628">
        <w:t xml:space="preserve">5.4.3 </w:t>
      </w:r>
      <w:r w:rsidRPr="00746628">
        <w:t>混合优化算法</w:t>
      </w:r>
      <w:bookmarkEnd w:id="269"/>
      <w:bookmarkEnd w:id="270"/>
      <w:bookmarkEnd w:id="271"/>
    </w:p>
    <w:p w14:paraId="2F624934" w14:textId="73DB4C8A" w:rsidR="00243E50" w:rsidRPr="00746628" w:rsidRDefault="00243E50" w:rsidP="00D7261D">
      <w:pPr>
        <w:ind w:firstLine="480"/>
      </w:pPr>
      <w:r w:rsidRPr="00746628">
        <w:rPr>
          <w:rFonts w:hint="eastAsia"/>
        </w:rPr>
        <w:t>为兼顾离散和连续优化问题，本文提出一种混合优化策略，将</w:t>
      </w:r>
      <w:r w:rsidRPr="00746628">
        <w:rPr>
          <w:rFonts w:hint="eastAsia"/>
        </w:rPr>
        <w:t>GA</w:t>
      </w:r>
      <w:r w:rsidRPr="00746628">
        <w:rPr>
          <w:rFonts w:hint="eastAsia"/>
        </w:rPr>
        <w:t>与</w:t>
      </w:r>
      <w:r w:rsidRPr="00746628">
        <w:rPr>
          <w:rFonts w:hint="eastAsia"/>
        </w:rPr>
        <w:t>PSO</w:t>
      </w:r>
      <w:r w:rsidRPr="00746628">
        <w:rPr>
          <w:rFonts w:hint="eastAsia"/>
        </w:rPr>
        <w:t>相结合。基本思想是：</w:t>
      </w:r>
    </w:p>
    <w:p w14:paraId="3939A8D6" w14:textId="296FD9F2" w:rsidR="00243E50" w:rsidRPr="00746628" w:rsidRDefault="001B6392" w:rsidP="00D7261D">
      <w:pPr>
        <w:ind w:firstLine="480"/>
      </w:pPr>
      <w:r w:rsidRPr="00746628">
        <w:rPr>
          <w:rFonts w:hint="eastAsia"/>
        </w:rPr>
        <w:t>（</w:t>
      </w:r>
      <w:r w:rsidRPr="00746628">
        <w:rPr>
          <w:rFonts w:hint="eastAsia"/>
        </w:rPr>
        <w:t>1</w:t>
      </w:r>
      <w:r w:rsidRPr="00746628">
        <w:rPr>
          <w:rFonts w:hint="eastAsia"/>
        </w:rPr>
        <w:t>）</w:t>
      </w:r>
      <w:r w:rsidR="00243E50" w:rsidRPr="00746628">
        <w:rPr>
          <w:rFonts w:hint="eastAsia"/>
        </w:rPr>
        <w:t>先用</w:t>
      </w:r>
      <w:r w:rsidR="00243E50" w:rsidRPr="00746628">
        <w:rPr>
          <w:rFonts w:hint="eastAsia"/>
        </w:rPr>
        <w:t>GA</w:t>
      </w:r>
      <w:r w:rsidR="00243E50" w:rsidRPr="00746628">
        <w:rPr>
          <w:rFonts w:hint="eastAsia"/>
        </w:rPr>
        <w:t>获得一个较优的初始货流分配方案</w:t>
      </w:r>
      <w:r w:rsidR="00492B2B" w:rsidRPr="00746628">
        <w:rPr>
          <w:rFonts w:hint="eastAsia"/>
        </w:rPr>
        <w:t>。</w:t>
      </w:r>
    </w:p>
    <w:p w14:paraId="51C483C6" w14:textId="4C636566" w:rsidR="00243E50" w:rsidRPr="00746628" w:rsidRDefault="001B6392" w:rsidP="00D7261D">
      <w:pPr>
        <w:ind w:firstLine="480"/>
      </w:pPr>
      <w:r w:rsidRPr="00746628">
        <w:rPr>
          <w:rFonts w:hint="eastAsia"/>
        </w:rPr>
        <w:t>（</w:t>
      </w:r>
      <w:r w:rsidRPr="00746628">
        <w:rPr>
          <w:rFonts w:hint="eastAsia"/>
        </w:rPr>
        <w:t>2</w:t>
      </w:r>
      <w:r w:rsidRPr="00746628">
        <w:rPr>
          <w:rFonts w:hint="eastAsia"/>
        </w:rPr>
        <w:t>）</w:t>
      </w:r>
      <w:r w:rsidR="00243E50" w:rsidRPr="00746628">
        <w:rPr>
          <w:rFonts w:hint="eastAsia"/>
        </w:rPr>
        <w:t>以</w:t>
      </w:r>
      <w:r w:rsidR="00243E50" w:rsidRPr="00746628">
        <w:rPr>
          <w:rFonts w:hint="eastAsia"/>
        </w:rPr>
        <w:t>GA</w:t>
      </w:r>
      <w:r w:rsidR="00243E50" w:rsidRPr="00746628">
        <w:rPr>
          <w:rFonts w:hint="eastAsia"/>
        </w:rPr>
        <w:t>输出作为</w:t>
      </w:r>
      <w:r w:rsidR="00243E50" w:rsidRPr="00746628">
        <w:rPr>
          <w:rFonts w:hint="eastAsia"/>
        </w:rPr>
        <w:t>PSO</w:t>
      </w:r>
      <w:r w:rsidR="00243E50" w:rsidRPr="00746628">
        <w:rPr>
          <w:rFonts w:hint="eastAsia"/>
        </w:rPr>
        <w:t>的初始位置，再利用</w:t>
      </w:r>
      <w:r w:rsidR="00243E50" w:rsidRPr="00746628">
        <w:rPr>
          <w:rFonts w:hint="eastAsia"/>
        </w:rPr>
        <w:t>PSO</w:t>
      </w:r>
      <w:r w:rsidR="00243E50" w:rsidRPr="00746628">
        <w:rPr>
          <w:rFonts w:hint="eastAsia"/>
        </w:rPr>
        <w:t>精细调整，进一步降低目标函数值。这种方法能够在全局搜索与局部精细优化之间取得平衡，提高求解效率。</w:t>
      </w:r>
    </w:p>
    <w:p w14:paraId="779E90D6" w14:textId="0BCDC68E" w:rsidR="00CD5E80" w:rsidRPr="00746628" w:rsidRDefault="00CD5E80" w:rsidP="00B97D8B">
      <w:pPr>
        <w:pStyle w:val="af9"/>
        <w:spacing w:before="163" w:after="163"/>
      </w:pPr>
      <w:bookmarkStart w:id="272" w:name="_Toc193879556"/>
      <w:bookmarkStart w:id="273" w:name="_Toc193879815"/>
      <w:bookmarkStart w:id="274" w:name="_Toc196582946"/>
      <w:r w:rsidRPr="00746628">
        <w:t xml:space="preserve">5.5 </w:t>
      </w:r>
      <w:r w:rsidRPr="00746628">
        <w:t>实验结果与分析</w:t>
      </w:r>
      <w:bookmarkEnd w:id="272"/>
      <w:bookmarkEnd w:id="273"/>
      <w:bookmarkEnd w:id="274"/>
    </w:p>
    <w:p w14:paraId="27F2A23E" w14:textId="60251B6A" w:rsidR="00CD5E80" w:rsidRPr="00746628" w:rsidRDefault="001411E8" w:rsidP="00D7261D">
      <w:pPr>
        <w:ind w:firstLine="480"/>
      </w:pPr>
      <w:r w:rsidRPr="00746628">
        <w:rPr>
          <w:rFonts w:hint="eastAsia"/>
        </w:rPr>
        <w:t>本节通过对遗传算法（</w:t>
      </w:r>
      <w:r w:rsidRPr="00746628">
        <w:rPr>
          <w:rFonts w:hint="eastAsia"/>
        </w:rPr>
        <w:t>GA</w:t>
      </w:r>
      <w:r w:rsidRPr="00746628">
        <w:rPr>
          <w:rFonts w:hint="eastAsia"/>
        </w:rPr>
        <w:t>）、粒子群优化（</w:t>
      </w:r>
      <w:r w:rsidRPr="00746628">
        <w:rPr>
          <w:rFonts w:hint="eastAsia"/>
        </w:rPr>
        <w:t>PSO</w:t>
      </w:r>
      <w:r w:rsidRPr="00746628">
        <w:rPr>
          <w:rFonts w:hint="eastAsia"/>
        </w:rPr>
        <w:t>）以及混合优化算法（</w:t>
      </w:r>
      <w:r w:rsidRPr="00746628">
        <w:rPr>
          <w:rFonts w:hint="eastAsia"/>
        </w:rPr>
        <w:t>Hybrid</w:t>
      </w:r>
      <w:r w:rsidRPr="00746628">
        <w:rPr>
          <w:rFonts w:hint="eastAsia"/>
        </w:rPr>
        <w:t>）的实验结果进行定量和定性分析，验证了所提出的紧急调运与网络优化模型在基于历史货</w:t>
      </w:r>
      <w:r w:rsidRPr="00746628">
        <w:rPr>
          <w:rFonts w:hint="eastAsia"/>
        </w:rPr>
        <w:lastRenderedPageBreak/>
        <w:t>量数据进行全局货流分配中的有效性。下文分别对各算法的收敛过程和最终最优目标函数值进行详细讨论。</w:t>
      </w:r>
    </w:p>
    <w:p w14:paraId="24DA88A4" w14:textId="53FB4C20" w:rsidR="001411E8" w:rsidRPr="00746628" w:rsidRDefault="001411E8" w:rsidP="00B97D8B">
      <w:pPr>
        <w:pStyle w:val="afb"/>
        <w:spacing w:before="163" w:after="163"/>
      </w:pPr>
      <w:bookmarkStart w:id="275" w:name="_Toc193879557"/>
      <w:bookmarkStart w:id="276" w:name="_Toc193879816"/>
      <w:bookmarkStart w:id="277" w:name="_Toc196582947"/>
      <w:r w:rsidRPr="00746628">
        <w:t xml:space="preserve">5.5.1 </w:t>
      </w:r>
      <w:r w:rsidRPr="00746628">
        <w:t>收敛曲线分析</w:t>
      </w:r>
      <w:bookmarkEnd w:id="275"/>
      <w:bookmarkEnd w:id="276"/>
      <w:bookmarkEnd w:id="277"/>
    </w:p>
    <w:p w14:paraId="384D45B0" w14:textId="0C322672" w:rsidR="001411E8" w:rsidRPr="00746628" w:rsidRDefault="001411E8" w:rsidP="00D7261D">
      <w:pPr>
        <w:ind w:firstLine="480"/>
      </w:pPr>
      <w:r w:rsidRPr="00746628">
        <w:rPr>
          <w:rFonts w:hint="eastAsia"/>
        </w:rPr>
        <w:t>图</w:t>
      </w:r>
      <w:r w:rsidR="00492B2B" w:rsidRPr="00746628">
        <w:rPr>
          <w:rFonts w:hint="eastAsia"/>
        </w:rPr>
        <w:t>5.4</w:t>
      </w:r>
      <w:r w:rsidRPr="00746628">
        <w:rPr>
          <w:rFonts w:hint="eastAsia"/>
        </w:rPr>
        <w:t>展示了三种优化算法在迭代过程中的收敛曲线，其中纵坐标为目标函数值，横坐标为迭代次数。各算法的收敛过程分析如下：</w:t>
      </w:r>
    </w:p>
    <w:p w14:paraId="424C86EE" w14:textId="0A5AC003" w:rsidR="001411E8" w:rsidRPr="00746628" w:rsidRDefault="001411E8" w:rsidP="00D7261D">
      <w:pPr>
        <w:ind w:firstLine="480"/>
      </w:pPr>
      <w:r w:rsidRPr="00746628">
        <w:rPr>
          <w:rFonts w:hint="eastAsia"/>
        </w:rPr>
        <w:t>如图</w:t>
      </w:r>
      <w:r w:rsidR="00CE63BC" w:rsidRPr="00746628">
        <w:t>5</w:t>
      </w:r>
      <w:r w:rsidR="00492B2B" w:rsidRPr="00746628">
        <w:rPr>
          <w:rFonts w:hint="eastAsia"/>
        </w:rPr>
        <w:t>.4</w:t>
      </w:r>
      <w:r w:rsidRPr="00746628">
        <w:rPr>
          <w:rFonts w:hint="eastAsia"/>
        </w:rPr>
        <w:t>中所示，</w:t>
      </w:r>
      <w:r w:rsidRPr="00746628">
        <w:rPr>
          <w:rFonts w:hint="eastAsia"/>
        </w:rPr>
        <w:t>GA</w:t>
      </w:r>
      <w:r w:rsidRPr="00746628">
        <w:rPr>
          <w:rFonts w:hint="eastAsia"/>
        </w:rPr>
        <w:t>的收敛曲线并不呈现逐代下降的趋势。这表明，</w:t>
      </w:r>
      <w:r w:rsidRPr="00746628">
        <w:rPr>
          <w:rFonts w:hint="eastAsia"/>
        </w:rPr>
        <w:t>GA</w:t>
      </w:r>
      <w:r w:rsidRPr="00746628">
        <w:rPr>
          <w:rFonts w:hint="eastAsia"/>
        </w:rPr>
        <w:t>在全局搜索过程中容易受到随机交叉和变异操作的影响，</w:t>
      </w:r>
      <w:r w:rsidR="001A1A18" w:rsidRPr="00746628">
        <w:rPr>
          <w:rFonts w:hint="eastAsia"/>
        </w:rPr>
        <w:t>无法在一定的迭代次数中找到最优解，也无法找到合理的解</w:t>
      </w:r>
      <w:r w:rsidRPr="00746628">
        <w:rPr>
          <w:rFonts w:hint="eastAsia"/>
        </w:rPr>
        <w:t>。</w:t>
      </w:r>
      <w:r w:rsidR="001A1A18" w:rsidRPr="00746628">
        <w:rPr>
          <w:rFonts w:hint="eastAsia"/>
        </w:rPr>
        <w:t>而</w:t>
      </w:r>
      <w:r w:rsidRPr="00746628">
        <w:rPr>
          <w:rFonts w:hint="eastAsia"/>
        </w:rPr>
        <w:t>PSO</w:t>
      </w:r>
      <w:r w:rsidRPr="00746628">
        <w:rPr>
          <w:rFonts w:hint="eastAsia"/>
        </w:rPr>
        <w:t>算法的收敛速度较快，其目标函数值在较少的迭代次数内迅速下降。</w:t>
      </w:r>
      <w:r w:rsidRPr="00746628">
        <w:rPr>
          <w:rFonts w:hint="eastAsia"/>
        </w:rPr>
        <w:t>PSO</w:t>
      </w:r>
      <w:r w:rsidRPr="00746628">
        <w:rPr>
          <w:rFonts w:hint="eastAsia"/>
        </w:rPr>
        <w:t>的快速收敛反映出其较强的全局搜索能力以及较高的精细化调控水平，能够较快逼近较优解，并保持相对稳定的收敛过程。混合优化算法先利用</w:t>
      </w:r>
      <w:r w:rsidRPr="00746628">
        <w:rPr>
          <w:rFonts w:hint="eastAsia"/>
        </w:rPr>
        <w:t>GA</w:t>
      </w:r>
      <w:r w:rsidRPr="00746628">
        <w:rPr>
          <w:rFonts w:hint="eastAsia"/>
        </w:rPr>
        <w:t>进行全局搜索，然后采用</w:t>
      </w:r>
      <w:r w:rsidRPr="00746628">
        <w:rPr>
          <w:rFonts w:hint="eastAsia"/>
        </w:rPr>
        <w:t>PSO</w:t>
      </w:r>
      <w:r w:rsidRPr="00746628">
        <w:rPr>
          <w:rFonts w:hint="eastAsia"/>
        </w:rPr>
        <w:t>进行局部精细调整，其收敛曲线整体趋势与</w:t>
      </w:r>
      <w:r w:rsidRPr="00746628">
        <w:rPr>
          <w:rFonts w:hint="eastAsia"/>
        </w:rPr>
        <w:t>PSO</w:t>
      </w:r>
      <w:r w:rsidRPr="00746628">
        <w:rPr>
          <w:rFonts w:hint="eastAsia"/>
        </w:rPr>
        <w:t>类似。虽然在部分迭代阶段存在轻微波动，但总体上，混合算法既能兼顾全局搜索的广度，又能利用</w:t>
      </w:r>
      <w:r w:rsidRPr="00746628">
        <w:rPr>
          <w:rFonts w:hint="eastAsia"/>
        </w:rPr>
        <w:t xml:space="preserve"> PSO</w:t>
      </w:r>
      <w:r w:rsidRPr="00746628">
        <w:rPr>
          <w:rFonts w:hint="eastAsia"/>
        </w:rPr>
        <w:t>的局部精调优势，进一步提高了收敛速度和稳定性。</w:t>
      </w:r>
    </w:p>
    <w:p w14:paraId="4C63B641" w14:textId="0FA9DE10" w:rsidR="001411E8" w:rsidRPr="00746628" w:rsidRDefault="001A1A18" w:rsidP="00492B2B">
      <w:pPr>
        <w:spacing w:line="360" w:lineRule="auto"/>
        <w:ind w:firstLineChars="83" w:firstLine="199"/>
        <w:jc w:val="center"/>
      </w:pPr>
      <w:r w:rsidRPr="00746628">
        <w:rPr>
          <w:noProof/>
        </w:rPr>
        <w:drawing>
          <wp:inline distT="0" distB="0" distL="0" distR="0" wp14:anchorId="02B8D685" wp14:editId="3519EDBE">
            <wp:extent cx="4848269" cy="4509135"/>
            <wp:effectExtent l="0" t="0" r="9525" b="5715"/>
            <wp:docPr id="1131697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697064" name=""/>
                    <pic:cNvPicPr/>
                  </pic:nvPicPr>
                  <pic:blipFill>
                    <a:blip r:embed="rId50"/>
                    <a:stretch>
                      <a:fillRect/>
                    </a:stretch>
                  </pic:blipFill>
                  <pic:spPr>
                    <a:xfrm>
                      <a:off x="0" y="0"/>
                      <a:ext cx="4850372" cy="4511091"/>
                    </a:xfrm>
                    <a:prstGeom prst="rect">
                      <a:avLst/>
                    </a:prstGeom>
                  </pic:spPr>
                </pic:pic>
              </a:graphicData>
            </a:graphic>
          </wp:inline>
        </w:drawing>
      </w:r>
    </w:p>
    <w:p w14:paraId="590034EC" w14:textId="2AC9BB35" w:rsidR="0092289C" w:rsidRPr="00746628" w:rsidRDefault="0092289C" w:rsidP="00492B2B">
      <w:pPr>
        <w:ind w:firstLineChars="0" w:firstLine="0"/>
        <w:jc w:val="center"/>
      </w:pPr>
      <w:r w:rsidRPr="00746628">
        <w:lastRenderedPageBreak/>
        <w:t>图</w:t>
      </w:r>
      <w:r w:rsidR="00492B2B" w:rsidRPr="00746628">
        <w:rPr>
          <w:rFonts w:hint="eastAsia"/>
        </w:rPr>
        <w:t>5.4</w:t>
      </w:r>
      <w:r w:rsidRPr="00746628">
        <w:rPr>
          <w:rFonts w:hint="eastAsia"/>
        </w:rPr>
        <w:t xml:space="preserve"> </w:t>
      </w:r>
      <w:r w:rsidRPr="00746628">
        <w:rPr>
          <w:rFonts w:hint="eastAsia"/>
        </w:rPr>
        <w:t>各优化算法收敛曲线比较图</w:t>
      </w:r>
    </w:p>
    <w:p w14:paraId="7001C89A" w14:textId="2DA4EEA7" w:rsidR="001411E8" w:rsidRPr="00746628" w:rsidRDefault="0092289C" w:rsidP="00B97D8B">
      <w:pPr>
        <w:pStyle w:val="afb"/>
        <w:spacing w:before="163" w:after="163"/>
      </w:pPr>
      <w:bookmarkStart w:id="278" w:name="_Toc193879558"/>
      <w:bookmarkStart w:id="279" w:name="_Toc193879817"/>
      <w:bookmarkStart w:id="280" w:name="_Toc196582948"/>
      <w:r w:rsidRPr="00746628">
        <w:rPr>
          <w:rFonts w:hint="eastAsia"/>
        </w:rPr>
        <w:t xml:space="preserve">5.5.2 </w:t>
      </w:r>
      <w:r w:rsidRPr="00746628">
        <w:rPr>
          <w:rFonts w:hint="eastAsia"/>
        </w:rPr>
        <w:t>算法性能比较</w:t>
      </w:r>
      <w:bookmarkEnd w:id="278"/>
      <w:bookmarkEnd w:id="279"/>
      <w:bookmarkEnd w:id="280"/>
    </w:p>
    <w:p w14:paraId="7A6430D0" w14:textId="18EF8916" w:rsidR="0092289C" w:rsidRPr="00746628" w:rsidRDefault="0092289C" w:rsidP="00D7261D">
      <w:pPr>
        <w:ind w:firstLine="480"/>
      </w:pPr>
      <w:r w:rsidRPr="00746628">
        <w:rPr>
          <w:rFonts w:hint="eastAsia"/>
        </w:rPr>
        <w:t>图</w:t>
      </w:r>
      <w:r w:rsidR="00CE63BC" w:rsidRPr="00746628">
        <w:t>5.5</w:t>
      </w:r>
      <w:r w:rsidRPr="00746628">
        <w:rPr>
          <w:rFonts w:hint="eastAsia"/>
          <w:sz w:val="21"/>
          <w:szCs w:val="21"/>
        </w:rPr>
        <w:t>给出了三种算法最终获得的最优目标函数值对比结果</w:t>
      </w:r>
      <w:r w:rsidRPr="00746628">
        <w:rPr>
          <w:rFonts w:hint="eastAsia"/>
        </w:rPr>
        <w:t>，从图中可以明显看出，</w:t>
      </w:r>
      <w:r w:rsidRPr="00746628">
        <w:rPr>
          <w:rFonts w:hint="eastAsia"/>
        </w:rPr>
        <w:t>PSO</w:t>
      </w:r>
      <w:r w:rsidRPr="00746628">
        <w:rPr>
          <w:rFonts w:hint="eastAsia"/>
        </w:rPr>
        <w:t>与混合优化算法所获得的最优目标值均显著低于</w:t>
      </w:r>
      <w:r w:rsidRPr="00746628">
        <w:rPr>
          <w:rFonts w:hint="eastAsia"/>
        </w:rPr>
        <w:t>GA</w:t>
      </w:r>
      <w:r w:rsidRPr="00746628">
        <w:rPr>
          <w:rFonts w:hint="eastAsia"/>
        </w:rPr>
        <w:t>的结果，下降幅度约为</w:t>
      </w:r>
      <w:r w:rsidRPr="00746628">
        <w:rPr>
          <w:rFonts w:hint="eastAsia"/>
        </w:rPr>
        <w:t>3800</w:t>
      </w:r>
      <w:r w:rsidRPr="00746628">
        <w:rPr>
          <w:rFonts w:hint="eastAsia"/>
        </w:rPr>
        <w:t>左右。这一结果表明，在本研究所构建的模型框架下，采用</w:t>
      </w:r>
      <w:r w:rsidRPr="00746628">
        <w:rPr>
          <w:rFonts w:hint="eastAsia"/>
        </w:rPr>
        <w:t>PSO</w:t>
      </w:r>
      <w:r w:rsidRPr="00746628">
        <w:rPr>
          <w:rFonts w:hint="eastAsia"/>
        </w:rPr>
        <w:t>及其与</w:t>
      </w:r>
      <w:r w:rsidRPr="00746628">
        <w:rPr>
          <w:rFonts w:hint="eastAsia"/>
        </w:rPr>
        <w:t>GA</w:t>
      </w:r>
      <w:r w:rsidRPr="00746628">
        <w:rPr>
          <w:rFonts w:hint="eastAsia"/>
        </w:rPr>
        <w:t>相结合的混合策略能够更有效地降低目标函数值，从而实现更优的货流分配和网络调度。</w:t>
      </w:r>
    </w:p>
    <w:p w14:paraId="38581405" w14:textId="6C4FD6CA" w:rsidR="0092289C" w:rsidRPr="00746628" w:rsidRDefault="00312DC9" w:rsidP="00312DC9">
      <w:pPr>
        <w:spacing w:line="360" w:lineRule="auto"/>
        <w:ind w:firstLine="480"/>
        <w:jc w:val="center"/>
      </w:pPr>
      <w:r w:rsidRPr="00746628">
        <w:rPr>
          <w:noProof/>
        </w:rPr>
        <w:drawing>
          <wp:inline distT="0" distB="0" distL="0" distR="0" wp14:anchorId="4DEFED68" wp14:editId="56C0FC59">
            <wp:extent cx="4350956" cy="3554730"/>
            <wp:effectExtent l="0" t="0" r="0" b="7620"/>
            <wp:docPr id="4931527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52737" name=""/>
                    <pic:cNvPicPr/>
                  </pic:nvPicPr>
                  <pic:blipFill>
                    <a:blip r:embed="rId51"/>
                    <a:stretch>
                      <a:fillRect/>
                    </a:stretch>
                  </pic:blipFill>
                  <pic:spPr>
                    <a:xfrm>
                      <a:off x="0" y="0"/>
                      <a:ext cx="4358707" cy="3561063"/>
                    </a:xfrm>
                    <a:prstGeom prst="rect">
                      <a:avLst/>
                    </a:prstGeom>
                  </pic:spPr>
                </pic:pic>
              </a:graphicData>
            </a:graphic>
          </wp:inline>
        </w:drawing>
      </w:r>
    </w:p>
    <w:p w14:paraId="53A5FD1C" w14:textId="48D2487C" w:rsidR="0092289C" w:rsidRPr="00746628" w:rsidRDefault="00312DC9" w:rsidP="00CE63BC">
      <w:pPr>
        <w:ind w:firstLineChars="0" w:firstLine="0"/>
        <w:jc w:val="center"/>
      </w:pPr>
      <w:r w:rsidRPr="00746628">
        <w:t>图</w:t>
      </w:r>
      <w:r w:rsidR="00CE63BC" w:rsidRPr="00746628">
        <w:t>5.5</w:t>
      </w:r>
      <w:r w:rsidRPr="00746628">
        <w:rPr>
          <w:rFonts w:hint="eastAsia"/>
        </w:rPr>
        <w:t xml:space="preserve"> </w:t>
      </w:r>
      <w:r w:rsidRPr="00746628">
        <w:rPr>
          <w:rFonts w:hint="eastAsia"/>
        </w:rPr>
        <w:t>各优化算法最优目标值性能对比图</w:t>
      </w:r>
    </w:p>
    <w:p w14:paraId="2FCA7A2E" w14:textId="05BDF1FC" w:rsidR="00534CE8" w:rsidRPr="00746628" w:rsidRDefault="00534CE8" w:rsidP="00D7261D">
      <w:pPr>
        <w:ind w:firstLine="480"/>
      </w:pPr>
      <w:r w:rsidRPr="00746628">
        <w:rPr>
          <w:rFonts w:hint="eastAsia"/>
        </w:rPr>
        <w:t>为了进一步验证所提出模型的有效性，本研究将混合优化算法与其他常用的网络流优化方法进行了对比，包括最小费用流算法</w:t>
      </w:r>
      <w:r w:rsidRPr="00746628">
        <w:rPr>
          <w:rFonts w:hint="eastAsia"/>
        </w:rPr>
        <w:t>(MCF)</w:t>
      </w:r>
      <w:r w:rsidRPr="00746628">
        <w:rPr>
          <w:rFonts w:hint="eastAsia"/>
        </w:rPr>
        <w:t>、线性规划</w:t>
      </w:r>
      <w:r w:rsidRPr="00746628">
        <w:rPr>
          <w:rFonts w:hint="eastAsia"/>
        </w:rPr>
        <w:t>(LP)</w:t>
      </w:r>
      <w:r w:rsidRPr="00746628">
        <w:rPr>
          <w:rFonts w:hint="eastAsia"/>
        </w:rPr>
        <w:t>以及启发式贪心算法</w:t>
      </w:r>
      <w:r w:rsidRPr="00746628">
        <w:rPr>
          <w:rFonts w:hint="eastAsia"/>
        </w:rPr>
        <w:t>(Greedy)</w:t>
      </w:r>
      <w:r w:rsidRPr="00746628">
        <w:rPr>
          <w:rFonts w:hint="eastAsia"/>
        </w:rPr>
        <w:t>。表</w:t>
      </w:r>
      <w:r w:rsidRPr="00746628">
        <w:rPr>
          <w:rFonts w:hint="eastAsia"/>
        </w:rPr>
        <w:t>5.1</w:t>
      </w:r>
      <w:r w:rsidRPr="00746628">
        <w:rPr>
          <w:rFonts w:hint="eastAsia"/>
        </w:rPr>
        <w:t>展示了各算法在关键性能指标上的对比结果。</w:t>
      </w:r>
    </w:p>
    <w:p w14:paraId="6379D208" w14:textId="7E482863" w:rsidR="005E55F4" w:rsidRPr="00746628" w:rsidRDefault="005E55F4" w:rsidP="005E55F4">
      <w:pPr>
        <w:ind w:firstLineChars="0" w:firstLine="0"/>
        <w:jc w:val="center"/>
      </w:pPr>
      <w:r w:rsidRPr="00746628">
        <w:rPr>
          <w:rFonts w:hint="eastAsia"/>
        </w:rPr>
        <w:t>表</w:t>
      </w:r>
      <w:r w:rsidRPr="00746628">
        <w:rPr>
          <w:rFonts w:hint="eastAsia"/>
        </w:rPr>
        <w:t xml:space="preserve">5.1 </w:t>
      </w:r>
      <w:r w:rsidR="00781CBB" w:rsidRPr="00746628">
        <w:rPr>
          <w:rFonts w:hint="eastAsia"/>
        </w:rPr>
        <w:t>不同网络流优化算法性能对比</w:t>
      </w:r>
    </w:p>
    <w:tbl>
      <w:tblPr>
        <w:tblStyle w:val="af3"/>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2"/>
        <w:gridCol w:w="1841"/>
        <w:gridCol w:w="2021"/>
        <w:gridCol w:w="1805"/>
      </w:tblGrid>
      <w:tr w:rsidR="005E55F4" w:rsidRPr="00746628" w14:paraId="7EC0134A" w14:textId="041827D9" w:rsidTr="005E55F4">
        <w:trPr>
          <w:jc w:val="center"/>
        </w:trPr>
        <w:tc>
          <w:tcPr>
            <w:tcW w:w="938" w:type="pct"/>
            <w:tcBorders>
              <w:top w:val="single" w:sz="12" w:space="0" w:color="auto"/>
              <w:bottom w:val="single" w:sz="4" w:space="0" w:color="auto"/>
            </w:tcBorders>
            <w:vAlign w:val="center"/>
          </w:tcPr>
          <w:p w14:paraId="537B6F3F" w14:textId="0DB0F061" w:rsidR="005E55F4" w:rsidRPr="00746628" w:rsidRDefault="005E55F4" w:rsidP="005E55F4">
            <w:pPr>
              <w:spacing w:line="360" w:lineRule="exact"/>
              <w:ind w:firstLineChars="0" w:firstLine="0"/>
              <w:jc w:val="center"/>
              <w:rPr>
                <w:sz w:val="21"/>
                <w:szCs w:val="21"/>
              </w:rPr>
            </w:pPr>
            <w:r w:rsidRPr="00746628">
              <w:rPr>
                <w:color w:val="000000"/>
                <w:sz w:val="21"/>
                <w:szCs w:val="21"/>
              </w:rPr>
              <w:t>算法</w:t>
            </w:r>
          </w:p>
        </w:tc>
        <w:tc>
          <w:tcPr>
            <w:tcW w:w="938" w:type="pct"/>
            <w:tcBorders>
              <w:top w:val="single" w:sz="12" w:space="0" w:color="auto"/>
              <w:bottom w:val="single" w:sz="4" w:space="0" w:color="auto"/>
            </w:tcBorders>
            <w:vAlign w:val="center"/>
          </w:tcPr>
          <w:p w14:paraId="4167A4C5" w14:textId="48071F61" w:rsidR="005E55F4" w:rsidRPr="00746628" w:rsidRDefault="005E55F4" w:rsidP="005E55F4">
            <w:pPr>
              <w:spacing w:line="360" w:lineRule="exact"/>
              <w:ind w:firstLineChars="0" w:firstLine="0"/>
              <w:jc w:val="center"/>
              <w:rPr>
                <w:sz w:val="21"/>
                <w:szCs w:val="21"/>
              </w:rPr>
            </w:pPr>
            <w:r w:rsidRPr="00746628">
              <w:rPr>
                <w:color w:val="000000"/>
                <w:sz w:val="21"/>
                <w:szCs w:val="21"/>
              </w:rPr>
              <w:t>目标函数值</w:t>
            </w:r>
          </w:p>
        </w:tc>
        <w:tc>
          <w:tcPr>
            <w:tcW w:w="1015" w:type="pct"/>
            <w:tcBorders>
              <w:top w:val="single" w:sz="12" w:space="0" w:color="auto"/>
              <w:bottom w:val="single" w:sz="4" w:space="0" w:color="auto"/>
            </w:tcBorders>
            <w:vAlign w:val="center"/>
          </w:tcPr>
          <w:p w14:paraId="4028EE16" w14:textId="7351F467" w:rsidR="005E55F4" w:rsidRPr="00746628" w:rsidRDefault="005E55F4" w:rsidP="005E55F4">
            <w:pPr>
              <w:spacing w:line="360" w:lineRule="exact"/>
              <w:ind w:firstLineChars="0" w:firstLine="0"/>
              <w:jc w:val="center"/>
              <w:rPr>
                <w:sz w:val="21"/>
                <w:szCs w:val="21"/>
              </w:rPr>
            </w:pPr>
            <w:r w:rsidRPr="00746628">
              <w:rPr>
                <w:color w:val="000000"/>
                <w:sz w:val="21"/>
                <w:szCs w:val="21"/>
              </w:rPr>
              <w:t>计算时间</w:t>
            </w:r>
            <w:r w:rsidRPr="00746628">
              <w:rPr>
                <w:color w:val="000000"/>
                <w:sz w:val="21"/>
                <w:szCs w:val="21"/>
              </w:rPr>
              <w:t>(s)</w:t>
            </w:r>
          </w:p>
        </w:tc>
        <w:tc>
          <w:tcPr>
            <w:tcW w:w="1114" w:type="pct"/>
            <w:tcBorders>
              <w:top w:val="single" w:sz="12" w:space="0" w:color="auto"/>
              <w:bottom w:val="single" w:sz="4" w:space="0" w:color="auto"/>
            </w:tcBorders>
            <w:vAlign w:val="center"/>
          </w:tcPr>
          <w:p w14:paraId="7D4297A2" w14:textId="44671868" w:rsidR="005E55F4" w:rsidRPr="00746628" w:rsidRDefault="005E55F4" w:rsidP="005E55F4">
            <w:pPr>
              <w:spacing w:line="360" w:lineRule="exact"/>
              <w:ind w:firstLineChars="0" w:firstLine="0"/>
              <w:jc w:val="center"/>
              <w:rPr>
                <w:sz w:val="21"/>
                <w:szCs w:val="21"/>
              </w:rPr>
            </w:pPr>
            <w:r w:rsidRPr="00746628">
              <w:rPr>
                <w:color w:val="000000"/>
                <w:sz w:val="21"/>
                <w:szCs w:val="21"/>
              </w:rPr>
              <w:t>路径利用率均衡度</w:t>
            </w:r>
          </w:p>
        </w:tc>
        <w:tc>
          <w:tcPr>
            <w:tcW w:w="995" w:type="pct"/>
            <w:tcBorders>
              <w:top w:val="single" w:sz="12" w:space="0" w:color="auto"/>
              <w:bottom w:val="single" w:sz="4" w:space="0" w:color="auto"/>
            </w:tcBorders>
            <w:vAlign w:val="center"/>
          </w:tcPr>
          <w:p w14:paraId="2DBD712C" w14:textId="422029A5" w:rsidR="005E55F4" w:rsidRPr="00746628" w:rsidRDefault="005E55F4" w:rsidP="005E55F4">
            <w:pPr>
              <w:spacing w:line="360" w:lineRule="exact"/>
              <w:ind w:firstLineChars="0" w:firstLine="0"/>
              <w:jc w:val="center"/>
              <w:rPr>
                <w:sz w:val="21"/>
                <w:szCs w:val="21"/>
              </w:rPr>
            </w:pPr>
            <w:r w:rsidRPr="00746628">
              <w:rPr>
                <w:color w:val="000000"/>
                <w:sz w:val="21"/>
                <w:szCs w:val="21"/>
              </w:rPr>
              <w:t>应急响应能力</w:t>
            </w:r>
          </w:p>
        </w:tc>
      </w:tr>
      <w:tr w:rsidR="005E55F4" w:rsidRPr="00746628" w14:paraId="4E5C9799" w14:textId="57AB6772" w:rsidTr="005E55F4">
        <w:trPr>
          <w:jc w:val="center"/>
        </w:trPr>
        <w:tc>
          <w:tcPr>
            <w:tcW w:w="938" w:type="pct"/>
            <w:tcBorders>
              <w:top w:val="single" w:sz="4" w:space="0" w:color="auto"/>
            </w:tcBorders>
            <w:vAlign w:val="center"/>
          </w:tcPr>
          <w:p w14:paraId="29B0FE3D" w14:textId="4A6236C3" w:rsidR="005E55F4" w:rsidRPr="00746628" w:rsidRDefault="005E55F4" w:rsidP="005E55F4">
            <w:pPr>
              <w:spacing w:line="360" w:lineRule="exact"/>
              <w:ind w:firstLineChars="0" w:firstLine="0"/>
              <w:jc w:val="center"/>
              <w:rPr>
                <w:sz w:val="21"/>
                <w:szCs w:val="21"/>
              </w:rPr>
            </w:pPr>
            <w:r w:rsidRPr="00746628">
              <w:rPr>
                <w:color w:val="000000"/>
                <w:sz w:val="21"/>
                <w:szCs w:val="21"/>
              </w:rPr>
              <w:t>混合优化算法</w:t>
            </w:r>
          </w:p>
        </w:tc>
        <w:tc>
          <w:tcPr>
            <w:tcW w:w="938" w:type="pct"/>
            <w:tcBorders>
              <w:top w:val="single" w:sz="4" w:space="0" w:color="auto"/>
            </w:tcBorders>
            <w:vAlign w:val="center"/>
          </w:tcPr>
          <w:p w14:paraId="0616237C" w14:textId="6ADC5778" w:rsidR="005E55F4" w:rsidRPr="00746628" w:rsidRDefault="005E55F4" w:rsidP="005E55F4">
            <w:pPr>
              <w:spacing w:line="360" w:lineRule="exact"/>
              <w:ind w:firstLineChars="0" w:firstLine="0"/>
              <w:jc w:val="center"/>
              <w:rPr>
                <w:sz w:val="21"/>
                <w:szCs w:val="21"/>
              </w:rPr>
            </w:pPr>
            <w:r w:rsidRPr="00746628">
              <w:rPr>
                <w:color w:val="000000"/>
                <w:sz w:val="21"/>
                <w:szCs w:val="21"/>
              </w:rPr>
              <w:t>1245.6</w:t>
            </w:r>
          </w:p>
        </w:tc>
        <w:tc>
          <w:tcPr>
            <w:tcW w:w="1015" w:type="pct"/>
            <w:tcBorders>
              <w:top w:val="single" w:sz="4" w:space="0" w:color="auto"/>
            </w:tcBorders>
            <w:vAlign w:val="center"/>
          </w:tcPr>
          <w:p w14:paraId="1A5BFDCD" w14:textId="05F35B06" w:rsidR="005E55F4" w:rsidRPr="00746628" w:rsidRDefault="005E55F4" w:rsidP="005E55F4">
            <w:pPr>
              <w:spacing w:line="360" w:lineRule="exact"/>
              <w:ind w:firstLineChars="0" w:firstLine="0"/>
              <w:jc w:val="center"/>
              <w:rPr>
                <w:sz w:val="21"/>
                <w:szCs w:val="21"/>
              </w:rPr>
            </w:pPr>
            <w:r w:rsidRPr="00746628">
              <w:rPr>
                <w:color w:val="000000"/>
                <w:sz w:val="21"/>
                <w:szCs w:val="21"/>
              </w:rPr>
              <w:t>42.3</w:t>
            </w:r>
          </w:p>
        </w:tc>
        <w:tc>
          <w:tcPr>
            <w:tcW w:w="1114" w:type="pct"/>
            <w:tcBorders>
              <w:top w:val="single" w:sz="4" w:space="0" w:color="auto"/>
            </w:tcBorders>
            <w:vAlign w:val="center"/>
          </w:tcPr>
          <w:p w14:paraId="56246C53" w14:textId="2D0B7DDB" w:rsidR="005E55F4" w:rsidRPr="00746628" w:rsidRDefault="005E55F4" w:rsidP="005E55F4">
            <w:pPr>
              <w:spacing w:line="360" w:lineRule="exact"/>
              <w:ind w:firstLineChars="0" w:firstLine="0"/>
              <w:jc w:val="center"/>
              <w:rPr>
                <w:sz w:val="21"/>
                <w:szCs w:val="21"/>
              </w:rPr>
            </w:pPr>
            <w:r w:rsidRPr="00746628">
              <w:rPr>
                <w:color w:val="000000"/>
                <w:sz w:val="21"/>
                <w:szCs w:val="21"/>
              </w:rPr>
              <w:t>0.87</w:t>
            </w:r>
          </w:p>
        </w:tc>
        <w:tc>
          <w:tcPr>
            <w:tcW w:w="995" w:type="pct"/>
            <w:tcBorders>
              <w:top w:val="single" w:sz="4" w:space="0" w:color="auto"/>
            </w:tcBorders>
            <w:vAlign w:val="center"/>
          </w:tcPr>
          <w:p w14:paraId="65AC5EAC" w14:textId="2CE7F65A" w:rsidR="005E55F4" w:rsidRPr="00746628" w:rsidRDefault="005E55F4" w:rsidP="005E55F4">
            <w:pPr>
              <w:spacing w:line="360" w:lineRule="exact"/>
              <w:ind w:firstLineChars="0" w:firstLine="0"/>
              <w:jc w:val="center"/>
              <w:rPr>
                <w:sz w:val="21"/>
                <w:szCs w:val="21"/>
              </w:rPr>
            </w:pPr>
            <w:r w:rsidRPr="00746628">
              <w:rPr>
                <w:color w:val="000000"/>
                <w:sz w:val="21"/>
                <w:szCs w:val="21"/>
              </w:rPr>
              <w:t>0.92</w:t>
            </w:r>
          </w:p>
        </w:tc>
      </w:tr>
      <w:tr w:rsidR="005E55F4" w:rsidRPr="00746628" w14:paraId="61EDF42A" w14:textId="20B8D9A8" w:rsidTr="005E55F4">
        <w:trPr>
          <w:jc w:val="center"/>
        </w:trPr>
        <w:tc>
          <w:tcPr>
            <w:tcW w:w="938" w:type="pct"/>
            <w:vAlign w:val="center"/>
          </w:tcPr>
          <w:p w14:paraId="5130B48E" w14:textId="68EA00CD" w:rsidR="005E55F4" w:rsidRPr="00746628" w:rsidRDefault="005E55F4" w:rsidP="005E55F4">
            <w:pPr>
              <w:spacing w:line="360" w:lineRule="exact"/>
              <w:ind w:firstLineChars="0" w:firstLine="0"/>
              <w:jc w:val="center"/>
              <w:rPr>
                <w:sz w:val="21"/>
                <w:szCs w:val="21"/>
              </w:rPr>
            </w:pPr>
            <w:r w:rsidRPr="00746628">
              <w:rPr>
                <w:color w:val="000000"/>
                <w:sz w:val="21"/>
                <w:szCs w:val="21"/>
              </w:rPr>
              <w:t>PSO</w:t>
            </w:r>
          </w:p>
        </w:tc>
        <w:tc>
          <w:tcPr>
            <w:tcW w:w="938" w:type="pct"/>
            <w:vAlign w:val="center"/>
          </w:tcPr>
          <w:p w14:paraId="548B7B9C" w14:textId="17D0A502" w:rsidR="005E55F4" w:rsidRPr="00746628" w:rsidRDefault="005E55F4" w:rsidP="005E55F4">
            <w:pPr>
              <w:spacing w:line="360" w:lineRule="exact"/>
              <w:ind w:firstLineChars="0" w:firstLine="0"/>
              <w:jc w:val="center"/>
              <w:rPr>
                <w:sz w:val="21"/>
                <w:szCs w:val="21"/>
              </w:rPr>
            </w:pPr>
            <w:r w:rsidRPr="00746628">
              <w:rPr>
                <w:color w:val="000000"/>
                <w:sz w:val="21"/>
                <w:szCs w:val="21"/>
              </w:rPr>
              <w:t>1267.8</w:t>
            </w:r>
          </w:p>
        </w:tc>
        <w:tc>
          <w:tcPr>
            <w:tcW w:w="1015" w:type="pct"/>
            <w:vAlign w:val="center"/>
          </w:tcPr>
          <w:p w14:paraId="0611E937" w14:textId="348CE845" w:rsidR="005E55F4" w:rsidRPr="00746628" w:rsidRDefault="005E55F4" w:rsidP="005E55F4">
            <w:pPr>
              <w:spacing w:line="360" w:lineRule="exact"/>
              <w:ind w:firstLineChars="0" w:firstLine="0"/>
              <w:jc w:val="center"/>
              <w:rPr>
                <w:sz w:val="21"/>
                <w:szCs w:val="21"/>
              </w:rPr>
            </w:pPr>
            <w:r w:rsidRPr="00746628">
              <w:rPr>
                <w:color w:val="000000"/>
                <w:sz w:val="21"/>
                <w:szCs w:val="21"/>
              </w:rPr>
              <w:t>38.5</w:t>
            </w:r>
          </w:p>
        </w:tc>
        <w:tc>
          <w:tcPr>
            <w:tcW w:w="1114" w:type="pct"/>
            <w:vAlign w:val="center"/>
          </w:tcPr>
          <w:p w14:paraId="782C98C7" w14:textId="4527B3A5" w:rsidR="005E55F4" w:rsidRPr="00746628" w:rsidRDefault="005E55F4" w:rsidP="005E55F4">
            <w:pPr>
              <w:spacing w:line="360" w:lineRule="exact"/>
              <w:ind w:firstLineChars="0" w:firstLine="0"/>
              <w:jc w:val="center"/>
              <w:rPr>
                <w:sz w:val="21"/>
                <w:szCs w:val="21"/>
              </w:rPr>
            </w:pPr>
            <w:r w:rsidRPr="00746628">
              <w:rPr>
                <w:color w:val="000000"/>
                <w:sz w:val="21"/>
                <w:szCs w:val="21"/>
              </w:rPr>
              <w:t>0.85</w:t>
            </w:r>
          </w:p>
        </w:tc>
        <w:tc>
          <w:tcPr>
            <w:tcW w:w="995" w:type="pct"/>
            <w:vAlign w:val="center"/>
          </w:tcPr>
          <w:p w14:paraId="6E82CE75" w14:textId="1F238FD8" w:rsidR="005E55F4" w:rsidRPr="00746628" w:rsidRDefault="005E55F4" w:rsidP="005E55F4">
            <w:pPr>
              <w:spacing w:line="360" w:lineRule="exact"/>
              <w:ind w:firstLineChars="0" w:firstLine="0"/>
              <w:jc w:val="center"/>
              <w:rPr>
                <w:sz w:val="21"/>
                <w:szCs w:val="21"/>
              </w:rPr>
            </w:pPr>
            <w:r w:rsidRPr="00746628">
              <w:rPr>
                <w:color w:val="000000"/>
                <w:sz w:val="21"/>
                <w:szCs w:val="21"/>
              </w:rPr>
              <w:t>0.89</w:t>
            </w:r>
          </w:p>
        </w:tc>
      </w:tr>
      <w:tr w:rsidR="005E55F4" w:rsidRPr="00746628" w14:paraId="7911B20A" w14:textId="2B3742D6" w:rsidTr="005E55F4">
        <w:trPr>
          <w:jc w:val="center"/>
        </w:trPr>
        <w:tc>
          <w:tcPr>
            <w:tcW w:w="938" w:type="pct"/>
            <w:vAlign w:val="center"/>
          </w:tcPr>
          <w:p w14:paraId="00BCE26D" w14:textId="111E57DF" w:rsidR="005E55F4" w:rsidRPr="00746628" w:rsidRDefault="005E55F4" w:rsidP="005E55F4">
            <w:pPr>
              <w:spacing w:line="360" w:lineRule="exact"/>
              <w:ind w:firstLineChars="0" w:firstLine="0"/>
              <w:jc w:val="center"/>
              <w:rPr>
                <w:sz w:val="21"/>
                <w:szCs w:val="21"/>
              </w:rPr>
            </w:pPr>
            <w:r w:rsidRPr="00746628">
              <w:rPr>
                <w:color w:val="000000"/>
                <w:sz w:val="21"/>
                <w:szCs w:val="21"/>
              </w:rPr>
              <w:t>GA</w:t>
            </w:r>
          </w:p>
        </w:tc>
        <w:tc>
          <w:tcPr>
            <w:tcW w:w="938" w:type="pct"/>
            <w:vAlign w:val="center"/>
          </w:tcPr>
          <w:p w14:paraId="69472A0A" w14:textId="14F1501C" w:rsidR="005E55F4" w:rsidRPr="00746628" w:rsidRDefault="005E55F4" w:rsidP="005E55F4">
            <w:pPr>
              <w:spacing w:line="360" w:lineRule="exact"/>
              <w:ind w:firstLineChars="0" w:firstLine="0"/>
              <w:jc w:val="center"/>
              <w:rPr>
                <w:sz w:val="21"/>
                <w:szCs w:val="21"/>
              </w:rPr>
            </w:pPr>
            <w:r w:rsidRPr="00746628">
              <w:rPr>
                <w:color w:val="000000"/>
                <w:sz w:val="21"/>
                <w:szCs w:val="21"/>
              </w:rPr>
              <w:t>5032.4</w:t>
            </w:r>
          </w:p>
        </w:tc>
        <w:tc>
          <w:tcPr>
            <w:tcW w:w="1015" w:type="pct"/>
            <w:vAlign w:val="center"/>
          </w:tcPr>
          <w:p w14:paraId="6A24B58C" w14:textId="3C220F3A" w:rsidR="005E55F4" w:rsidRPr="00746628" w:rsidRDefault="005E55F4" w:rsidP="005E55F4">
            <w:pPr>
              <w:spacing w:line="360" w:lineRule="exact"/>
              <w:ind w:firstLineChars="0" w:firstLine="0"/>
              <w:jc w:val="center"/>
              <w:rPr>
                <w:sz w:val="21"/>
                <w:szCs w:val="21"/>
              </w:rPr>
            </w:pPr>
            <w:r w:rsidRPr="00746628">
              <w:rPr>
                <w:color w:val="000000"/>
                <w:sz w:val="21"/>
                <w:szCs w:val="21"/>
              </w:rPr>
              <w:t>56.7</w:t>
            </w:r>
          </w:p>
        </w:tc>
        <w:tc>
          <w:tcPr>
            <w:tcW w:w="1114" w:type="pct"/>
            <w:vAlign w:val="center"/>
          </w:tcPr>
          <w:p w14:paraId="1D55A117" w14:textId="3094CDB9" w:rsidR="005E55F4" w:rsidRPr="00746628" w:rsidRDefault="005E55F4" w:rsidP="005E55F4">
            <w:pPr>
              <w:spacing w:line="360" w:lineRule="exact"/>
              <w:ind w:firstLineChars="0" w:firstLine="0"/>
              <w:jc w:val="center"/>
              <w:rPr>
                <w:sz w:val="21"/>
                <w:szCs w:val="21"/>
              </w:rPr>
            </w:pPr>
            <w:r w:rsidRPr="00746628">
              <w:rPr>
                <w:color w:val="000000"/>
                <w:sz w:val="21"/>
                <w:szCs w:val="21"/>
              </w:rPr>
              <w:t>0.62</w:t>
            </w:r>
          </w:p>
        </w:tc>
        <w:tc>
          <w:tcPr>
            <w:tcW w:w="995" w:type="pct"/>
            <w:vAlign w:val="center"/>
          </w:tcPr>
          <w:p w14:paraId="020BC79D" w14:textId="57A50AEC" w:rsidR="005E55F4" w:rsidRPr="00746628" w:rsidRDefault="005E55F4" w:rsidP="005E55F4">
            <w:pPr>
              <w:spacing w:line="360" w:lineRule="exact"/>
              <w:ind w:firstLineChars="0" w:firstLine="0"/>
              <w:jc w:val="center"/>
              <w:rPr>
                <w:sz w:val="21"/>
                <w:szCs w:val="21"/>
              </w:rPr>
            </w:pPr>
            <w:r w:rsidRPr="00746628">
              <w:rPr>
                <w:color w:val="000000"/>
                <w:sz w:val="21"/>
                <w:szCs w:val="21"/>
              </w:rPr>
              <w:t>0.71</w:t>
            </w:r>
          </w:p>
        </w:tc>
      </w:tr>
      <w:tr w:rsidR="005E55F4" w:rsidRPr="00746628" w14:paraId="0F24BE36" w14:textId="77777777" w:rsidTr="005E55F4">
        <w:trPr>
          <w:jc w:val="center"/>
        </w:trPr>
        <w:tc>
          <w:tcPr>
            <w:tcW w:w="938" w:type="pct"/>
            <w:vAlign w:val="center"/>
          </w:tcPr>
          <w:p w14:paraId="30067444" w14:textId="71A0F2F9" w:rsidR="005E55F4" w:rsidRPr="00746628" w:rsidRDefault="005E55F4" w:rsidP="005E55F4">
            <w:pPr>
              <w:spacing w:line="360" w:lineRule="exact"/>
              <w:ind w:firstLineChars="0" w:firstLine="0"/>
              <w:jc w:val="center"/>
              <w:rPr>
                <w:sz w:val="21"/>
                <w:szCs w:val="21"/>
              </w:rPr>
            </w:pPr>
            <w:r w:rsidRPr="00746628">
              <w:rPr>
                <w:color w:val="000000"/>
                <w:sz w:val="21"/>
                <w:szCs w:val="21"/>
              </w:rPr>
              <w:t>MCF</w:t>
            </w:r>
          </w:p>
        </w:tc>
        <w:tc>
          <w:tcPr>
            <w:tcW w:w="938" w:type="pct"/>
            <w:vAlign w:val="center"/>
          </w:tcPr>
          <w:p w14:paraId="02A712AC" w14:textId="4696223C" w:rsidR="005E55F4" w:rsidRPr="00746628" w:rsidRDefault="005E55F4" w:rsidP="005E55F4">
            <w:pPr>
              <w:spacing w:line="360" w:lineRule="exact"/>
              <w:ind w:firstLineChars="0" w:firstLine="0"/>
              <w:jc w:val="center"/>
              <w:rPr>
                <w:sz w:val="21"/>
                <w:szCs w:val="21"/>
              </w:rPr>
            </w:pPr>
            <w:r w:rsidRPr="00746628">
              <w:rPr>
                <w:color w:val="000000"/>
                <w:sz w:val="21"/>
                <w:szCs w:val="21"/>
              </w:rPr>
              <w:t>1892.3</w:t>
            </w:r>
          </w:p>
        </w:tc>
        <w:tc>
          <w:tcPr>
            <w:tcW w:w="1015" w:type="pct"/>
            <w:vAlign w:val="center"/>
          </w:tcPr>
          <w:p w14:paraId="5E840C47" w14:textId="08AC214E" w:rsidR="005E55F4" w:rsidRPr="00746628" w:rsidRDefault="005E55F4" w:rsidP="005E55F4">
            <w:pPr>
              <w:spacing w:line="360" w:lineRule="exact"/>
              <w:ind w:firstLineChars="0" w:firstLine="0"/>
              <w:jc w:val="center"/>
              <w:rPr>
                <w:sz w:val="21"/>
                <w:szCs w:val="21"/>
              </w:rPr>
            </w:pPr>
            <w:r w:rsidRPr="00746628">
              <w:rPr>
                <w:color w:val="000000"/>
                <w:sz w:val="21"/>
                <w:szCs w:val="21"/>
              </w:rPr>
              <w:t>25.4</w:t>
            </w:r>
          </w:p>
        </w:tc>
        <w:tc>
          <w:tcPr>
            <w:tcW w:w="1114" w:type="pct"/>
            <w:vAlign w:val="center"/>
          </w:tcPr>
          <w:p w14:paraId="0AD7D7B1" w14:textId="4E866814" w:rsidR="005E55F4" w:rsidRPr="00746628" w:rsidRDefault="005E55F4" w:rsidP="005E55F4">
            <w:pPr>
              <w:spacing w:line="360" w:lineRule="exact"/>
              <w:ind w:firstLineChars="0" w:firstLine="0"/>
              <w:jc w:val="center"/>
              <w:rPr>
                <w:sz w:val="21"/>
                <w:szCs w:val="21"/>
              </w:rPr>
            </w:pPr>
            <w:r w:rsidRPr="00746628">
              <w:rPr>
                <w:color w:val="000000"/>
                <w:sz w:val="21"/>
                <w:szCs w:val="21"/>
              </w:rPr>
              <w:t>0.76</w:t>
            </w:r>
          </w:p>
        </w:tc>
        <w:tc>
          <w:tcPr>
            <w:tcW w:w="995" w:type="pct"/>
            <w:vAlign w:val="center"/>
          </w:tcPr>
          <w:p w14:paraId="157A47E4" w14:textId="1553B0B1" w:rsidR="005E55F4" w:rsidRPr="00746628" w:rsidRDefault="005E55F4" w:rsidP="005E55F4">
            <w:pPr>
              <w:spacing w:line="360" w:lineRule="exact"/>
              <w:ind w:firstLineChars="0" w:firstLine="0"/>
              <w:jc w:val="center"/>
              <w:rPr>
                <w:sz w:val="21"/>
                <w:szCs w:val="21"/>
              </w:rPr>
            </w:pPr>
            <w:r w:rsidRPr="00746628">
              <w:rPr>
                <w:color w:val="000000"/>
                <w:sz w:val="21"/>
                <w:szCs w:val="21"/>
              </w:rPr>
              <w:t>0.83</w:t>
            </w:r>
          </w:p>
        </w:tc>
      </w:tr>
      <w:tr w:rsidR="005E55F4" w:rsidRPr="00746628" w14:paraId="1F789525" w14:textId="77777777" w:rsidTr="005E55F4">
        <w:trPr>
          <w:jc w:val="center"/>
        </w:trPr>
        <w:tc>
          <w:tcPr>
            <w:tcW w:w="938" w:type="pct"/>
            <w:vAlign w:val="center"/>
          </w:tcPr>
          <w:p w14:paraId="311A5BF5" w14:textId="46AE3F95" w:rsidR="005E55F4" w:rsidRPr="00746628" w:rsidRDefault="005E55F4" w:rsidP="005E55F4">
            <w:pPr>
              <w:spacing w:line="360" w:lineRule="exact"/>
              <w:ind w:firstLineChars="0" w:firstLine="0"/>
              <w:jc w:val="center"/>
              <w:rPr>
                <w:sz w:val="21"/>
                <w:szCs w:val="21"/>
              </w:rPr>
            </w:pPr>
            <w:r w:rsidRPr="00746628">
              <w:rPr>
                <w:color w:val="000000"/>
                <w:sz w:val="21"/>
                <w:szCs w:val="21"/>
              </w:rPr>
              <w:t>LP</w:t>
            </w:r>
          </w:p>
        </w:tc>
        <w:tc>
          <w:tcPr>
            <w:tcW w:w="938" w:type="pct"/>
            <w:vAlign w:val="center"/>
          </w:tcPr>
          <w:p w14:paraId="5B469859" w14:textId="25CA0355" w:rsidR="005E55F4" w:rsidRPr="00746628" w:rsidRDefault="005E55F4" w:rsidP="005E55F4">
            <w:pPr>
              <w:spacing w:line="360" w:lineRule="exact"/>
              <w:ind w:firstLineChars="0" w:firstLine="0"/>
              <w:jc w:val="center"/>
              <w:rPr>
                <w:sz w:val="21"/>
                <w:szCs w:val="21"/>
              </w:rPr>
            </w:pPr>
            <w:r w:rsidRPr="00746628">
              <w:rPr>
                <w:color w:val="000000"/>
                <w:sz w:val="21"/>
                <w:szCs w:val="21"/>
              </w:rPr>
              <w:t>1756.9</w:t>
            </w:r>
          </w:p>
        </w:tc>
        <w:tc>
          <w:tcPr>
            <w:tcW w:w="1015" w:type="pct"/>
            <w:vAlign w:val="center"/>
          </w:tcPr>
          <w:p w14:paraId="3E4F8013" w14:textId="51EEA34D" w:rsidR="005E55F4" w:rsidRPr="00746628" w:rsidRDefault="005E55F4" w:rsidP="005E55F4">
            <w:pPr>
              <w:spacing w:line="360" w:lineRule="exact"/>
              <w:ind w:firstLineChars="0" w:firstLine="0"/>
              <w:jc w:val="center"/>
              <w:rPr>
                <w:sz w:val="21"/>
                <w:szCs w:val="21"/>
              </w:rPr>
            </w:pPr>
            <w:r w:rsidRPr="00746628">
              <w:rPr>
                <w:color w:val="000000"/>
                <w:sz w:val="21"/>
                <w:szCs w:val="21"/>
              </w:rPr>
              <w:t>18.2</w:t>
            </w:r>
          </w:p>
        </w:tc>
        <w:tc>
          <w:tcPr>
            <w:tcW w:w="1114" w:type="pct"/>
            <w:vAlign w:val="center"/>
          </w:tcPr>
          <w:p w14:paraId="0AF12868" w14:textId="4AFBAF7E" w:rsidR="005E55F4" w:rsidRPr="00746628" w:rsidRDefault="005E55F4" w:rsidP="005E55F4">
            <w:pPr>
              <w:spacing w:line="360" w:lineRule="exact"/>
              <w:ind w:firstLineChars="0" w:firstLine="0"/>
              <w:jc w:val="center"/>
              <w:rPr>
                <w:sz w:val="21"/>
                <w:szCs w:val="21"/>
              </w:rPr>
            </w:pPr>
            <w:r w:rsidRPr="00746628">
              <w:rPr>
                <w:color w:val="000000"/>
                <w:sz w:val="21"/>
                <w:szCs w:val="21"/>
              </w:rPr>
              <w:t>0.79</w:t>
            </w:r>
          </w:p>
        </w:tc>
        <w:tc>
          <w:tcPr>
            <w:tcW w:w="995" w:type="pct"/>
            <w:vAlign w:val="center"/>
          </w:tcPr>
          <w:p w14:paraId="60A7C68A" w14:textId="34884B8B" w:rsidR="005E55F4" w:rsidRPr="00746628" w:rsidRDefault="005E55F4" w:rsidP="005E55F4">
            <w:pPr>
              <w:spacing w:line="360" w:lineRule="exact"/>
              <w:ind w:firstLineChars="0" w:firstLine="0"/>
              <w:jc w:val="center"/>
              <w:rPr>
                <w:sz w:val="21"/>
                <w:szCs w:val="21"/>
              </w:rPr>
            </w:pPr>
            <w:r w:rsidRPr="00746628">
              <w:rPr>
                <w:color w:val="000000"/>
                <w:sz w:val="21"/>
                <w:szCs w:val="21"/>
              </w:rPr>
              <w:t>0.78</w:t>
            </w:r>
          </w:p>
        </w:tc>
      </w:tr>
    </w:tbl>
    <w:p w14:paraId="107E6251" w14:textId="027316C3" w:rsidR="00781CBB" w:rsidRPr="00746628" w:rsidRDefault="00435B21" w:rsidP="00D7261D">
      <w:pPr>
        <w:ind w:firstLine="480"/>
      </w:pPr>
      <w:bookmarkStart w:id="281" w:name="_Toc193879559"/>
      <w:bookmarkStart w:id="282" w:name="_Toc193879818"/>
      <w:r w:rsidRPr="00746628">
        <w:rPr>
          <w:shd w:val="clear" w:color="auto" w:fill="FFFFFF"/>
        </w:rPr>
        <w:lastRenderedPageBreak/>
        <w:t>虽然线性规划和最小费用流算法在计算效率上具有优势，但在目标函数值、路径利用率均衡度和应急响应能力等关键指标上，混合优化算法表现最为出色。特别是在应急响应能力方面，混合优化算法达到了</w:t>
      </w:r>
      <w:r w:rsidRPr="00746628">
        <w:rPr>
          <w:shd w:val="clear" w:color="auto" w:fill="FFFFFF"/>
        </w:rPr>
        <w:t>0.92</w:t>
      </w:r>
      <w:r w:rsidRPr="00746628">
        <w:rPr>
          <w:shd w:val="clear" w:color="auto" w:fill="FFFFFF"/>
        </w:rPr>
        <w:t>的高分，这对于处理突发事件下的物流网络调整至关重要。</w:t>
      </w:r>
    </w:p>
    <w:p w14:paraId="793B53FC" w14:textId="12D5006F" w:rsidR="009C0F51" w:rsidRPr="00746628" w:rsidRDefault="009C0F51" w:rsidP="00B97D8B">
      <w:pPr>
        <w:pStyle w:val="af9"/>
        <w:spacing w:before="163" w:after="163"/>
      </w:pPr>
      <w:bookmarkStart w:id="283" w:name="_Toc196582949"/>
      <w:r w:rsidRPr="00746628">
        <w:rPr>
          <w:rFonts w:hint="eastAsia"/>
        </w:rPr>
        <w:t>5.</w:t>
      </w:r>
      <w:r w:rsidR="00FA752B" w:rsidRPr="00746628">
        <w:rPr>
          <w:rFonts w:hint="eastAsia"/>
        </w:rPr>
        <w:t>6</w:t>
      </w:r>
      <w:r w:rsidRPr="00746628">
        <w:rPr>
          <w:rFonts w:hint="eastAsia"/>
        </w:rPr>
        <w:t xml:space="preserve"> </w:t>
      </w:r>
      <w:r w:rsidRPr="00746628">
        <w:rPr>
          <w:rFonts w:hint="eastAsia"/>
        </w:rPr>
        <w:t>本章小结</w:t>
      </w:r>
      <w:bookmarkEnd w:id="281"/>
      <w:bookmarkEnd w:id="282"/>
      <w:bookmarkEnd w:id="283"/>
    </w:p>
    <w:p w14:paraId="09334EC9" w14:textId="753DFC67" w:rsidR="001769AC" w:rsidRPr="00746628" w:rsidRDefault="001F59FA" w:rsidP="00D7261D">
      <w:pPr>
        <w:ind w:firstLine="480"/>
      </w:pPr>
      <w:r w:rsidRPr="00746628">
        <w:rPr>
          <w:rFonts w:hint="eastAsia"/>
        </w:rPr>
        <w:t>本章围绕电商物流网络在需求波动、节点停运及突发事件等复杂情境下的紧急调运问题，提出了一套基于历史货量数据的网络优化模型，并通过多种优化算法（包括遗传算法、粒子群优化以及混合优化策略）进行了求解与实验验证。通过对原始数据的系统预处理与多角度可视化分析，本文构建了流量矩阵，并利用</w:t>
      </w:r>
      <w:r w:rsidRPr="00746628">
        <w:rPr>
          <w:rFonts w:hint="eastAsia"/>
        </w:rPr>
        <w:t>Sankey</w:t>
      </w:r>
      <w:r w:rsidRPr="00746628">
        <w:rPr>
          <w:rFonts w:hint="eastAsia"/>
        </w:rPr>
        <w:t>图、流量矩阵图和节点流量图直观揭示了网络中的关键流动路径、高负荷运输路线及核心节点的作用，这为后续模型设计提供了坚实的数据基础和决策依据。在模型构建中，本研究在考虑货量守恒、运输能力和非负性等基本约束的同时，着重将优化目标聚焦于资源均衡与路径负荷平衡，从而使得全局货流分配既能满足高利用率要求，又实现了各运输通道间的均衡分布。实验结果显示，粒子群优化及混合优化算法在收敛速度和解的稳定性方面均显著优于纯遗传算法，其最终获得的最优目标函数值较低，充分证明了连续优化策略在解决该类调度问题上的有效性。总体而言，本章的研究工作不仅为</w:t>
      </w:r>
      <w:r w:rsidR="00534CE8" w:rsidRPr="00746628">
        <w:rPr>
          <w:rFonts w:hint="eastAsia"/>
        </w:rPr>
        <w:t>X</w:t>
      </w:r>
      <w:r w:rsidR="00534CE8" w:rsidRPr="00746628">
        <w:rPr>
          <w:rFonts w:hint="eastAsia"/>
        </w:rPr>
        <w:t>公司在</w:t>
      </w:r>
      <w:r w:rsidRPr="00746628">
        <w:rPr>
          <w:rFonts w:hint="eastAsia"/>
        </w:rPr>
        <w:t>电商物流网络在应对突发事件下的资源调度与路径优化提供了理论与实践支持，也为后续系统集成和算法进一步改进奠定了坚实基础。</w:t>
      </w:r>
    </w:p>
    <w:p w14:paraId="6937E4C1" w14:textId="77777777" w:rsidR="008A092C" w:rsidRPr="00746628" w:rsidRDefault="008A092C" w:rsidP="00FD713F">
      <w:pPr>
        <w:pStyle w:val="af7"/>
        <w:spacing w:before="326" w:after="326"/>
        <w:sectPr w:rsidR="008A092C" w:rsidRPr="00746628" w:rsidSect="00CB3F97">
          <w:headerReference w:type="default" r:id="rId52"/>
          <w:pgSz w:w="11906" w:h="16838"/>
          <w:pgMar w:top="1588" w:right="1418" w:bottom="1588" w:left="1418" w:header="1134" w:footer="1134" w:gutter="0"/>
          <w:cols w:space="425"/>
          <w:docGrid w:type="lines" w:linePitch="326"/>
        </w:sectPr>
      </w:pPr>
      <w:bookmarkStart w:id="284" w:name="_Toc193879560"/>
      <w:bookmarkStart w:id="285" w:name="_Toc193879819"/>
    </w:p>
    <w:p w14:paraId="2AE786AB" w14:textId="77777777" w:rsidR="00433A86" w:rsidRPr="00746628" w:rsidRDefault="00433A86" w:rsidP="00433A86">
      <w:pPr>
        <w:ind w:firstLine="480"/>
      </w:pPr>
    </w:p>
    <w:p w14:paraId="0E1E6A7B" w14:textId="1FEEE583" w:rsidR="001A6EA7" w:rsidRPr="00746628" w:rsidRDefault="009C0F51" w:rsidP="00433A86">
      <w:pPr>
        <w:pStyle w:val="af7"/>
      </w:pPr>
      <w:bookmarkStart w:id="286" w:name="_Toc196582950"/>
      <w:r w:rsidRPr="00746628">
        <w:rPr>
          <w:rFonts w:hint="eastAsia"/>
        </w:rPr>
        <w:t>第</w:t>
      </w:r>
      <w:r w:rsidRPr="00746628">
        <w:rPr>
          <w:rFonts w:hint="eastAsia"/>
        </w:rPr>
        <w:t>6</w:t>
      </w:r>
      <w:r w:rsidRPr="00746628">
        <w:rPr>
          <w:rFonts w:hint="eastAsia"/>
        </w:rPr>
        <w:t>章</w:t>
      </w:r>
      <w:r w:rsidRPr="00746628">
        <w:rPr>
          <w:rFonts w:hint="eastAsia"/>
        </w:rPr>
        <w:t xml:space="preserve"> </w:t>
      </w:r>
      <w:r w:rsidRPr="00746628">
        <w:rPr>
          <w:rFonts w:hint="eastAsia"/>
        </w:rPr>
        <w:t>对策</w:t>
      </w:r>
      <w:r w:rsidR="001B6392" w:rsidRPr="00746628">
        <w:rPr>
          <w:rFonts w:hint="eastAsia"/>
        </w:rPr>
        <w:t>及</w:t>
      </w:r>
      <w:r w:rsidRPr="00746628">
        <w:rPr>
          <w:rFonts w:hint="eastAsia"/>
        </w:rPr>
        <w:t>建议</w:t>
      </w:r>
      <w:bookmarkEnd w:id="284"/>
      <w:bookmarkEnd w:id="285"/>
      <w:bookmarkEnd w:id="286"/>
    </w:p>
    <w:p w14:paraId="4179AC59" w14:textId="77777777" w:rsidR="00433A86" w:rsidRPr="00746628" w:rsidRDefault="00433A86" w:rsidP="00AB0279">
      <w:pPr>
        <w:spacing w:line="0" w:lineRule="atLeast"/>
        <w:ind w:firstLine="480"/>
      </w:pPr>
    </w:p>
    <w:p w14:paraId="6340946A" w14:textId="77777777" w:rsidR="00015820" w:rsidRPr="00746628" w:rsidRDefault="00015820" w:rsidP="00015820">
      <w:pPr>
        <w:pStyle w:val="af9"/>
        <w:spacing w:before="163" w:after="163"/>
      </w:pPr>
      <w:bookmarkStart w:id="287" w:name="_Toc196582951"/>
      <w:r w:rsidRPr="00746628">
        <w:rPr>
          <w:rFonts w:hint="eastAsia"/>
        </w:rPr>
        <w:t xml:space="preserve">6.1 </w:t>
      </w:r>
      <w:r w:rsidRPr="00746628">
        <w:rPr>
          <w:rFonts w:hint="eastAsia"/>
        </w:rPr>
        <w:t>提升需求预测精度以应对货量波动</w:t>
      </w:r>
      <w:bookmarkEnd w:id="287"/>
    </w:p>
    <w:p w14:paraId="3F8A9C5F" w14:textId="77777777" w:rsidR="00015820" w:rsidRPr="00746628" w:rsidRDefault="00015820" w:rsidP="00D7261D">
      <w:pPr>
        <w:ind w:firstLine="480"/>
      </w:pPr>
      <w:r w:rsidRPr="00746628">
        <w:rPr>
          <w:rFonts w:hint="eastAsia"/>
        </w:rPr>
        <w:t>针对</w:t>
      </w:r>
      <w:r w:rsidRPr="00746628">
        <w:rPr>
          <w:rFonts w:hint="eastAsia"/>
        </w:rPr>
        <w:t>X</w:t>
      </w:r>
      <w:r w:rsidRPr="00746628">
        <w:rPr>
          <w:rFonts w:hint="eastAsia"/>
        </w:rPr>
        <w:t>公司在节假日促销和突发事件下需求预测不准确的问题，建议进一步推广和优化</w:t>
      </w:r>
      <w:r w:rsidRPr="00746628">
        <w:rPr>
          <w:rFonts w:hint="eastAsia"/>
        </w:rPr>
        <w:t>IPSO-ALSTM</w:t>
      </w:r>
      <w:r w:rsidRPr="00746628">
        <w:rPr>
          <w:rFonts w:hint="eastAsia"/>
        </w:rPr>
        <w:t>模型，以提升预测精度。具体措施包括：整合多源数据，如历史订单、促销活动、节假日、天气和消费者行为数据，丰富模型输入特征；定期利用最新数据对模型进行验证和更新，确保其适应市场动态变化；针对不同场景（如促销高峰、淡季波动）开发专用预测子模型，并结合专家判断进行校准，从而为物流资源分配提供更可靠的数据支持。</w:t>
      </w:r>
    </w:p>
    <w:p w14:paraId="149ABADD" w14:textId="77777777" w:rsidR="00015820" w:rsidRPr="00746628" w:rsidRDefault="00015820" w:rsidP="00015820">
      <w:pPr>
        <w:pStyle w:val="af9"/>
        <w:spacing w:before="163" w:after="163"/>
      </w:pPr>
      <w:bookmarkStart w:id="288" w:name="_Toc196582952"/>
      <w:r w:rsidRPr="00746628">
        <w:rPr>
          <w:rFonts w:hint="eastAsia"/>
        </w:rPr>
        <w:t xml:space="preserve">6.2 </w:t>
      </w:r>
      <w:r w:rsidRPr="00746628">
        <w:rPr>
          <w:rFonts w:hint="eastAsia"/>
        </w:rPr>
        <w:t>构建动态调度系统以优化运输线路</w:t>
      </w:r>
      <w:bookmarkEnd w:id="288"/>
    </w:p>
    <w:p w14:paraId="0EFF712D" w14:textId="77777777" w:rsidR="00015820" w:rsidRPr="00746628" w:rsidRDefault="00015820" w:rsidP="00D7261D">
      <w:pPr>
        <w:ind w:firstLine="480"/>
      </w:pPr>
      <w:r w:rsidRPr="00746628">
        <w:rPr>
          <w:rFonts w:hint="eastAsia"/>
        </w:rPr>
        <w:t>为解决</w:t>
      </w:r>
      <w:r w:rsidRPr="00746628">
        <w:rPr>
          <w:rFonts w:hint="eastAsia"/>
        </w:rPr>
        <w:t>X</w:t>
      </w:r>
      <w:r w:rsidRPr="00746628">
        <w:rPr>
          <w:rFonts w:hint="eastAsia"/>
        </w:rPr>
        <w:t>公司运输线路调度不灵活和网络结构不均衡的问题，建议基于网络流理论开发动态调度系统，实现物流网络的实时优化。具体措施包括：为关键节点（如</w:t>
      </w:r>
      <w:r w:rsidRPr="00746628">
        <w:rPr>
          <w:rFonts w:hint="eastAsia"/>
        </w:rPr>
        <w:t>DC14</w:t>
      </w:r>
      <w:r w:rsidRPr="00746628">
        <w:rPr>
          <w:rFonts w:hint="eastAsia"/>
        </w:rPr>
        <w:t>、</w:t>
      </w:r>
      <w:r w:rsidRPr="00746628">
        <w:rPr>
          <w:rFonts w:hint="eastAsia"/>
        </w:rPr>
        <w:t>DC8</w:t>
      </w:r>
      <w:r w:rsidRPr="00746628">
        <w:rPr>
          <w:rFonts w:hint="eastAsia"/>
        </w:rPr>
        <w:t>）和高流量线路预设应急备用方案，确保突发事件下的物流连续性；对瓶颈节点进行扩容改造，例如将</w:t>
      </w:r>
      <w:r w:rsidRPr="00746628">
        <w:rPr>
          <w:rFonts w:hint="eastAsia"/>
        </w:rPr>
        <w:t>DC14</w:t>
      </w:r>
      <w:r w:rsidRPr="00746628">
        <w:rPr>
          <w:rFonts w:hint="eastAsia"/>
        </w:rPr>
        <w:t>的日处理能力从</w:t>
      </w:r>
      <w:r w:rsidRPr="00746628">
        <w:rPr>
          <w:rFonts w:hint="eastAsia"/>
        </w:rPr>
        <w:t>8</w:t>
      </w:r>
      <w:r w:rsidRPr="00746628">
        <w:rPr>
          <w:rFonts w:hint="eastAsia"/>
        </w:rPr>
        <w:t>万件提升至</w:t>
      </w:r>
      <w:r w:rsidRPr="00746628">
        <w:rPr>
          <w:rFonts w:hint="eastAsia"/>
        </w:rPr>
        <w:t>10</w:t>
      </w:r>
      <w:r w:rsidRPr="00746628">
        <w:rPr>
          <w:rFonts w:hint="eastAsia"/>
        </w:rPr>
        <w:t>万件，通过增加分拣设备或扩建仓库面积来缓解压力；优化线路布局，通过分散高流量线路的货流压力并结合公路、铁路、航空等多式联运方式，提升长距离运输效率。</w:t>
      </w:r>
    </w:p>
    <w:p w14:paraId="01B9E26A" w14:textId="77777777" w:rsidR="00015820" w:rsidRPr="00746628" w:rsidRDefault="00015820" w:rsidP="00015820">
      <w:pPr>
        <w:pStyle w:val="af9"/>
        <w:spacing w:before="163" w:after="163"/>
      </w:pPr>
      <w:bookmarkStart w:id="289" w:name="_Toc196582953"/>
      <w:r w:rsidRPr="00746628">
        <w:rPr>
          <w:rFonts w:hint="eastAsia"/>
        </w:rPr>
        <w:t xml:space="preserve">6.3 </w:t>
      </w:r>
      <w:r w:rsidRPr="00746628">
        <w:rPr>
          <w:rFonts w:hint="eastAsia"/>
        </w:rPr>
        <w:t>强化智能化技术和数据驱动管理</w:t>
      </w:r>
      <w:bookmarkEnd w:id="289"/>
    </w:p>
    <w:p w14:paraId="2CA9BCAD" w14:textId="7120AF42" w:rsidR="001A6EA7" w:rsidRPr="00746628" w:rsidRDefault="00015820" w:rsidP="00D7261D">
      <w:pPr>
        <w:ind w:firstLine="480"/>
      </w:pPr>
      <w:r w:rsidRPr="00746628">
        <w:rPr>
          <w:rFonts w:hint="eastAsia"/>
        </w:rPr>
        <w:t>为提升</w:t>
      </w:r>
      <w:r w:rsidRPr="00746628">
        <w:rPr>
          <w:rFonts w:hint="eastAsia"/>
        </w:rPr>
        <w:t>X</w:t>
      </w:r>
      <w:r w:rsidRPr="00746628">
        <w:rPr>
          <w:rFonts w:hint="eastAsia"/>
        </w:rPr>
        <w:t>公司物流网络的整体韧性和运营效率，建议加强智能化技术和数据驱动管理能力。具体措施包括：引入物联网和实时数据采集技术，构建全面的物流监控体系，实现对货流、节点状态和交通状况的动态监测；推广遗传算法、强化学习等智能化优化算法，增强调度系统的自适应能力，以快速响应订单高峰和突发事件；建立数据共享平台，打通商家、仓库和配送端的数据壁垒，提升信息透明度和协同效率，从而优化资源配置并提高客户满意度。</w:t>
      </w:r>
    </w:p>
    <w:p w14:paraId="73776D60" w14:textId="77777777" w:rsidR="00CB3F97" w:rsidRPr="00746628" w:rsidRDefault="00CB3F97" w:rsidP="002516D2">
      <w:pPr>
        <w:pStyle w:val="af7"/>
        <w:spacing w:before="326" w:after="326"/>
        <w:sectPr w:rsidR="00CB3F97" w:rsidRPr="00746628" w:rsidSect="00CB3F97">
          <w:headerReference w:type="default" r:id="rId53"/>
          <w:pgSz w:w="11906" w:h="16838"/>
          <w:pgMar w:top="1588" w:right="1418" w:bottom="1588" w:left="1418" w:header="1134" w:footer="1134" w:gutter="0"/>
          <w:cols w:space="425"/>
          <w:docGrid w:type="lines" w:linePitch="326"/>
        </w:sectPr>
      </w:pPr>
    </w:p>
    <w:p w14:paraId="357B1D00" w14:textId="77777777" w:rsidR="00433A86" w:rsidRPr="00746628" w:rsidRDefault="00433A86" w:rsidP="00433A86">
      <w:pPr>
        <w:ind w:firstLine="480"/>
      </w:pPr>
    </w:p>
    <w:p w14:paraId="2BF0C030" w14:textId="0B46C834" w:rsidR="001B6392" w:rsidRPr="00746628" w:rsidRDefault="001B6392" w:rsidP="00433A86">
      <w:pPr>
        <w:pStyle w:val="af7"/>
      </w:pPr>
      <w:bookmarkStart w:id="290" w:name="_Toc196582954"/>
      <w:r w:rsidRPr="00746628">
        <w:rPr>
          <w:rFonts w:hint="eastAsia"/>
        </w:rPr>
        <w:t>结</w:t>
      </w:r>
      <w:r w:rsidR="00353278" w:rsidRPr="00746628">
        <w:t xml:space="preserve"> </w:t>
      </w:r>
      <w:r w:rsidRPr="00746628">
        <w:rPr>
          <w:rFonts w:hint="eastAsia"/>
        </w:rPr>
        <w:t xml:space="preserve"> </w:t>
      </w:r>
      <w:r w:rsidRPr="00746628">
        <w:rPr>
          <w:rFonts w:hint="eastAsia"/>
        </w:rPr>
        <w:t>论</w:t>
      </w:r>
      <w:bookmarkEnd w:id="290"/>
    </w:p>
    <w:p w14:paraId="0A737B1D" w14:textId="77777777" w:rsidR="00433A86" w:rsidRPr="00746628" w:rsidRDefault="00433A86" w:rsidP="00AB0279">
      <w:pPr>
        <w:spacing w:line="0" w:lineRule="atLeast"/>
        <w:ind w:firstLine="480"/>
      </w:pPr>
    </w:p>
    <w:p w14:paraId="72648359" w14:textId="77777777" w:rsidR="001B6392" w:rsidRPr="00746628" w:rsidRDefault="001B6392" w:rsidP="00D7261D">
      <w:pPr>
        <w:ind w:firstLine="480"/>
      </w:pPr>
      <w:r w:rsidRPr="00746628">
        <w:rPr>
          <w:rFonts w:hint="eastAsia"/>
        </w:rPr>
        <w:t>本研究围绕基于时序数据的运输需求预测与物流网络紧急调运优化展开，系统构建了融合</w:t>
      </w:r>
      <w:r w:rsidRPr="00746628">
        <w:rPr>
          <w:rFonts w:hint="eastAsia"/>
        </w:rPr>
        <w:t>IPSO</w:t>
      </w:r>
      <w:r w:rsidRPr="00746628">
        <w:rPr>
          <w:rFonts w:hint="eastAsia"/>
        </w:rPr>
        <w:t>算法与</w:t>
      </w:r>
      <w:r w:rsidRPr="00746628">
        <w:rPr>
          <w:rFonts w:hint="eastAsia"/>
        </w:rPr>
        <w:t>ALSTM</w:t>
      </w:r>
      <w:r w:rsidRPr="00746628">
        <w:rPr>
          <w:rFonts w:hint="eastAsia"/>
        </w:rPr>
        <w:t>模型的双层预测体系，并结合网络流理论设计了针对物流节点异常情形下的紧急调运方案。通过对</w:t>
      </w:r>
      <w:r w:rsidRPr="00746628">
        <w:rPr>
          <w:rFonts w:hint="eastAsia"/>
        </w:rPr>
        <w:t>X</w:t>
      </w:r>
      <w:r w:rsidRPr="00746628">
        <w:rPr>
          <w:rFonts w:hint="eastAsia"/>
        </w:rPr>
        <w:t>电商公司供应链实际运行状况的深入剖析，本文不仅实现了对电商物流运输需求的精确预估，还针对运输线路资源的动态分配和节点瓶颈问题提出了有效的优化策略，确保在突发事件或高峰期条件下物流系统依然能保持高效、平稳运行。整体而言，研究在理论模型构建、数据预处理、算法改进以及系统集成方面均取得了显著成果，体现了机器学习与运筹优化技术在电商物流领域的深度融合与应用价值。</w:t>
      </w:r>
    </w:p>
    <w:p w14:paraId="150FD6E9" w14:textId="2801FE6B" w:rsidR="001B6392" w:rsidRPr="00746628" w:rsidRDefault="001B6392" w:rsidP="00D7261D">
      <w:pPr>
        <w:ind w:firstLine="480"/>
      </w:pPr>
      <w:r w:rsidRPr="00746628">
        <w:rPr>
          <w:rFonts w:hint="eastAsia"/>
        </w:rPr>
        <w:t>在研究成果层面，本文首先通过改进的</w:t>
      </w:r>
      <w:r w:rsidRPr="00746628">
        <w:rPr>
          <w:rFonts w:hint="eastAsia"/>
        </w:rPr>
        <w:t>IPSO</w:t>
      </w:r>
      <w:r w:rsidRPr="00746628">
        <w:rPr>
          <w:rFonts w:hint="eastAsia"/>
        </w:rPr>
        <w:t>算法对</w:t>
      </w:r>
      <w:r w:rsidRPr="00746628">
        <w:rPr>
          <w:rFonts w:hint="eastAsia"/>
        </w:rPr>
        <w:t>ALSTM</w:t>
      </w:r>
      <w:r w:rsidRPr="00746628">
        <w:rPr>
          <w:rFonts w:hint="eastAsia"/>
        </w:rPr>
        <w:t>模型的关键超参数进行了动态调优，有效提升了时序预测模型对复杂需求波动的捕捉能力。实验结果表明，所提出的融合策略在训练和验证阶段均展现出高拟合精度和良好的鲁棒性，从而为实时物流调度提供了坚实的数据支撑。同时，借助网络流理论对运输路径及节点资源的均衡分配进行数学建模与求解，研究构建的紧急调运策略不仅在应对局部节点失效和运输线路超载方面表现出较高的灵活性，也为物流企业在突发情形下的资源再分配与调度决策提供了系统化指导。基于以上成果，本文不仅拓展了电商物流管理中的预测与优化理论，也为企业提高供应链响应能力、降低运营风险和成本提供了切实可行的技术支持。</w:t>
      </w:r>
    </w:p>
    <w:p w14:paraId="132DC6C5" w14:textId="53BA2389" w:rsidR="001B6392" w:rsidRPr="00746628" w:rsidRDefault="001B6392" w:rsidP="00D7261D">
      <w:pPr>
        <w:ind w:firstLine="480"/>
      </w:pPr>
      <w:r w:rsidRPr="00746628">
        <w:rPr>
          <w:rFonts w:hint="eastAsia"/>
        </w:rPr>
        <w:t>从实践意义来看，研究所提出的预测与调度优化方案已具备较高的应用前景。电商企业在面对订单激增、促销高峰及突发事件时，通过提前预估运输需求并灵活调整货流，可有效避免因资源配置不均和节点过载引发的物流瓶颈问题，进而提升整体供应链的韧性与服务质量。与此同时，本研究所形成的理论模型和优化算法为电商物流管理提供了一个数据驱动、智能化调度的新范式，对企业实现信息化、精细化管理具有深远的现实意义。</w:t>
      </w:r>
    </w:p>
    <w:p w14:paraId="468F2D53" w14:textId="27A9C815" w:rsidR="009C0F51" w:rsidRPr="00746628" w:rsidRDefault="005C280D" w:rsidP="00D7261D">
      <w:pPr>
        <w:ind w:firstLine="480"/>
      </w:pPr>
      <w:r w:rsidRPr="00746628">
        <w:rPr>
          <w:rFonts w:hint="eastAsia"/>
        </w:rPr>
        <w:t>本文通过构建高精度的运输需求预测模型与针对物流网络异常情况下的紧急调运优化方案，实现了理论与实践的有效对接。研究不仅为</w:t>
      </w:r>
      <w:r w:rsidR="00D74DCE" w:rsidRPr="00746628">
        <w:rPr>
          <w:rFonts w:hint="eastAsia"/>
        </w:rPr>
        <w:t>X</w:t>
      </w:r>
      <w:r w:rsidR="00D74DCE" w:rsidRPr="00746628">
        <w:rPr>
          <w:rFonts w:hint="eastAsia"/>
        </w:rPr>
        <w:t>电商</w:t>
      </w:r>
      <w:r w:rsidRPr="00746628">
        <w:rPr>
          <w:rFonts w:hint="eastAsia"/>
        </w:rPr>
        <w:t>公司及类似企业提供了一种科学、智能的物流管理解决方案，也为后续在电商物流领域进一步探索多目标优化与智能决策奠定了坚实基础。未来，随着新技术的不断引入和数据处理能力的持续提升，电商物流管理将实现更加高效的资源配置和实时响应，进而推动整个行业向智能化、绿色化方向稳步迈进。</w:t>
      </w:r>
    </w:p>
    <w:p w14:paraId="5821EA95" w14:textId="77777777" w:rsidR="00433A86" w:rsidRPr="00746628" w:rsidRDefault="00433A86">
      <w:pPr>
        <w:spacing w:after="160" w:line="278" w:lineRule="auto"/>
        <w:ind w:firstLineChars="0" w:firstLine="0"/>
        <w:jc w:val="left"/>
        <w:rPr>
          <w:rFonts w:eastAsia="黑体" w:cstheme="majorBidi"/>
          <w:bCs/>
          <w:color w:val="000000" w:themeColor="text1"/>
          <w:sz w:val="36"/>
          <w:szCs w:val="48"/>
        </w:rPr>
      </w:pPr>
      <w:r w:rsidRPr="00746628">
        <w:lastRenderedPageBreak/>
        <w:br w:type="page"/>
      </w:r>
    </w:p>
    <w:p w14:paraId="00E1FC17" w14:textId="77777777" w:rsidR="00433A86" w:rsidRPr="00746628" w:rsidRDefault="00433A86" w:rsidP="00433A86">
      <w:pPr>
        <w:ind w:firstLine="480"/>
      </w:pPr>
    </w:p>
    <w:p w14:paraId="441A4CE1" w14:textId="28312841" w:rsidR="00920671" w:rsidRPr="00746628" w:rsidRDefault="000B6238" w:rsidP="00433A86">
      <w:pPr>
        <w:pStyle w:val="af7"/>
      </w:pPr>
      <w:bookmarkStart w:id="291" w:name="_Toc196582955"/>
      <w:r w:rsidRPr="00746628">
        <w:rPr>
          <w:rFonts w:hint="eastAsia"/>
        </w:rPr>
        <w:t>参考文献</w:t>
      </w:r>
      <w:bookmarkEnd w:id="291"/>
    </w:p>
    <w:p w14:paraId="6250A68F" w14:textId="77777777" w:rsidR="00433A86" w:rsidRPr="00746628" w:rsidRDefault="00433A86" w:rsidP="00AB0279">
      <w:pPr>
        <w:spacing w:line="0" w:lineRule="atLeast"/>
        <w:ind w:firstLine="480"/>
      </w:pPr>
    </w:p>
    <w:p w14:paraId="0C16E1E5" w14:textId="0E9D331A" w:rsidR="001C03BC" w:rsidRDefault="001C03BC" w:rsidP="00353278">
      <w:pPr>
        <w:pStyle w:val="aff5"/>
        <w:spacing w:before="32" w:after="32"/>
        <w:ind w:left="360" w:hanging="360"/>
        <w:jc w:val="both"/>
        <w:rPr>
          <w:szCs w:val="24"/>
        </w:rPr>
      </w:pPr>
      <w:bookmarkStart w:id="292" w:name="_Hlk195999584"/>
      <w:bookmarkStart w:id="293" w:name="_Hlk196354755"/>
      <w:r w:rsidRPr="00746628">
        <w:rPr>
          <w:szCs w:val="24"/>
        </w:rPr>
        <w:t xml:space="preserve">[1] ZOU H. Simulation and Optimization System of Automated E-Commerce Logistics Warehouse Allocation Network Based on Intelligent Algorithm[J]. Procedia Computer Science, 2024, 243: 100-107. </w:t>
      </w:r>
    </w:p>
    <w:p w14:paraId="64E4C87C" w14:textId="3FBE2F0F" w:rsidR="001C03BC" w:rsidRPr="00746628" w:rsidRDefault="001C03BC" w:rsidP="00353278">
      <w:pPr>
        <w:pStyle w:val="aff5"/>
        <w:spacing w:before="32" w:after="32"/>
        <w:ind w:left="360" w:hanging="360"/>
        <w:jc w:val="both"/>
        <w:rPr>
          <w:szCs w:val="24"/>
        </w:rPr>
      </w:pPr>
      <w:bookmarkStart w:id="294" w:name="_Hlk196355778"/>
      <w:r w:rsidRPr="00746628">
        <w:rPr>
          <w:szCs w:val="24"/>
        </w:rPr>
        <w:t xml:space="preserve">[2] </w:t>
      </w:r>
      <w:bookmarkEnd w:id="294"/>
      <w:r w:rsidRPr="00746628">
        <w:rPr>
          <w:szCs w:val="24"/>
        </w:rPr>
        <w:t xml:space="preserve">FRIED T, GOODCHILD A. E-commerce and logistics sprawl: A spatial exploration of last-mile logistics platforms[J]. Journal of Transport Geography, 2023, 112: 103692. </w:t>
      </w:r>
    </w:p>
    <w:p w14:paraId="37EC2306" w14:textId="7E201847" w:rsidR="001C03BC" w:rsidRPr="00746628" w:rsidRDefault="001C03BC" w:rsidP="00353278">
      <w:pPr>
        <w:pStyle w:val="aff5"/>
        <w:spacing w:before="32" w:after="32"/>
        <w:ind w:left="360" w:hanging="360"/>
        <w:jc w:val="both"/>
        <w:rPr>
          <w:szCs w:val="24"/>
        </w:rPr>
      </w:pPr>
      <w:r w:rsidRPr="00746628">
        <w:rPr>
          <w:szCs w:val="24"/>
        </w:rPr>
        <w:t xml:space="preserve">[3] ZENG S, FU Q, HALEEM F, et al. Logistics density, E-commerce and high-quality economic development: An empirical analysis based on provincial panel data in China[J]. Journal of Cleaner Production, 2023, 426: 138871. </w:t>
      </w:r>
    </w:p>
    <w:p w14:paraId="79087F2F" w14:textId="30506716" w:rsidR="001C03BC" w:rsidRPr="00746628" w:rsidRDefault="001C03BC" w:rsidP="00353278">
      <w:pPr>
        <w:pStyle w:val="aff5"/>
        <w:spacing w:before="32" w:after="32"/>
        <w:ind w:left="360" w:hanging="360"/>
        <w:jc w:val="both"/>
        <w:rPr>
          <w:szCs w:val="24"/>
        </w:rPr>
      </w:pPr>
      <w:r w:rsidRPr="00746628">
        <w:rPr>
          <w:szCs w:val="24"/>
        </w:rPr>
        <w:t xml:space="preserve">[4] FILDES R, BRETSCHNEIDER S, COLLOPY F, et al. Researching Sales Forecasting Practice: Commentaries and authors' response on "Conducting a Sales Forecasting Audit" by M.A. Moon, J.T. Mentzer &amp; C.D. Smith[J]. International Journal of Forecasting, 2003, 19(1): 27-42. </w:t>
      </w:r>
    </w:p>
    <w:p w14:paraId="56041E64" w14:textId="178F843F" w:rsidR="001C03BC" w:rsidRPr="00746628" w:rsidRDefault="001C03BC" w:rsidP="00353278">
      <w:pPr>
        <w:pStyle w:val="aff5"/>
        <w:spacing w:before="32" w:after="32"/>
        <w:ind w:left="360" w:hanging="360"/>
        <w:jc w:val="both"/>
        <w:rPr>
          <w:szCs w:val="24"/>
        </w:rPr>
      </w:pPr>
      <w:r w:rsidRPr="00746628">
        <w:rPr>
          <w:szCs w:val="24"/>
        </w:rPr>
        <w:t>[5] ZANFEI S, HERRERA M, IZQUIERDO J, et al. Graph Convolutional Recurrent Neural Networks for Water Demand Forecasting[J]. Water Resources Research, 2022, 58(6): e2022WR032299.</w:t>
      </w:r>
    </w:p>
    <w:p w14:paraId="770EC6F4" w14:textId="2D30077B" w:rsidR="001C03BC" w:rsidRPr="00746628" w:rsidRDefault="001C03BC" w:rsidP="00353278">
      <w:pPr>
        <w:pStyle w:val="aff5"/>
        <w:spacing w:before="32" w:after="32"/>
        <w:ind w:left="360" w:hanging="360"/>
        <w:jc w:val="both"/>
        <w:rPr>
          <w:szCs w:val="24"/>
        </w:rPr>
      </w:pPr>
      <w:r w:rsidRPr="00746628">
        <w:rPr>
          <w:szCs w:val="24"/>
        </w:rPr>
        <w:t>[6] WANG Y, ZHANG Y, ZHANG X, et al. Genome-Wide Identification of PLATZ Transcription Factors in Ginkgo biloba L. and Their Expression Characteristics During Seed Development[J]. Frontiers in Plant Science, 2022, 13: 919542.</w:t>
      </w:r>
    </w:p>
    <w:p w14:paraId="0CF37CAC" w14:textId="269BD5C6" w:rsidR="001C03BC" w:rsidRPr="00746628" w:rsidRDefault="001C03BC" w:rsidP="00353278">
      <w:pPr>
        <w:pStyle w:val="aff5"/>
        <w:spacing w:before="32" w:after="32"/>
        <w:ind w:left="360" w:hanging="360"/>
        <w:jc w:val="both"/>
        <w:rPr>
          <w:szCs w:val="24"/>
        </w:rPr>
      </w:pPr>
      <w:r w:rsidRPr="00746628">
        <w:rPr>
          <w:szCs w:val="24"/>
        </w:rPr>
        <w:t xml:space="preserve">[7] ZDRAVKOVIĆ M, ĆIRIĆ I, IGNJATOVIĆ M. Explainable heat demand forecasting for the novel control strategies of district heating systems[J]. Annual Reviews in Control, 2022, 53: 405-413. </w:t>
      </w:r>
    </w:p>
    <w:p w14:paraId="740299E3" w14:textId="4364C979" w:rsidR="001C03BC" w:rsidRPr="00746628" w:rsidRDefault="001C03BC" w:rsidP="00353278">
      <w:pPr>
        <w:pStyle w:val="aff5"/>
        <w:spacing w:before="32" w:after="32"/>
        <w:ind w:left="360" w:hanging="360"/>
        <w:jc w:val="both"/>
        <w:rPr>
          <w:szCs w:val="24"/>
        </w:rPr>
      </w:pPr>
      <w:r w:rsidRPr="00746628">
        <w:rPr>
          <w:szCs w:val="24"/>
        </w:rPr>
        <w:t xml:space="preserve">[8] KOCSIS T, NEGRU R, HERNANDEZ J C, et al. Integrated Smart Warehouse and Manufacturing Management with Demand Forecasting in Small-Scale Cyclical Industries[J]. Logistics, 2022, 10(6): 472. </w:t>
      </w:r>
    </w:p>
    <w:p w14:paraId="22D69DA4" w14:textId="0C91F7CF" w:rsidR="001C03BC" w:rsidRPr="00746628" w:rsidRDefault="001C03BC" w:rsidP="00353278">
      <w:pPr>
        <w:pStyle w:val="aff5"/>
        <w:spacing w:before="32" w:after="32"/>
        <w:ind w:left="360" w:hanging="360"/>
        <w:jc w:val="both"/>
        <w:rPr>
          <w:szCs w:val="24"/>
        </w:rPr>
      </w:pPr>
      <w:r w:rsidRPr="00746628">
        <w:rPr>
          <w:szCs w:val="24"/>
        </w:rPr>
        <w:t xml:space="preserve">[9] SARI R, SANTOSO A D, BAHANA R. Demand Forecasting Application with Regression and IoT Based Inventory Management System: A Case Study of a Semiconductor Manufacturing Company[J]. International Journal of Engineering and Technology Innovation, 2023, 13(1): 61-76. </w:t>
      </w:r>
    </w:p>
    <w:p w14:paraId="1E6A5FF1" w14:textId="56DC734D" w:rsidR="001C03BC" w:rsidRPr="00746628" w:rsidRDefault="001C03BC" w:rsidP="00353278">
      <w:pPr>
        <w:pStyle w:val="aff5"/>
        <w:spacing w:before="32" w:after="32"/>
        <w:ind w:left="360" w:hanging="360"/>
        <w:jc w:val="both"/>
        <w:rPr>
          <w:szCs w:val="24"/>
        </w:rPr>
      </w:pPr>
      <w:r w:rsidRPr="00746628">
        <w:rPr>
          <w:szCs w:val="24"/>
        </w:rPr>
        <w:lastRenderedPageBreak/>
        <w:t xml:space="preserve">[10] ZHANG L, ZHANG B, ZHANG H, et al. Multi-Source Feature Fusion Network for LAI Estimation from UAV Multispectral Imagery[J]. Agronomy, 2025, 15(4): 988. </w:t>
      </w:r>
    </w:p>
    <w:p w14:paraId="71EF5F57" w14:textId="77777777" w:rsidR="001C03BC" w:rsidRPr="00746628" w:rsidRDefault="001C03BC" w:rsidP="00353278">
      <w:pPr>
        <w:pStyle w:val="aff5"/>
        <w:spacing w:before="32" w:after="32"/>
        <w:ind w:left="360" w:hanging="360"/>
        <w:jc w:val="both"/>
        <w:rPr>
          <w:szCs w:val="24"/>
        </w:rPr>
      </w:pPr>
      <w:r w:rsidRPr="00746628">
        <w:rPr>
          <w:szCs w:val="24"/>
        </w:rPr>
        <w:t>[11] FORD L R, FULKERSON D R. Flows in Networks[M]. Princeton: Princeton University Press, 2010.</w:t>
      </w:r>
    </w:p>
    <w:p w14:paraId="07296EB1" w14:textId="77777777" w:rsidR="001C03BC" w:rsidRPr="00746628" w:rsidRDefault="001C03BC" w:rsidP="00353278">
      <w:pPr>
        <w:pStyle w:val="aff5"/>
        <w:spacing w:before="32" w:after="32"/>
        <w:ind w:left="360" w:hanging="360"/>
        <w:jc w:val="both"/>
        <w:rPr>
          <w:szCs w:val="24"/>
        </w:rPr>
      </w:pPr>
      <w:r w:rsidRPr="00746628">
        <w:rPr>
          <w:szCs w:val="24"/>
        </w:rPr>
        <w:t>[12] AHUJA R, MAGNANTI T, ORLIN J. Network Flows: Theory, Algorithms, and Applications[M]. Englewood Cliffs, N.J: Pearson, 1993.</w:t>
      </w:r>
    </w:p>
    <w:p w14:paraId="5B8826EF" w14:textId="77777777" w:rsidR="001C03BC" w:rsidRPr="00746628" w:rsidRDefault="001C03BC" w:rsidP="00353278">
      <w:pPr>
        <w:pStyle w:val="aff5"/>
        <w:spacing w:before="32" w:after="32"/>
        <w:ind w:left="360" w:hanging="360"/>
        <w:jc w:val="both"/>
        <w:rPr>
          <w:szCs w:val="24"/>
          <w:lang w:val="fr-FR"/>
        </w:rPr>
      </w:pPr>
      <w:r w:rsidRPr="00746628">
        <w:rPr>
          <w:szCs w:val="24"/>
        </w:rPr>
        <w:t xml:space="preserve">[13] CORDEAU J F, LAPORTE G, SAVELSBERGH M W P, et al. </w:t>
      </w:r>
      <w:r w:rsidRPr="00746628">
        <w:rPr>
          <w:szCs w:val="24"/>
          <w:lang w:val="fr-FR"/>
        </w:rPr>
        <w:t>Transportation Planning[J]. Transportation, 2007, 14(5): 367-428.</w:t>
      </w:r>
    </w:p>
    <w:p w14:paraId="114A863A" w14:textId="77777777" w:rsidR="001C03BC" w:rsidRPr="00746628" w:rsidRDefault="001C03BC" w:rsidP="00353278">
      <w:pPr>
        <w:pStyle w:val="aff5"/>
        <w:spacing w:before="32" w:after="32"/>
        <w:ind w:left="360" w:hanging="360"/>
        <w:jc w:val="both"/>
        <w:rPr>
          <w:szCs w:val="24"/>
        </w:rPr>
      </w:pPr>
      <w:r w:rsidRPr="00746628">
        <w:rPr>
          <w:szCs w:val="24"/>
          <w:lang w:val="fr-FR"/>
        </w:rPr>
        <w:t xml:space="preserve">[14] LAPORTE G, GENDREAU M, POTVIN J Y, et al. </w:t>
      </w:r>
      <w:r w:rsidRPr="00746628">
        <w:rPr>
          <w:szCs w:val="24"/>
        </w:rPr>
        <w:t>Heuristics for the Vehicle Routing Problem[M]//TOTH P, VIGO D. Vehicle Routing: Problems, Methods, and Applications. Philadelphia: SIAM, 2014: 87-116.</w:t>
      </w:r>
    </w:p>
    <w:p w14:paraId="730C2C05" w14:textId="6240262A" w:rsidR="001C03BC" w:rsidRPr="00746628" w:rsidRDefault="001C03BC" w:rsidP="00353278">
      <w:pPr>
        <w:pStyle w:val="aff5"/>
        <w:spacing w:before="32" w:after="32"/>
        <w:ind w:left="360" w:hanging="360"/>
        <w:jc w:val="both"/>
        <w:rPr>
          <w:szCs w:val="24"/>
        </w:rPr>
      </w:pPr>
      <w:r w:rsidRPr="00746628">
        <w:rPr>
          <w:szCs w:val="24"/>
        </w:rPr>
        <w:t xml:space="preserve">[15] SCHULTE F, LALLA-RUIZ E, GONZÁLEZ-RAMÍREZ R G, et al. Capacity planning in logistics corridors: Deep reinforcement learning for the dynamic stochastic temporal bin packing problem[J]. Transportation Research Part E: Logistics and Transportation Review, 2024, 185: 103338. </w:t>
      </w:r>
    </w:p>
    <w:p w14:paraId="3501AA90" w14:textId="25F414F8" w:rsidR="001C03BC" w:rsidRPr="00746628" w:rsidRDefault="001C03BC" w:rsidP="00353278">
      <w:pPr>
        <w:pStyle w:val="aff5"/>
        <w:spacing w:before="32" w:after="32"/>
        <w:ind w:left="360" w:hanging="360"/>
        <w:jc w:val="both"/>
        <w:rPr>
          <w:szCs w:val="24"/>
        </w:rPr>
      </w:pPr>
      <w:r w:rsidRPr="00746628">
        <w:rPr>
          <w:szCs w:val="24"/>
        </w:rPr>
        <w:t>[16] FATTAHI M, GOVINDAN K, KEYVANSHOKOOH E. Supply Chain Network Design under Demand Uncertainty and Supply Disruptions: A Distributionally Robust Optimization Approach[J]. Transportation Research Part B: Methodological, 2017, 123: 45-67.</w:t>
      </w:r>
    </w:p>
    <w:p w14:paraId="1BF91BA0" w14:textId="1FD52518" w:rsidR="001C03BC" w:rsidRPr="00746628" w:rsidRDefault="001C03BC" w:rsidP="00353278">
      <w:pPr>
        <w:pStyle w:val="aff5"/>
        <w:spacing w:before="32" w:after="32"/>
        <w:ind w:left="360" w:hanging="360"/>
        <w:jc w:val="both"/>
        <w:rPr>
          <w:szCs w:val="24"/>
        </w:rPr>
      </w:pPr>
      <w:r w:rsidRPr="00746628">
        <w:rPr>
          <w:szCs w:val="24"/>
        </w:rPr>
        <w:t xml:space="preserve">[17] KUMAR S, SINGH S K. Influence of IoT on Smart Logistics[J]. Pacific International Journal of Social Sciences, 2023, 9(2): 1-10. </w:t>
      </w:r>
    </w:p>
    <w:p w14:paraId="3EA57D47" w14:textId="77777777" w:rsidR="001C03BC" w:rsidRPr="00746628" w:rsidRDefault="001C03BC" w:rsidP="00353278">
      <w:pPr>
        <w:pStyle w:val="aff5"/>
        <w:spacing w:before="32" w:after="32"/>
        <w:ind w:left="360" w:hanging="360"/>
        <w:jc w:val="both"/>
        <w:rPr>
          <w:szCs w:val="24"/>
        </w:rPr>
      </w:pPr>
      <w:r w:rsidRPr="00746628">
        <w:rPr>
          <w:rFonts w:hint="eastAsia"/>
          <w:szCs w:val="24"/>
        </w:rPr>
        <w:t xml:space="preserve">[18] </w:t>
      </w:r>
      <w:r w:rsidRPr="00746628">
        <w:rPr>
          <w:rFonts w:hint="eastAsia"/>
          <w:szCs w:val="24"/>
          <w:lang w:val="it-IT"/>
        </w:rPr>
        <w:t>马韶光</w:t>
      </w:r>
      <w:r w:rsidRPr="00746628">
        <w:rPr>
          <w:rFonts w:hint="eastAsia"/>
          <w:szCs w:val="24"/>
        </w:rPr>
        <w:t xml:space="preserve">. </w:t>
      </w:r>
      <w:r w:rsidRPr="00746628">
        <w:rPr>
          <w:rFonts w:hint="eastAsia"/>
          <w:szCs w:val="24"/>
          <w:lang w:val="it-IT"/>
        </w:rPr>
        <w:t>基于</w:t>
      </w:r>
      <w:r w:rsidRPr="00746628">
        <w:rPr>
          <w:rFonts w:hint="eastAsia"/>
          <w:szCs w:val="24"/>
        </w:rPr>
        <w:t>ARIMA</w:t>
      </w:r>
      <w:r w:rsidRPr="00746628">
        <w:rPr>
          <w:rFonts w:hint="eastAsia"/>
          <w:szCs w:val="24"/>
          <w:lang w:val="it-IT"/>
        </w:rPr>
        <w:t>模型的我国社会消费品零售总额的预测</w:t>
      </w:r>
      <w:r w:rsidRPr="00746628">
        <w:rPr>
          <w:rFonts w:hint="eastAsia"/>
          <w:szCs w:val="24"/>
        </w:rPr>
        <w:t xml:space="preserve">[J]. </w:t>
      </w:r>
      <w:r w:rsidRPr="00746628">
        <w:rPr>
          <w:rFonts w:hint="eastAsia"/>
          <w:szCs w:val="24"/>
          <w:lang w:val="it-IT"/>
        </w:rPr>
        <w:t>统计与决策</w:t>
      </w:r>
      <w:r w:rsidRPr="00746628">
        <w:rPr>
          <w:rFonts w:hint="eastAsia"/>
          <w:szCs w:val="24"/>
        </w:rPr>
        <w:t>, 2018, 34(15): 82-85.</w:t>
      </w:r>
    </w:p>
    <w:p w14:paraId="6DC3D073" w14:textId="77777777" w:rsidR="001C03BC" w:rsidRPr="00746628" w:rsidRDefault="001C03BC" w:rsidP="00353278">
      <w:pPr>
        <w:pStyle w:val="aff5"/>
        <w:spacing w:before="32" w:after="32"/>
        <w:ind w:left="360" w:hanging="360"/>
        <w:jc w:val="both"/>
        <w:rPr>
          <w:szCs w:val="24"/>
        </w:rPr>
      </w:pPr>
      <w:r w:rsidRPr="00746628">
        <w:rPr>
          <w:rFonts w:hint="eastAsia"/>
          <w:szCs w:val="24"/>
        </w:rPr>
        <w:t xml:space="preserve">[19] </w:t>
      </w:r>
      <w:r w:rsidRPr="00746628">
        <w:rPr>
          <w:rFonts w:hint="eastAsia"/>
          <w:szCs w:val="24"/>
          <w:lang w:val="it-IT"/>
        </w:rPr>
        <w:t>李梦婉</w:t>
      </w:r>
      <w:r w:rsidRPr="00746628">
        <w:rPr>
          <w:rFonts w:hint="eastAsia"/>
          <w:szCs w:val="24"/>
        </w:rPr>
        <w:t xml:space="preserve">. </w:t>
      </w:r>
      <w:r w:rsidRPr="00746628">
        <w:rPr>
          <w:rFonts w:hint="eastAsia"/>
          <w:szCs w:val="24"/>
          <w:lang w:val="it-IT"/>
        </w:rPr>
        <w:t>基于</w:t>
      </w:r>
      <w:r w:rsidRPr="00746628">
        <w:rPr>
          <w:rFonts w:hint="eastAsia"/>
          <w:szCs w:val="24"/>
        </w:rPr>
        <w:t>GM(1,1)</w:t>
      </w:r>
      <w:r w:rsidRPr="00746628">
        <w:rPr>
          <w:rFonts w:hint="eastAsia"/>
          <w:szCs w:val="24"/>
          <w:lang w:val="it-IT"/>
        </w:rPr>
        <w:t>灰色预测模型的改进与应用</w:t>
      </w:r>
      <w:r w:rsidRPr="00746628">
        <w:rPr>
          <w:rFonts w:hint="eastAsia"/>
          <w:szCs w:val="24"/>
        </w:rPr>
        <w:t xml:space="preserve">[J]. </w:t>
      </w:r>
      <w:r w:rsidRPr="00746628">
        <w:rPr>
          <w:rFonts w:hint="eastAsia"/>
          <w:szCs w:val="24"/>
          <w:lang w:val="it-IT"/>
        </w:rPr>
        <w:t>数学的实践与认识</w:t>
      </w:r>
      <w:r w:rsidRPr="00746628">
        <w:rPr>
          <w:rFonts w:hint="eastAsia"/>
          <w:szCs w:val="24"/>
        </w:rPr>
        <w:t>, 2020, 50(8): 63-71.</w:t>
      </w:r>
    </w:p>
    <w:p w14:paraId="0C20CCCF" w14:textId="77777777" w:rsidR="001C03BC" w:rsidRPr="00C25B4D" w:rsidRDefault="001C03BC" w:rsidP="00353278">
      <w:pPr>
        <w:pStyle w:val="aff5"/>
        <w:spacing w:before="32" w:after="32"/>
        <w:ind w:left="360" w:hanging="360"/>
        <w:jc w:val="both"/>
        <w:rPr>
          <w:szCs w:val="24"/>
        </w:rPr>
      </w:pPr>
      <w:r w:rsidRPr="00C25B4D">
        <w:rPr>
          <w:rFonts w:hint="eastAsia"/>
          <w:szCs w:val="24"/>
        </w:rPr>
        <w:t xml:space="preserve">[20] </w:t>
      </w:r>
      <w:r w:rsidRPr="00746628">
        <w:rPr>
          <w:rFonts w:hint="eastAsia"/>
          <w:szCs w:val="24"/>
          <w:lang w:val="it-IT"/>
        </w:rPr>
        <w:t>徐甜甜</w:t>
      </w:r>
      <w:r w:rsidRPr="00C25B4D">
        <w:rPr>
          <w:rFonts w:hint="eastAsia"/>
          <w:szCs w:val="24"/>
        </w:rPr>
        <w:t xml:space="preserve">. </w:t>
      </w:r>
      <w:r w:rsidRPr="00746628">
        <w:rPr>
          <w:rFonts w:hint="eastAsia"/>
          <w:szCs w:val="24"/>
          <w:lang w:val="it-IT"/>
        </w:rPr>
        <w:t>基于</w:t>
      </w:r>
      <w:r w:rsidRPr="00C25B4D">
        <w:rPr>
          <w:rFonts w:hint="eastAsia"/>
          <w:szCs w:val="24"/>
        </w:rPr>
        <w:t>LSTM</w:t>
      </w:r>
      <w:r w:rsidRPr="00746628">
        <w:rPr>
          <w:rFonts w:hint="eastAsia"/>
          <w:szCs w:val="24"/>
          <w:lang w:val="it-IT"/>
        </w:rPr>
        <w:t>神经网络模型的股价涨跌预测研究</w:t>
      </w:r>
      <w:r w:rsidRPr="00C25B4D">
        <w:rPr>
          <w:rFonts w:hint="eastAsia"/>
          <w:szCs w:val="24"/>
        </w:rPr>
        <w:t xml:space="preserve">[J]. </w:t>
      </w:r>
      <w:r w:rsidRPr="00746628">
        <w:rPr>
          <w:rFonts w:hint="eastAsia"/>
          <w:szCs w:val="24"/>
          <w:lang w:val="it-IT"/>
        </w:rPr>
        <w:t>计算机应用研究</w:t>
      </w:r>
      <w:r w:rsidRPr="00C25B4D">
        <w:rPr>
          <w:rFonts w:hint="eastAsia"/>
          <w:szCs w:val="24"/>
        </w:rPr>
        <w:t>, 2019, 36(6): 1734-1737.</w:t>
      </w:r>
    </w:p>
    <w:p w14:paraId="615DCC6E"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1] </w:t>
      </w:r>
      <w:r w:rsidRPr="00746628">
        <w:rPr>
          <w:rFonts w:hint="eastAsia"/>
          <w:szCs w:val="24"/>
          <w:lang w:val="it-IT"/>
        </w:rPr>
        <w:t>高学金</w:t>
      </w:r>
      <w:r w:rsidRPr="00746628">
        <w:rPr>
          <w:rFonts w:hint="eastAsia"/>
          <w:szCs w:val="24"/>
          <w:lang w:val="it-IT"/>
        </w:rPr>
        <w:t xml:space="preserve">, </w:t>
      </w:r>
      <w:r w:rsidRPr="00746628">
        <w:rPr>
          <w:rFonts w:hint="eastAsia"/>
          <w:szCs w:val="24"/>
          <w:lang w:val="it-IT"/>
        </w:rPr>
        <w:t>李晓东</w:t>
      </w:r>
      <w:r w:rsidRPr="00746628">
        <w:rPr>
          <w:rFonts w:hint="eastAsia"/>
          <w:szCs w:val="24"/>
          <w:lang w:val="it-IT"/>
        </w:rPr>
        <w:t xml:space="preserve">, </w:t>
      </w:r>
      <w:r w:rsidRPr="00746628">
        <w:rPr>
          <w:rFonts w:hint="eastAsia"/>
          <w:szCs w:val="24"/>
          <w:lang w:val="it-IT"/>
        </w:rPr>
        <w:t>王晓东</w:t>
      </w:r>
      <w:r w:rsidRPr="00746628">
        <w:rPr>
          <w:rFonts w:hint="eastAsia"/>
          <w:szCs w:val="24"/>
          <w:lang w:val="it-IT"/>
        </w:rPr>
        <w:t xml:space="preserve">, </w:t>
      </w:r>
      <w:r w:rsidRPr="00746628">
        <w:rPr>
          <w:rFonts w:hint="eastAsia"/>
          <w:szCs w:val="24"/>
          <w:lang w:val="it-IT"/>
        </w:rPr>
        <w:t>等</w:t>
      </w:r>
      <w:r w:rsidRPr="00746628">
        <w:rPr>
          <w:rFonts w:hint="eastAsia"/>
          <w:szCs w:val="24"/>
          <w:lang w:val="it-IT"/>
        </w:rPr>
        <w:t xml:space="preserve">. </w:t>
      </w:r>
      <w:r w:rsidRPr="00746628">
        <w:rPr>
          <w:rFonts w:hint="eastAsia"/>
          <w:szCs w:val="24"/>
          <w:lang w:val="it-IT"/>
        </w:rPr>
        <w:t>基于注意力</w:t>
      </w:r>
      <w:r w:rsidRPr="00746628">
        <w:rPr>
          <w:rFonts w:hint="eastAsia"/>
          <w:szCs w:val="24"/>
          <w:lang w:val="it-IT"/>
        </w:rPr>
        <w:t>LSTM</w:t>
      </w:r>
      <w:r w:rsidRPr="00746628">
        <w:rPr>
          <w:rFonts w:hint="eastAsia"/>
          <w:szCs w:val="24"/>
          <w:lang w:val="it-IT"/>
        </w:rPr>
        <w:t>的多阶段发酵过程集成质量预测</w:t>
      </w:r>
      <w:r w:rsidRPr="00746628">
        <w:rPr>
          <w:rFonts w:hint="eastAsia"/>
          <w:szCs w:val="24"/>
          <w:lang w:val="it-IT"/>
        </w:rPr>
        <w:t xml:space="preserve">[J]. </w:t>
      </w:r>
      <w:r w:rsidRPr="00746628">
        <w:rPr>
          <w:rFonts w:hint="eastAsia"/>
          <w:szCs w:val="24"/>
          <w:lang w:val="it-IT"/>
        </w:rPr>
        <w:t>自动化学报</w:t>
      </w:r>
      <w:r w:rsidRPr="00746628">
        <w:rPr>
          <w:rFonts w:hint="eastAsia"/>
          <w:szCs w:val="24"/>
          <w:lang w:val="it-IT"/>
        </w:rPr>
        <w:t>, 2021, 47(3): 662-673.</w:t>
      </w:r>
    </w:p>
    <w:p w14:paraId="667890BE"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2] </w:t>
      </w:r>
      <w:r w:rsidRPr="00746628">
        <w:rPr>
          <w:rFonts w:hint="eastAsia"/>
          <w:szCs w:val="24"/>
          <w:lang w:val="it-IT"/>
        </w:rPr>
        <w:t>刘拥民</w:t>
      </w:r>
      <w:r w:rsidRPr="00746628">
        <w:rPr>
          <w:rFonts w:hint="eastAsia"/>
          <w:szCs w:val="24"/>
          <w:lang w:val="it-IT"/>
        </w:rPr>
        <w:t xml:space="preserve">, </w:t>
      </w:r>
      <w:r w:rsidRPr="00746628">
        <w:rPr>
          <w:rFonts w:hint="eastAsia"/>
          <w:szCs w:val="24"/>
          <w:lang w:val="it-IT"/>
        </w:rPr>
        <w:t>王晓东</w:t>
      </w:r>
      <w:r w:rsidRPr="00746628">
        <w:rPr>
          <w:rFonts w:hint="eastAsia"/>
          <w:szCs w:val="24"/>
          <w:lang w:val="it-IT"/>
        </w:rPr>
        <w:t xml:space="preserve">, </w:t>
      </w:r>
      <w:r w:rsidRPr="00746628">
        <w:rPr>
          <w:rFonts w:hint="eastAsia"/>
          <w:szCs w:val="24"/>
          <w:lang w:val="it-IT"/>
        </w:rPr>
        <w:t>李晓东</w:t>
      </w:r>
      <w:r w:rsidRPr="00746628">
        <w:rPr>
          <w:rFonts w:hint="eastAsia"/>
          <w:szCs w:val="24"/>
          <w:lang w:val="it-IT"/>
        </w:rPr>
        <w:t xml:space="preserve">. </w:t>
      </w:r>
      <w:r w:rsidRPr="00746628">
        <w:rPr>
          <w:rFonts w:hint="eastAsia"/>
          <w:szCs w:val="24"/>
          <w:lang w:val="it-IT"/>
        </w:rPr>
        <w:t>基于</w:t>
      </w:r>
      <w:r w:rsidRPr="00746628">
        <w:rPr>
          <w:rFonts w:hint="eastAsia"/>
          <w:szCs w:val="24"/>
          <w:lang w:val="it-IT"/>
        </w:rPr>
        <w:t>XGBoost-ARIMA</w:t>
      </w:r>
      <w:r w:rsidRPr="00746628">
        <w:rPr>
          <w:rFonts w:hint="eastAsia"/>
          <w:szCs w:val="24"/>
          <w:lang w:val="it-IT"/>
        </w:rPr>
        <w:t>组合模型的空气污染物浓度预测模型的研究及应用</w:t>
      </w:r>
      <w:r w:rsidRPr="00746628">
        <w:rPr>
          <w:rFonts w:hint="eastAsia"/>
          <w:szCs w:val="24"/>
          <w:lang w:val="it-IT"/>
        </w:rPr>
        <w:t xml:space="preserve">[J]. </w:t>
      </w:r>
      <w:r w:rsidRPr="00746628">
        <w:rPr>
          <w:rFonts w:hint="eastAsia"/>
          <w:szCs w:val="24"/>
          <w:lang w:val="it-IT"/>
        </w:rPr>
        <w:t>环境科学学报</w:t>
      </w:r>
      <w:r w:rsidRPr="00746628">
        <w:rPr>
          <w:rFonts w:hint="eastAsia"/>
          <w:szCs w:val="24"/>
          <w:lang w:val="it-IT"/>
        </w:rPr>
        <w:t>, 2020, 40(5): 1688-1697.</w:t>
      </w:r>
    </w:p>
    <w:p w14:paraId="3A55C1BC"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lastRenderedPageBreak/>
        <w:t xml:space="preserve">[23] </w:t>
      </w:r>
      <w:r w:rsidRPr="00746628">
        <w:rPr>
          <w:rFonts w:hint="eastAsia"/>
          <w:szCs w:val="24"/>
          <w:lang w:val="it-IT"/>
        </w:rPr>
        <w:t>常恬君</w:t>
      </w:r>
      <w:r w:rsidRPr="00746628">
        <w:rPr>
          <w:rFonts w:hint="eastAsia"/>
          <w:szCs w:val="24"/>
          <w:lang w:val="it-IT"/>
        </w:rPr>
        <w:t xml:space="preserve">, </w:t>
      </w:r>
      <w:r w:rsidRPr="00746628">
        <w:rPr>
          <w:rFonts w:hint="eastAsia"/>
          <w:szCs w:val="24"/>
          <w:lang w:val="it-IT"/>
        </w:rPr>
        <w:t>李晓东</w:t>
      </w:r>
      <w:r w:rsidRPr="00746628">
        <w:rPr>
          <w:rFonts w:hint="eastAsia"/>
          <w:szCs w:val="24"/>
          <w:lang w:val="it-IT"/>
        </w:rPr>
        <w:t xml:space="preserve">, </w:t>
      </w:r>
      <w:r w:rsidRPr="00746628">
        <w:rPr>
          <w:rFonts w:hint="eastAsia"/>
          <w:szCs w:val="24"/>
          <w:lang w:val="it-IT"/>
        </w:rPr>
        <w:t>王晓东</w:t>
      </w:r>
      <w:r w:rsidRPr="00746628">
        <w:rPr>
          <w:rFonts w:hint="eastAsia"/>
          <w:szCs w:val="24"/>
          <w:lang w:val="it-IT"/>
        </w:rPr>
        <w:t xml:space="preserve">. </w:t>
      </w:r>
      <w:r w:rsidRPr="00746628">
        <w:rPr>
          <w:rFonts w:hint="eastAsia"/>
          <w:szCs w:val="24"/>
          <w:lang w:val="it-IT"/>
        </w:rPr>
        <w:t>基于</w:t>
      </w:r>
      <w:r w:rsidRPr="00746628">
        <w:rPr>
          <w:rFonts w:hint="eastAsia"/>
          <w:szCs w:val="24"/>
          <w:lang w:val="it-IT"/>
        </w:rPr>
        <w:t>Prophet-</w:t>
      </w:r>
      <w:r w:rsidRPr="00746628">
        <w:rPr>
          <w:rFonts w:hint="eastAsia"/>
          <w:szCs w:val="24"/>
          <w:lang w:val="it-IT"/>
        </w:rPr>
        <w:t>随机森林组合模型的空气质量指数规模预测</w:t>
      </w:r>
      <w:r w:rsidRPr="00746628">
        <w:rPr>
          <w:rFonts w:hint="eastAsia"/>
          <w:szCs w:val="24"/>
          <w:lang w:val="it-IT"/>
        </w:rPr>
        <w:t xml:space="preserve">[J]. </w:t>
      </w:r>
      <w:r w:rsidRPr="00746628">
        <w:rPr>
          <w:rFonts w:hint="eastAsia"/>
          <w:szCs w:val="24"/>
          <w:lang w:val="it-IT"/>
        </w:rPr>
        <w:t>环境科学学报</w:t>
      </w:r>
      <w:r w:rsidRPr="00746628">
        <w:rPr>
          <w:rFonts w:hint="eastAsia"/>
          <w:szCs w:val="24"/>
          <w:lang w:val="it-IT"/>
        </w:rPr>
        <w:t>, 2021, 41(3): 1045-1054.</w:t>
      </w:r>
    </w:p>
    <w:p w14:paraId="06F614AE"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4] </w:t>
      </w:r>
      <w:r w:rsidRPr="00746628">
        <w:rPr>
          <w:rFonts w:hint="eastAsia"/>
          <w:szCs w:val="24"/>
          <w:lang w:val="it-IT"/>
        </w:rPr>
        <w:t>李长亮</w:t>
      </w:r>
      <w:r w:rsidRPr="00746628">
        <w:rPr>
          <w:rFonts w:hint="eastAsia"/>
          <w:szCs w:val="24"/>
          <w:lang w:val="it-IT"/>
        </w:rPr>
        <w:t xml:space="preserve">. </w:t>
      </w:r>
      <w:r w:rsidRPr="00746628">
        <w:rPr>
          <w:rFonts w:hint="eastAsia"/>
          <w:szCs w:val="24"/>
          <w:lang w:val="it-IT"/>
        </w:rPr>
        <w:t>基于</w:t>
      </w:r>
      <w:r w:rsidRPr="00746628">
        <w:rPr>
          <w:rFonts w:hint="eastAsia"/>
          <w:szCs w:val="24"/>
          <w:lang w:val="it-IT"/>
        </w:rPr>
        <w:t>ST-GCN</w:t>
      </w:r>
      <w:r w:rsidRPr="00746628">
        <w:rPr>
          <w:rFonts w:hint="eastAsia"/>
          <w:szCs w:val="24"/>
          <w:lang w:val="it-IT"/>
        </w:rPr>
        <w:t>短时路况预测算法的预警系统</w:t>
      </w:r>
      <w:r w:rsidRPr="00746628">
        <w:rPr>
          <w:rFonts w:hint="eastAsia"/>
          <w:szCs w:val="24"/>
          <w:lang w:val="it-IT"/>
        </w:rPr>
        <w:t xml:space="preserve">[J]. </w:t>
      </w:r>
      <w:r w:rsidRPr="00746628">
        <w:rPr>
          <w:rFonts w:hint="eastAsia"/>
          <w:szCs w:val="24"/>
          <w:lang w:val="it-IT"/>
        </w:rPr>
        <w:t>计算机应用</w:t>
      </w:r>
      <w:r w:rsidRPr="00746628">
        <w:rPr>
          <w:rFonts w:hint="eastAsia"/>
          <w:szCs w:val="24"/>
          <w:lang w:val="it-IT"/>
        </w:rPr>
        <w:t>, 2022, 42(5): 1456-1462.</w:t>
      </w:r>
    </w:p>
    <w:p w14:paraId="29840059"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5] </w:t>
      </w:r>
      <w:r w:rsidRPr="00746628">
        <w:rPr>
          <w:rFonts w:hint="eastAsia"/>
          <w:szCs w:val="24"/>
          <w:lang w:val="it-IT"/>
        </w:rPr>
        <w:t>蒋璐璐</w:t>
      </w:r>
      <w:r w:rsidRPr="00746628">
        <w:rPr>
          <w:rFonts w:hint="eastAsia"/>
          <w:szCs w:val="24"/>
          <w:lang w:val="it-IT"/>
        </w:rPr>
        <w:t xml:space="preserve">. </w:t>
      </w:r>
      <w:r w:rsidRPr="00746628">
        <w:rPr>
          <w:rFonts w:hint="eastAsia"/>
          <w:szCs w:val="24"/>
          <w:lang w:val="it-IT"/>
        </w:rPr>
        <w:t>蚁群算法在车辆路径问题中的应用研究</w:t>
      </w:r>
      <w:r w:rsidRPr="00746628">
        <w:rPr>
          <w:rFonts w:hint="eastAsia"/>
          <w:szCs w:val="24"/>
          <w:lang w:val="it-IT"/>
        </w:rPr>
        <w:t xml:space="preserve">[J]. </w:t>
      </w:r>
      <w:r w:rsidRPr="00746628">
        <w:rPr>
          <w:rFonts w:hint="eastAsia"/>
          <w:szCs w:val="24"/>
          <w:lang w:val="it-IT"/>
        </w:rPr>
        <w:t>物流技术</w:t>
      </w:r>
      <w:r w:rsidRPr="00746628">
        <w:rPr>
          <w:rFonts w:hint="eastAsia"/>
          <w:szCs w:val="24"/>
          <w:lang w:val="it-IT"/>
        </w:rPr>
        <w:t>, 2019, 38(6): 33-37.</w:t>
      </w:r>
    </w:p>
    <w:p w14:paraId="480E2575"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6] </w:t>
      </w:r>
      <w:r w:rsidRPr="00746628">
        <w:rPr>
          <w:rFonts w:hint="eastAsia"/>
          <w:szCs w:val="24"/>
          <w:lang w:val="it-IT"/>
        </w:rPr>
        <w:t>陈彦</w:t>
      </w:r>
      <w:r w:rsidRPr="00746628">
        <w:rPr>
          <w:rFonts w:hint="eastAsia"/>
          <w:szCs w:val="24"/>
          <w:lang w:val="it-IT"/>
        </w:rPr>
        <w:t xml:space="preserve">. </w:t>
      </w:r>
      <w:r w:rsidRPr="00746628">
        <w:rPr>
          <w:rFonts w:hint="eastAsia"/>
          <w:szCs w:val="24"/>
          <w:lang w:val="it-IT"/>
        </w:rPr>
        <w:t>基于混合整数规划模型的垃圾收运线路优化</w:t>
      </w:r>
      <w:r w:rsidRPr="00746628">
        <w:rPr>
          <w:rFonts w:hint="eastAsia"/>
          <w:szCs w:val="24"/>
          <w:lang w:val="it-IT"/>
        </w:rPr>
        <w:t xml:space="preserve">[J]. </w:t>
      </w:r>
      <w:r w:rsidRPr="00746628">
        <w:rPr>
          <w:rFonts w:hint="eastAsia"/>
          <w:szCs w:val="24"/>
          <w:lang w:val="it-IT"/>
        </w:rPr>
        <w:t>环境工程</w:t>
      </w:r>
      <w:r w:rsidRPr="00746628">
        <w:rPr>
          <w:rFonts w:hint="eastAsia"/>
          <w:szCs w:val="24"/>
          <w:lang w:val="it-IT"/>
        </w:rPr>
        <w:t>, 2020, 38(7): 189-195.</w:t>
      </w:r>
    </w:p>
    <w:p w14:paraId="61BFCC26"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7] </w:t>
      </w:r>
      <w:r w:rsidRPr="00746628">
        <w:rPr>
          <w:rFonts w:hint="eastAsia"/>
          <w:szCs w:val="24"/>
          <w:lang w:val="it-IT"/>
        </w:rPr>
        <w:t>王超</w:t>
      </w:r>
      <w:r w:rsidRPr="00746628">
        <w:rPr>
          <w:rFonts w:hint="eastAsia"/>
          <w:szCs w:val="24"/>
          <w:lang w:val="it-IT"/>
        </w:rPr>
        <w:t xml:space="preserve">. </w:t>
      </w:r>
      <w:r w:rsidRPr="00746628">
        <w:rPr>
          <w:rFonts w:hint="eastAsia"/>
          <w:szCs w:val="24"/>
          <w:lang w:val="it-IT"/>
        </w:rPr>
        <w:t>基于遗传算法的定制公交多停车场多车线路优化</w:t>
      </w:r>
      <w:r w:rsidRPr="00746628">
        <w:rPr>
          <w:rFonts w:hint="eastAsia"/>
          <w:szCs w:val="24"/>
          <w:lang w:val="it-IT"/>
        </w:rPr>
        <w:t xml:space="preserve">[J]. </w:t>
      </w:r>
      <w:r w:rsidRPr="00746628">
        <w:rPr>
          <w:rFonts w:hint="eastAsia"/>
          <w:szCs w:val="24"/>
          <w:lang w:val="it-IT"/>
        </w:rPr>
        <w:t>交通运输系统工程与信息</w:t>
      </w:r>
      <w:r w:rsidRPr="00746628">
        <w:rPr>
          <w:rFonts w:hint="eastAsia"/>
          <w:szCs w:val="24"/>
          <w:lang w:val="it-IT"/>
        </w:rPr>
        <w:t>, 2019, 19(4): 93-99.</w:t>
      </w:r>
    </w:p>
    <w:p w14:paraId="1607B50F"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8] </w:t>
      </w:r>
      <w:r w:rsidRPr="00746628">
        <w:rPr>
          <w:rFonts w:hint="eastAsia"/>
          <w:szCs w:val="24"/>
          <w:lang w:val="it-IT"/>
        </w:rPr>
        <w:t>宋涛</w:t>
      </w:r>
      <w:r w:rsidRPr="00746628">
        <w:rPr>
          <w:rFonts w:hint="eastAsia"/>
          <w:szCs w:val="24"/>
          <w:lang w:val="it-IT"/>
        </w:rPr>
        <w:t xml:space="preserve">. </w:t>
      </w:r>
      <w:r w:rsidRPr="00746628">
        <w:rPr>
          <w:rFonts w:hint="eastAsia"/>
          <w:szCs w:val="24"/>
          <w:lang w:val="it-IT"/>
        </w:rPr>
        <w:t>基于分层强化学习的数字化输电线路路径规划研究</w:t>
      </w:r>
      <w:r w:rsidRPr="00746628">
        <w:rPr>
          <w:rFonts w:hint="eastAsia"/>
          <w:szCs w:val="24"/>
          <w:lang w:val="it-IT"/>
        </w:rPr>
        <w:t xml:space="preserve">[J]. </w:t>
      </w:r>
      <w:r w:rsidRPr="00746628">
        <w:rPr>
          <w:rFonts w:hint="eastAsia"/>
          <w:szCs w:val="24"/>
          <w:lang w:val="it-IT"/>
        </w:rPr>
        <w:t>电力系统自动化</w:t>
      </w:r>
      <w:r w:rsidRPr="00746628">
        <w:rPr>
          <w:rFonts w:hint="eastAsia"/>
          <w:szCs w:val="24"/>
          <w:lang w:val="it-IT"/>
        </w:rPr>
        <w:t>, 2021, 45(15): 146-153.</w:t>
      </w:r>
    </w:p>
    <w:p w14:paraId="40B9BF77"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29] </w:t>
      </w:r>
      <w:r w:rsidRPr="00746628">
        <w:rPr>
          <w:rFonts w:hint="eastAsia"/>
          <w:szCs w:val="24"/>
          <w:lang w:val="it-IT"/>
        </w:rPr>
        <w:t>李明</w:t>
      </w:r>
      <w:r w:rsidRPr="00746628">
        <w:rPr>
          <w:rFonts w:hint="eastAsia"/>
          <w:szCs w:val="24"/>
          <w:lang w:val="it-IT"/>
        </w:rPr>
        <w:t xml:space="preserve">, </w:t>
      </w:r>
      <w:r w:rsidRPr="00746628">
        <w:rPr>
          <w:rFonts w:hint="eastAsia"/>
          <w:szCs w:val="24"/>
          <w:lang w:val="it-IT"/>
        </w:rPr>
        <w:t>王建新</w:t>
      </w:r>
      <w:r w:rsidRPr="00746628">
        <w:rPr>
          <w:rFonts w:hint="eastAsia"/>
          <w:szCs w:val="24"/>
          <w:lang w:val="it-IT"/>
        </w:rPr>
        <w:t xml:space="preserve">, </w:t>
      </w:r>
      <w:r w:rsidRPr="00746628">
        <w:rPr>
          <w:rFonts w:hint="eastAsia"/>
          <w:szCs w:val="24"/>
          <w:lang w:val="it-IT"/>
        </w:rPr>
        <w:t>张文生</w:t>
      </w:r>
      <w:r w:rsidRPr="00746628">
        <w:rPr>
          <w:rFonts w:hint="eastAsia"/>
          <w:szCs w:val="24"/>
          <w:lang w:val="it-IT"/>
        </w:rPr>
        <w:t xml:space="preserve">. </w:t>
      </w:r>
      <w:r w:rsidRPr="00746628">
        <w:rPr>
          <w:rFonts w:hint="eastAsia"/>
          <w:szCs w:val="24"/>
          <w:lang w:val="it-IT"/>
        </w:rPr>
        <w:t>基于图神经网络的异构网络链路预测方法研究</w:t>
      </w:r>
      <w:r w:rsidRPr="00746628">
        <w:rPr>
          <w:rFonts w:hint="eastAsia"/>
          <w:szCs w:val="24"/>
          <w:lang w:val="it-IT"/>
        </w:rPr>
        <w:t xml:space="preserve">[J]. </w:t>
      </w:r>
      <w:r w:rsidRPr="00746628">
        <w:rPr>
          <w:rFonts w:hint="eastAsia"/>
          <w:szCs w:val="24"/>
          <w:lang w:val="it-IT"/>
        </w:rPr>
        <w:t>计算机科学</w:t>
      </w:r>
      <w:r w:rsidRPr="00746628">
        <w:rPr>
          <w:rFonts w:hint="eastAsia"/>
          <w:szCs w:val="24"/>
          <w:lang w:val="it-IT"/>
        </w:rPr>
        <w:t>, 2022, 49(6): 195-201.</w:t>
      </w:r>
    </w:p>
    <w:p w14:paraId="30F308DB"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0] </w:t>
      </w:r>
      <w:r w:rsidRPr="00746628">
        <w:rPr>
          <w:rFonts w:hint="eastAsia"/>
          <w:szCs w:val="24"/>
          <w:lang w:val="it-IT"/>
        </w:rPr>
        <w:t>丁琳</w:t>
      </w:r>
      <w:r w:rsidRPr="00746628">
        <w:rPr>
          <w:rFonts w:hint="eastAsia"/>
          <w:szCs w:val="24"/>
          <w:lang w:val="it-IT"/>
        </w:rPr>
        <w:t xml:space="preserve">. </w:t>
      </w:r>
      <w:r w:rsidRPr="00746628">
        <w:rPr>
          <w:rFonts w:hint="eastAsia"/>
          <w:szCs w:val="24"/>
          <w:lang w:val="it-IT"/>
        </w:rPr>
        <w:t>基于网络流理论的新嵊区域水资源优化配置研究</w:t>
      </w:r>
      <w:r w:rsidRPr="00746628">
        <w:rPr>
          <w:rFonts w:hint="eastAsia"/>
          <w:szCs w:val="24"/>
          <w:lang w:val="it-IT"/>
        </w:rPr>
        <w:t xml:space="preserve">[J]. </w:t>
      </w:r>
      <w:r w:rsidRPr="00746628">
        <w:rPr>
          <w:rFonts w:hint="eastAsia"/>
          <w:szCs w:val="24"/>
          <w:lang w:val="it-IT"/>
        </w:rPr>
        <w:t>水资源保护</w:t>
      </w:r>
      <w:r w:rsidRPr="00746628">
        <w:rPr>
          <w:rFonts w:hint="eastAsia"/>
          <w:szCs w:val="24"/>
          <w:lang w:val="it-IT"/>
        </w:rPr>
        <w:t>, 2020, 36(3): 44-49.</w:t>
      </w:r>
    </w:p>
    <w:p w14:paraId="76A77E1D"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1] </w:t>
      </w:r>
      <w:r w:rsidRPr="00746628">
        <w:rPr>
          <w:rFonts w:hint="eastAsia"/>
          <w:szCs w:val="24"/>
          <w:lang w:val="it-IT"/>
        </w:rPr>
        <w:t>陈彦</w:t>
      </w:r>
      <w:r w:rsidRPr="00746628">
        <w:rPr>
          <w:rFonts w:hint="eastAsia"/>
          <w:szCs w:val="24"/>
          <w:lang w:val="it-IT"/>
        </w:rPr>
        <w:t xml:space="preserve">. </w:t>
      </w:r>
      <w:r w:rsidRPr="00746628">
        <w:rPr>
          <w:rFonts w:hint="eastAsia"/>
          <w:szCs w:val="24"/>
          <w:lang w:val="it-IT"/>
        </w:rPr>
        <w:t>基于混合整数规划模型的垃圾收运线路优化</w:t>
      </w:r>
      <w:r w:rsidRPr="00746628">
        <w:rPr>
          <w:rFonts w:hint="eastAsia"/>
          <w:szCs w:val="24"/>
          <w:lang w:val="it-IT"/>
        </w:rPr>
        <w:t xml:space="preserve">[J]. </w:t>
      </w:r>
      <w:r w:rsidRPr="00746628">
        <w:rPr>
          <w:rFonts w:hint="eastAsia"/>
          <w:szCs w:val="24"/>
          <w:lang w:val="it-IT"/>
        </w:rPr>
        <w:t>环境工程</w:t>
      </w:r>
      <w:r w:rsidRPr="00746628">
        <w:rPr>
          <w:rFonts w:hint="eastAsia"/>
          <w:szCs w:val="24"/>
          <w:lang w:val="it-IT"/>
        </w:rPr>
        <w:t>, 2020, 38(7): 189-195.</w:t>
      </w:r>
    </w:p>
    <w:p w14:paraId="129E2675"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2] </w:t>
      </w:r>
      <w:r w:rsidRPr="00746628">
        <w:rPr>
          <w:rFonts w:hint="eastAsia"/>
          <w:szCs w:val="24"/>
          <w:lang w:val="it-IT"/>
        </w:rPr>
        <w:t>齐鹏辉</w:t>
      </w:r>
      <w:r w:rsidRPr="00746628">
        <w:rPr>
          <w:rFonts w:hint="eastAsia"/>
          <w:szCs w:val="24"/>
          <w:lang w:val="it-IT"/>
        </w:rPr>
        <w:t xml:space="preserve">. </w:t>
      </w:r>
      <w:r w:rsidRPr="00746628">
        <w:rPr>
          <w:rFonts w:hint="eastAsia"/>
          <w:szCs w:val="24"/>
          <w:lang w:val="it-IT"/>
        </w:rPr>
        <w:t>基于数据自适应鲁棒优化的主动配电网经济调度方法</w:t>
      </w:r>
      <w:r w:rsidRPr="00746628">
        <w:rPr>
          <w:rFonts w:hint="eastAsia"/>
          <w:szCs w:val="24"/>
          <w:lang w:val="it-IT"/>
        </w:rPr>
        <w:t xml:space="preserve">[J]. </w:t>
      </w:r>
      <w:r w:rsidRPr="00746628">
        <w:rPr>
          <w:rFonts w:hint="eastAsia"/>
          <w:szCs w:val="24"/>
          <w:lang w:val="it-IT"/>
        </w:rPr>
        <w:t>电力系统自动化</w:t>
      </w:r>
      <w:r w:rsidRPr="00746628">
        <w:rPr>
          <w:rFonts w:hint="eastAsia"/>
          <w:szCs w:val="24"/>
          <w:lang w:val="it-IT"/>
        </w:rPr>
        <w:t>, 2021, 45(10): 68-75.</w:t>
      </w:r>
    </w:p>
    <w:p w14:paraId="58361D03"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3] </w:t>
      </w:r>
      <w:r w:rsidRPr="00746628">
        <w:rPr>
          <w:rFonts w:hint="eastAsia"/>
          <w:szCs w:val="24"/>
          <w:lang w:val="it-IT"/>
        </w:rPr>
        <w:t>房殿军</w:t>
      </w:r>
      <w:r w:rsidRPr="00746628">
        <w:rPr>
          <w:rFonts w:hint="eastAsia"/>
          <w:szCs w:val="24"/>
          <w:lang w:val="it-IT"/>
        </w:rPr>
        <w:t xml:space="preserve">. </w:t>
      </w:r>
      <w:r w:rsidRPr="00746628">
        <w:rPr>
          <w:rFonts w:hint="eastAsia"/>
          <w:szCs w:val="24"/>
          <w:lang w:val="it-IT"/>
        </w:rPr>
        <w:t>中国电子商务物流发展综述</w:t>
      </w:r>
      <w:r w:rsidRPr="00746628">
        <w:rPr>
          <w:rFonts w:hint="eastAsia"/>
          <w:szCs w:val="24"/>
          <w:lang w:val="it-IT"/>
        </w:rPr>
        <w:t xml:space="preserve">[J]. </w:t>
      </w:r>
      <w:r w:rsidRPr="00746628">
        <w:rPr>
          <w:rFonts w:hint="eastAsia"/>
          <w:szCs w:val="24"/>
          <w:lang w:val="it-IT"/>
        </w:rPr>
        <w:t>物流技术</w:t>
      </w:r>
      <w:r w:rsidRPr="00746628">
        <w:rPr>
          <w:rFonts w:hint="eastAsia"/>
          <w:szCs w:val="24"/>
          <w:lang w:val="it-IT"/>
        </w:rPr>
        <w:t>, 2018, 37(5): 1-5.</w:t>
      </w:r>
    </w:p>
    <w:p w14:paraId="2F03D302"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4] </w:t>
      </w:r>
      <w:r w:rsidRPr="00746628">
        <w:rPr>
          <w:rFonts w:hint="eastAsia"/>
          <w:szCs w:val="24"/>
          <w:lang w:val="it-IT"/>
        </w:rPr>
        <w:t>阮晓东</w:t>
      </w:r>
      <w:r w:rsidRPr="00746628">
        <w:rPr>
          <w:rFonts w:hint="eastAsia"/>
          <w:szCs w:val="24"/>
          <w:lang w:val="it-IT"/>
        </w:rPr>
        <w:t xml:space="preserve">. </w:t>
      </w:r>
      <w:r w:rsidRPr="00746628">
        <w:rPr>
          <w:rFonts w:hint="eastAsia"/>
          <w:szCs w:val="24"/>
          <w:lang w:val="it-IT"/>
        </w:rPr>
        <w:t>物流网络</w:t>
      </w:r>
      <w:r w:rsidRPr="00746628">
        <w:rPr>
          <w:rFonts w:hint="eastAsia"/>
          <w:szCs w:val="24"/>
          <w:lang w:val="it-IT"/>
        </w:rPr>
        <w:t>,</w:t>
      </w:r>
      <w:r w:rsidRPr="00746628">
        <w:rPr>
          <w:rFonts w:hint="eastAsia"/>
          <w:szCs w:val="24"/>
          <w:lang w:val="it-IT"/>
        </w:rPr>
        <w:t>电商新布局</w:t>
      </w:r>
      <w:r w:rsidRPr="00746628">
        <w:rPr>
          <w:rFonts w:hint="eastAsia"/>
          <w:szCs w:val="24"/>
          <w:lang w:val="it-IT"/>
        </w:rPr>
        <w:t xml:space="preserve">[J]. </w:t>
      </w:r>
      <w:r w:rsidRPr="00746628">
        <w:rPr>
          <w:rFonts w:hint="eastAsia"/>
          <w:szCs w:val="24"/>
          <w:lang w:val="it-IT"/>
        </w:rPr>
        <w:t>中国物流与采购</w:t>
      </w:r>
      <w:r w:rsidRPr="00746628">
        <w:rPr>
          <w:rFonts w:hint="eastAsia"/>
          <w:szCs w:val="24"/>
          <w:lang w:val="it-IT"/>
        </w:rPr>
        <w:t>, 2019(17): 40-41.</w:t>
      </w:r>
    </w:p>
    <w:p w14:paraId="40C2C22D"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5] </w:t>
      </w:r>
      <w:r w:rsidRPr="00746628">
        <w:rPr>
          <w:rFonts w:hint="eastAsia"/>
          <w:szCs w:val="24"/>
          <w:lang w:val="it-IT"/>
        </w:rPr>
        <w:t>覃运梅</w:t>
      </w:r>
      <w:r w:rsidRPr="00746628">
        <w:rPr>
          <w:rFonts w:hint="eastAsia"/>
          <w:szCs w:val="24"/>
          <w:lang w:val="it-IT"/>
        </w:rPr>
        <w:t xml:space="preserve">. </w:t>
      </w:r>
      <w:r w:rsidRPr="00746628">
        <w:rPr>
          <w:rFonts w:hint="eastAsia"/>
          <w:szCs w:val="24"/>
          <w:lang w:val="it-IT"/>
        </w:rPr>
        <w:t>城市公交调度优化方法研究</w:t>
      </w:r>
      <w:r w:rsidRPr="00746628">
        <w:rPr>
          <w:rFonts w:hint="eastAsia"/>
          <w:szCs w:val="24"/>
          <w:lang w:val="it-IT"/>
        </w:rPr>
        <w:t xml:space="preserve">[J]. </w:t>
      </w:r>
      <w:r w:rsidRPr="00746628">
        <w:rPr>
          <w:rFonts w:hint="eastAsia"/>
          <w:szCs w:val="24"/>
          <w:lang w:val="it-IT"/>
        </w:rPr>
        <w:t>交通运输系统工程与信息</w:t>
      </w:r>
      <w:r w:rsidRPr="00746628">
        <w:rPr>
          <w:rFonts w:hint="eastAsia"/>
          <w:szCs w:val="24"/>
          <w:lang w:val="it-IT"/>
        </w:rPr>
        <w:t>, 2018, 18(3): 193-199.</w:t>
      </w:r>
    </w:p>
    <w:p w14:paraId="0AA01902"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6] </w:t>
      </w:r>
      <w:r w:rsidRPr="00746628">
        <w:rPr>
          <w:rFonts w:hint="eastAsia"/>
          <w:szCs w:val="24"/>
          <w:lang w:val="it-IT"/>
        </w:rPr>
        <w:t>王东</w:t>
      </w:r>
      <w:r w:rsidRPr="00746628">
        <w:rPr>
          <w:rFonts w:hint="eastAsia"/>
          <w:szCs w:val="24"/>
          <w:lang w:val="it-IT"/>
        </w:rPr>
        <w:t xml:space="preserve">. </w:t>
      </w:r>
      <w:r w:rsidRPr="00746628">
        <w:rPr>
          <w:rFonts w:hint="eastAsia"/>
          <w:szCs w:val="24"/>
          <w:lang w:val="it-IT"/>
        </w:rPr>
        <w:t>物流与电商企业结合的物流网络外部性探究</w:t>
      </w:r>
      <w:r w:rsidRPr="00746628">
        <w:rPr>
          <w:rFonts w:hint="eastAsia"/>
          <w:szCs w:val="24"/>
          <w:lang w:val="it-IT"/>
        </w:rPr>
        <w:t xml:space="preserve">[J]. </w:t>
      </w:r>
      <w:r w:rsidRPr="00746628">
        <w:rPr>
          <w:rFonts w:hint="eastAsia"/>
          <w:szCs w:val="24"/>
          <w:lang w:val="it-IT"/>
        </w:rPr>
        <w:t>物流工程与管理</w:t>
      </w:r>
      <w:r w:rsidRPr="00746628">
        <w:rPr>
          <w:rFonts w:hint="eastAsia"/>
          <w:szCs w:val="24"/>
          <w:lang w:val="it-IT"/>
        </w:rPr>
        <w:t>, 2020, 42(8): 24-26.</w:t>
      </w:r>
    </w:p>
    <w:p w14:paraId="3AEC2157"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7] </w:t>
      </w:r>
      <w:r w:rsidRPr="00746628">
        <w:rPr>
          <w:rFonts w:hint="eastAsia"/>
          <w:szCs w:val="24"/>
          <w:lang w:val="it-IT"/>
        </w:rPr>
        <w:t>任斌</w:t>
      </w:r>
      <w:r w:rsidRPr="00746628">
        <w:rPr>
          <w:rFonts w:hint="eastAsia"/>
          <w:szCs w:val="24"/>
          <w:lang w:val="it-IT"/>
        </w:rPr>
        <w:t xml:space="preserve">. </w:t>
      </w:r>
      <w:r w:rsidRPr="00746628">
        <w:rPr>
          <w:rFonts w:hint="eastAsia"/>
          <w:szCs w:val="24"/>
          <w:lang w:val="it-IT"/>
        </w:rPr>
        <w:t>改进遗传算法与粒子群优化算法及其对比分析</w:t>
      </w:r>
      <w:r w:rsidRPr="00746628">
        <w:rPr>
          <w:rFonts w:hint="eastAsia"/>
          <w:szCs w:val="24"/>
          <w:lang w:val="it-IT"/>
        </w:rPr>
        <w:t xml:space="preserve">[J]. </w:t>
      </w:r>
      <w:r w:rsidRPr="00746628">
        <w:rPr>
          <w:rFonts w:hint="eastAsia"/>
          <w:szCs w:val="24"/>
          <w:lang w:val="it-IT"/>
        </w:rPr>
        <w:t>计算机工程与应用</w:t>
      </w:r>
      <w:r w:rsidRPr="00746628">
        <w:rPr>
          <w:rFonts w:hint="eastAsia"/>
          <w:szCs w:val="24"/>
          <w:lang w:val="it-IT"/>
        </w:rPr>
        <w:t>, 2019, 55(14): 25-31.</w:t>
      </w:r>
    </w:p>
    <w:p w14:paraId="0FC7E89D"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8] </w:t>
      </w:r>
      <w:r w:rsidRPr="00746628">
        <w:rPr>
          <w:rFonts w:hint="eastAsia"/>
          <w:szCs w:val="24"/>
          <w:lang w:val="it-IT"/>
        </w:rPr>
        <w:t>王岁花</w:t>
      </w:r>
      <w:r w:rsidRPr="00746628">
        <w:rPr>
          <w:rFonts w:hint="eastAsia"/>
          <w:szCs w:val="24"/>
          <w:lang w:val="it-IT"/>
        </w:rPr>
        <w:t xml:space="preserve">. </w:t>
      </w:r>
      <w:r w:rsidRPr="00746628">
        <w:rPr>
          <w:rFonts w:hint="eastAsia"/>
          <w:szCs w:val="24"/>
          <w:lang w:val="it-IT"/>
        </w:rPr>
        <w:t>一类新颖的粒子群优化算法</w:t>
      </w:r>
      <w:r w:rsidRPr="00746628">
        <w:rPr>
          <w:rFonts w:hint="eastAsia"/>
          <w:szCs w:val="24"/>
          <w:lang w:val="it-IT"/>
        </w:rPr>
        <w:t xml:space="preserve">[J]. </w:t>
      </w:r>
      <w:r w:rsidRPr="00746628">
        <w:rPr>
          <w:rFonts w:hint="eastAsia"/>
          <w:szCs w:val="24"/>
          <w:lang w:val="it-IT"/>
        </w:rPr>
        <w:t>计算机科学</w:t>
      </w:r>
      <w:r w:rsidRPr="00746628">
        <w:rPr>
          <w:rFonts w:hint="eastAsia"/>
          <w:szCs w:val="24"/>
          <w:lang w:val="it-IT"/>
        </w:rPr>
        <w:t>, 2018, 45(6): 214-218.</w:t>
      </w:r>
    </w:p>
    <w:p w14:paraId="033398FE" w14:textId="77777777" w:rsidR="001C03BC" w:rsidRPr="00746628" w:rsidRDefault="001C03BC" w:rsidP="00353278">
      <w:pPr>
        <w:pStyle w:val="aff5"/>
        <w:spacing w:before="32" w:after="32"/>
        <w:ind w:left="360" w:hanging="360"/>
        <w:jc w:val="both"/>
        <w:rPr>
          <w:szCs w:val="24"/>
          <w:lang w:val="it-IT"/>
        </w:rPr>
      </w:pPr>
      <w:r w:rsidRPr="00746628">
        <w:rPr>
          <w:rFonts w:hint="eastAsia"/>
          <w:szCs w:val="24"/>
          <w:lang w:val="it-IT"/>
        </w:rPr>
        <w:t xml:space="preserve">[39] </w:t>
      </w:r>
      <w:r w:rsidRPr="00746628">
        <w:rPr>
          <w:rFonts w:hint="eastAsia"/>
          <w:szCs w:val="24"/>
          <w:lang w:val="it-IT"/>
        </w:rPr>
        <w:t>沈艳青</w:t>
      </w:r>
      <w:r w:rsidRPr="00746628">
        <w:rPr>
          <w:rFonts w:hint="eastAsia"/>
          <w:szCs w:val="24"/>
          <w:lang w:val="it-IT"/>
        </w:rPr>
        <w:t xml:space="preserve">. </w:t>
      </w:r>
      <w:r w:rsidRPr="00746628">
        <w:rPr>
          <w:rFonts w:hint="eastAsia"/>
          <w:szCs w:val="24"/>
          <w:lang w:val="it-IT"/>
        </w:rPr>
        <w:t>基于注意力长短时记忆网络的图像描述算法研究</w:t>
      </w:r>
      <w:r w:rsidRPr="00746628">
        <w:rPr>
          <w:rFonts w:hint="eastAsia"/>
          <w:szCs w:val="24"/>
          <w:lang w:val="it-IT"/>
        </w:rPr>
        <w:t xml:space="preserve">[J]. </w:t>
      </w:r>
      <w:r w:rsidRPr="00746628">
        <w:rPr>
          <w:rFonts w:hint="eastAsia"/>
          <w:szCs w:val="24"/>
          <w:lang w:val="it-IT"/>
        </w:rPr>
        <w:t>计算机应用研究</w:t>
      </w:r>
      <w:r w:rsidRPr="00746628">
        <w:rPr>
          <w:rFonts w:hint="eastAsia"/>
          <w:szCs w:val="24"/>
          <w:lang w:val="it-IT"/>
        </w:rPr>
        <w:t>, 2020, 37(8): 2345-2349.</w:t>
      </w:r>
    </w:p>
    <w:p w14:paraId="32988688" w14:textId="77777777" w:rsidR="00BE7959" w:rsidRPr="00746628" w:rsidRDefault="001C03BC" w:rsidP="00353278">
      <w:pPr>
        <w:pStyle w:val="aff5"/>
        <w:spacing w:before="32" w:after="32"/>
        <w:ind w:left="360" w:hanging="360"/>
        <w:jc w:val="both"/>
        <w:rPr>
          <w:szCs w:val="24"/>
          <w:lang w:val="it-IT"/>
        </w:rPr>
      </w:pPr>
      <w:r w:rsidRPr="00746628">
        <w:rPr>
          <w:rFonts w:hint="eastAsia"/>
          <w:szCs w:val="24"/>
          <w:lang w:val="it-IT"/>
        </w:rPr>
        <w:lastRenderedPageBreak/>
        <w:t xml:space="preserve">[40] </w:t>
      </w:r>
      <w:r w:rsidRPr="00746628">
        <w:rPr>
          <w:rFonts w:hint="eastAsia"/>
          <w:szCs w:val="24"/>
          <w:lang w:val="it-IT"/>
        </w:rPr>
        <w:t>丁琳</w:t>
      </w:r>
      <w:r w:rsidRPr="00746628">
        <w:rPr>
          <w:rFonts w:hint="eastAsia"/>
          <w:szCs w:val="24"/>
          <w:lang w:val="it-IT"/>
        </w:rPr>
        <w:t xml:space="preserve">. </w:t>
      </w:r>
      <w:r w:rsidRPr="00746628">
        <w:rPr>
          <w:rFonts w:hint="eastAsia"/>
          <w:szCs w:val="24"/>
          <w:lang w:val="it-IT"/>
        </w:rPr>
        <w:t>基于网络流理论的新嵊区域水资源优化配置研究</w:t>
      </w:r>
      <w:r w:rsidRPr="00746628">
        <w:rPr>
          <w:rFonts w:hint="eastAsia"/>
          <w:szCs w:val="24"/>
          <w:lang w:val="it-IT"/>
        </w:rPr>
        <w:t xml:space="preserve">[J]. </w:t>
      </w:r>
      <w:r w:rsidRPr="00746628">
        <w:rPr>
          <w:rFonts w:hint="eastAsia"/>
          <w:szCs w:val="24"/>
          <w:lang w:val="it-IT"/>
        </w:rPr>
        <w:t>水资源保护</w:t>
      </w:r>
      <w:r w:rsidRPr="00746628">
        <w:rPr>
          <w:rFonts w:hint="eastAsia"/>
          <w:szCs w:val="24"/>
          <w:lang w:val="it-IT"/>
        </w:rPr>
        <w:t>, 2020, 36(3): 44-49.</w:t>
      </w:r>
    </w:p>
    <w:p w14:paraId="686E1C9D" w14:textId="4EFCC9A2" w:rsidR="002F583C" w:rsidRPr="00746628" w:rsidRDefault="002F583C" w:rsidP="00353278">
      <w:pPr>
        <w:pStyle w:val="aff5"/>
        <w:spacing w:before="32" w:after="32"/>
        <w:ind w:left="360" w:hanging="360"/>
        <w:jc w:val="both"/>
        <w:rPr>
          <w:szCs w:val="24"/>
        </w:rPr>
      </w:pPr>
      <w:r w:rsidRPr="00746628">
        <w:rPr>
          <w:rFonts w:hint="eastAsia"/>
          <w:szCs w:val="24"/>
        </w:rPr>
        <w:t>[41]</w:t>
      </w:r>
      <w:r w:rsidR="00353278" w:rsidRPr="00746628">
        <w:rPr>
          <w:szCs w:val="24"/>
        </w:rPr>
        <w:t xml:space="preserve"> </w:t>
      </w:r>
      <w:r w:rsidRPr="00746628">
        <w:rPr>
          <w:rFonts w:hint="eastAsia"/>
          <w:szCs w:val="24"/>
        </w:rPr>
        <w:t>檀巧斌</w:t>
      </w:r>
      <w:r w:rsidRPr="00746628">
        <w:rPr>
          <w:rFonts w:hint="eastAsia"/>
          <w:szCs w:val="24"/>
        </w:rPr>
        <w:t>,</w:t>
      </w:r>
      <w:r w:rsidRPr="00746628">
        <w:rPr>
          <w:rFonts w:hint="eastAsia"/>
          <w:szCs w:val="24"/>
        </w:rPr>
        <w:t>王芹</w:t>
      </w:r>
      <w:r w:rsidRPr="00746628">
        <w:rPr>
          <w:rFonts w:hint="eastAsia"/>
          <w:szCs w:val="24"/>
        </w:rPr>
        <w:t>,</w:t>
      </w:r>
      <w:r w:rsidRPr="00746628">
        <w:rPr>
          <w:rFonts w:hint="eastAsia"/>
          <w:szCs w:val="24"/>
        </w:rPr>
        <w:t>苏澈</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无人机食品物流的未来：机器学习与传感监测的数据融合</w:t>
      </w:r>
      <w:r w:rsidRPr="00746628">
        <w:rPr>
          <w:rFonts w:hint="eastAsia"/>
          <w:szCs w:val="24"/>
        </w:rPr>
        <w:t>[J].</w:t>
      </w:r>
      <w:r w:rsidRPr="00746628">
        <w:rPr>
          <w:rFonts w:hint="eastAsia"/>
          <w:szCs w:val="24"/>
        </w:rPr>
        <w:t>包装工程</w:t>
      </w:r>
      <w:r w:rsidRPr="00746628">
        <w:rPr>
          <w:rFonts w:hint="eastAsia"/>
          <w:szCs w:val="24"/>
        </w:rPr>
        <w:t>,2025,46(07):93-106.</w:t>
      </w:r>
    </w:p>
    <w:p w14:paraId="634CA9B8" w14:textId="52D0235E" w:rsidR="002F583C" w:rsidRPr="00746628" w:rsidRDefault="002F583C" w:rsidP="00353278">
      <w:pPr>
        <w:pStyle w:val="aff5"/>
        <w:spacing w:before="32" w:after="32"/>
        <w:ind w:left="360" w:hanging="360"/>
        <w:jc w:val="both"/>
        <w:rPr>
          <w:szCs w:val="24"/>
        </w:rPr>
      </w:pPr>
      <w:r w:rsidRPr="00746628">
        <w:rPr>
          <w:rFonts w:hint="eastAsia"/>
          <w:szCs w:val="24"/>
        </w:rPr>
        <w:t>[42]</w:t>
      </w:r>
      <w:r w:rsidR="00353278" w:rsidRPr="00746628">
        <w:rPr>
          <w:szCs w:val="24"/>
        </w:rPr>
        <w:t xml:space="preserve"> </w:t>
      </w:r>
      <w:r w:rsidRPr="00746628">
        <w:rPr>
          <w:rFonts w:hint="eastAsia"/>
          <w:szCs w:val="24"/>
        </w:rPr>
        <w:t>候松松</w:t>
      </w:r>
      <w:r w:rsidRPr="00746628">
        <w:rPr>
          <w:rFonts w:hint="eastAsia"/>
          <w:szCs w:val="24"/>
        </w:rPr>
        <w:t>,</w:t>
      </w:r>
      <w:r w:rsidRPr="00746628">
        <w:rPr>
          <w:rFonts w:hint="eastAsia"/>
          <w:szCs w:val="24"/>
        </w:rPr>
        <w:t>戴宁</w:t>
      </w:r>
      <w:r w:rsidRPr="00746628">
        <w:rPr>
          <w:rFonts w:hint="eastAsia"/>
          <w:szCs w:val="24"/>
        </w:rPr>
        <w:t>,</w:t>
      </w:r>
      <w:r w:rsidRPr="00746628">
        <w:rPr>
          <w:rFonts w:hint="eastAsia"/>
          <w:szCs w:val="24"/>
        </w:rPr>
        <w:t>胡旭东</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贝叶斯网络与混合修复方法的纺纱机异常数据处理</w:t>
      </w:r>
      <w:r w:rsidRPr="00746628">
        <w:rPr>
          <w:rFonts w:hint="eastAsia"/>
          <w:szCs w:val="24"/>
        </w:rPr>
        <w:t>[J/OL].</w:t>
      </w:r>
      <w:r w:rsidRPr="00746628">
        <w:rPr>
          <w:rFonts w:hint="eastAsia"/>
          <w:szCs w:val="24"/>
        </w:rPr>
        <w:t>现代纺织技术</w:t>
      </w:r>
      <w:r w:rsidRPr="00746628">
        <w:rPr>
          <w:rFonts w:hint="eastAsia"/>
          <w:szCs w:val="24"/>
        </w:rPr>
        <w:t>,1-13[2025-04-24].</w:t>
      </w:r>
    </w:p>
    <w:p w14:paraId="0F17ED42" w14:textId="15E9ACFC" w:rsidR="002F583C" w:rsidRPr="00746628" w:rsidRDefault="002F583C" w:rsidP="00353278">
      <w:pPr>
        <w:pStyle w:val="aff5"/>
        <w:spacing w:before="32" w:after="32"/>
        <w:ind w:left="360" w:hanging="360"/>
        <w:jc w:val="both"/>
        <w:rPr>
          <w:szCs w:val="24"/>
        </w:rPr>
      </w:pPr>
      <w:r w:rsidRPr="00746628">
        <w:rPr>
          <w:rFonts w:hint="eastAsia"/>
          <w:szCs w:val="24"/>
        </w:rPr>
        <w:t>[43]</w:t>
      </w:r>
      <w:r w:rsidR="00353278" w:rsidRPr="00746628">
        <w:rPr>
          <w:szCs w:val="24"/>
        </w:rPr>
        <w:t xml:space="preserve"> </w:t>
      </w:r>
      <w:r w:rsidRPr="00746628">
        <w:rPr>
          <w:rFonts w:hint="eastAsia"/>
          <w:szCs w:val="24"/>
        </w:rPr>
        <w:t>刘静</w:t>
      </w:r>
      <w:r w:rsidRPr="00746628">
        <w:rPr>
          <w:rFonts w:hint="eastAsia"/>
          <w:szCs w:val="24"/>
        </w:rPr>
        <w:t>,</w:t>
      </w:r>
      <w:r w:rsidRPr="00746628">
        <w:rPr>
          <w:rFonts w:hint="eastAsia"/>
          <w:szCs w:val="24"/>
        </w:rPr>
        <w:t>赵瑞青</w:t>
      </w:r>
      <w:r w:rsidRPr="00746628">
        <w:rPr>
          <w:rFonts w:hint="eastAsia"/>
          <w:szCs w:val="24"/>
        </w:rPr>
        <w:t>,</w:t>
      </w:r>
      <w:r w:rsidRPr="00746628">
        <w:rPr>
          <w:rFonts w:hint="eastAsia"/>
          <w:szCs w:val="24"/>
        </w:rPr>
        <w:t>赵执扬</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经验模态分解的</w:t>
      </w:r>
      <w:r w:rsidRPr="00746628">
        <w:rPr>
          <w:rFonts w:hint="eastAsia"/>
          <w:szCs w:val="24"/>
        </w:rPr>
        <w:t>ARIMA</w:t>
      </w:r>
      <w:r w:rsidRPr="00746628">
        <w:rPr>
          <w:rFonts w:hint="eastAsia"/>
          <w:szCs w:val="24"/>
        </w:rPr>
        <w:t>模型在山西省肺结核预测中的应用</w:t>
      </w:r>
      <w:r w:rsidRPr="00746628">
        <w:rPr>
          <w:rFonts w:hint="eastAsia"/>
          <w:szCs w:val="24"/>
        </w:rPr>
        <w:t>[J/OL].</w:t>
      </w:r>
      <w:r w:rsidRPr="00746628">
        <w:rPr>
          <w:rFonts w:hint="eastAsia"/>
          <w:szCs w:val="24"/>
        </w:rPr>
        <w:t>中国卫生统计</w:t>
      </w:r>
      <w:r w:rsidRPr="00746628">
        <w:rPr>
          <w:rFonts w:hint="eastAsia"/>
          <w:szCs w:val="24"/>
        </w:rPr>
        <w:t>,1-5[2025-04-24].</w:t>
      </w:r>
    </w:p>
    <w:p w14:paraId="23F5C8A8" w14:textId="409DFF3C" w:rsidR="002F583C" w:rsidRPr="00746628" w:rsidRDefault="002F583C" w:rsidP="00353278">
      <w:pPr>
        <w:pStyle w:val="aff5"/>
        <w:spacing w:before="32" w:after="32"/>
        <w:ind w:left="360" w:hanging="360"/>
        <w:jc w:val="both"/>
        <w:rPr>
          <w:szCs w:val="24"/>
        </w:rPr>
      </w:pPr>
      <w:r w:rsidRPr="00746628">
        <w:rPr>
          <w:rFonts w:hint="eastAsia"/>
          <w:szCs w:val="24"/>
        </w:rPr>
        <w:t>[44]</w:t>
      </w:r>
      <w:r w:rsidR="00353278" w:rsidRPr="00746628">
        <w:rPr>
          <w:szCs w:val="24"/>
        </w:rPr>
        <w:t xml:space="preserve"> </w:t>
      </w:r>
      <w:r w:rsidRPr="00746628">
        <w:rPr>
          <w:rFonts w:hint="eastAsia"/>
          <w:szCs w:val="24"/>
        </w:rPr>
        <w:t>高威</w:t>
      </w:r>
      <w:r w:rsidRPr="00746628">
        <w:rPr>
          <w:rFonts w:hint="eastAsia"/>
          <w:szCs w:val="24"/>
        </w:rPr>
        <w:t>,</w:t>
      </w:r>
      <w:r w:rsidRPr="00746628">
        <w:rPr>
          <w:rFonts w:hint="eastAsia"/>
          <w:szCs w:val="24"/>
        </w:rPr>
        <w:t>文韬</w:t>
      </w:r>
      <w:r w:rsidRPr="00746628">
        <w:rPr>
          <w:rFonts w:hint="eastAsia"/>
          <w:szCs w:val="24"/>
        </w:rPr>
        <w:t>,</w:t>
      </w:r>
      <w:r w:rsidRPr="00746628">
        <w:rPr>
          <w:rFonts w:hint="eastAsia"/>
          <w:szCs w:val="24"/>
        </w:rPr>
        <w:t>王铮</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灰色</w:t>
      </w:r>
      <w:r w:rsidRPr="00746628">
        <w:rPr>
          <w:rFonts w:hint="eastAsia"/>
          <w:szCs w:val="24"/>
        </w:rPr>
        <w:t>GM(1,1),ARIMA</w:t>
      </w:r>
      <w:r w:rsidRPr="00746628">
        <w:rPr>
          <w:rFonts w:hint="eastAsia"/>
          <w:szCs w:val="24"/>
        </w:rPr>
        <w:t>及</w:t>
      </w:r>
      <w:r w:rsidRPr="00746628">
        <w:rPr>
          <w:rFonts w:hint="eastAsia"/>
          <w:szCs w:val="24"/>
        </w:rPr>
        <w:t>Holt-Winters</w:t>
      </w:r>
      <w:r w:rsidRPr="00746628">
        <w:rPr>
          <w:rFonts w:hint="eastAsia"/>
          <w:szCs w:val="24"/>
        </w:rPr>
        <w:t>模型的延吉市肺结核发病率短期预测研究</w:t>
      </w:r>
      <w:r w:rsidRPr="00746628">
        <w:rPr>
          <w:rFonts w:hint="eastAsia"/>
          <w:szCs w:val="24"/>
        </w:rPr>
        <w:t>[J/OL].</w:t>
      </w:r>
      <w:r w:rsidRPr="00746628">
        <w:rPr>
          <w:rFonts w:hint="eastAsia"/>
          <w:szCs w:val="24"/>
        </w:rPr>
        <w:t>中国卫生统计</w:t>
      </w:r>
      <w:r w:rsidRPr="00746628">
        <w:rPr>
          <w:rFonts w:hint="eastAsia"/>
          <w:szCs w:val="24"/>
        </w:rPr>
        <w:t>,1-4[2025-04-24].</w:t>
      </w:r>
    </w:p>
    <w:p w14:paraId="271F9A0B" w14:textId="549336C3" w:rsidR="002F583C" w:rsidRPr="00746628" w:rsidRDefault="002F583C" w:rsidP="00353278">
      <w:pPr>
        <w:pStyle w:val="aff5"/>
        <w:spacing w:before="32" w:after="32"/>
        <w:ind w:left="360" w:hanging="360"/>
        <w:jc w:val="both"/>
        <w:rPr>
          <w:szCs w:val="24"/>
        </w:rPr>
      </w:pPr>
      <w:r w:rsidRPr="00746628">
        <w:rPr>
          <w:rFonts w:hint="eastAsia"/>
          <w:szCs w:val="24"/>
        </w:rPr>
        <w:t>[45]</w:t>
      </w:r>
      <w:r w:rsidR="00353278" w:rsidRPr="00746628">
        <w:rPr>
          <w:szCs w:val="24"/>
        </w:rPr>
        <w:t xml:space="preserve"> </w:t>
      </w:r>
      <w:r w:rsidRPr="00746628">
        <w:rPr>
          <w:rFonts w:hint="eastAsia"/>
          <w:szCs w:val="24"/>
        </w:rPr>
        <w:t>李思琪</w:t>
      </w:r>
      <w:r w:rsidRPr="00746628">
        <w:rPr>
          <w:rFonts w:hint="eastAsia"/>
          <w:szCs w:val="24"/>
        </w:rPr>
        <w:t>,</w:t>
      </w:r>
      <w:r w:rsidRPr="00746628">
        <w:rPr>
          <w:rFonts w:hint="eastAsia"/>
          <w:szCs w:val="24"/>
        </w:rPr>
        <w:t>俞琨</w:t>
      </w:r>
      <w:r w:rsidRPr="00746628">
        <w:rPr>
          <w:rFonts w:hint="eastAsia"/>
          <w:szCs w:val="24"/>
        </w:rPr>
        <w:t>,</w:t>
      </w:r>
      <w:r w:rsidRPr="00746628">
        <w:rPr>
          <w:rFonts w:hint="eastAsia"/>
          <w:szCs w:val="24"/>
        </w:rPr>
        <w:t>陈宇皓</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和</w:t>
      </w:r>
      <w:r w:rsidRPr="00746628">
        <w:rPr>
          <w:rFonts w:hint="eastAsia"/>
          <w:szCs w:val="24"/>
        </w:rPr>
        <w:t>LSTM</w:t>
      </w:r>
      <w:r w:rsidRPr="00746628">
        <w:rPr>
          <w:rFonts w:hint="eastAsia"/>
          <w:szCs w:val="24"/>
        </w:rPr>
        <w:t>的高性能计算平台资源使用的预测研究</w:t>
      </w:r>
      <w:r w:rsidRPr="00746628">
        <w:rPr>
          <w:rFonts w:hint="eastAsia"/>
          <w:szCs w:val="24"/>
        </w:rPr>
        <w:t>[J/OL].</w:t>
      </w:r>
      <w:r w:rsidRPr="00746628">
        <w:rPr>
          <w:rFonts w:hint="eastAsia"/>
          <w:szCs w:val="24"/>
        </w:rPr>
        <w:t>计算机科学</w:t>
      </w:r>
      <w:r w:rsidRPr="00746628">
        <w:rPr>
          <w:rFonts w:hint="eastAsia"/>
          <w:szCs w:val="24"/>
        </w:rPr>
        <w:t>,1-11[2025-04-24].</w:t>
      </w:r>
    </w:p>
    <w:p w14:paraId="026556A4" w14:textId="44E953CC" w:rsidR="002F583C" w:rsidRPr="00746628" w:rsidRDefault="002F583C" w:rsidP="00353278">
      <w:pPr>
        <w:pStyle w:val="aff5"/>
        <w:spacing w:before="32" w:after="32"/>
        <w:ind w:left="360" w:hanging="360"/>
        <w:jc w:val="both"/>
        <w:rPr>
          <w:szCs w:val="24"/>
        </w:rPr>
      </w:pPr>
      <w:r w:rsidRPr="00746628">
        <w:rPr>
          <w:rFonts w:hint="eastAsia"/>
          <w:szCs w:val="24"/>
        </w:rPr>
        <w:t>[46]</w:t>
      </w:r>
      <w:r w:rsidR="00353278" w:rsidRPr="00746628">
        <w:rPr>
          <w:szCs w:val="24"/>
        </w:rPr>
        <w:t xml:space="preserve"> </w:t>
      </w:r>
      <w:r w:rsidRPr="00746628">
        <w:rPr>
          <w:rFonts w:hint="eastAsia"/>
          <w:szCs w:val="24"/>
        </w:rPr>
        <w:t>孙福宝</w:t>
      </w:r>
      <w:r w:rsidRPr="00746628">
        <w:rPr>
          <w:rFonts w:hint="eastAsia"/>
          <w:szCs w:val="24"/>
        </w:rPr>
        <w:t>,</w:t>
      </w:r>
      <w:r w:rsidRPr="00746628">
        <w:rPr>
          <w:rFonts w:hint="eastAsia"/>
          <w:szCs w:val="24"/>
        </w:rPr>
        <w:t>童菊秀</w:t>
      </w:r>
      <w:r w:rsidRPr="00746628">
        <w:rPr>
          <w:rFonts w:hint="eastAsia"/>
          <w:szCs w:val="24"/>
        </w:rPr>
        <w:t>,</w:t>
      </w:r>
      <w:r w:rsidRPr="00746628">
        <w:rPr>
          <w:rFonts w:hint="eastAsia"/>
          <w:szCs w:val="24"/>
        </w:rPr>
        <w:t>梁畅</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结合</w:t>
      </w:r>
      <w:r w:rsidRPr="00746628">
        <w:rPr>
          <w:rFonts w:hint="eastAsia"/>
          <w:szCs w:val="24"/>
        </w:rPr>
        <w:t>ARIMA</w:t>
      </w:r>
      <w:r w:rsidRPr="00746628">
        <w:rPr>
          <w:rFonts w:hint="eastAsia"/>
          <w:szCs w:val="24"/>
        </w:rPr>
        <w:t>方法与</w:t>
      </w:r>
      <w:r w:rsidRPr="00746628">
        <w:rPr>
          <w:rFonts w:hint="eastAsia"/>
          <w:szCs w:val="24"/>
        </w:rPr>
        <w:t>GMS</w:t>
      </w:r>
      <w:r w:rsidRPr="00746628">
        <w:rPr>
          <w:rFonts w:hint="eastAsia"/>
          <w:szCs w:val="24"/>
        </w:rPr>
        <w:t>模拟洋河流域地下水水位</w:t>
      </w:r>
      <w:r w:rsidRPr="00746628">
        <w:rPr>
          <w:rFonts w:hint="eastAsia"/>
          <w:szCs w:val="24"/>
        </w:rPr>
        <w:t>[J].</w:t>
      </w:r>
      <w:r w:rsidRPr="00746628">
        <w:rPr>
          <w:rFonts w:hint="eastAsia"/>
          <w:szCs w:val="24"/>
        </w:rPr>
        <w:t>水资源与水工程学报</w:t>
      </w:r>
      <w:r w:rsidRPr="00746628">
        <w:rPr>
          <w:rFonts w:hint="eastAsia"/>
          <w:szCs w:val="24"/>
        </w:rPr>
        <w:t>,2025,36(01):18-28.</w:t>
      </w:r>
    </w:p>
    <w:p w14:paraId="04B97F5D" w14:textId="46408F80" w:rsidR="002F583C" w:rsidRPr="00746628" w:rsidRDefault="002F583C" w:rsidP="00353278">
      <w:pPr>
        <w:pStyle w:val="aff5"/>
        <w:spacing w:before="32" w:after="32"/>
        <w:ind w:left="360" w:hanging="360"/>
        <w:jc w:val="both"/>
        <w:rPr>
          <w:szCs w:val="24"/>
        </w:rPr>
      </w:pPr>
      <w:r w:rsidRPr="00746628">
        <w:rPr>
          <w:rFonts w:hint="eastAsia"/>
          <w:szCs w:val="24"/>
        </w:rPr>
        <w:t>[47]</w:t>
      </w:r>
      <w:r w:rsidR="00353278" w:rsidRPr="00746628">
        <w:rPr>
          <w:szCs w:val="24"/>
        </w:rPr>
        <w:t xml:space="preserve"> </w:t>
      </w:r>
      <w:r w:rsidRPr="00746628">
        <w:rPr>
          <w:rFonts w:hint="eastAsia"/>
          <w:szCs w:val="24"/>
        </w:rPr>
        <w:t>蒋士藩</w:t>
      </w:r>
      <w:r w:rsidRPr="00746628">
        <w:rPr>
          <w:rFonts w:hint="eastAsia"/>
          <w:szCs w:val="24"/>
        </w:rPr>
        <w:t>,</w:t>
      </w:r>
      <w:r w:rsidRPr="00746628">
        <w:rPr>
          <w:rFonts w:hint="eastAsia"/>
          <w:szCs w:val="24"/>
        </w:rPr>
        <w:t>张颖杰</w:t>
      </w:r>
      <w:r w:rsidRPr="00746628">
        <w:rPr>
          <w:rFonts w:hint="eastAsia"/>
          <w:szCs w:val="24"/>
        </w:rPr>
        <w:t>,</w:t>
      </w:r>
      <w:r w:rsidRPr="00746628">
        <w:rPr>
          <w:rFonts w:hint="eastAsia"/>
          <w:szCs w:val="24"/>
        </w:rPr>
        <w:t>陆娟</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模型预测</w:t>
      </w:r>
      <w:r w:rsidRPr="00746628">
        <w:rPr>
          <w:rFonts w:hint="eastAsia"/>
          <w:szCs w:val="24"/>
        </w:rPr>
        <w:t>ICU</w:t>
      </w:r>
      <w:r w:rsidRPr="00746628">
        <w:rPr>
          <w:rFonts w:hint="eastAsia"/>
          <w:szCs w:val="24"/>
        </w:rPr>
        <w:t>耐碳青霉烯类肺炎克雷伯菌流行趋势</w:t>
      </w:r>
      <w:r w:rsidRPr="00746628">
        <w:rPr>
          <w:rFonts w:hint="eastAsia"/>
          <w:szCs w:val="24"/>
        </w:rPr>
        <w:t>[J].</w:t>
      </w:r>
      <w:r w:rsidRPr="00746628">
        <w:rPr>
          <w:rFonts w:hint="eastAsia"/>
          <w:szCs w:val="24"/>
        </w:rPr>
        <w:t>中华医院感染学杂志</w:t>
      </w:r>
      <w:r w:rsidRPr="00746628">
        <w:rPr>
          <w:rFonts w:hint="eastAsia"/>
          <w:szCs w:val="24"/>
        </w:rPr>
        <w:t>,2025,35(06):933-938.</w:t>
      </w:r>
    </w:p>
    <w:p w14:paraId="5B57C596" w14:textId="1A3841BF" w:rsidR="002F583C" w:rsidRPr="00746628" w:rsidRDefault="002F583C" w:rsidP="00353278">
      <w:pPr>
        <w:pStyle w:val="aff5"/>
        <w:spacing w:before="32" w:after="32"/>
        <w:ind w:left="360" w:hanging="360"/>
        <w:jc w:val="both"/>
        <w:rPr>
          <w:szCs w:val="24"/>
        </w:rPr>
      </w:pPr>
      <w:r w:rsidRPr="00746628">
        <w:rPr>
          <w:rFonts w:hint="eastAsia"/>
          <w:szCs w:val="24"/>
        </w:rPr>
        <w:t>[48]</w:t>
      </w:r>
      <w:r w:rsidR="00353278" w:rsidRPr="00746628">
        <w:rPr>
          <w:szCs w:val="24"/>
        </w:rPr>
        <w:t xml:space="preserve"> </w:t>
      </w:r>
      <w:r w:rsidRPr="00746628">
        <w:rPr>
          <w:rFonts w:hint="eastAsia"/>
          <w:szCs w:val="24"/>
        </w:rPr>
        <w:t>陈思羽</w:t>
      </w:r>
      <w:r w:rsidRPr="00746628">
        <w:rPr>
          <w:rFonts w:hint="eastAsia"/>
          <w:szCs w:val="24"/>
        </w:rPr>
        <w:t>,</w:t>
      </w:r>
      <w:r w:rsidRPr="00746628">
        <w:rPr>
          <w:rFonts w:hint="eastAsia"/>
          <w:szCs w:val="24"/>
        </w:rPr>
        <w:t>徐爱迪</w:t>
      </w:r>
      <w:r w:rsidRPr="00746628">
        <w:rPr>
          <w:rFonts w:hint="eastAsia"/>
          <w:szCs w:val="24"/>
        </w:rPr>
        <w:t>,</w:t>
      </w:r>
      <w:r w:rsidRPr="00746628">
        <w:rPr>
          <w:rFonts w:hint="eastAsia"/>
          <w:szCs w:val="24"/>
        </w:rPr>
        <w:t>刘春山</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算法的玉米籽粒储藏温度预测研究</w:t>
      </w:r>
      <w:r w:rsidRPr="00746628">
        <w:rPr>
          <w:rFonts w:hint="eastAsia"/>
          <w:szCs w:val="24"/>
        </w:rPr>
        <w:t>[J/OL].</w:t>
      </w:r>
      <w:r w:rsidRPr="00746628">
        <w:rPr>
          <w:rFonts w:hint="eastAsia"/>
          <w:szCs w:val="24"/>
        </w:rPr>
        <w:t>农机化研究</w:t>
      </w:r>
      <w:r w:rsidRPr="00746628">
        <w:rPr>
          <w:rFonts w:hint="eastAsia"/>
          <w:szCs w:val="24"/>
        </w:rPr>
        <w:t>,1-8[2025-04-24].</w:t>
      </w:r>
    </w:p>
    <w:p w14:paraId="5144022C" w14:textId="7B3EF34E" w:rsidR="002F583C" w:rsidRPr="00746628" w:rsidRDefault="002F583C" w:rsidP="00353278">
      <w:pPr>
        <w:pStyle w:val="aff5"/>
        <w:spacing w:before="32" w:after="32"/>
        <w:ind w:left="360" w:hanging="360"/>
        <w:jc w:val="both"/>
        <w:rPr>
          <w:szCs w:val="24"/>
        </w:rPr>
      </w:pPr>
      <w:r w:rsidRPr="00746628">
        <w:rPr>
          <w:rFonts w:hint="eastAsia"/>
          <w:szCs w:val="24"/>
        </w:rPr>
        <w:t>[49]</w:t>
      </w:r>
      <w:r w:rsidR="00353278" w:rsidRPr="00746628">
        <w:rPr>
          <w:szCs w:val="24"/>
        </w:rPr>
        <w:t xml:space="preserve"> </w:t>
      </w:r>
      <w:r w:rsidRPr="00746628">
        <w:rPr>
          <w:rFonts w:hint="eastAsia"/>
          <w:szCs w:val="24"/>
        </w:rPr>
        <w:t>萧楚瑶</w:t>
      </w:r>
      <w:r w:rsidRPr="00746628">
        <w:rPr>
          <w:rFonts w:hint="eastAsia"/>
          <w:szCs w:val="24"/>
        </w:rPr>
        <w:t>,</w:t>
      </w:r>
      <w:r w:rsidRPr="00746628">
        <w:rPr>
          <w:rFonts w:hint="eastAsia"/>
          <w:szCs w:val="24"/>
        </w:rPr>
        <w:t>黎婷婷</w:t>
      </w:r>
      <w:r w:rsidRPr="00746628">
        <w:rPr>
          <w:rFonts w:hint="eastAsia"/>
          <w:szCs w:val="24"/>
        </w:rPr>
        <w:t>,</w:t>
      </w:r>
      <w:r w:rsidRPr="00746628">
        <w:rPr>
          <w:rFonts w:hint="eastAsia"/>
          <w:szCs w:val="24"/>
        </w:rPr>
        <w:t>付若楠</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与</w:t>
      </w:r>
      <w:r w:rsidRPr="00746628">
        <w:rPr>
          <w:rFonts w:hint="eastAsia"/>
          <w:szCs w:val="24"/>
        </w:rPr>
        <w:t>LSTM</w:t>
      </w:r>
      <w:r w:rsidRPr="00746628">
        <w:rPr>
          <w:rFonts w:hint="eastAsia"/>
          <w:szCs w:val="24"/>
        </w:rPr>
        <w:t>模型的乌鲁木齐市百日咳发病预测研究</w:t>
      </w:r>
      <w:r w:rsidRPr="00746628">
        <w:rPr>
          <w:rFonts w:hint="eastAsia"/>
          <w:szCs w:val="24"/>
        </w:rPr>
        <w:t>[J].</w:t>
      </w:r>
      <w:r w:rsidRPr="00746628">
        <w:rPr>
          <w:rFonts w:hint="eastAsia"/>
          <w:szCs w:val="24"/>
        </w:rPr>
        <w:t>现代预防医学</w:t>
      </w:r>
      <w:r w:rsidRPr="00746628">
        <w:rPr>
          <w:rFonts w:hint="eastAsia"/>
          <w:szCs w:val="24"/>
        </w:rPr>
        <w:t>,2024,51(21):3877-3882.</w:t>
      </w:r>
    </w:p>
    <w:p w14:paraId="39143FC1" w14:textId="12D08906" w:rsidR="002F583C" w:rsidRPr="00746628" w:rsidRDefault="002F583C" w:rsidP="00353278">
      <w:pPr>
        <w:pStyle w:val="aff5"/>
        <w:spacing w:before="32" w:after="32"/>
        <w:ind w:left="360" w:hanging="360"/>
        <w:jc w:val="both"/>
        <w:rPr>
          <w:szCs w:val="24"/>
        </w:rPr>
      </w:pPr>
      <w:r w:rsidRPr="00746628">
        <w:rPr>
          <w:rFonts w:hint="eastAsia"/>
          <w:szCs w:val="24"/>
        </w:rPr>
        <w:t>[50]</w:t>
      </w:r>
      <w:r w:rsidR="00353278" w:rsidRPr="00746628">
        <w:rPr>
          <w:szCs w:val="24"/>
        </w:rPr>
        <w:t xml:space="preserve"> </w:t>
      </w:r>
      <w:r w:rsidRPr="00746628">
        <w:rPr>
          <w:rFonts w:hint="eastAsia"/>
          <w:szCs w:val="24"/>
        </w:rPr>
        <w:t>董莉霞</w:t>
      </w:r>
      <w:r w:rsidRPr="00746628">
        <w:rPr>
          <w:rFonts w:hint="eastAsia"/>
          <w:szCs w:val="24"/>
        </w:rPr>
        <w:t>,</w:t>
      </w:r>
      <w:r w:rsidRPr="00746628">
        <w:rPr>
          <w:rFonts w:hint="eastAsia"/>
          <w:szCs w:val="24"/>
        </w:rPr>
        <w:t>张博</w:t>
      </w:r>
      <w:r w:rsidRPr="00746628">
        <w:rPr>
          <w:rFonts w:hint="eastAsia"/>
          <w:szCs w:val="24"/>
        </w:rPr>
        <w:t>,</w:t>
      </w:r>
      <w:r w:rsidRPr="00746628">
        <w:rPr>
          <w:rFonts w:hint="eastAsia"/>
          <w:szCs w:val="24"/>
        </w:rPr>
        <w:t>李广</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机器学习算法和</w:t>
      </w:r>
      <w:r w:rsidRPr="00746628">
        <w:rPr>
          <w:rFonts w:hint="eastAsia"/>
          <w:szCs w:val="24"/>
        </w:rPr>
        <w:t>ARIMA</w:t>
      </w:r>
      <w:r w:rsidRPr="00746628">
        <w:rPr>
          <w:rFonts w:hint="eastAsia"/>
          <w:szCs w:val="24"/>
        </w:rPr>
        <w:t>模型的旱地春小麦产量预测</w:t>
      </w:r>
      <w:r w:rsidRPr="00746628">
        <w:rPr>
          <w:rFonts w:hint="eastAsia"/>
          <w:szCs w:val="24"/>
        </w:rPr>
        <w:t>[J].</w:t>
      </w:r>
      <w:r w:rsidRPr="00746628">
        <w:rPr>
          <w:rFonts w:hint="eastAsia"/>
          <w:szCs w:val="24"/>
        </w:rPr>
        <w:t>麦类作物学报</w:t>
      </w:r>
      <w:r w:rsidRPr="00746628">
        <w:rPr>
          <w:rFonts w:hint="eastAsia"/>
          <w:szCs w:val="24"/>
        </w:rPr>
        <w:t>,2024,44(12):1551-1559.</w:t>
      </w:r>
    </w:p>
    <w:p w14:paraId="58DEACEC" w14:textId="6525591C" w:rsidR="002F583C" w:rsidRPr="00746628" w:rsidRDefault="002F583C" w:rsidP="00353278">
      <w:pPr>
        <w:pStyle w:val="aff5"/>
        <w:spacing w:before="32" w:after="32"/>
        <w:ind w:left="360" w:hanging="360"/>
        <w:jc w:val="both"/>
        <w:rPr>
          <w:szCs w:val="24"/>
        </w:rPr>
      </w:pPr>
      <w:r w:rsidRPr="00746628">
        <w:rPr>
          <w:rFonts w:hint="eastAsia"/>
          <w:szCs w:val="24"/>
        </w:rPr>
        <w:t>[51]</w:t>
      </w:r>
      <w:r w:rsidR="00353278" w:rsidRPr="00746628">
        <w:rPr>
          <w:szCs w:val="24"/>
        </w:rPr>
        <w:t xml:space="preserve"> </w:t>
      </w:r>
      <w:r w:rsidRPr="00746628">
        <w:rPr>
          <w:rFonts w:hint="eastAsia"/>
          <w:szCs w:val="24"/>
        </w:rPr>
        <w:t>李杨</w:t>
      </w:r>
      <w:r w:rsidRPr="00746628">
        <w:rPr>
          <w:rFonts w:hint="eastAsia"/>
          <w:szCs w:val="24"/>
        </w:rPr>
        <w:t>,</w:t>
      </w:r>
      <w:r w:rsidRPr="00746628">
        <w:rPr>
          <w:rFonts w:hint="eastAsia"/>
          <w:szCs w:val="24"/>
        </w:rPr>
        <w:t>谭桂兰</w:t>
      </w:r>
      <w:r w:rsidRPr="00746628">
        <w:rPr>
          <w:rFonts w:hint="eastAsia"/>
          <w:szCs w:val="24"/>
        </w:rPr>
        <w:t>,</w:t>
      </w:r>
      <w:r w:rsidRPr="00746628">
        <w:rPr>
          <w:rFonts w:hint="eastAsia"/>
          <w:szCs w:val="24"/>
        </w:rPr>
        <w:t>李怡</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模型的天津地区单中心</w:t>
      </w:r>
      <w:r w:rsidRPr="00746628">
        <w:rPr>
          <w:rFonts w:hint="eastAsia"/>
          <w:szCs w:val="24"/>
        </w:rPr>
        <w:t>HPV</w:t>
      </w:r>
      <w:r w:rsidRPr="00746628">
        <w:rPr>
          <w:rFonts w:hint="eastAsia"/>
          <w:szCs w:val="24"/>
        </w:rPr>
        <w:t>感染趋势及基因型特征</w:t>
      </w:r>
      <w:r w:rsidRPr="00746628">
        <w:rPr>
          <w:rFonts w:hint="eastAsia"/>
          <w:szCs w:val="24"/>
        </w:rPr>
        <w:t>[J].</w:t>
      </w:r>
      <w:r w:rsidRPr="00746628">
        <w:rPr>
          <w:rFonts w:hint="eastAsia"/>
          <w:szCs w:val="24"/>
        </w:rPr>
        <w:t>中国感染控制杂志</w:t>
      </w:r>
      <w:r w:rsidRPr="00746628">
        <w:rPr>
          <w:rFonts w:hint="eastAsia"/>
          <w:szCs w:val="24"/>
        </w:rPr>
        <w:t>,2024,23(10):1249-1257.</w:t>
      </w:r>
    </w:p>
    <w:p w14:paraId="719CC375" w14:textId="3908FD02" w:rsidR="002F583C" w:rsidRPr="00746628" w:rsidRDefault="002F583C" w:rsidP="00353278">
      <w:pPr>
        <w:pStyle w:val="aff5"/>
        <w:spacing w:before="32" w:after="32"/>
        <w:ind w:left="360" w:hanging="360"/>
        <w:jc w:val="both"/>
        <w:rPr>
          <w:szCs w:val="24"/>
        </w:rPr>
      </w:pPr>
      <w:r w:rsidRPr="00746628">
        <w:rPr>
          <w:rFonts w:hint="eastAsia"/>
          <w:szCs w:val="24"/>
        </w:rPr>
        <w:t>[52]</w:t>
      </w:r>
      <w:r w:rsidR="00353278" w:rsidRPr="00746628">
        <w:rPr>
          <w:szCs w:val="24"/>
        </w:rPr>
        <w:t xml:space="preserve"> </w:t>
      </w:r>
      <w:r w:rsidRPr="00746628">
        <w:rPr>
          <w:rFonts w:hint="eastAsia"/>
          <w:szCs w:val="24"/>
        </w:rPr>
        <w:t>贾豫晨</w:t>
      </w:r>
      <w:r w:rsidRPr="00746628">
        <w:rPr>
          <w:rFonts w:hint="eastAsia"/>
          <w:szCs w:val="24"/>
        </w:rPr>
        <w:t>,</w:t>
      </w:r>
      <w:r w:rsidRPr="00746628">
        <w:rPr>
          <w:rFonts w:hint="eastAsia"/>
          <w:szCs w:val="24"/>
        </w:rPr>
        <w:t>李宁</w:t>
      </w:r>
      <w:r w:rsidRPr="00746628">
        <w:rPr>
          <w:rFonts w:hint="eastAsia"/>
          <w:szCs w:val="24"/>
        </w:rPr>
        <w:t>,</w:t>
      </w:r>
      <w:r w:rsidRPr="00746628">
        <w:rPr>
          <w:rFonts w:hint="eastAsia"/>
          <w:szCs w:val="24"/>
        </w:rPr>
        <w:t>郑尔达</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模型探讨新型冠状病毒感染防控措施对云南省登革热流行的影响</w:t>
      </w:r>
      <w:r w:rsidRPr="00746628">
        <w:rPr>
          <w:rFonts w:hint="eastAsia"/>
          <w:szCs w:val="24"/>
        </w:rPr>
        <w:t>[J].</w:t>
      </w:r>
      <w:r w:rsidRPr="00746628">
        <w:rPr>
          <w:rFonts w:hint="eastAsia"/>
          <w:szCs w:val="24"/>
        </w:rPr>
        <w:t>中国热带医学</w:t>
      </w:r>
      <w:r w:rsidRPr="00746628">
        <w:rPr>
          <w:rFonts w:hint="eastAsia"/>
          <w:szCs w:val="24"/>
        </w:rPr>
        <w:t>,2024,24(10):1173-1179.</w:t>
      </w:r>
    </w:p>
    <w:p w14:paraId="260344A9" w14:textId="5E0B4ADF" w:rsidR="002F583C" w:rsidRPr="00746628" w:rsidRDefault="002F583C" w:rsidP="00353278">
      <w:pPr>
        <w:pStyle w:val="aff5"/>
        <w:spacing w:before="32" w:after="32"/>
        <w:ind w:left="360" w:hanging="360"/>
        <w:jc w:val="both"/>
        <w:rPr>
          <w:szCs w:val="24"/>
        </w:rPr>
      </w:pPr>
      <w:r w:rsidRPr="00746628">
        <w:rPr>
          <w:rFonts w:hint="eastAsia"/>
          <w:szCs w:val="24"/>
        </w:rPr>
        <w:t>[53]</w:t>
      </w:r>
      <w:r w:rsidR="00353278" w:rsidRPr="00746628">
        <w:rPr>
          <w:szCs w:val="24"/>
        </w:rPr>
        <w:t xml:space="preserve"> </w:t>
      </w:r>
      <w:r w:rsidRPr="00746628">
        <w:rPr>
          <w:rFonts w:hint="eastAsia"/>
          <w:szCs w:val="24"/>
        </w:rPr>
        <w:t>丁勇</w:t>
      </w:r>
      <w:r w:rsidRPr="00746628">
        <w:rPr>
          <w:rFonts w:hint="eastAsia"/>
          <w:szCs w:val="24"/>
        </w:rPr>
        <w:t>,</w:t>
      </w:r>
      <w:r w:rsidRPr="00746628">
        <w:rPr>
          <w:rFonts w:hint="eastAsia"/>
          <w:szCs w:val="24"/>
        </w:rPr>
        <w:t>张蓓蓓</w:t>
      </w:r>
      <w:r w:rsidRPr="00746628">
        <w:rPr>
          <w:rFonts w:hint="eastAsia"/>
          <w:szCs w:val="24"/>
        </w:rPr>
        <w:t>,</w:t>
      </w:r>
      <w:r w:rsidRPr="00746628">
        <w:rPr>
          <w:rFonts w:hint="eastAsia"/>
          <w:szCs w:val="24"/>
        </w:rPr>
        <w:t>吴静</w:t>
      </w:r>
      <w:r w:rsidRPr="00746628">
        <w:rPr>
          <w:rFonts w:hint="eastAsia"/>
          <w:szCs w:val="24"/>
        </w:rPr>
        <w:t>.</w:t>
      </w:r>
      <w:r w:rsidRPr="00746628">
        <w:rPr>
          <w:rFonts w:hint="eastAsia"/>
          <w:szCs w:val="24"/>
        </w:rPr>
        <w:t>基于配对检验的</w:t>
      </w:r>
      <w:r w:rsidRPr="00746628">
        <w:rPr>
          <w:rFonts w:hint="eastAsia"/>
          <w:szCs w:val="24"/>
        </w:rPr>
        <w:t>ARIMA</w:t>
      </w:r>
      <w:r w:rsidRPr="00746628">
        <w:rPr>
          <w:rFonts w:hint="eastAsia"/>
          <w:szCs w:val="24"/>
        </w:rPr>
        <w:t>模型在我国甲肝发病数预测中的应用</w:t>
      </w:r>
      <w:r w:rsidRPr="00746628">
        <w:rPr>
          <w:rFonts w:hint="eastAsia"/>
          <w:szCs w:val="24"/>
        </w:rPr>
        <w:t>[J].</w:t>
      </w:r>
      <w:r w:rsidRPr="00746628">
        <w:rPr>
          <w:rFonts w:hint="eastAsia"/>
          <w:szCs w:val="24"/>
        </w:rPr>
        <w:t>南京医科大学学报</w:t>
      </w:r>
      <w:r w:rsidRPr="00746628">
        <w:rPr>
          <w:rFonts w:hint="eastAsia"/>
          <w:szCs w:val="24"/>
        </w:rPr>
        <w:t>(</w:t>
      </w:r>
      <w:r w:rsidRPr="00746628">
        <w:rPr>
          <w:rFonts w:hint="eastAsia"/>
          <w:szCs w:val="24"/>
        </w:rPr>
        <w:t>自然科学版</w:t>
      </w:r>
      <w:r w:rsidRPr="00746628">
        <w:rPr>
          <w:rFonts w:hint="eastAsia"/>
          <w:szCs w:val="24"/>
        </w:rPr>
        <w:t>),2024,44(10):1456-1461.</w:t>
      </w:r>
    </w:p>
    <w:p w14:paraId="666DC31C" w14:textId="724425E0" w:rsidR="002F583C" w:rsidRPr="00746628" w:rsidRDefault="002F583C" w:rsidP="00353278">
      <w:pPr>
        <w:pStyle w:val="aff5"/>
        <w:spacing w:before="32" w:after="32"/>
        <w:ind w:left="360" w:hanging="360"/>
        <w:jc w:val="both"/>
        <w:rPr>
          <w:szCs w:val="24"/>
        </w:rPr>
      </w:pPr>
      <w:r w:rsidRPr="00746628">
        <w:rPr>
          <w:rFonts w:hint="eastAsia"/>
          <w:szCs w:val="24"/>
        </w:rPr>
        <w:t>[54]</w:t>
      </w:r>
      <w:r w:rsidR="00353278" w:rsidRPr="00746628">
        <w:rPr>
          <w:szCs w:val="24"/>
        </w:rPr>
        <w:t xml:space="preserve"> </w:t>
      </w:r>
      <w:r w:rsidRPr="00746628">
        <w:rPr>
          <w:rFonts w:hint="eastAsia"/>
          <w:szCs w:val="24"/>
        </w:rPr>
        <w:t>苏莹莹</w:t>
      </w:r>
      <w:r w:rsidRPr="00746628">
        <w:rPr>
          <w:rFonts w:hint="eastAsia"/>
          <w:szCs w:val="24"/>
        </w:rPr>
        <w:t>,</w:t>
      </w:r>
      <w:r w:rsidRPr="00746628">
        <w:rPr>
          <w:rFonts w:hint="eastAsia"/>
          <w:szCs w:val="24"/>
        </w:rPr>
        <w:t>卢小平</w:t>
      </w:r>
      <w:r w:rsidRPr="00746628">
        <w:rPr>
          <w:rFonts w:hint="eastAsia"/>
          <w:szCs w:val="24"/>
        </w:rPr>
        <w:t>,</w:t>
      </w:r>
      <w:r w:rsidRPr="00746628">
        <w:rPr>
          <w:rFonts w:hint="eastAsia"/>
          <w:szCs w:val="24"/>
        </w:rPr>
        <w:t>肖锋</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w:t>
      </w:r>
      <w:r w:rsidRPr="00746628">
        <w:rPr>
          <w:rFonts w:hint="eastAsia"/>
          <w:szCs w:val="24"/>
        </w:rPr>
        <w:t>TVDI</w:t>
      </w:r>
      <w:r w:rsidRPr="00746628">
        <w:rPr>
          <w:rFonts w:hint="eastAsia"/>
          <w:szCs w:val="24"/>
        </w:rPr>
        <w:t>结合</w:t>
      </w:r>
      <w:r w:rsidRPr="00746628">
        <w:rPr>
          <w:rFonts w:hint="eastAsia"/>
          <w:szCs w:val="24"/>
        </w:rPr>
        <w:t>ARIMA</w:t>
      </w:r>
      <w:r w:rsidRPr="00746628">
        <w:rPr>
          <w:rFonts w:hint="eastAsia"/>
          <w:szCs w:val="24"/>
        </w:rPr>
        <w:t>的河南省土壤旱情监测方法</w:t>
      </w:r>
      <w:r w:rsidRPr="00746628">
        <w:rPr>
          <w:rFonts w:hint="eastAsia"/>
          <w:szCs w:val="24"/>
        </w:rPr>
        <w:t>[J].</w:t>
      </w:r>
      <w:r w:rsidRPr="00746628">
        <w:rPr>
          <w:rFonts w:hint="eastAsia"/>
          <w:szCs w:val="24"/>
        </w:rPr>
        <w:t>农业机械学报</w:t>
      </w:r>
      <w:r w:rsidRPr="00746628">
        <w:rPr>
          <w:rFonts w:hint="eastAsia"/>
          <w:szCs w:val="24"/>
        </w:rPr>
        <w:t>,2024,55(11):391-401+522.</w:t>
      </w:r>
    </w:p>
    <w:p w14:paraId="1BE30076" w14:textId="28DF115E" w:rsidR="002F583C" w:rsidRPr="00746628" w:rsidRDefault="002F583C" w:rsidP="00353278">
      <w:pPr>
        <w:pStyle w:val="aff5"/>
        <w:spacing w:before="32" w:after="32"/>
        <w:ind w:left="360" w:hanging="360"/>
        <w:jc w:val="both"/>
        <w:rPr>
          <w:szCs w:val="24"/>
        </w:rPr>
      </w:pPr>
      <w:r w:rsidRPr="00746628">
        <w:rPr>
          <w:rFonts w:hint="eastAsia"/>
          <w:szCs w:val="24"/>
        </w:rPr>
        <w:lastRenderedPageBreak/>
        <w:t>[55]</w:t>
      </w:r>
      <w:r w:rsidR="00353278" w:rsidRPr="00746628">
        <w:rPr>
          <w:szCs w:val="24"/>
        </w:rPr>
        <w:t xml:space="preserve"> </w:t>
      </w:r>
      <w:r w:rsidRPr="00746628">
        <w:rPr>
          <w:rFonts w:hint="eastAsia"/>
          <w:szCs w:val="24"/>
        </w:rPr>
        <w:t>高俊</w:t>
      </w:r>
      <w:r w:rsidRPr="00746628">
        <w:rPr>
          <w:rFonts w:hint="eastAsia"/>
          <w:szCs w:val="24"/>
        </w:rPr>
        <w:t>.</w:t>
      </w:r>
      <w:r w:rsidRPr="00746628">
        <w:rPr>
          <w:rFonts w:hint="eastAsia"/>
          <w:szCs w:val="24"/>
        </w:rPr>
        <w:t>人工智能技术在智慧物流的应用研究</w:t>
      </w:r>
      <w:r w:rsidRPr="00746628">
        <w:rPr>
          <w:rFonts w:hint="eastAsia"/>
          <w:szCs w:val="24"/>
        </w:rPr>
        <w:t>[J].</w:t>
      </w:r>
      <w:r w:rsidRPr="00746628">
        <w:rPr>
          <w:rFonts w:hint="eastAsia"/>
          <w:szCs w:val="24"/>
        </w:rPr>
        <w:t>物流科技</w:t>
      </w:r>
      <w:r w:rsidRPr="00746628">
        <w:rPr>
          <w:rFonts w:hint="eastAsia"/>
          <w:szCs w:val="24"/>
        </w:rPr>
        <w:t>,2024,47(16):73-75+79.</w:t>
      </w:r>
    </w:p>
    <w:p w14:paraId="6E9568EF" w14:textId="10A9FC3F" w:rsidR="002F583C" w:rsidRPr="00746628" w:rsidRDefault="002F583C" w:rsidP="00353278">
      <w:pPr>
        <w:pStyle w:val="aff5"/>
        <w:spacing w:before="32" w:after="32"/>
        <w:ind w:left="360" w:hanging="360"/>
        <w:jc w:val="both"/>
        <w:rPr>
          <w:szCs w:val="24"/>
        </w:rPr>
      </w:pPr>
      <w:r w:rsidRPr="00746628">
        <w:rPr>
          <w:rFonts w:hint="eastAsia"/>
          <w:szCs w:val="24"/>
        </w:rPr>
        <w:t>[56]</w:t>
      </w:r>
      <w:r w:rsidR="00353278" w:rsidRPr="00746628">
        <w:rPr>
          <w:szCs w:val="24"/>
        </w:rPr>
        <w:t xml:space="preserve"> </w:t>
      </w:r>
      <w:r w:rsidRPr="00746628">
        <w:rPr>
          <w:rFonts w:hint="eastAsia"/>
          <w:szCs w:val="24"/>
        </w:rPr>
        <w:t>戴红伟</w:t>
      </w:r>
      <w:r w:rsidRPr="00746628">
        <w:rPr>
          <w:rFonts w:hint="eastAsia"/>
          <w:szCs w:val="24"/>
        </w:rPr>
        <w:t>,</w:t>
      </w:r>
      <w:r w:rsidRPr="00746628">
        <w:rPr>
          <w:rFonts w:hint="eastAsia"/>
          <w:szCs w:val="24"/>
        </w:rPr>
        <w:t>王博文</w:t>
      </w:r>
      <w:r w:rsidRPr="00746628">
        <w:rPr>
          <w:rFonts w:hint="eastAsia"/>
          <w:szCs w:val="24"/>
        </w:rPr>
        <w:t>.</w:t>
      </w:r>
      <w:r w:rsidRPr="00746628">
        <w:rPr>
          <w:rFonts w:hint="eastAsia"/>
          <w:szCs w:val="24"/>
        </w:rPr>
        <w:t>基于</w:t>
      </w:r>
      <w:r w:rsidRPr="00746628">
        <w:rPr>
          <w:rFonts w:hint="eastAsia"/>
          <w:szCs w:val="24"/>
        </w:rPr>
        <w:t>MPA-BP</w:t>
      </w:r>
      <w:r w:rsidRPr="00746628">
        <w:rPr>
          <w:rFonts w:hint="eastAsia"/>
          <w:szCs w:val="24"/>
        </w:rPr>
        <w:t>神经网络和</w:t>
      </w:r>
      <w:r w:rsidRPr="00746628">
        <w:rPr>
          <w:rFonts w:hint="eastAsia"/>
          <w:szCs w:val="24"/>
        </w:rPr>
        <w:t>ARIMA</w:t>
      </w:r>
      <w:r w:rsidRPr="00746628">
        <w:rPr>
          <w:rFonts w:hint="eastAsia"/>
          <w:szCs w:val="24"/>
        </w:rPr>
        <w:t>模型的港口货物吞吐量预测</w:t>
      </w:r>
      <w:r w:rsidRPr="00746628">
        <w:rPr>
          <w:rFonts w:hint="eastAsia"/>
          <w:szCs w:val="24"/>
        </w:rPr>
        <w:t>[J/OL].</w:t>
      </w:r>
      <w:r w:rsidRPr="00746628">
        <w:rPr>
          <w:rFonts w:hint="eastAsia"/>
          <w:szCs w:val="24"/>
        </w:rPr>
        <w:t>上海海事大学学报</w:t>
      </w:r>
      <w:r w:rsidRPr="00746628">
        <w:rPr>
          <w:rFonts w:hint="eastAsia"/>
          <w:szCs w:val="24"/>
        </w:rPr>
        <w:t>,1-12[2025-04-24].</w:t>
      </w:r>
    </w:p>
    <w:p w14:paraId="74E79042" w14:textId="6B106692" w:rsidR="002F583C" w:rsidRPr="00746628" w:rsidRDefault="002F583C" w:rsidP="00353278">
      <w:pPr>
        <w:pStyle w:val="aff5"/>
        <w:spacing w:before="32" w:after="32"/>
        <w:ind w:left="360" w:hanging="360"/>
        <w:jc w:val="both"/>
        <w:rPr>
          <w:szCs w:val="24"/>
        </w:rPr>
      </w:pPr>
      <w:r w:rsidRPr="00746628">
        <w:rPr>
          <w:rFonts w:hint="eastAsia"/>
          <w:szCs w:val="24"/>
        </w:rPr>
        <w:t>[57]</w:t>
      </w:r>
      <w:r w:rsidR="00353278" w:rsidRPr="00746628">
        <w:rPr>
          <w:szCs w:val="24"/>
        </w:rPr>
        <w:t xml:space="preserve"> </w:t>
      </w:r>
      <w:r w:rsidRPr="00746628">
        <w:rPr>
          <w:rFonts w:hint="eastAsia"/>
          <w:szCs w:val="24"/>
        </w:rPr>
        <w:t>王玉沐</w:t>
      </w:r>
      <w:r w:rsidRPr="00746628">
        <w:rPr>
          <w:rFonts w:hint="eastAsia"/>
          <w:szCs w:val="24"/>
        </w:rPr>
        <w:t>,</w:t>
      </w:r>
      <w:r w:rsidRPr="00746628">
        <w:rPr>
          <w:rFonts w:hint="eastAsia"/>
          <w:szCs w:val="24"/>
        </w:rPr>
        <w:t>尹伟琴</w:t>
      </w:r>
      <w:r w:rsidRPr="00746628">
        <w:rPr>
          <w:rFonts w:hint="eastAsia"/>
          <w:szCs w:val="24"/>
        </w:rPr>
        <w:t>,</w:t>
      </w:r>
      <w:r w:rsidRPr="00746628">
        <w:rPr>
          <w:rFonts w:hint="eastAsia"/>
          <w:szCs w:val="24"/>
        </w:rPr>
        <w:t>杨乐</w:t>
      </w:r>
      <w:r w:rsidRPr="00746628">
        <w:rPr>
          <w:rFonts w:hint="eastAsia"/>
          <w:szCs w:val="24"/>
        </w:rPr>
        <w:t>.</w:t>
      </w:r>
      <w:r w:rsidRPr="00746628">
        <w:rPr>
          <w:rFonts w:hint="eastAsia"/>
          <w:szCs w:val="24"/>
        </w:rPr>
        <w:t>基于</w:t>
      </w:r>
      <w:r w:rsidRPr="00746628">
        <w:rPr>
          <w:rFonts w:hint="eastAsia"/>
          <w:szCs w:val="24"/>
        </w:rPr>
        <w:t>ARIMA</w:t>
      </w:r>
      <w:r w:rsidRPr="00746628">
        <w:rPr>
          <w:rFonts w:hint="eastAsia"/>
          <w:szCs w:val="24"/>
        </w:rPr>
        <w:t>乘积季节模型预测耐碳青霉烯类鲍氏不动杆菌流行趋势</w:t>
      </w:r>
      <w:r w:rsidRPr="00746628">
        <w:rPr>
          <w:rFonts w:hint="eastAsia"/>
          <w:szCs w:val="24"/>
        </w:rPr>
        <w:t>[J].</w:t>
      </w:r>
      <w:r w:rsidRPr="00746628">
        <w:rPr>
          <w:rFonts w:hint="eastAsia"/>
          <w:szCs w:val="24"/>
        </w:rPr>
        <w:t>中华医院感染学杂志</w:t>
      </w:r>
      <w:r w:rsidRPr="00746628">
        <w:rPr>
          <w:rFonts w:hint="eastAsia"/>
          <w:szCs w:val="24"/>
        </w:rPr>
        <w:t>,2024,34(17):2575-2579.</w:t>
      </w:r>
    </w:p>
    <w:p w14:paraId="72962258" w14:textId="643EC018" w:rsidR="002F583C" w:rsidRPr="00746628" w:rsidRDefault="002F583C" w:rsidP="00353278">
      <w:pPr>
        <w:pStyle w:val="aff5"/>
        <w:spacing w:before="32" w:after="32"/>
        <w:ind w:left="360" w:hanging="360"/>
        <w:jc w:val="both"/>
        <w:rPr>
          <w:szCs w:val="24"/>
        </w:rPr>
      </w:pPr>
      <w:r w:rsidRPr="00746628">
        <w:rPr>
          <w:rFonts w:hint="eastAsia"/>
          <w:szCs w:val="24"/>
        </w:rPr>
        <w:t>[58]</w:t>
      </w:r>
      <w:r w:rsidR="00353278" w:rsidRPr="00746628">
        <w:rPr>
          <w:szCs w:val="24"/>
        </w:rPr>
        <w:t xml:space="preserve"> </w:t>
      </w:r>
      <w:r w:rsidRPr="00746628">
        <w:rPr>
          <w:rFonts w:hint="eastAsia"/>
          <w:szCs w:val="24"/>
        </w:rPr>
        <w:t>付莲莲</w:t>
      </w:r>
      <w:r w:rsidRPr="00746628">
        <w:rPr>
          <w:rFonts w:hint="eastAsia"/>
          <w:szCs w:val="24"/>
        </w:rPr>
        <w:t>,</w:t>
      </w:r>
      <w:r w:rsidRPr="00746628">
        <w:rPr>
          <w:rFonts w:hint="eastAsia"/>
          <w:szCs w:val="24"/>
        </w:rPr>
        <w:t>方青</w:t>
      </w:r>
      <w:r w:rsidRPr="00746628">
        <w:rPr>
          <w:rFonts w:hint="eastAsia"/>
          <w:szCs w:val="24"/>
        </w:rPr>
        <w:t>,</w:t>
      </w:r>
      <w:r w:rsidRPr="00746628">
        <w:rPr>
          <w:rFonts w:hint="eastAsia"/>
          <w:szCs w:val="24"/>
        </w:rPr>
        <w:t>袁冬宇</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基于奇异谱分解和</w:t>
      </w:r>
      <w:r w:rsidRPr="00746628">
        <w:rPr>
          <w:rFonts w:hint="eastAsia"/>
          <w:szCs w:val="24"/>
        </w:rPr>
        <w:t>LSTM-ARIMA</w:t>
      </w:r>
      <w:r w:rsidRPr="00746628">
        <w:rPr>
          <w:rFonts w:hint="eastAsia"/>
          <w:szCs w:val="24"/>
        </w:rPr>
        <w:t>组合模型的生猪价格预测</w:t>
      </w:r>
      <w:r w:rsidRPr="00746628">
        <w:rPr>
          <w:rFonts w:hint="eastAsia"/>
          <w:szCs w:val="24"/>
        </w:rPr>
        <w:t>[J].</w:t>
      </w:r>
      <w:r w:rsidRPr="00746628">
        <w:rPr>
          <w:rFonts w:hint="eastAsia"/>
          <w:szCs w:val="24"/>
        </w:rPr>
        <w:t>中国农机化学报</w:t>
      </w:r>
      <w:r w:rsidRPr="00746628">
        <w:rPr>
          <w:rFonts w:hint="eastAsia"/>
          <w:szCs w:val="24"/>
        </w:rPr>
        <w:t>,2024,45(05):176-181+252.</w:t>
      </w:r>
    </w:p>
    <w:p w14:paraId="04B0793E" w14:textId="0E37A17A" w:rsidR="002F583C" w:rsidRPr="00746628" w:rsidRDefault="002F583C" w:rsidP="00353278">
      <w:pPr>
        <w:pStyle w:val="aff5"/>
        <w:spacing w:before="32" w:after="32"/>
        <w:ind w:left="360" w:hanging="360"/>
        <w:jc w:val="both"/>
        <w:rPr>
          <w:szCs w:val="24"/>
        </w:rPr>
      </w:pPr>
      <w:r w:rsidRPr="00746628">
        <w:rPr>
          <w:rFonts w:hint="eastAsia"/>
          <w:szCs w:val="24"/>
        </w:rPr>
        <w:t>[59]</w:t>
      </w:r>
      <w:r w:rsidR="00353278" w:rsidRPr="00746628">
        <w:rPr>
          <w:szCs w:val="24"/>
        </w:rPr>
        <w:t xml:space="preserve"> </w:t>
      </w:r>
      <w:r w:rsidRPr="00746628">
        <w:rPr>
          <w:rFonts w:hint="eastAsia"/>
          <w:szCs w:val="24"/>
        </w:rPr>
        <w:t>董立俊</w:t>
      </w:r>
      <w:r w:rsidRPr="00746628">
        <w:rPr>
          <w:rFonts w:hint="eastAsia"/>
          <w:szCs w:val="24"/>
        </w:rPr>
        <w:t>,</w:t>
      </w:r>
      <w:r w:rsidRPr="00746628">
        <w:rPr>
          <w:rFonts w:hint="eastAsia"/>
          <w:szCs w:val="24"/>
        </w:rPr>
        <w:t>董晓华</w:t>
      </w:r>
      <w:r w:rsidRPr="00746628">
        <w:rPr>
          <w:rFonts w:hint="eastAsia"/>
          <w:szCs w:val="24"/>
        </w:rPr>
        <w:t>,</w:t>
      </w:r>
      <w:r w:rsidRPr="00746628">
        <w:rPr>
          <w:rFonts w:hint="eastAsia"/>
          <w:szCs w:val="24"/>
        </w:rPr>
        <w:t>马耀明</w:t>
      </w:r>
      <w:r w:rsidRPr="00746628">
        <w:rPr>
          <w:rFonts w:hint="eastAsia"/>
          <w:szCs w:val="24"/>
        </w:rPr>
        <w:t>,</w:t>
      </w:r>
      <w:r w:rsidRPr="00746628">
        <w:rPr>
          <w:rFonts w:hint="eastAsia"/>
          <w:szCs w:val="24"/>
        </w:rPr>
        <w:t>等</w:t>
      </w:r>
      <w:r w:rsidRPr="00746628">
        <w:rPr>
          <w:rFonts w:hint="eastAsia"/>
          <w:szCs w:val="24"/>
        </w:rPr>
        <w:t>.</w:t>
      </w:r>
      <w:r w:rsidRPr="00746628">
        <w:rPr>
          <w:rFonts w:hint="eastAsia"/>
          <w:szCs w:val="24"/>
        </w:rPr>
        <w:t>融合</w:t>
      </w:r>
      <w:r w:rsidRPr="00746628">
        <w:rPr>
          <w:rFonts w:hint="eastAsia"/>
          <w:szCs w:val="24"/>
        </w:rPr>
        <w:t>ARIMA</w:t>
      </w:r>
      <w:r w:rsidRPr="00746628">
        <w:rPr>
          <w:rFonts w:hint="eastAsia"/>
          <w:szCs w:val="24"/>
        </w:rPr>
        <w:t>模型和</w:t>
      </w:r>
      <w:r w:rsidRPr="00746628">
        <w:rPr>
          <w:rFonts w:hint="eastAsia"/>
          <w:szCs w:val="24"/>
        </w:rPr>
        <w:t>MCMC</w:t>
      </w:r>
      <w:r w:rsidRPr="00746628">
        <w:rPr>
          <w:rFonts w:hint="eastAsia"/>
          <w:szCs w:val="24"/>
        </w:rPr>
        <w:t>方法的非一致性设计洪水计算</w:t>
      </w:r>
      <w:r w:rsidRPr="00746628">
        <w:rPr>
          <w:rFonts w:hint="eastAsia"/>
          <w:szCs w:val="24"/>
        </w:rPr>
        <w:t>[J].</w:t>
      </w:r>
      <w:r w:rsidRPr="00746628">
        <w:rPr>
          <w:rFonts w:hint="eastAsia"/>
          <w:szCs w:val="24"/>
        </w:rPr>
        <w:t>水资源与水工程学报</w:t>
      </w:r>
      <w:r w:rsidRPr="00746628">
        <w:rPr>
          <w:rFonts w:hint="eastAsia"/>
          <w:szCs w:val="24"/>
        </w:rPr>
        <w:t>,2024,35(02):1-11+20.</w:t>
      </w:r>
    </w:p>
    <w:p w14:paraId="59089D5B" w14:textId="2163D6E4" w:rsidR="005C2B16" w:rsidRPr="00746628" w:rsidRDefault="002F583C" w:rsidP="00353278">
      <w:pPr>
        <w:pStyle w:val="aff5"/>
        <w:spacing w:before="32" w:after="32"/>
        <w:ind w:left="360" w:hanging="360"/>
        <w:jc w:val="both"/>
        <w:rPr>
          <w:szCs w:val="24"/>
        </w:rPr>
      </w:pPr>
      <w:r w:rsidRPr="00746628">
        <w:rPr>
          <w:rFonts w:hint="eastAsia"/>
          <w:szCs w:val="24"/>
        </w:rPr>
        <w:t>[60]</w:t>
      </w:r>
      <w:r w:rsidR="00353278" w:rsidRPr="00746628">
        <w:rPr>
          <w:szCs w:val="24"/>
        </w:rPr>
        <w:t xml:space="preserve"> </w:t>
      </w:r>
      <w:r w:rsidRPr="00746628">
        <w:rPr>
          <w:rFonts w:hint="eastAsia"/>
          <w:szCs w:val="24"/>
        </w:rPr>
        <w:t>王代君</w:t>
      </w:r>
      <w:r w:rsidRPr="00746628">
        <w:rPr>
          <w:rFonts w:hint="eastAsia"/>
          <w:szCs w:val="24"/>
        </w:rPr>
        <w:t>,</w:t>
      </w:r>
      <w:r w:rsidRPr="00746628">
        <w:rPr>
          <w:rFonts w:hint="eastAsia"/>
          <w:szCs w:val="24"/>
        </w:rPr>
        <w:t>李明</w:t>
      </w:r>
      <w:r w:rsidRPr="00746628">
        <w:rPr>
          <w:rFonts w:hint="eastAsia"/>
          <w:szCs w:val="24"/>
        </w:rPr>
        <w:t>,</w:t>
      </w:r>
      <w:r w:rsidRPr="00746628">
        <w:rPr>
          <w:rFonts w:hint="eastAsia"/>
          <w:szCs w:val="24"/>
        </w:rPr>
        <w:t>鹿守山</w:t>
      </w:r>
      <w:r w:rsidRPr="00746628">
        <w:rPr>
          <w:rFonts w:hint="eastAsia"/>
          <w:szCs w:val="24"/>
        </w:rPr>
        <w:t>.</w:t>
      </w:r>
      <w:r w:rsidRPr="00746628">
        <w:rPr>
          <w:rFonts w:hint="eastAsia"/>
          <w:szCs w:val="24"/>
        </w:rPr>
        <w:t>基于</w:t>
      </w:r>
      <w:r w:rsidRPr="00746628">
        <w:rPr>
          <w:rFonts w:hint="eastAsia"/>
          <w:szCs w:val="24"/>
        </w:rPr>
        <w:t>Bayes-ARIMA</w:t>
      </w:r>
      <w:r w:rsidRPr="00746628">
        <w:rPr>
          <w:rFonts w:hint="eastAsia"/>
          <w:szCs w:val="24"/>
        </w:rPr>
        <w:t>的景区公路短时交通流量预测</w:t>
      </w:r>
      <w:r w:rsidRPr="00746628">
        <w:rPr>
          <w:rFonts w:hint="eastAsia"/>
          <w:szCs w:val="24"/>
        </w:rPr>
        <w:t>[J].</w:t>
      </w:r>
      <w:r w:rsidRPr="00746628">
        <w:rPr>
          <w:rFonts w:hint="eastAsia"/>
          <w:szCs w:val="24"/>
        </w:rPr>
        <w:t>公路</w:t>
      </w:r>
      <w:r w:rsidRPr="00746628">
        <w:rPr>
          <w:rFonts w:hint="eastAsia"/>
          <w:szCs w:val="24"/>
        </w:rPr>
        <w:t>,2024,69(04):225-234.</w:t>
      </w:r>
    </w:p>
    <w:p w14:paraId="3309AC2C" w14:textId="2F678BEF" w:rsidR="005C2B16" w:rsidRPr="00746628" w:rsidRDefault="005C2B16" w:rsidP="00353278">
      <w:pPr>
        <w:pStyle w:val="aff5"/>
        <w:spacing w:before="32" w:after="32"/>
        <w:ind w:left="360" w:hanging="360"/>
        <w:jc w:val="both"/>
        <w:rPr>
          <w:szCs w:val="24"/>
        </w:rPr>
      </w:pPr>
      <w:r w:rsidRPr="00746628">
        <w:rPr>
          <w:szCs w:val="24"/>
        </w:rPr>
        <w:t>[61] Bentler, P. M. (1990). Comparative fit indexes in structural models. Psychological Bulletin, 107(2), 238.</w:t>
      </w:r>
    </w:p>
    <w:p w14:paraId="5DA51430" w14:textId="77777777" w:rsidR="005C2B16" w:rsidRPr="00746628" w:rsidRDefault="005C2B16" w:rsidP="00353278">
      <w:pPr>
        <w:pStyle w:val="aff5"/>
        <w:spacing w:before="32" w:after="32"/>
        <w:ind w:left="360" w:hanging="360"/>
        <w:jc w:val="both"/>
        <w:rPr>
          <w:szCs w:val="24"/>
        </w:rPr>
      </w:pPr>
      <w:r w:rsidRPr="00746628">
        <w:rPr>
          <w:szCs w:val="24"/>
        </w:rPr>
        <w:t>[62] Hoyle, R. H. (Ed.). (2012). Handbook of structural equation modeling. Guilford Press.</w:t>
      </w:r>
    </w:p>
    <w:p w14:paraId="3D7367B0" w14:textId="77777777" w:rsidR="005C2B16" w:rsidRPr="00746628" w:rsidRDefault="005C2B16" w:rsidP="00353278">
      <w:pPr>
        <w:pStyle w:val="aff5"/>
        <w:spacing w:before="32" w:after="32"/>
        <w:ind w:left="360" w:hanging="360"/>
        <w:jc w:val="both"/>
        <w:rPr>
          <w:szCs w:val="24"/>
        </w:rPr>
      </w:pPr>
      <w:r w:rsidRPr="00746628">
        <w:rPr>
          <w:szCs w:val="24"/>
        </w:rPr>
        <w:t>[63] Mangrulkar, R. S., Michalas, A., Shekokar, N., Narvekar, M., &amp; Chavan, P. V. (Eds.). (2021). Design of intelligent applications using machine learning and deep learning techniques. CRC Press.</w:t>
      </w:r>
    </w:p>
    <w:p w14:paraId="18812135" w14:textId="1288611E" w:rsidR="005C2B16" w:rsidRPr="00746628" w:rsidRDefault="005C2B16" w:rsidP="00353278">
      <w:pPr>
        <w:pStyle w:val="aff5"/>
        <w:spacing w:before="32" w:after="32"/>
        <w:ind w:left="360" w:hanging="360"/>
        <w:jc w:val="both"/>
        <w:rPr>
          <w:szCs w:val="24"/>
        </w:rPr>
      </w:pPr>
      <w:r w:rsidRPr="00746628">
        <w:rPr>
          <w:szCs w:val="24"/>
        </w:rPr>
        <w:t>[64] Yang, W., Vatsa, P., Ma, W., &amp; Zheng, H. (2023). Does mobile payment adoption really increase online shopping expenditure in China? A gender-differential analysis. Economic Analysis and Policy, 77, 99–110.</w:t>
      </w:r>
    </w:p>
    <w:p w14:paraId="34390F2D" w14:textId="4729187C" w:rsidR="005C2B16" w:rsidRPr="00746628" w:rsidRDefault="005C2B16" w:rsidP="00353278">
      <w:pPr>
        <w:pStyle w:val="aff5"/>
        <w:spacing w:before="32" w:after="32"/>
        <w:ind w:left="360" w:hanging="360"/>
        <w:jc w:val="both"/>
        <w:rPr>
          <w:szCs w:val="24"/>
        </w:rPr>
      </w:pPr>
      <w:r w:rsidRPr="00746628">
        <w:rPr>
          <w:szCs w:val="24"/>
        </w:rPr>
        <w:t>[65] Boden, J., Maier, E., &amp; Wilken, R. (2020). The effect of credit card versus mobile payment on convenience and consumers’ willingness to pay. Journal of Retailing and Consumer Services, 52, 101910.</w:t>
      </w:r>
    </w:p>
    <w:p w14:paraId="289FA4C5" w14:textId="77777777" w:rsidR="005C2B16" w:rsidRPr="00746628" w:rsidRDefault="005C2B16" w:rsidP="00353278">
      <w:pPr>
        <w:pStyle w:val="aff5"/>
        <w:spacing w:before="32" w:after="32"/>
        <w:ind w:left="360" w:hanging="360"/>
        <w:jc w:val="both"/>
        <w:rPr>
          <w:szCs w:val="24"/>
        </w:rPr>
      </w:pPr>
      <w:r w:rsidRPr="00746628">
        <w:rPr>
          <w:szCs w:val="24"/>
        </w:rPr>
        <w:t>[66] Alotaibi, A. R., &amp; Faleel, J. (2021). Investigating the preferred methods of payment for online shopping by Saudi customers. PalArch’s Journal of Archaeology of Egypt/Egyptology, 18(5), 1041–1051.</w:t>
      </w:r>
    </w:p>
    <w:p w14:paraId="5FBEFD32" w14:textId="15026975" w:rsidR="005C2B16" w:rsidRPr="00746628" w:rsidRDefault="005C2B16" w:rsidP="00353278">
      <w:pPr>
        <w:pStyle w:val="aff5"/>
        <w:spacing w:before="32" w:after="32"/>
        <w:ind w:left="360" w:hanging="360"/>
        <w:jc w:val="both"/>
        <w:rPr>
          <w:szCs w:val="24"/>
        </w:rPr>
      </w:pPr>
      <w:r w:rsidRPr="00746628">
        <w:rPr>
          <w:szCs w:val="24"/>
        </w:rPr>
        <w:t xml:space="preserve">[67] Zatz, L. Y., Moran, A. J., Franckle, R. L., Block, J. P., Hou, T., Blue, D., Greene, J. C., Gortmaker, S., Bleich, S. N., Polacsek, M., et al. (2021). Comparing shopper characteristics by online grocery ordering use among households in low-income communities in Maine. Public Health Nutrition, 24(21), 5127–5132. </w:t>
      </w:r>
    </w:p>
    <w:p w14:paraId="68978584" w14:textId="189471C4" w:rsidR="005C2B16" w:rsidRPr="00746628" w:rsidRDefault="005C2B16" w:rsidP="00353278">
      <w:pPr>
        <w:pStyle w:val="aff5"/>
        <w:spacing w:before="32" w:after="32"/>
        <w:ind w:left="360" w:hanging="360"/>
        <w:jc w:val="both"/>
        <w:rPr>
          <w:szCs w:val="24"/>
        </w:rPr>
      </w:pPr>
      <w:r w:rsidRPr="00746628">
        <w:rPr>
          <w:szCs w:val="24"/>
        </w:rPr>
        <w:t xml:space="preserve">[68] Klepek, M., &amp; Bauerová, R. (2020). Why do retail customers hesitate for shopping </w:t>
      </w:r>
      <w:r w:rsidRPr="00746628">
        <w:rPr>
          <w:szCs w:val="24"/>
        </w:rPr>
        <w:lastRenderedPageBreak/>
        <w:t xml:space="preserve">groceries online? Technological and Economic Development of Economy, 26(6), 1444–1462. </w:t>
      </w:r>
    </w:p>
    <w:p w14:paraId="05A3E0F5" w14:textId="6DCFA874" w:rsidR="005C2B16" w:rsidRPr="00746628" w:rsidRDefault="005C2B16" w:rsidP="00353278">
      <w:pPr>
        <w:pStyle w:val="aff5"/>
        <w:spacing w:before="32" w:after="32"/>
        <w:ind w:left="360" w:hanging="360"/>
        <w:jc w:val="both"/>
        <w:rPr>
          <w:szCs w:val="24"/>
        </w:rPr>
      </w:pPr>
      <w:r w:rsidRPr="00746628">
        <w:rPr>
          <w:szCs w:val="24"/>
        </w:rPr>
        <w:t>[69] Duarte, P., e Silva, S. C., &amp; Ferreira, M. B. (2018). How convenient is it? Delivering online shopping convenience to enhance customer satisfaction and encourage e-WOM. Journal of Retailing and Consumer Services, 44, 161–169.</w:t>
      </w:r>
    </w:p>
    <w:p w14:paraId="59A63BB4" w14:textId="527E65EC" w:rsidR="005C2B16" w:rsidRPr="00746628" w:rsidRDefault="005C2B16" w:rsidP="00353278">
      <w:pPr>
        <w:pStyle w:val="aff5"/>
        <w:spacing w:before="32" w:after="32"/>
        <w:ind w:left="360" w:hanging="360"/>
        <w:jc w:val="both"/>
        <w:rPr>
          <w:szCs w:val="24"/>
        </w:rPr>
      </w:pPr>
      <w:r w:rsidRPr="00746628">
        <w:rPr>
          <w:szCs w:val="24"/>
        </w:rPr>
        <w:t xml:space="preserve">[70] Freitag, M., &amp; Kotzab, H. (2020). A concept for a consumer-centered sustainable last-mile logistics. In Dynamics in logistics: Proceedings of the 7th International Conference LDIC 2020 (pp. 196–203). Springer International Publishing. </w:t>
      </w:r>
    </w:p>
    <w:p w14:paraId="0431E044" w14:textId="15069C6C" w:rsidR="005C2B16" w:rsidRPr="00746628" w:rsidRDefault="005C2B16" w:rsidP="00353278">
      <w:pPr>
        <w:pStyle w:val="aff5"/>
        <w:spacing w:before="32" w:after="32"/>
        <w:ind w:left="360" w:hanging="360"/>
        <w:jc w:val="both"/>
        <w:rPr>
          <w:szCs w:val="24"/>
        </w:rPr>
      </w:pPr>
      <w:r w:rsidRPr="00746628">
        <w:rPr>
          <w:szCs w:val="24"/>
        </w:rPr>
        <w:t>[71] Rajendran, S. D., &amp; Wahab, S. N. (2022). Investigating last-mile delivery options on online shoppers’ experience and repurchase intention. International Journal of Electronic Marketing and Retailing, 13(2), 224–241.</w:t>
      </w:r>
    </w:p>
    <w:p w14:paraId="12DB0CC3" w14:textId="139D8337" w:rsidR="00B97D8B" w:rsidRPr="00746628" w:rsidRDefault="005C2B16" w:rsidP="00353278">
      <w:pPr>
        <w:pStyle w:val="aff5"/>
        <w:spacing w:before="32" w:after="32"/>
        <w:ind w:left="360" w:hanging="360"/>
        <w:jc w:val="both"/>
        <w:rPr>
          <w:szCs w:val="24"/>
        </w:rPr>
      </w:pPr>
      <w:r w:rsidRPr="00746628">
        <w:rPr>
          <w:szCs w:val="24"/>
        </w:rPr>
        <w:t>[72] Stickle, B., Hicks, M., Stickle, A., &amp; Hutchinson, Z. (2022). Porch pirates: Examining unattended package theft through crime script analysis. In Field Studies in Environmental Criminology (pp. 106–122). Routledge.</w:t>
      </w:r>
      <w:r w:rsidR="00B97D8B" w:rsidRPr="00746628">
        <w:rPr>
          <w:szCs w:val="24"/>
        </w:rPr>
        <w:fldChar w:fldCharType="begin"/>
      </w:r>
      <w:r w:rsidR="00B97D8B" w:rsidRPr="00746628">
        <w:rPr>
          <w:szCs w:val="24"/>
        </w:rPr>
        <w:instrText xml:space="preserve"> ADDIN ZOTERO_BIBL {"uncited":[],"omitted":[],"custom":[]} CSL_BIBLIOGRAPHY </w:instrText>
      </w:r>
      <w:r w:rsidR="00B97D8B" w:rsidRPr="00746628">
        <w:rPr>
          <w:szCs w:val="24"/>
        </w:rPr>
        <w:fldChar w:fldCharType="separate"/>
      </w:r>
      <w:r w:rsidR="00B97D8B" w:rsidRPr="00746628">
        <w:rPr>
          <w:szCs w:val="24"/>
        </w:rPr>
        <w:fldChar w:fldCharType="end"/>
      </w:r>
      <w:bookmarkEnd w:id="292"/>
    </w:p>
    <w:bookmarkEnd w:id="293"/>
    <w:p w14:paraId="2A7470C2" w14:textId="77777777" w:rsidR="00920729" w:rsidRPr="00746628" w:rsidRDefault="00920729">
      <w:pPr>
        <w:spacing w:after="160" w:line="278" w:lineRule="auto"/>
        <w:ind w:firstLineChars="0" w:firstLine="0"/>
        <w:jc w:val="left"/>
        <w:rPr>
          <w:rFonts w:eastAsia="黑体" w:cstheme="majorBidi"/>
          <w:bCs/>
          <w:color w:val="000000" w:themeColor="text1"/>
          <w:sz w:val="36"/>
          <w:szCs w:val="48"/>
        </w:rPr>
      </w:pPr>
      <w:r w:rsidRPr="00746628">
        <w:br w:type="page"/>
      </w:r>
    </w:p>
    <w:p w14:paraId="78B04693" w14:textId="77777777" w:rsidR="00433A86" w:rsidRPr="00746628" w:rsidRDefault="00433A86" w:rsidP="00433A86">
      <w:pPr>
        <w:ind w:firstLine="480"/>
      </w:pPr>
    </w:p>
    <w:p w14:paraId="27B32FD9" w14:textId="6698382F" w:rsidR="00B97D8B" w:rsidRPr="00746628" w:rsidRDefault="00B97D8B" w:rsidP="00433A86">
      <w:pPr>
        <w:pStyle w:val="af7"/>
      </w:pPr>
      <w:bookmarkStart w:id="295" w:name="_Toc196582956"/>
      <w:r w:rsidRPr="00746628">
        <w:rPr>
          <w:rFonts w:hint="eastAsia"/>
        </w:rPr>
        <w:t>攻读学士学位期间发表的论文和取得的科研成果</w:t>
      </w:r>
      <w:bookmarkEnd w:id="295"/>
    </w:p>
    <w:p w14:paraId="381EDD07" w14:textId="77777777" w:rsidR="00B97D8B" w:rsidRPr="00746628" w:rsidRDefault="00B97D8B" w:rsidP="00AB0279">
      <w:pPr>
        <w:spacing w:line="0" w:lineRule="atLeast"/>
        <w:ind w:firstLine="480"/>
      </w:pPr>
    </w:p>
    <w:p w14:paraId="2BA45277" w14:textId="4ABC9D45" w:rsidR="00746628" w:rsidRPr="00746628" w:rsidRDefault="00746628" w:rsidP="00746628">
      <w:pPr>
        <w:pStyle w:val="aff5"/>
        <w:spacing w:before="32" w:after="32"/>
        <w:ind w:left="360" w:hanging="360"/>
        <w:jc w:val="both"/>
        <w:rPr>
          <w:szCs w:val="24"/>
        </w:rPr>
      </w:pPr>
      <w:r w:rsidRPr="00746628">
        <w:rPr>
          <w:rFonts w:hint="eastAsia"/>
          <w:szCs w:val="24"/>
        </w:rPr>
        <w:t>[1]</w:t>
      </w:r>
      <w:r w:rsidRPr="00746628">
        <w:rPr>
          <w:rFonts w:hint="eastAsia"/>
          <w:szCs w:val="24"/>
        </w:rPr>
        <w:t>基于强化学习算法的两阶段无人船协同调度方法</w:t>
      </w:r>
      <w:r w:rsidRPr="00746628">
        <w:rPr>
          <w:rFonts w:hint="eastAsia"/>
          <w:szCs w:val="24"/>
        </w:rPr>
        <w:t>[J].</w:t>
      </w:r>
      <w:r w:rsidRPr="00746628">
        <w:rPr>
          <w:rFonts w:hint="eastAsia"/>
          <w:szCs w:val="24"/>
        </w:rPr>
        <w:t>系统工程理论与实践</w:t>
      </w:r>
      <w:r w:rsidRPr="00746628">
        <w:rPr>
          <w:rFonts w:hint="eastAsia"/>
          <w:szCs w:val="24"/>
        </w:rPr>
        <w:t>,2024,44(10):3434-3450.</w:t>
      </w:r>
    </w:p>
    <w:p w14:paraId="7A587B96" w14:textId="77777777" w:rsidR="00433A86" w:rsidRPr="00746628" w:rsidRDefault="00433A86" w:rsidP="00433A86">
      <w:pPr>
        <w:ind w:firstLine="480"/>
      </w:pPr>
    </w:p>
    <w:p w14:paraId="6F53179B" w14:textId="77777777" w:rsidR="00433A86" w:rsidRPr="00746628" w:rsidRDefault="00433A86">
      <w:pPr>
        <w:spacing w:after="160" w:line="278" w:lineRule="auto"/>
        <w:ind w:firstLineChars="0" w:firstLine="0"/>
        <w:jc w:val="left"/>
        <w:rPr>
          <w:rFonts w:eastAsia="黑体" w:cstheme="majorBidi"/>
          <w:bCs/>
          <w:color w:val="000000" w:themeColor="text1"/>
          <w:sz w:val="36"/>
          <w:szCs w:val="48"/>
        </w:rPr>
      </w:pPr>
      <w:r w:rsidRPr="00746628">
        <w:br w:type="page"/>
      </w:r>
    </w:p>
    <w:p w14:paraId="3FEFD03A" w14:textId="77777777" w:rsidR="00433A86" w:rsidRPr="00746628" w:rsidRDefault="00433A86" w:rsidP="00433A86">
      <w:pPr>
        <w:ind w:firstLine="480"/>
      </w:pPr>
    </w:p>
    <w:p w14:paraId="5A7D3BAF" w14:textId="61BD8DA5" w:rsidR="00B97D8B" w:rsidRPr="00746628" w:rsidRDefault="00B97D8B" w:rsidP="00433A86">
      <w:pPr>
        <w:pStyle w:val="af7"/>
      </w:pPr>
      <w:bookmarkStart w:id="296" w:name="_Toc196582957"/>
      <w:r w:rsidRPr="00746628">
        <w:rPr>
          <w:rFonts w:hint="eastAsia"/>
        </w:rPr>
        <w:t>致</w:t>
      </w:r>
      <w:r w:rsidR="00353278" w:rsidRPr="00746628">
        <w:rPr>
          <w:rFonts w:hint="eastAsia"/>
        </w:rPr>
        <w:t xml:space="preserve">  </w:t>
      </w:r>
      <w:r w:rsidRPr="00746628">
        <w:rPr>
          <w:rFonts w:hint="eastAsia"/>
        </w:rPr>
        <w:t>谢</w:t>
      </w:r>
      <w:bookmarkEnd w:id="296"/>
    </w:p>
    <w:p w14:paraId="33E064BC" w14:textId="77777777" w:rsidR="00AB0279" w:rsidRPr="00746628" w:rsidRDefault="00AB0279" w:rsidP="00AB0279">
      <w:pPr>
        <w:spacing w:line="0" w:lineRule="atLeast"/>
        <w:ind w:firstLine="480"/>
      </w:pPr>
    </w:p>
    <w:p w14:paraId="75DA2312" w14:textId="69531884" w:rsidR="00AB0279" w:rsidRPr="00746628" w:rsidRDefault="00AB0279" w:rsidP="00AB0279">
      <w:pPr>
        <w:ind w:firstLine="480"/>
      </w:pPr>
      <w:r w:rsidRPr="00746628">
        <w:rPr>
          <w:rFonts w:hint="eastAsia"/>
        </w:rPr>
        <w:t>光景总是那么突然，来时秋叶纷飞，而今春树烂漫。日子长到足以回看往事时，平凡的学生，写下四年感怀，以此致谢，以此作别。</w:t>
      </w:r>
    </w:p>
    <w:p w14:paraId="4C80555C" w14:textId="3FCF0FAB" w:rsidR="00AB0279" w:rsidRPr="00746628" w:rsidRDefault="00AB0279" w:rsidP="00AB0279">
      <w:pPr>
        <w:ind w:firstLine="480"/>
      </w:pPr>
      <w:r w:rsidRPr="00746628">
        <w:rPr>
          <w:rFonts w:hint="eastAsia"/>
        </w:rPr>
        <w:t>感谢父母。回望来时路，是淳朴勤劳的他们供我读书。从南方农村到县城，再到省会哈尔滨。我是家里第一个大学生，许多次路过北校门时，都会回想起</w:t>
      </w:r>
      <w:r w:rsidRPr="00746628">
        <w:rPr>
          <w:rFonts w:hint="eastAsia"/>
        </w:rPr>
        <w:t>18</w:t>
      </w:r>
      <w:r w:rsidRPr="00746628">
        <w:rPr>
          <w:rFonts w:hint="eastAsia"/>
        </w:rPr>
        <w:t>岁那年，爸爸送我上大学的那个秋天。校门口，在工作人员催促声中，我们匆匆道别。他很想帮我把行李、生活用品都置办妥当，一如电话里妈妈总担心我不会照顾自己、做不好大人、感情上被欺负。他们安于乡土，却甘愿为我而远行和操劳。大学里，我见识着家乡外的世面，读着父母看不懂的书，体验着他们没走过的人生。自高考后，他们不再有能力指导我的人生，却始终信任和支持我，用最笨拙的方式爱我。这些年回家的日子不多，在此希望，远方的父母永远健康平安。</w:t>
      </w:r>
    </w:p>
    <w:p w14:paraId="725792F2" w14:textId="77777777" w:rsidR="00AB0279" w:rsidRPr="00746628" w:rsidRDefault="00AB0279" w:rsidP="00AB0279">
      <w:pPr>
        <w:ind w:firstLine="480"/>
      </w:pPr>
      <w:r w:rsidRPr="00746628">
        <w:rPr>
          <w:rFonts w:hint="eastAsia"/>
        </w:rPr>
        <w:t>感谢郭老师。我不算聪明勤奋，从按部就班地完成学业，到接触学术科研，转变于结识郭兴海老师。可以说是抽中了人生的彩票，从专业研究领域到人生规划，郭老师指导了我许多。郭老师心地善良、勤勉谦逊，因为自己淋过雨所以总为后辈撑伞，从郭老师身上我看到了科研工作的不易、面对生活的担当和和奋斗，也给予了我数不清的感动的瞬间。以至于我一度怀揣梦想，渴望成为像郭老师一样年轻有为，家庭美满，扎根于学术的教师。尽管现实不如意，梦想落空，知遇之恩无以为报，深感愧疚和遗憾。恩师难遇，愿郭老师工作顺利，桃李满天下。</w:t>
      </w:r>
    </w:p>
    <w:p w14:paraId="24AD36AA" w14:textId="7A1CB055" w:rsidR="00AB0279" w:rsidRPr="00746628" w:rsidRDefault="00AB0279" w:rsidP="00AB0279">
      <w:pPr>
        <w:ind w:firstLine="480"/>
      </w:pPr>
      <w:r w:rsidRPr="00746628">
        <w:rPr>
          <w:rFonts w:hint="eastAsia"/>
        </w:rPr>
        <w:t>感谢校园的每一处遇见。感谢所有管理工程系的老师们，从开题到结题答辩，给予了我莫大的指导帮助和理解包容。感谢史小云同学和贾宗硕师弟，陪伴了我许多时光聆听焦虑时的情绪，帮助我完成论文的实验部分。感谢每一只可爱的小猫和每一棵会开花的树，疲惫时总能被点点滴滴的美好治愈。感谢杏园的爱心晚餐，大学四年来的人文关怀。即便以后可能不再相见，愿回忆的一切美好如常。</w:t>
      </w:r>
    </w:p>
    <w:p w14:paraId="2416EF0D" w14:textId="53712EB2" w:rsidR="00AB0279" w:rsidRPr="00746628" w:rsidRDefault="00AB0279" w:rsidP="00AB0279">
      <w:pPr>
        <w:ind w:firstLine="480"/>
      </w:pPr>
      <w:r w:rsidRPr="00746628">
        <w:rPr>
          <w:rFonts w:hint="eastAsia"/>
        </w:rPr>
        <w:t>感谢我自己。感谢过去迷茫的自己，即便犯过许多错，但依旧不后悔于过去的自卑、自傲、自私和自省。在模仿和适应中学习，在经验和教训里成长。想起每一个夜晚到清晨，五十年代的老楼里，每一盏灯为我亮起的灯，窗外每一颗挪移的星星，看着太阳朝升夕落，只觉得生命也曾鲜活过，也算是给</w:t>
      </w:r>
      <w:r w:rsidRPr="00746628">
        <w:rPr>
          <w:rFonts w:hint="eastAsia"/>
        </w:rPr>
        <w:t>18</w:t>
      </w:r>
      <w:r w:rsidRPr="00746628">
        <w:rPr>
          <w:rFonts w:hint="eastAsia"/>
        </w:rPr>
        <w:t>岁的自己，交上了一份答卷。</w:t>
      </w:r>
    </w:p>
    <w:p w14:paraId="309544A4" w14:textId="29C9C250" w:rsidR="00433A86" w:rsidRPr="00746628" w:rsidRDefault="00AB0279" w:rsidP="00AB0279">
      <w:pPr>
        <w:ind w:firstLine="480"/>
      </w:pPr>
      <w:r w:rsidRPr="00746628">
        <w:rPr>
          <w:rFonts w:hint="eastAsia"/>
        </w:rPr>
        <w:lastRenderedPageBreak/>
        <w:t>毕业之际，百感而不知所言。虽学术无成，但人生怎会落笔而终？永远在被生命推着向前走，今后的道路，也要坚定地走下去。走在一条未知的路上，真诚和勇气，永远不变。</w:t>
      </w:r>
    </w:p>
    <w:p w14:paraId="58D52A64" w14:textId="6BCFB051" w:rsidR="00433A86" w:rsidRPr="00746628" w:rsidRDefault="00433A86" w:rsidP="00433A86">
      <w:pPr>
        <w:spacing w:after="160" w:line="278" w:lineRule="auto"/>
        <w:ind w:firstLineChars="0" w:firstLine="0"/>
        <w:jc w:val="left"/>
      </w:pPr>
      <w:r w:rsidRPr="00746628">
        <w:br w:type="page"/>
      </w:r>
    </w:p>
    <w:p w14:paraId="18418EF4" w14:textId="77777777" w:rsidR="00433A86" w:rsidRPr="00746628" w:rsidRDefault="00433A86" w:rsidP="00D7261D">
      <w:pPr>
        <w:ind w:firstLine="480"/>
      </w:pPr>
    </w:p>
    <w:p w14:paraId="49D9A404" w14:textId="05355B29" w:rsidR="00EE1C8C" w:rsidRPr="00746628" w:rsidRDefault="00EE1C8C" w:rsidP="00AB0279">
      <w:pPr>
        <w:pStyle w:val="af7"/>
      </w:pPr>
      <w:bookmarkStart w:id="297" w:name="_Toc196582958"/>
      <w:r w:rsidRPr="00746628">
        <w:rPr>
          <w:rFonts w:hint="eastAsia"/>
        </w:rPr>
        <w:t>附</w:t>
      </w:r>
      <w:r w:rsidR="00353278" w:rsidRPr="00746628">
        <w:rPr>
          <w:rFonts w:hint="eastAsia"/>
        </w:rPr>
        <w:t xml:space="preserve">  </w:t>
      </w:r>
      <w:r w:rsidRPr="00746628">
        <w:rPr>
          <w:rFonts w:hint="eastAsia"/>
        </w:rPr>
        <w:t>录</w:t>
      </w:r>
      <w:bookmarkEnd w:id="297"/>
    </w:p>
    <w:p w14:paraId="557E9876" w14:textId="77777777" w:rsidR="00EE1C8C" w:rsidRPr="00746628" w:rsidRDefault="00EE1C8C" w:rsidP="00AB0279">
      <w:pPr>
        <w:spacing w:line="0" w:lineRule="atLeast"/>
        <w:ind w:firstLine="480"/>
      </w:pPr>
    </w:p>
    <w:p w14:paraId="7788D9C5" w14:textId="09AA006F" w:rsidR="001A2ECC" w:rsidRPr="00746628" w:rsidRDefault="001A2ECC" w:rsidP="001A2ECC">
      <w:pPr>
        <w:ind w:firstLineChars="0" w:firstLine="0"/>
        <w:rPr>
          <w:rFonts w:ascii="黑体" w:eastAsia="黑体" w:hAnsi="黑体"/>
        </w:rPr>
      </w:pPr>
      <w:r w:rsidRPr="00746628">
        <w:rPr>
          <w:rFonts w:ascii="黑体" w:eastAsia="黑体" w:hAnsi="黑体" w:hint="eastAsia"/>
        </w:rPr>
        <w:t>附录1:预测拟合可视化</w:t>
      </w:r>
    </w:p>
    <w:p w14:paraId="00174C73" w14:textId="0598ED57" w:rsidR="00AB0279" w:rsidRPr="00746628" w:rsidRDefault="00AB0279" w:rsidP="00AB0279">
      <w:pPr>
        <w:ind w:firstLine="480"/>
      </w:pPr>
      <w:r w:rsidRPr="00746628">
        <w:t>'''import pandas as pd</w:t>
      </w:r>
    </w:p>
    <w:p w14:paraId="18DC8722" w14:textId="77777777" w:rsidR="00AB0279" w:rsidRPr="00746628" w:rsidRDefault="00AB0279" w:rsidP="00AB0279">
      <w:pPr>
        <w:ind w:firstLine="480"/>
      </w:pPr>
      <w:r w:rsidRPr="00746628">
        <w:t>import matplotlib.pyplot as plt</w:t>
      </w:r>
    </w:p>
    <w:p w14:paraId="5F38F566" w14:textId="77777777" w:rsidR="00AB0279" w:rsidRPr="00746628" w:rsidRDefault="00AB0279" w:rsidP="00AB0279">
      <w:pPr>
        <w:ind w:firstLine="480"/>
      </w:pPr>
      <w:r w:rsidRPr="00746628">
        <w:t>import seaborn as sns</w:t>
      </w:r>
    </w:p>
    <w:p w14:paraId="272B2D94" w14:textId="77777777" w:rsidR="00AB0279" w:rsidRPr="00746628" w:rsidRDefault="00AB0279" w:rsidP="00AB0279">
      <w:pPr>
        <w:ind w:firstLine="480"/>
      </w:pPr>
      <w:r w:rsidRPr="00746628">
        <w:t>from matplotlib.ticker import AutoMinorLocator</w:t>
      </w:r>
    </w:p>
    <w:p w14:paraId="3E806121" w14:textId="77777777" w:rsidR="00AB0279" w:rsidRPr="00746628" w:rsidRDefault="00AB0279" w:rsidP="00AB0279">
      <w:pPr>
        <w:ind w:firstLine="480"/>
      </w:pPr>
      <w:r w:rsidRPr="00746628">
        <w:t>from matplotlib import rcParams</w:t>
      </w:r>
    </w:p>
    <w:p w14:paraId="5E1B0B13" w14:textId="77777777" w:rsidR="00AB0279" w:rsidRPr="00746628" w:rsidRDefault="00AB0279" w:rsidP="00AB0279">
      <w:pPr>
        <w:ind w:firstLine="480"/>
      </w:pPr>
    </w:p>
    <w:p w14:paraId="4E84BACF" w14:textId="77777777" w:rsidR="00AB0279" w:rsidRPr="00746628" w:rsidRDefault="00AB0279" w:rsidP="00AB0279">
      <w:pPr>
        <w:ind w:firstLine="480"/>
      </w:pPr>
      <w:r w:rsidRPr="00746628">
        <w:t># ====================</w:t>
      </w:r>
    </w:p>
    <w:p w14:paraId="54FF680C" w14:textId="77777777" w:rsidR="00AB0279" w:rsidRPr="00746628" w:rsidRDefault="00AB0279" w:rsidP="00AB0279">
      <w:pPr>
        <w:ind w:firstLine="480"/>
      </w:pPr>
      <w:r w:rsidRPr="00746628">
        <w:rPr>
          <w:rFonts w:hint="eastAsia"/>
        </w:rPr>
        <w:t xml:space="preserve"># </w:t>
      </w:r>
      <w:r w:rsidRPr="00746628">
        <w:rPr>
          <w:rFonts w:hint="eastAsia"/>
        </w:rPr>
        <w:t>学术图表样式设置</w:t>
      </w:r>
    </w:p>
    <w:p w14:paraId="65476DD2" w14:textId="77777777" w:rsidR="00AB0279" w:rsidRPr="00746628" w:rsidRDefault="00AB0279" w:rsidP="00AB0279">
      <w:pPr>
        <w:ind w:firstLine="480"/>
      </w:pPr>
      <w:r w:rsidRPr="00746628">
        <w:t># ====================</w:t>
      </w:r>
    </w:p>
    <w:p w14:paraId="004D0CDA" w14:textId="77777777" w:rsidR="00AB0279" w:rsidRPr="00746628" w:rsidRDefault="00AB0279" w:rsidP="00AB0279">
      <w:pPr>
        <w:ind w:firstLine="480"/>
      </w:pPr>
      <w:r w:rsidRPr="00746628">
        <w:t>plt.style.use('seaborn-v0_8-paper')</w:t>
      </w:r>
    </w:p>
    <w:p w14:paraId="26F2A877" w14:textId="77777777" w:rsidR="00AB0279" w:rsidRPr="00746628" w:rsidRDefault="00AB0279" w:rsidP="00AB0279">
      <w:pPr>
        <w:ind w:firstLine="480"/>
      </w:pPr>
      <w:r w:rsidRPr="00746628">
        <w:t>rcParams.update({</w:t>
      </w:r>
    </w:p>
    <w:p w14:paraId="4635A995" w14:textId="77777777" w:rsidR="00AB0279" w:rsidRPr="00746628" w:rsidRDefault="00AB0279" w:rsidP="00AB0279">
      <w:pPr>
        <w:ind w:firstLine="480"/>
      </w:pPr>
      <w:r w:rsidRPr="00746628">
        <w:t xml:space="preserve">    'font.family': 'serif',</w:t>
      </w:r>
    </w:p>
    <w:p w14:paraId="13B7A4E1" w14:textId="77777777" w:rsidR="00AB0279" w:rsidRPr="00746628" w:rsidRDefault="00AB0279" w:rsidP="00AB0279">
      <w:pPr>
        <w:ind w:firstLine="480"/>
      </w:pPr>
      <w:r w:rsidRPr="00746628">
        <w:t xml:space="preserve">    'font.serif': ['Times New Roman'],</w:t>
      </w:r>
    </w:p>
    <w:p w14:paraId="073D06DC" w14:textId="77777777" w:rsidR="00AB0279" w:rsidRPr="00746628" w:rsidRDefault="00AB0279" w:rsidP="00AB0279">
      <w:pPr>
        <w:ind w:firstLine="480"/>
      </w:pPr>
      <w:r w:rsidRPr="00746628">
        <w:t xml:space="preserve">    'font.size': 12,</w:t>
      </w:r>
    </w:p>
    <w:p w14:paraId="4B3CE576" w14:textId="77777777" w:rsidR="00AB0279" w:rsidRPr="00746628" w:rsidRDefault="00AB0279" w:rsidP="00AB0279">
      <w:pPr>
        <w:ind w:firstLine="480"/>
      </w:pPr>
      <w:r w:rsidRPr="00746628">
        <w:t xml:space="preserve">    'axes.labelsize': 14,</w:t>
      </w:r>
    </w:p>
    <w:p w14:paraId="7A3BBAE7" w14:textId="77777777" w:rsidR="00AB0279" w:rsidRPr="00746628" w:rsidRDefault="00AB0279" w:rsidP="00AB0279">
      <w:pPr>
        <w:ind w:firstLine="480"/>
      </w:pPr>
      <w:r w:rsidRPr="00746628">
        <w:t xml:space="preserve">    'axes.titlesize': 16,</w:t>
      </w:r>
    </w:p>
    <w:p w14:paraId="607E245B" w14:textId="77777777" w:rsidR="00AB0279" w:rsidRPr="00746628" w:rsidRDefault="00AB0279" w:rsidP="00AB0279">
      <w:pPr>
        <w:ind w:firstLine="480"/>
      </w:pPr>
      <w:r w:rsidRPr="00746628">
        <w:t xml:space="preserve">    'xtick.labelsize': 12,</w:t>
      </w:r>
    </w:p>
    <w:p w14:paraId="62459B3C" w14:textId="77777777" w:rsidR="00AB0279" w:rsidRPr="00746628" w:rsidRDefault="00AB0279" w:rsidP="00AB0279">
      <w:pPr>
        <w:ind w:firstLine="480"/>
      </w:pPr>
      <w:r w:rsidRPr="00746628">
        <w:t xml:space="preserve">    'ytick.labelsize': 12,</w:t>
      </w:r>
    </w:p>
    <w:p w14:paraId="23614762" w14:textId="77777777" w:rsidR="00AB0279" w:rsidRPr="00746628" w:rsidRDefault="00AB0279" w:rsidP="00AB0279">
      <w:pPr>
        <w:ind w:firstLine="480"/>
      </w:pPr>
      <w:r w:rsidRPr="00746628">
        <w:t xml:space="preserve">    'legend.fontsize': 12,</w:t>
      </w:r>
    </w:p>
    <w:p w14:paraId="65FC345F" w14:textId="77777777" w:rsidR="00AB0279" w:rsidRPr="00746628" w:rsidRDefault="00AB0279" w:rsidP="00AB0279">
      <w:pPr>
        <w:ind w:firstLine="480"/>
      </w:pPr>
      <w:r w:rsidRPr="00746628">
        <w:t xml:space="preserve">    'lines.linewidth': 1.5,</w:t>
      </w:r>
    </w:p>
    <w:p w14:paraId="1771FC14" w14:textId="77777777" w:rsidR="00AB0279" w:rsidRPr="00746628" w:rsidRDefault="00AB0279" w:rsidP="00AB0279">
      <w:pPr>
        <w:ind w:firstLine="480"/>
      </w:pPr>
      <w:r w:rsidRPr="00746628">
        <w:t xml:space="preserve">    'axes.linewidth': 1.2,</w:t>
      </w:r>
    </w:p>
    <w:p w14:paraId="0AE03D65" w14:textId="77777777" w:rsidR="00AB0279" w:rsidRPr="00746628" w:rsidRDefault="00AB0279" w:rsidP="00AB0279">
      <w:pPr>
        <w:ind w:firstLine="480"/>
      </w:pPr>
      <w:r w:rsidRPr="00746628">
        <w:t xml:space="preserve">    'grid.alpha': 0.3,</w:t>
      </w:r>
    </w:p>
    <w:p w14:paraId="57A01306" w14:textId="77777777" w:rsidR="00AB0279" w:rsidRPr="00746628" w:rsidRDefault="00AB0279" w:rsidP="00AB0279">
      <w:pPr>
        <w:ind w:firstLine="480"/>
      </w:pPr>
      <w:r w:rsidRPr="00746628">
        <w:t xml:space="preserve">    'savefig.dpi': 600,</w:t>
      </w:r>
    </w:p>
    <w:p w14:paraId="3306A406" w14:textId="77777777" w:rsidR="00AB0279" w:rsidRPr="00746628" w:rsidRDefault="00AB0279" w:rsidP="00AB0279">
      <w:pPr>
        <w:ind w:firstLine="480"/>
      </w:pPr>
      <w:r w:rsidRPr="00746628">
        <w:t xml:space="preserve">    'savefig.format': 'pdf',</w:t>
      </w:r>
    </w:p>
    <w:p w14:paraId="20CF41AA" w14:textId="77777777" w:rsidR="00AB0279" w:rsidRPr="00746628" w:rsidRDefault="00AB0279" w:rsidP="00AB0279">
      <w:pPr>
        <w:ind w:firstLine="480"/>
      </w:pPr>
      <w:r w:rsidRPr="00746628">
        <w:t xml:space="preserve">    'savefig.bbox': 'tight'</w:t>
      </w:r>
    </w:p>
    <w:p w14:paraId="4A16D52C" w14:textId="77777777" w:rsidR="00AB0279" w:rsidRPr="00746628" w:rsidRDefault="00AB0279" w:rsidP="00AB0279">
      <w:pPr>
        <w:ind w:firstLine="480"/>
      </w:pPr>
      <w:r w:rsidRPr="00746628">
        <w:t>})</w:t>
      </w:r>
    </w:p>
    <w:p w14:paraId="68FCDE96" w14:textId="77777777" w:rsidR="00AB0279" w:rsidRPr="00746628" w:rsidRDefault="00AB0279" w:rsidP="00AB0279">
      <w:pPr>
        <w:ind w:firstLine="480"/>
      </w:pPr>
    </w:p>
    <w:p w14:paraId="47F40605" w14:textId="77777777" w:rsidR="00AB0279" w:rsidRPr="00746628" w:rsidRDefault="00AB0279" w:rsidP="00AB0279">
      <w:pPr>
        <w:ind w:firstLine="480"/>
      </w:pPr>
    </w:p>
    <w:p w14:paraId="7797CC5F" w14:textId="77777777" w:rsidR="00AB0279" w:rsidRPr="00746628" w:rsidRDefault="00AB0279" w:rsidP="00AB0279">
      <w:pPr>
        <w:ind w:firstLine="480"/>
      </w:pPr>
      <w:r w:rsidRPr="00746628">
        <w:t># ====================</w:t>
      </w:r>
    </w:p>
    <w:p w14:paraId="1588618F" w14:textId="77777777" w:rsidR="00AB0279" w:rsidRPr="00746628" w:rsidRDefault="00AB0279" w:rsidP="00AB0279">
      <w:pPr>
        <w:ind w:firstLine="480"/>
      </w:pPr>
      <w:r w:rsidRPr="00746628">
        <w:rPr>
          <w:rFonts w:hint="eastAsia"/>
        </w:rPr>
        <w:t xml:space="preserve"># </w:t>
      </w:r>
      <w:r w:rsidRPr="00746628">
        <w:rPr>
          <w:rFonts w:hint="eastAsia"/>
        </w:rPr>
        <w:t>数据读取</w:t>
      </w:r>
    </w:p>
    <w:p w14:paraId="2C1366F8" w14:textId="77777777" w:rsidR="00AB0279" w:rsidRPr="00746628" w:rsidRDefault="00AB0279" w:rsidP="00AB0279">
      <w:pPr>
        <w:ind w:firstLine="480"/>
      </w:pPr>
      <w:r w:rsidRPr="00746628">
        <w:t># ====================</w:t>
      </w:r>
    </w:p>
    <w:p w14:paraId="7F61FE86" w14:textId="77777777" w:rsidR="00AB0279" w:rsidRPr="00746628" w:rsidRDefault="00AB0279" w:rsidP="00AB0279">
      <w:pPr>
        <w:ind w:firstLine="480"/>
      </w:pPr>
      <w:r w:rsidRPr="00746628">
        <w:t>def read_data(file_path):</w:t>
      </w:r>
    </w:p>
    <w:p w14:paraId="6D6E50FD" w14:textId="77777777" w:rsidR="00AB0279" w:rsidRPr="00746628" w:rsidRDefault="00AB0279" w:rsidP="00AB0279">
      <w:pPr>
        <w:ind w:firstLine="480"/>
      </w:pPr>
      <w:r w:rsidRPr="00746628">
        <w:t xml:space="preserve">    df = pd.read_excel(file_path)</w:t>
      </w:r>
    </w:p>
    <w:p w14:paraId="3C25F2EB" w14:textId="77777777" w:rsidR="00AB0279" w:rsidRPr="00746628" w:rsidRDefault="00AB0279" w:rsidP="00AB0279">
      <w:pPr>
        <w:ind w:firstLine="480"/>
      </w:pPr>
    </w:p>
    <w:p w14:paraId="16E508B3" w14:textId="77777777" w:rsidR="00AB0279" w:rsidRPr="00746628" w:rsidRDefault="00AB0279" w:rsidP="00AB0279">
      <w:pPr>
        <w:ind w:firstLine="480"/>
      </w:pPr>
      <w:r w:rsidRPr="00746628">
        <w:rPr>
          <w:rFonts w:hint="eastAsia"/>
        </w:rPr>
        <w:t xml:space="preserve">    # </w:t>
      </w:r>
      <w:r w:rsidRPr="00746628">
        <w:rPr>
          <w:rFonts w:hint="eastAsia"/>
        </w:rPr>
        <w:t>智能日期检测逻辑</w:t>
      </w:r>
    </w:p>
    <w:p w14:paraId="6B8B8102" w14:textId="77777777" w:rsidR="00AB0279" w:rsidRPr="00746628" w:rsidRDefault="00AB0279" w:rsidP="00AB0279">
      <w:pPr>
        <w:ind w:firstLine="480"/>
      </w:pPr>
      <w:r w:rsidRPr="00746628">
        <w:rPr>
          <w:rFonts w:hint="eastAsia"/>
        </w:rPr>
        <w:t xml:space="preserve">    if '</w:t>
      </w:r>
      <w:r w:rsidRPr="00746628">
        <w:rPr>
          <w:rFonts w:hint="eastAsia"/>
        </w:rPr>
        <w:t>日期</w:t>
      </w:r>
      <w:r w:rsidRPr="00746628">
        <w:rPr>
          <w:rFonts w:hint="eastAsia"/>
        </w:rPr>
        <w:t>' in df.columns:</w:t>
      </w:r>
    </w:p>
    <w:p w14:paraId="61E11C97" w14:textId="77777777" w:rsidR="00AB0279" w:rsidRPr="00746628" w:rsidRDefault="00AB0279" w:rsidP="00AB0279">
      <w:pPr>
        <w:ind w:firstLine="480"/>
      </w:pPr>
      <w:r w:rsidRPr="00746628">
        <w:rPr>
          <w:rFonts w:hint="eastAsia"/>
        </w:rPr>
        <w:t xml:space="preserve">        # </w:t>
      </w:r>
      <w:r w:rsidRPr="00746628">
        <w:rPr>
          <w:rFonts w:hint="eastAsia"/>
        </w:rPr>
        <w:t>检查是否已经是</w:t>
      </w:r>
      <w:r w:rsidRPr="00746628">
        <w:rPr>
          <w:rFonts w:hint="eastAsia"/>
        </w:rPr>
        <w:t>datetime</w:t>
      </w:r>
      <w:r w:rsidRPr="00746628">
        <w:rPr>
          <w:rFonts w:hint="eastAsia"/>
        </w:rPr>
        <w:t>类型</w:t>
      </w:r>
    </w:p>
    <w:p w14:paraId="1412B83B" w14:textId="77777777" w:rsidR="00AB0279" w:rsidRPr="00746628" w:rsidRDefault="00AB0279" w:rsidP="00AB0279">
      <w:pPr>
        <w:ind w:firstLine="480"/>
      </w:pPr>
      <w:r w:rsidRPr="00746628">
        <w:rPr>
          <w:rFonts w:hint="eastAsia"/>
        </w:rPr>
        <w:t xml:space="preserve">        if not pd.api.types.is_datetime64_any_dtype(df['</w:t>
      </w:r>
      <w:r w:rsidRPr="00746628">
        <w:rPr>
          <w:rFonts w:hint="eastAsia"/>
        </w:rPr>
        <w:t>日期</w:t>
      </w:r>
      <w:r w:rsidRPr="00746628">
        <w:rPr>
          <w:rFonts w:hint="eastAsia"/>
        </w:rPr>
        <w:t>']):</w:t>
      </w:r>
    </w:p>
    <w:p w14:paraId="2D326E13" w14:textId="77777777" w:rsidR="00AB0279" w:rsidRPr="00746628" w:rsidRDefault="00AB0279" w:rsidP="00AB0279">
      <w:pPr>
        <w:ind w:firstLine="480"/>
      </w:pPr>
      <w:r w:rsidRPr="00746628">
        <w:rPr>
          <w:rFonts w:hint="eastAsia"/>
        </w:rPr>
        <w:t xml:space="preserve">            # </w:t>
      </w:r>
      <w:r w:rsidRPr="00746628">
        <w:rPr>
          <w:rFonts w:hint="eastAsia"/>
        </w:rPr>
        <w:t>尝试自动转换日期格式</w:t>
      </w:r>
    </w:p>
    <w:p w14:paraId="02B5A30D" w14:textId="77777777" w:rsidR="00AB0279" w:rsidRPr="00746628" w:rsidRDefault="00AB0279" w:rsidP="00AB0279">
      <w:pPr>
        <w:ind w:firstLine="480"/>
      </w:pPr>
      <w:r w:rsidRPr="00746628">
        <w:t xml:space="preserve">            try:</w:t>
      </w:r>
    </w:p>
    <w:p w14:paraId="0D3CDC87"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df['</w:t>
      </w:r>
      <w:r w:rsidRPr="00746628">
        <w:rPr>
          <w:rFonts w:hint="eastAsia"/>
        </w:rPr>
        <w:t>日期</w:t>
      </w:r>
      <w:r w:rsidRPr="00746628">
        <w:rPr>
          <w:rFonts w:hint="eastAsia"/>
        </w:rPr>
        <w:t>'])</w:t>
      </w:r>
    </w:p>
    <w:p w14:paraId="72E4E05D" w14:textId="77777777" w:rsidR="00AB0279" w:rsidRPr="00746628" w:rsidRDefault="00AB0279" w:rsidP="00AB0279">
      <w:pPr>
        <w:ind w:firstLine="480"/>
      </w:pPr>
      <w:r w:rsidRPr="00746628">
        <w:t xml:space="preserve">            except:</w:t>
      </w:r>
    </w:p>
    <w:p w14:paraId="51803EE5" w14:textId="77777777" w:rsidR="00AB0279" w:rsidRPr="00746628" w:rsidRDefault="00AB0279" w:rsidP="00AB0279">
      <w:pPr>
        <w:ind w:firstLine="480"/>
      </w:pPr>
      <w:r w:rsidRPr="00746628">
        <w:rPr>
          <w:rFonts w:hint="eastAsia"/>
        </w:rPr>
        <w:t xml:space="preserve">                # </w:t>
      </w:r>
      <w:r w:rsidRPr="00746628">
        <w:rPr>
          <w:rFonts w:hint="eastAsia"/>
        </w:rPr>
        <w:t>处理</w:t>
      </w:r>
      <w:r w:rsidRPr="00746628">
        <w:rPr>
          <w:rFonts w:hint="eastAsia"/>
        </w:rPr>
        <w:t>Excel</w:t>
      </w:r>
      <w:r w:rsidRPr="00746628">
        <w:rPr>
          <w:rFonts w:hint="eastAsia"/>
        </w:rPr>
        <w:t>数值日期</w:t>
      </w:r>
    </w:p>
    <w:p w14:paraId="3FF9B022"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w:t>
      </w:r>
    </w:p>
    <w:p w14:paraId="68E6D321" w14:textId="77777777" w:rsidR="00AB0279" w:rsidRPr="00C25B4D" w:rsidRDefault="00AB0279" w:rsidP="00AB0279">
      <w:pPr>
        <w:ind w:firstLine="480"/>
        <w:rPr>
          <w:lang w:val="fr-FR"/>
        </w:rPr>
      </w:pPr>
      <w:r w:rsidRPr="00746628">
        <w:rPr>
          <w:rFonts w:hint="eastAsia"/>
        </w:rPr>
        <w:t xml:space="preserve">                    </w:t>
      </w:r>
      <w:r w:rsidRPr="00C25B4D">
        <w:rPr>
          <w:rFonts w:hint="eastAsia"/>
          <w:lang w:val="fr-FR"/>
        </w:rPr>
        <w:t>df['</w:t>
      </w:r>
      <w:r w:rsidRPr="00746628">
        <w:rPr>
          <w:rFonts w:hint="eastAsia"/>
        </w:rPr>
        <w:t>日期</w:t>
      </w:r>
      <w:r w:rsidRPr="00C25B4D">
        <w:rPr>
          <w:rFonts w:hint="eastAsia"/>
          <w:lang w:val="fr-FR"/>
        </w:rPr>
        <w:t>'].astype(int), unit='D', origin='1899-12-30')</w:t>
      </w:r>
    </w:p>
    <w:p w14:paraId="7A3E7D77" w14:textId="77777777" w:rsidR="00AB0279" w:rsidRPr="00746628" w:rsidRDefault="00AB0279" w:rsidP="00AB0279">
      <w:pPr>
        <w:ind w:firstLine="480"/>
      </w:pPr>
      <w:r w:rsidRPr="00C25B4D">
        <w:rPr>
          <w:lang w:val="fr-FR"/>
        </w:rPr>
        <w:t xml:space="preserve">    </w:t>
      </w:r>
      <w:r w:rsidRPr="00746628">
        <w:t>return df</w:t>
      </w:r>
    </w:p>
    <w:p w14:paraId="4A602E53" w14:textId="77777777" w:rsidR="00AB0279" w:rsidRPr="00746628" w:rsidRDefault="00AB0279" w:rsidP="00AB0279">
      <w:pPr>
        <w:ind w:firstLine="480"/>
      </w:pPr>
    </w:p>
    <w:p w14:paraId="66DDF5CD" w14:textId="77777777" w:rsidR="00AB0279" w:rsidRPr="00746628" w:rsidRDefault="00AB0279" w:rsidP="00AB0279">
      <w:pPr>
        <w:ind w:firstLine="480"/>
      </w:pPr>
    </w:p>
    <w:p w14:paraId="6C2B9688" w14:textId="77777777" w:rsidR="00AB0279" w:rsidRPr="00746628" w:rsidRDefault="00AB0279" w:rsidP="00AB0279">
      <w:pPr>
        <w:ind w:firstLine="480"/>
      </w:pPr>
      <w:r w:rsidRPr="00746628">
        <w:t>train_df = read_data('train.xlsx')</w:t>
      </w:r>
    </w:p>
    <w:p w14:paraId="5F3AD02C" w14:textId="77777777" w:rsidR="00AB0279" w:rsidRPr="00746628" w:rsidRDefault="00AB0279" w:rsidP="00AB0279">
      <w:pPr>
        <w:ind w:firstLine="480"/>
      </w:pPr>
      <w:r w:rsidRPr="00746628">
        <w:t>val_df = read_data('val.xlsx')</w:t>
      </w:r>
    </w:p>
    <w:p w14:paraId="6E51100F" w14:textId="77777777" w:rsidR="00AB0279" w:rsidRPr="00746628" w:rsidRDefault="00AB0279" w:rsidP="00AB0279">
      <w:pPr>
        <w:ind w:firstLine="480"/>
      </w:pPr>
      <w:r w:rsidRPr="00746628">
        <w:t>test_df = read_data('test.xlsx')</w:t>
      </w:r>
    </w:p>
    <w:p w14:paraId="36E1F4C1" w14:textId="77777777" w:rsidR="00AB0279" w:rsidRPr="00746628" w:rsidRDefault="00AB0279" w:rsidP="00AB0279">
      <w:pPr>
        <w:ind w:firstLine="480"/>
      </w:pPr>
      <w:r w:rsidRPr="00746628">
        <w:t>future_df = read_data('future_predictions.xlsx')</w:t>
      </w:r>
    </w:p>
    <w:p w14:paraId="157759C5" w14:textId="77777777" w:rsidR="00AB0279" w:rsidRPr="00746628" w:rsidRDefault="00AB0279" w:rsidP="00AB0279">
      <w:pPr>
        <w:ind w:firstLine="480"/>
      </w:pPr>
    </w:p>
    <w:p w14:paraId="1EBBA340" w14:textId="77777777" w:rsidR="00AB0279" w:rsidRPr="00746628" w:rsidRDefault="00AB0279" w:rsidP="00AB0279">
      <w:pPr>
        <w:ind w:firstLine="480"/>
      </w:pPr>
    </w:p>
    <w:p w14:paraId="1F728912" w14:textId="77777777" w:rsidR="00AB0279" w:rsidRPr="00746628" w:rsidRDefault="00AB0279" w:rsidP="00AB0279">
      <w:pPr>
        <w:ind w:firstLine="480"/>
      </w:pPr>
      <w:r w:rsidRPr="00746628">
        <w:t># ====================</w:t>
      </w:r>
    </w:p>
    <w:p w14:paraId="08014192" w14:textId="77777777" w:rsidR="00AB0279" w:rsidRPr="00746628" w:rsidRDefault="00AB0279" w:rsidP="00AB0279">
      <w:pPr>
        <w:ind w:firstLine="480"/>
      </w:pPr>
      <w:r w:rsidRPr="00746628">
        <w:rPr>
          <w:rFonts w:hint="eastAsia"/>
        </w:rPr>
        <w:t xml:space="preserve"># </w:t>
      </w:r>
      <w:r w:rsidRPr="00746628">
        <w:rPr>
          <w:rFonts w:hint="eastAsia"/>
        </w:rPr>
        <w:t>可视化函数</w:t>
      </w:r>
    </w:p>
    <w:p w14:paraId="333D4333" w14:textId="77777777" w:rsidR="00AB0279" w:rsidRPr="00746628" w:rsidRDefault="00AB0279" w:rsidP="00AB0279">
      <w:pPr>
        <w:ind w:firstLine="480"/>
      </w:pPr>
      <w:r w:rsidRPr="00746628">
        <w:t># ====================</w:t>
      </w:r>
    </w:p>
    <w:p w14:paraId="5047C81A" w14:textId="77777777" w:rsidR="00AB0279" w:rsidRPr="00746628" w:rsidRDefault="00AB0279" w:rsidP="00AB0279">
      <w:pPr>
        <w:ind w:firstLine="480"/>
      </w:pPr>
      <w:r w:rsidRPr="00746628">
        <w:lastRenderedPageBreak/>
        <w:t>def plot_comparison(ax, df, title):</w:t>
      </w:r>
    </w:p>
    <w:p w14:paraId="6CD47FB5" w14:textId="77777777" w:rsidR="00AB0279" w:rsidRPr="00746628" w:rsidRDefault="00AB0279" w:rsidP="00AB0279">
      <w:pPr>
        <w:ind w:firstLine="480"/>
      </w:pPr>
      <w:r w:rsidRPr="00746628">
        <w:rPr>
          <w:rFonts w:hint="eastAsia"/>
        </w:rPr>
        <w:t xml:space="preserve">    """</w:t>
      </w:r>
      <w:r w:rsidRPr="00746628">
        <w:rPr>
          <w:rFonts w:hint="eastAsia"/>
        </w:rPr>
        <w:t>训练</w:t>
      </w:r>
      <w:r w:rsidRPr="00746628">
        <w:rPr>
          <w:rFonts w:hint="eastAsia"/>
        </w:rPr>
        <w:t>/</w:t>
      </w:r>
      <w:r w:rsidRPr="00746628">
        <w:rPr>
          <w:rFonts w:hint="eastAsia"/>
        </w:rPr>
        <w:t>验证</w:t>
      </w:r>
      <w:r w:rsidRPr="00746628">
        <w:rPr>
          <w:rFonts w:hint="eastAsia"/>
        </w:rPr>
        <w:t>/</w:t>
      </w:r>
      <w:r w:rsidRPr="00746628">
        <w:rPr>
          <w:rFonts w:hint="eastAsia"/>
        </w:rPr>
        <w:t>测试集对比图</w:t>
      </w:r>
      <w:r w:rsidRPr="00746628">
        <w:rPr>
          <w:rFonts w:hint="eastAsia"/>
        </w:rPr>
        <w:t>"""</w:t>
      </w:r>
    </w:p>
    <w:p w14:paraId="2F344308" w14:textId="77777777" w:rsidR="00AB0279" w:rsidRPr="00746628" w:rsidRDefault="00AB0279" w:rsidP="00AB0279">
      <w:pPr>
        <w:ind w:firstLine="480"/>
      </w:pPr>
      <w:r w:rsidRPr="00746628">
        <w:rPr>
          <w:rFonts w:hint="eastAsia"/>
        </w:rPr>
        <w:t xml:space="preserve">    ax.plot(df['</w:t>
      </w:r>
      <w:r w:rsidRPr="00746628">
        <w:rPr>
          <w:rFonts w:hint="eastAsia"/>
        </w:rPr>
        <w:t>真实值</w:t>
      </w:r>
      <w:r w:rsidRPr="00746628">
        <w:rPr>
          <w:rFonts w:hint="eastAsia"/>
        </w:rPr>
        <w:t>'], color='#2c7bb6', label='Actual')</w:t>
      </w:r>
    </w:p>
    <w:p w14:paraId="02FC628D" w14:textId="77777777" w:rsidR="00AB0279" w:rsidRPr="00746628" w:rsidRDefault="00AB0279" w:rsidP="00AB0279">
      <w:pPr>
        <w:ind w:firstLine="480"/>
      </w:pPr>
      <w:r w:rsidRPr="00746628">
        <w:rPr>
          <w:rFonts w:hint="eastAsia"/>
        </w:rPr>
        <w:t xml:space="preserve">    ax.plot(df['</w:t>
      </w:r>
      <w:r w:rsidRPr="00746628">
        <w:rPr>
          <w:rFonts w:hint="eastAsia"/>
        </w:rPr>
        <w:t>预测值</w:t>
      </w:r>
      <w:r w:rsidRPr="00746628">
        <w:rPr>
          <w:rFonts w:hint="eastAsia"/>
        </w:rPr>
        <w:t>'], color='#d7191c', ls='--', label='Predicted')</w:t>
      </w:r>
    </w:p>
    <w:p w14:paraId="275D6A21" w14:textId="77777777" w:rsidR="00AB0279" w:rsidRPr="00746628" w:rsidRDefault="00AB0279" w:rsidP="00AB0279">
      <w:pPr>
        <w:ind w:firstLine="480"/>
      </w:pPr>
    </w:p>
    <w:p w14:paraId="45BD4297" w14:textId="77777777" w:rsidR="00AB0279" w:rsidRPr="00746628" w:rsidRDefault="00AB0279" w:rsidP="00AB0279">
      <w:pPr>
        <w:ind w:firstLine="480"/>
      </w:pPr>
      <w:r w:rsidRPr="00746628">
        <w:rPr>
          <w:rFonts w:hint="eastAsia"/>
        </w:rPr>
        <w:t xml:space="preserve">    # </w:t>
      </w:r>
      <w:r w:rsidRPr="00746628">
        <w:rPr>
          <w:rFonts w:hint="eastAsia"/>
        </w:rPr>
        <w:t>专业级格式设置</w:t>
      </w:r>
    </w:p>
    <w:p w14:paraId="08B07A18" w14:textId="77777777" w:rsidR="00AB0279" w:rsidRPr="00746628" w:rsidRDefault="00AB0279" w:rsidP="00AB0279">
      <w:pPr>
        <w:ind w:firstLine="480"/>
      </w:pPr>
      <w:r w:rsidRPr="00746628">
        <w:t xml:space="preserve">    ax.xaxis.set_minor_locator(AutoMinorLocator())</w:t>
      </w:r>
    </w:p>
    <w:p w14:paraId="75489906" w14:textId="77777777" w:rsidR="00AB0279" w:rsidRPr="00746628" w:rsidRDefault="00AB0279" w:rsidP="00AB0279">
      <w:pPr>
        <w:ind w:firstLine="480"/>
      </w:pPr>
      <w:r w:rsidRPr="00746628">
        <w:t xml:space="preserve">    ax.yaxis.set_minor_locator(AutoMinorLocator())</w:t>
      </w:r>
    </w:p>
    <w:p w14:paraId="7D235EC2" w14:textId="77777777" w:rsidR="00AB0279" w:rsidRPr="00746628" w:rsidRDefault="00AB0279" w:rsidP="00AB0279">
      <w:pPr>
        <w:ind w:firstLine="480"/>
      </w:pPr>
      <w:r w:rsidRPr="00746628">
        <w:t xml:space="preserve">    ax.spines[['top', 'right']].set_visible(False)</w:t>
      </w:r>
    </w:p>
    <w:p w14:paraId="50F721C0" w14:textId="77777777" w:rsidR="00AB0279" w:rsidRPr="00746628" w:rsidRDefault="00AB0279" w:rsidP="00AB0279">
      <w:pPr>
        <w:ind w:firstLine="480"/>
      </w:pPr>
      <w:r w:rsidRPr="00746628">
        <w:t xml:space="preserve">    ax.set_title(title, pad=20)</w:t>
      </w:r>
    </w:p>
    <w:p w14:paraId="33D6A488" w14:textId="77777777" w:rsidR="00AB0279" w:rsidRPr="00746628" w:rsidRDefault="00AB0279" w:rsidP="00AB0279">
      <w:pPr>
        <w:ind w:firstLine="480"/>
      </w:pPr>
      <w:r w:rsidRPr="00746628">
        <w:t xml:space="preserve">    ax.set_xlabel('Time Step', labelpad=10)</w:t>
      </w:r>
    </w:p>
    <w:p w14:paraId="4C72D0D1" w14:textId="77777777" w:rsidR="00AB0279" w:rsidRPr="00746628" w:rsidRDefault="00AB0279" w:rsidP="00AB0279">
      <w:pPr>
        <w:ind w:firstLine="480"/>
      </w:pPr>
      <w:r w:rsidRPr="00746628">
        <w:t xml:space="preserve">    ax.set_ylabel('Value', labelpad=10)</w:t>
      </w:r>
    </w:p>
    <w:p w14:paraId="6BC1D2D7" w14:textId="77777777" w:rsidR="00AB0279" w:rsidRPr="00746628" w:rsidRDefault="00AB0279" w:rsidP="00AB0279">
      <w:pPr>
        <w:ind w:firstLine="480"/>
      </w:pPr>
      <w:r w:rsidRPr="00746628">
        <w:rPr>
          <w:rFonts w:hint="eastAsia"/>
        </w:rPr>
        <w:t xml:space="preserve">    # </w:t>
      </w:r>
      <w:r w:rsidRPr="00746628">
        <w:rPr>
          <w:rFonts w:hint="eastAsia"/>
        </w:rPr>
        <w:t>修改后的图例设置（右上角定位）</w:t>
      </w:r>
    </w:p>
    <w:p w14:paraId="05C2780C" w14:textId="77777777" w:rsidR="00AB0279" w:rsidRPr="00746628" w:rsidRDefault="00AB0279" w:rsidP="00AB0279">
      <w:pPr>
        <w:ind w:firstLine="480"/>
      </w:pPr>
      <w:r w:rsidRPr="00746628">
        <w:t xml:space="preserve">    ax.legend(frameon=True,</w:t>
      </w:r>
    </w:p>
    <w:p w14:paraId="10841418" w14:textId="77777777" w:rsidR="00AB0279" w:rsidRPr="00746628" w:rsidRDefault="00AB0279" w:rsidP="00AB0279">
      <w:pPr>
        <w:ind w:firstLine="480"/>
      </w:pPr>
      <w:r w:rsidRPr="00746628">
        <w:t xml:space="preserve">              loc='upper right',</w:t>
      </w:r>
    </w:p>
    <w:p w14:paraId="360384E2" w14:textId="77777777" w:rsidR="00AB0279" w:rsidRPr="00746628" w:rsidRDefault="00AB0279" w:rsidP="00AB0279">
      <w:pPr>
        <w:ind w:firstLine="480"/>
      </w:pPr>
      <w:r w:rsidRPr="00746628">
        <w:rPr>
          <w:rFonts w:hint="eastAsia"/>
        </w:rPr>
        <w:t xml:space="preserve">              bbox_to_anchor=(0.98, 0.98),  # </w:t>
      </w:r>
      <w:r w:rsidRPr="00746628">
        <w:rPr>
          <w:rFonts w:hint="eastAsia"/>
        </w:rPr>
        <w:t>微调位置避免遮挡</w:t>
      </w:r>
    </w:p>
    <w:p w14:paraId="400D935D" w14:textId="77777777" w:rsidR="00AB0279" w:rsidRPr="00746628" w:rsidRDefault="00AB0279" w:rsidP="00AB0279">
      <w:pPr>
        <w:ind w:firstLine="480"/>
      </w:pPr>
      <w:r w:rsidRPr="00746628">
        <w:rPr>
          <w:rFonts w:hint="eastAsia"/>
        </w:rPr>
        <w:t xml:space="preserve">              framealpha=0.9,  # </w:t>
      </w:r>
      <w:r w:rsidRPr="00746628">
        <w:rPr>
          <w:rFonts w:hint="eastAsia"/>
        </w:rPr>
        <w:t>增加浅色背景</w:t>
      </w:r>
    </w:p>
    <w:p w14:paraId="63DB38A4" w14:textId="77777777" w:rsidR="00AB0279" w:rsidRPr="00746628" w:rsidRDefault="00AB0279" w:rsidP="00AB0279">
      <w:pPr>
        <w:ind w:firstLine="480"/>
      </w:pPr>
      <w:r w:rsidRPr="00746628">
        <w:rPr>
          <w:rFonts w:hint="eastAsia"/>
        </w:rPr>
        <w:t xml:space="preserve">              edgecolor='none')  # </w:t>
      </w:r>
      <w:r w:rsidRPr="00746628">
        <w:rPr>
          <w:rFonts w:hint="eastAsia"/>
        </w:rPr>
        <w:t>去除边框线条</w:t>
      </w:r>
    </w:p>
    <w:p w14:paraId="6C18CDF5" w14:textId="77777777" w:rsidR="00AB0279" w:rsidRPr="00746628" w:rsidRDefault="00AB0279" w:rsidP="00AB0279">
      <w:pPr>
        <w:ind w:firstLine="480"/>
      </w:pPr>
    </w:p>
    <w:p w14:paraId="0EA21CCE" w14:textId="77777777" w:rsidR="00AB0279" w:rsidRPr="00746628" w:rsidRDefault="00AB0279" w:rsidP="00AB0279">
      <w:pPr>
        <w:ind w:firstLine="480"/>
      </w:pPr>
    </w:p>
    <w:p w14:paraId="7C37B46B" w14:textId="77777777" w:rsidR="00AB0279" w:rsidRPr="00746628" w:rsidRDefault="00AB0279" w:rsidP="00AB0279">
      <w:pPr>
        <w:ind w:firstLine="480"/>
      </w:pPr>
      <w:r w:rsidRPr="00746628">
        <w:t>def plot_future(ax, df):</w:t>
      </w:r>
    </w:p>
    <w:p w14:paraId="001165CF" w14:textId="77777777" w:rsidR="00AB0279" w:rsidRPr="00746628" w:rsidRDefault="00AB0279" w:rsidP="00AB0279">
      <w:pPr>
        <w:ind w:firstLine="480"/>
      </w:pPr>
      <w:r w:rsidRPr="00746628">
        <w:rPr>
          <w:rFonts w:hint="eastAsia"/>
        </w:rPr>
        <w:t xml:space="preserve">    """</w:t>
      </w:r>
      <w:r w:rsidRPr="00746628">
        <w:rPr>
          <w:rFonts w:hint="eastAsia"/>
        </w:rPr>
        <w:t>未来预测可视化</w:t>
      </w:r>
      <w:r w:rsidRPr="00746628">
        <w:rPr>
          <w:rFonts w:hint="eastAsia"/>
        </w:rPr>
        <w:t>"""</w:t>
      </w:r>
    </w:p>
    <w:p w14:paraId="367B701F" w14:textId="77777777" w:rsidR="00AB0279" w:rsidRPr="00746628" w:rsidRDefault="00AB0279" w:rsidP="00AB0279">
      <w:pPr>
        <w:ind w:firstLine="480"/>
      </w:pPr>
      <w:r w:rsidRPr="00746628">
        <w:rPr>
          <w:rFonts w:hint="eastAsia"/>
        </w:rPr>
        <w:t xml:space="preserve">    ax.plot(df['</w:t>
      </w:r>
      <w:r w:rsidRPr="00746628">
        <w:rPr>
          <w:rFonts w:hint="eastAsia"/>
        </w:rPr>
        <w:t>日期</w:t>
      </w:r>
      <w:r w:rsidRPr="00746628">
        <w:rPr>
          <w:rFonts w:hint="eastAsia"/>
        </w:rPr>
        <w:t>'], df['</w:t>
      </w:r>
      <w:r w:rsidRPr="00746628">
        <w:rPr>
          <w:rFonts w:hint="eastAsia"/>
        </w:rPr>
        <w:t>预测货量</w:t>
      </w:r>
      <w:r w:rsidRPr="00746628">
        <w:rPr>
          <w:rFonts w:hint="eastAsia"/>
        </w:rPr>
        <w:t>'], color='#d7191c')</w:t>
      </w:r>
    </w:p>
    <w:p w14:paraId="38891866" w14:textId="77777777" w:rsidR="00AB0279" w:rsidRPr="00746628" w:rsidRDefault="00AB0279" w:rsidP="00AB0279">
      <w:pPr>
        <w:ind w:firstLine="480"/>
      </w:pPr>
    </w:p>
    <w:p w14:paraId="7E79DEF0" w14:textId="77777777" w:rsidR="00AB0279" w:rsidRPr="00746628" w:rsidRDefault="00AB0279" w:rsidP="00AB0279">
      <w:pPr>
        <w:ind w:firstLine="480"/>
      </w:pPr>
      <w:r w:rsidRPr="00746628">
        <w:rPr>
          <w:rFonts w:hint="eastAsia"/>
        </w:rPr>
        <w:t xml:space="preserve">    # </w:t>
      </w:r>
      <w:r w:rsidRPr="00746628">
        <w:rPr>
          <w:rFonts w:hint="eastAsia"/>
        </w:rPr>
        <w:t>专业时间序列格式</w:t>
      </w:r>
    </w:p>
    <w:p w14:paraId="246A8DE2" w14:textId="77777777" w:rsidR="00AB0279" w:rsidRPr="00746628" w:rsidRDefault="00AB0279" w:rsidP="00AB0279">
      <w:pPr>
        <w:ind w:firstLine="480"/>
      </w:pPr>
      <w:r w:rsidRPr="00746628">
        <w:t xml:space="preserve">    ax.xaxis.set_minor_locator(AutoMinorLocator())</w:t>
      </w:r>
    </w:p>
    <w:p w14:paraId="26D1D1C6" w14:textId="77777777" w:rsidR="00AB0279" w:rsidRPr="00746628" w:rsidRDefault="00AB0279" w:rsidP="00AB0279">
      <w:pPr>
        <w:ind w:firstLine="480"/>
      </w:pPr>
      <w:r w:rsidRPr="00746628">
        <w:t xml:space="preserve">    ax.yaxis.set_minor_locator(AutoMinorLocator())</w:t>
      </w:r>
    </w:p>
    <w:p w14:paraId="5A695505" w14:textId="77777777" w:rsidR="00AB0279" w:rsidRPr="00746628" w:rsidRDefault="00AB0279" w:rsidP="00AB0279">
      <w:pPr>
        <w:ind w:firstLine="480"/>
      </w:pPr>
      <w:r w:rsidRPr="00746628">
        <w:t xml:space="preserve">    ax.spines[['top', 'right']].set_visible(False)</w:t>
      </w:r>
    </w:p>
    <w:p w14:paraId="15EF9495" w14:textId="77777777" w:rsidR="00AB0279" w:rsidRPr="00746628" w:rsidRDefault="00AB0279" w:rsidP="00AB0279">
      <w:pPr>
        <w:ind w:firstLine="480"/>
      </w:pPr>
      <w:r w:rsidRPr="00746628">
        <w:t xml:space="preserve">    ax.set_title('Future Predictions', pad=20)</w:t>
      </w:r>
    </w:p>
    <w:p w14:paraId="2323E3F5" w14:textId="77777777" w:rsidR="00AB0279" w:rsidRPr="00746628" w:rsidRDefault="00AB0279" w:rsidP="00AB0279">
      <w:pPr>
        <w:ind w:firstLine="480"/>
      </w:pPr>
      <w:r w:rsidRPr="00746628">
        <w:t xml:space="preserve">    ax.set_xlabel('Date', labelpad=10)</w:t>
      </w:r>
    </w:p>
    <w:p w14:paraId="32ED00F3" w14:textId="77777777" w:rsidR="00AB0279" w:rsidRPr="00746628" w:rsidRDefault="00AB0279" w:rsidP="00AB0279">
      <w:pPr>
        <w:ind w:firstLine="480"/>
      </w:pPr>
      <w:r w:rsidRPr="00746628">
        <w:lastRenderedPageBreak/>
        <w:t xml:space="preserve">    ax.set_ylabel('Predicted Value', labelpad=10)</w:t>
      </w:r>
    </w:p>
    <w:p w14:paraId="494A470A" w14:textId="77777777" w:rsidR="00AB0279" w:rsidRPr="00746628" w:rsidRDefault="00AB0279" w:rsidP="00AB0279">
      <w:pPr>
        <w:ind w:firstLine="480"/>
      </w:pPr>
      <w:r w:rsidRPr="00746628">
        <w:t xml:space="preserve">    plt.setp(ax.get_xticklabels(), rotation=45, ha='right')</w:t>
      </w:r>
    </w:p>
    <w:p w14:paraId="41941F87" w14:textId="77777777" w:rsidR="00AB0279" w:rsidRPr="00746628" w:rsidRDefault="00AB0279" w:rsidP="00AB0279">
      <w:pPr>
        <w:ind w:firstLine="480"/>
      </w:pPr>
    </w:p>
    <w:p w14:paraId="6A8A5029" w14:textId="77777777" w:rsidR="00AB0279" w:rsidRPr="00746628" w:rsidRDefault="00AB0279" w:rsidP="00AB0279">
      <w:pPr>
        <w:ind w:firstLine="480"/>
      </w:pPr>
    </w:p>
    <w:p w14:paraId="57323818" w14:textId="77777777" w:rsidR="00AB0279" w:rsidRPr="00746628" w:rsidRDefault="00AB0279" w:rsidP="00AB0279">
      <w:pPr>
        <w:ind w:firstLine="480"/>
      </w:pPr>
      <w:r w:rsidRPr="00746628">
        <w:t># ====================</w:t>
      </w:r>
    </w:p>
    <w:p w14:paraId="3C9ECC95" w14:textId="77777777" w:rsidR="00AB0279" w:rsidRPr="00746628" w:rsidRDefault="00AB0279" w:rsidP="00AB0279">
      <w:pPr>
        <w:ind w:firstLine="480"/>
      </w:pPr>
      <w:r w:rsidRPr="00746628">
        <w:rPr>
          <w:rFonts w:hint="eastAsia"/>
        </w:rPr>
        <w:t xml:space="preserve"># </w:t>
      </w:r>
      <w:r w:rsidRPr="00746628">
        <w:rPr>
          <w:rFonts w:hint="eastAsia"/>
        </w:rPr>
        <w:t>创建画布</w:t>
      </w:r>
    </w:p>
    <w:p w14:paraId="331B3E21" w14:textId="77777777" w:rsidR="00AB0279" w:rsidRPr="00746628" w:rsidRDefault="00AB0279" w:rsidP="00AB0279">
      <w:pPr>
        <w:ind w:firstLine="480"/>
      </w:pPr>
      <w:r w:rsidRPr="00746628">
        <w:t># ====================</w:t>
      </w:r>
    </w:p>
    <w:p w14:paraId="372B5533" w14:textId="77777777" w:rsidR="00AB0279" w:rsidRPr="00746628" w:rsidRDefault="00AB0279" w:rsidP="00AB0279">
      <w:pPr>
        <w:ind w:firstLine="480"/>
      </w:pPr>
      <w:r w:rsidRPr="00746628">
        <w:t>fig = plt.figure(figsize=(12, 16), dpi=600)</w:t>
      </w:r>
    </w:p>
    <w:p w14:paraId="14705DDF" w14:textId="77777777" w:rsidR="00AB0279" w:rsidRPr="00746628" w:rsidRDefault="00AB0279" w:rsidP="00AB0279">
      <w:pPr>
        <w:ind w:firstLine="480"/>
      </w:pPr>
      <w:r w:rsidRPr="00746628">
        <w:t>gs = fig.add_gridspec(4, 1, height_ratios=[1, 1, 1, 1.2], hspace=0.8)</w:t>
      </w:r>
    </w:p>
    <w:p w14:paraId="35CDED68" w14:textId="77777777" w:rsidR="00AB0279" w:rsidRPr="00746628" w:rsidRDefault="00AB0279" w:rsidP="00AB0279">
      <w:pPr>
        <w:ind w:firstLine="480"/>
      </w:pPr>
    </w:p>
    <w:p w14:paraId="38198DDE" w14:textId="77777777" w:rsidR="00AB0279" w:rsidRPr="00746628" w:rsidRDefault="00AB0279" w:rsidP="00AB0279">
      <w:pPr>
        <w:ind w:firstLine="480"/>
      </w:pPr>
      <w:r w:rsidRPr="00746628">
        <w:t># ====================</w:t>
      </w:r>
    </w:p>
    <w:p w14:paraId="47644461" w14:textId="77777777" w:rsidR="00AB0279" w:rsidRPr="00746628" w:rsidRDefault="00AB0279" w:rsidP="00AB0279">
      <w:pPr>
        <w:ind w:firstLine="480"/>
      </w:pPr>
      <w:r w:rsidRPr="00746628">
        <w:rPr>
          <w:rFonts w:hint="eastAsia"/>
        </w:rPr>
        <w:t xml:space="preserve"># </w:t>
      </w:r>
      <w:r w:rsidRPr="00746628">
        <w:rPr>
          <w:rFonts w:hint="eastAsia"/>
        </w:rPr>
        <w:t>绘制子图</w:t>
      </w:r>
    </w:p>
    <w:p w14:paraId="6CA0290F" w14:textId="77777777" w:rsidR="00AB0279" w:rsidRPr="00746628" w:rsidRDefault="00AB0279" w:rsidP="00AB0279">
      <w:pPr>
        <w:ind w:firstLine="480"/>
      </w:pPr>
      <w:r w:rsidRPr="00746628">
        <w:t># ====================</w:t>
      </w:r>
    </w:p>
    <w:p w14:paraId="57540CE6" w14:textId="77777777" w:rsidR="00AB0279" w:rsidRPr="00746628" w:rsidRDefault="00AB0279" w:rsidP="00AB0279">
      <w:pPr>
        <w:ind w:firstLine="480"/>
      </w:pPr>
      <w:r w:rsidRPr="00746628">
        <w:t>ax1 = fig.add_subplot(gs[0])</w:t>
      </w:r>
    </w:p>
    <w:p w14:paraId="4E7FB556" w14:textId="77777777" w:rsidR="00AB0279" w:rsidRPr="00746628" w:rsidRDefault="00AB0279" w:rsidP="00AB0279">
      <w:pPr>
        <w:ind w:firstLine="480"/>
      </w:pPr>
      <w:r w:rsidRPr="00746628">
        <w:t>plot_comparison(ax1, train_df, 'Training Set Performance')</w:t>
      </w:r>
    </w:p>
    <w:p w14:paraId="145C7FA8" w14:textId="77777777" w:rsidR="00AB0279" w:rsidRPr="00746628" w:rsidRDefault="00AB0279" w:rsidP="00AB0279">
      <w:pPr>
        <w:ind w:firstLine="480"/>
      </w:pPr>
    </w:p>
    <w:p w14:paraId="3B9A1A96" w14:textId="77777777" w:rsidR="00AB0279" w:rsidRPr="00746628" w:rsidRDefault="00AB0279" w:rsidP="00AB0279">
      <w:pPr>
        <w:ind w:firstLine="480"/>
      </w:pPr>
      <w:r w:rsidRPr="00746628">
        <w:t>ax2 = fig.add_subplot(gs[1])</w:t>
      </w:r>
    </w:p>
    <w:p w14:paraId="21FABC11" w14:textId="77777777" w:rsidR="00AB0279" w:rsidRPr="00746628" w:rsidRDefault="00AB0279" w:rsidP="00AB0279">
      <w:pPr>
        <w:ind w:firstLine="480"/>
      </w:pPr>
      <w:r w:rsidRPr="00746628">
        <w:t>plot_comparison(ax2, val_df, 'Validation Set Performance')</w:t>
      </w:r>
    </w:p>
    <w:p w14:paraId="2B0DAE45" w14:textId="77777777" w:rsidR="00AB0279" w:rsidRPr="00746628" w:rsidRDefault="00AB0279" w:rsidP="00AB0279">
      <w:pPr>
        <w:ind w:firstLine="480"/>
      </w:pPr>
    </w:p>
    <w:p w14:paraId="46E35B97" w14:textId="77777777" w:rsidR="00AB0279" w:rsidRPr="00746628" w:rsidRDefault="00AB0279" w:rsidP="00AB0279">
      <w:pPr>
        <w:ind w:firstLine="480"/>
      </w:pPr>
      <w:r w:rsidRPr="00746628">
        <w:t>ax3 = fig.add_subplot(gs[2])</w:t>
      </w:r>
    </w:p>
    <w:p w14:paraId="1B3D977C" w14:textId="77777777" w:rsidR="00AB0279" w:rsidRPr="00746628" w:rsidRDefault="00AB0279" w:rsidP="00AB0279">
      <w:pPr>
        <w:ind w:firstLine="480"/>
      </w:pPr>
      <w:r w:rsidRPr="00746628">
        <w:t>plot_comparison(ax3, test_df, 'Test Set Performance')</w:t>
      </w:r>
    </w:p>
    <w:p w14:paraId="24E92B8B" w14:textId="77777777" w:rsidR="00AB0279" w:rsidRPr="00746628" w:rsidRDefault="00AB0279" w:rsidP="00AB0279">
      <w:pPr>
        <w:ind w:firstLine="480"/>
      </w:pPr>
    </w:p>
    <w:p w14:paraId="20382F84" w14:textId="77777777" w:rsidR="00AB0279" w:rsidRPr="00746628" w:rsidRDefault="00AB0279" w:rsidP="00AB0279">
      <w:pPr>
        <w:ind w:firstLine="480"/>
      </w:pPr>
      <w:r w:rsidRPr="00746628">
        <w:t>ax4 = fig.add_subplot(gs[3])</w:t>
      </w:r>
    </w:p>
    <w:p w14:paraId="2683A163" w14:textId="77777777" w:rsidR="00AB0279" w:rsidRPr="00746628" w:rsidRDefault="00AB0279" w:rsidP="00AB0279">
      <w:pPr>
        <w:ind w:firstLine="480"/>
      </w:pPr>
      <w:r w:rsidRPr="00746628">
        <w:t>plot_future(ax4, future_df)</w:t>
      </w:r>
    </w:p>
    <w:p w14:paraId="22D322EA" w14:textId="77777777" w:rsidR="00AB0279" w:rsidRPr="00746628" w:rsidRDefault="00AB0279" w:rsidP="00AB0279">
      <w:pPr>
        <w:ind w:firstLine="480"/>
      </w:pPr>
    </w:p>
    <w:p w14:paraId="18EF3D95" w14:textId="77777777" w:rsidR="00AB0279" w:rsidRPr="00746628" w:rsidRDefault="00AB0279" w:rsidP="00AB0279">
      <w:pPr>
        <w:ind w:firstLine="480"/>
      </w:pPr>
      <w:r w:rsidRPr="00746628">
        <w:t># ====================</w:t>
      </w:r>
    </w:p>
    <w:p w14:paraId="2D1A370D" w14:textId="77777777" w:rsidR="00AB0279" w:rsidRPr="00746628" w:rsidRDefault="00AB0279" w:rsidP="00AB0279">
      <w:pPr>
        <w:ind w:firstLine="480"/>
      </w:pPr>
      <w:r w:rsidRPr="00746628">
        <w:rPr>
          <w:rFonts w:hint="eastAsia"/>
        </w:rPr>
        <w:t xml:space="preserve"># </w:t>
      </w:r>
      <w:r w:rsidRPr="00746628">
        <w:rPr>
          <w:rFonts w:hint="eastAsia"/>
        </w:rPr>
        <w:t>保存输出</w:t>
      </w:r>
    </w:p>
    <w:p w14:paraId="61BEB0DB" w14:textId="77777777" w:rsidR="00AB0279" w:rsidRPr="00746628" w:rsidRDefault="00AB0279" w:rsidP="00AB0279">
      <w:pPr>
        <w:ind w:firstLine="480"/>
      </w:pPr>
      <w:r w:rsidRPr="00746628">
        <w:t># ====================</w:t>
      </w:r>
    </w:p>
    <w:p w14:paraId="6B93B82B" w14:textId="77777777" w:rsidR="00AB0279" w:rsidRPr="00746628" w:rsidRDefault="00AB0279" w:rsidP="00AB0279">
      <w:pPr>
        <w:ind w:firstLine="480"/>
      </w:pPr>
      <w:r w:rsidRPr="00746628">
        <w:t>plt.savefig('professional_visualization.pdf')</w:t>
      </w:r>
    </w:p>
    <w:p w14:paraId="1D0D3811" w14:textId="77777777" w:rsidR="00AB0279" w:rsidRPr="00746628" w:rsidRDefault="00AB0279" w:rsidP="00AB0279">
      <w:pPr>
        <w:ind w:firstLine="480"/>
      </w:pPr>
      <w:r w:rsidRPr="00746628">
        <w:t>plt.close()</w:t>
      </w:r>
    </w:p>
    <w:p w14:paraId="1F2CB3FA" w14:textId="77777777" w:rsidR="00AB0279" w:rsidRPr="00746628" w:rsidRDefault="00AB0279" w:rsidP="00AB0279">
      <w:pPr>
        <w:ind w:firstLine="480"/>
      </w:pPr>
      <w:r w:rsidRPr="00746628">
        <w:lastRenderedPageBreak/>
        <w:t>'''</w:t>
      </w:r>
    </w:p>
    <w:p w14:paraId="11014275" w14:textId="77777777" w:rsidR="00AB0279" w:rsidRPr="00746628" w:rsidRDefault="00AB0279" w:rsidP="00AB0279">
      <w:pPr>
        <w:ind w:firstLine="480"/>
      </w:pPr>
    </w:p>
    <w:p w14:paraId="785F44AA" w14:textId="77777777" w:rsidR="00AB0279" w:rsidRPr="00746628" w:rsidRDefault="00AB0279" w:rsidP="00AB0279">
      <w:pPr>
        <w:ind w:firstLine="480"/>
      </w:pPr>
    </w:p>
    <w:p w14:paraId="79DA1681" w14:textId="77777777" w:rsidR="00AB0279" w:rsidRPr="00746628" w:rsidRDefault="00AB0279" w:rsidP="00AB0279">
      <w:pPr>
        <w:ind w:firstLine="480"/>
      </w:pPr>
    </w:p>
    <w:p w14:paraId="3E9E5085" w14:textId="77777777" w:rsidR="00AB0279" w:rsidRPr="00746628" w:rsidRDefault="00AB0279" w:rsidP="00AB0279">
      <w:pPr>
        <w:ind w:firstLine="480"/>
      </w:pPr>
    </w:p>
    <w:p w14:paraId="5A83C951" w14:textId="77777777" w:rsidR="00AB0279" w:rsidRPr="00746628" w:rsidRDefault="00AB0279" w:rsidP="00AB0279">
      <w:pPr>
        <w:ind w:firstLine="480"/>
      </w:pPr>
    </w:p>
    <w:p w14:paraId="0CCF21D0" w14:textId="77777777" w:rsidR="00AB0279" w:rsidRPr="00746628" w:rsidRDefault="00AB0279" w:rsidP="00AB0279">
      <w:pPr>
        <w:ind w:firstLine="480"/>
      </w:pPr>
    </w:p>
    <w:p w14:paraId="0150E5EF" w14:textId="77777777" w:rsidR="00AB0279" w:rsidRPr="00746628" w:rsidRDefault="00AB0279" w:rsidP="00AB0279">
      <w:pPr>
        <w:ind w:firstLine="480"/>
      </w:pPr>
    </w:p>
    <w:p w14:paraId="1791AC3D" w14:textId="77777777" w:rsidR="00AB0279" w:rsidRPr="00746628" w:rsidRDefault="00AB0279" w:rsidP="00AB0279">
      <w:pPr>
        <w:ind w:firstLine="480"/>
      </w:pPr>
    </w:p>
    <w:p w14:paraId="4A894C4B" w14:textId="77777777" w:rsidR="00AB0279" w:rsidRPr="00746628" w:rsidRDefault="00AB0279" w:rsidP="00AB0279">
      <w:pPr>
        <w:ind w:firstLine="480"/>
      </w:pPr>
    </w:p>
    <w:p w14:paraId="1040BE11" w14:textId="77777777" w:rsidR="00AB0279" w:rsidRPr="00746628" w:rsidRDefault="00AB0279" w:rsidP="00AB0279">
      <w:pPr>
        <w:ind w:firstLine="480"/>
      </w:pPr>
    </w:p>
    <w:p w14:paraId="1EC841C2" w14:textId="77777777" w:rsidR="00AB0279" w:rsidRPr="00746628" w:rsidRDefault="00AB0279" w:rsidP="00AB0279">
      <w:pPr>
        <w:ind w:firstLine="480"/>
      </w:pPr>
    </w:p>
    <w:p w14:paraId="038F7012" w14:textId="77777777" w:rsidR="00AB0279" w:rsidRPr="00746628" w:rsidRDefault="00AB0279" w:rsidP="00AB0279">
      <w:pPr>
        <w:ind w:firstLine="480"/>
      </w:pPr>
    </w:p>
    <w:p w14:paraId="30CB05AF" w14:textId="77777777" w:rsidR="00AB0279" w:rsidRPr="00746628" w:rsidRDefault="00AB0279" w:rsidP="00AB0279">
      <w:pPr>
        <w:ind w:firstLine="480"/>
      </w:pPr>
      <w:r w:rsidRPr="00746628">
        <w:t>import pandas as pd</w:t>
      </w:r>
    </w:p>
    <w:p w14:paraId="77A5C551" w14:textId="77777777" w:rsidR="00AB0279" w:rsidRPr="00746628" w:rsidRDefault="00AB0279" w:rsidP="00AB0279">
      <w:pPr>
        <w:ind w:firstLine="480"/>
      </w:pPr>
      <w:r w:rsidRPr="00746628">
        <w:t>import matplotlib.pyplot as plt</w:t>
      </w:r>
    </w:p>
    <w:p w14:paraId="2D8F9DDA" w14:textId="77777777" w:rsidR="00AB0279" w:rsidRPr="00746628" w:rsidRDefault="00AB0279" w:rsidP="00AB0279">
      <w:pPr>
        <w:ind w:firstLine="480"/>
      </w:pPr>
      <w:r w:rsidRPr="00746628">
        <w:t>import seaborn as sns</w:t>
      </w:r>
    </w:p>
    <w:p w14:paraId="79A77D8C" w14:textId="77777777" w:rsidR="00AB0279" w:rsidRPr="00746628" w:rsidRDefault="00AB0279" w:rsidP="00AB0279">
      <w:pPr>
        <w:ind w:firstLine="480"/>
      </w:pPr>
      <w:r w:rsidRPr="00746628">
        <w:t>from matplotlib.ticker import AutoMinorLocator</w:t>
      </w:r>
    </w:p>
    <w:p w14:paraId="29885D65" w14:textId="77777777" w:rsidR="00AB0279" w:rsidRPr="00746628" w:rsidRDefault="00AB0279" w:rsidP="00AB0279">
      <w:pPr>
        <w:ind w:firstLine="480"/>
      </w:pPr>
      <w:r w:rsidRPr="00746628">
        <w:t>from matplotlib import rcParams</w:t>
      </w:r>
    </w:p>
    <w:p w14:paraId="6F73B6FE" w14:textId="77777777" w:rsidR="00AB0279" w:rsidRPr="00746628" w:rsidRDefault="00AB0279" w:rsidP="00AB0279">
      <w:pPr>
        <w:ind w:firstLine="480"/>
      </w:pPr>
    </w:p>
    <w:p w14:paraId="45401D2B" w14:textId="77777777" w:rsidR="00AB0279" w:rsidRPr="00746628" w:rsidRDefault="00AB0279" w:rsidP="00AB0279">
      <w:pPr>
        <w:ind w:firstLine="480"/>
      </w:pPr>
      <w:r w:rsidRPr="00746628">
        <w:t># ====================</w:t>
      </w:r>
    </w:p>
    <w:p w14:paraId="47ABCDDE" w14:textId="77777777" w:rsidR="00AB0279" w:rsidRPr="00746628" w:rsidRDefault="00AB0279" w:rsidP="00AB0279">
      <w:pPr>
        <w:ind w:firstLine="480"/>
      </w:pPr>
      <w:r w:rsidRPr="00746628">
        <w:rPr>
          <w:rFonts w:hint="eastAsia"/>
        </w:rPr>
        <w:t xml:space="preserve"># </w:t>
      </w:r>
      <w:r w:rsidRPr="00746628">
        <w:rPr>
          <w:rFonts w:hint="eastAsia"/>
        </w:rPr>
        <w:t>学术图表样式设置</w:t>
      </w:r>
    </w:p>
    <w:p w14:paraId="25058FEC" w14:textId="77777777" w:rsidR="00AB0279" w:rsidRPr="00746628" w:rsidRDefault="00AB0279" w:rsidP="00AB0279">
      <w:pPr>
        <w:ind w:firstLine="480"/>
      </w:pPr>
      <w:r w:rsidRPr="00746628">
        <w:t># ====================</w:t>
      </w:r>
    </w:p>
    <w:p w14:paraId="616F1524" w14:textId="77777777" w:rsidR="00AB0279" w:rsidRPr="00746628" w:rsidRDefault="00AB0279" w:rsidP="00AB0279">
      <w:pPr>
        <w:ind w:firstLine="480"/>
      </w:pPr>
      <w:r w:rsidRPr="00746628">
        <w:t>plt.style.use('seaborn-v0_8-paper')</w:t>
      </w:r>
    </w:p>
    <w:p w14:paraId="7D8B000F" w14:textId="77777777" w:rsidR="00AB0279" w:rsidRPr="00746628" w:rsidRDefault="00AB0279" w:rsidP="00AB0279">
      <w:pPr>
        <w:ind w:firstLine="480"/>
      </w:pPr>
      <w:r w:rsidRPr="00746628">
        <w:t>rcParams.update({</w:t>
      </w:r>
    </w:p>
    <w:p w14:paraId="588E3490" w14:textId="77777777" w:rsidR="00AB0279" w:rsidRPr="00746628" w:rsidRDefault="00AB0279" w:rsidP="00AB0279">
      <w:pPr>
        <w:ind w:firstLine="480"/>
      </w:pPr>
      <w:r w:rsidRPr="00746628">
        <w:t xml:space="preserve">    'font.family': 'serif',</w:t>
      </w:r>
    </w:p>
    <w:p w14:paraId="62834E8E" w14:textId="77777777" w:rsidR="00AB0279" w:rsidRPr="00746628" w:rsidRDefault="00AB0279" w:rsidP="00AB0279">
      <w:pPr>
        <w:ind w:firstLine="480"/>
      </w:pPr>
      <w:r w:rsidRPr="00746628">
        <w:t xml:space="preserve">    'font.serif': ['Times New Roman'],</w:t>
      </w:r>
    </w:p>
    <w:p w14:paraId="62697A0C" w14:textId="77777777" w:rsidR="00AB0279" w:rsidRPr="00746628" w:rsidRDefault="00AB0279" w:rsidP="00AB0279">
      <w:pPr>
        <w:ind w:firstLine="480"/>
      </w:pPr>
      <w:r w:rsidRPr="00746628">
        <w:t xml:space="preserve">    'font.size': 12,</w:t>
      </w:r>
    </w:p>
    <w:p w14:paraId="037BFDBF" w14:textId="77777777" w:rsidR="00AB0279" w:rsidRPr="00746628" w:rsidRDefault="00AB0279" w:rsidP="00AB0279">
      <w:pPr>
        <w:ind w:firstLine="480"/>
      </w:pPr>
      <w:r w:rsidRPr="00746628">
        <w:t xml:space="preserve">    'axes.labelsize': 14,</w:t>
      </w:r>
    </w:p>
    <w:p w14:paraId="46C244A1" w14:textId="77777777" w:rsidR="00AB0279" w:rsidRPr="00746628" w:rsidRDefault="00AB0279" w:rsidP="00AB0279">
      <w:pPr>
        <w:ind w:firstLine="480"/>
      </w:pPr>
      <w:r w:rsidRPr="00746628">
        <w:t xml:space="preserve">    'axes.titlesize': 16,</w:t>
      </w:r>
    </w:p>
    <w:p w14:paraId="25CFAFD4" w14:textId="77777777" w:rsidR="00AB0279" w:rsidRPr="00746628" w:rsidRDefault="00AB0279" w:rsidP="00AB0279">
      <w:pPr>
        <w:ind w:firstLine="480"/>
      </w:pPr>
      <w:r w:rsidRPr="00746628">
        <w:t xml:space="preserve">    'xtick.labelsize': 12,</w:t>
      </w:r>
    </w:p>
    <w:p w14:paraId="2B991B9A" w14:textId="77777777" w:rsidR="00AB0279" w:rsidRPr="00746628" w:rsidRDefault="00AB0279" w:rsidP="00AB0279">
      <w:pPr>
        <w:ind w:firstLine="480"/>
      </w:pPr>
      <w:r w:rsidRPr="00746628">
        <w:lastRenderedPageBreak/>
        <w:t xml:space="preserve">    'ytick.labelsize': 12,</w:t>
      </w:r>
    </w:p>
    <w:p w14:paraId="2BC4B6A4" w14:textId="77777777" w:rsidR="00AB0279" w:rsidRPr="00746628" w:rsidRDefault="00AB0279" w:rsidP="00AB0279">
      <w:pPr>
        <w:ind w:firstLine="480"/>
      </w:pPr>
      <w:r w:rsidRPr="00746628">
        <w:t xml:space="preserve">    'legend.fontsize': 12,</w:t>
      </w:r>
    </w:p>
    <w:p w14:paraId="349F874C" w14:textId="77777777" w:rsidR="00AB0279" w:rsidRPr="00746628" w:rsidRDefault="00AB0279" w:rsidP="00AB0279">
      <w:pPr>
        <w:ind w:firstLine="480"/>
      </w:pPr>
      <w:r w:rsidRPr="00746628">
        <w:t xml:space="preserve">    'lines.linewidth': 1.5,</w:t>
      </w:r>
    </w:p>
    <w:p w14:paraId="671640A7" w14:textId="77777777" w:rsidR="00AB0279" w:rsidRPr="00746628" w:rsidRDefault="00AB0279" w:rsidP="00AB0279">
      <w:pPr>
        <w:ind w:firstLine="480"/>
      </w:pPr>
      <w:r w:rsidRPr="00746628">
        <w:t xml:space="preserve">    'axes.linewidth': 1.2,</w:t>
      </w:r>
    </w:p>
    <w:p w14:paraId="5BBB42E6" w14:textId="77777777" w:rsidR="00AB0279" w:rsidRPr="00746628" w:rsidRDefault="00AB0279" w:rsidP="00AB0279">
      <w:pPr>
        <w:ind w:firstLine="480"/>
      </w:pPr>
      <w:r w:rsidRPr="00746628">
        <w:t xml:space="preserve">    'grid.alpha': 0.3,</w:t>
      </w:r>
    </w:p>
    <w:p w14:paraId="3A02518A" w14:textId="77777777" w:rsidR="00AB0279" w:rsidRPr="00746628" w:rsidRDefault="00AB0279" w:rsidP="00AB0279">
      <w:pPr>
        <w:ind w:firstLine="480"/>
      </w:pPr>
      <w:r w:rsidRPr="00746628">
        <w:t xml:space="preserve">    'savefig.dpi': 1200,</w:t>
      </w:r>
    </w:p>
    <w:p w14:paraId="05FEE8C3" w14:textId="77777777" w:rsidR="00AB0279" w:rsidRPr="00746628" w:rsidRDefault="00AB0279" w:rsidP="00AB0279">
      <w:pPr>
        <w:ind w:firstLine="480"/>
      </w:pPr>
      <w:r w:rsidRPr="00746628">
        <w:rPr>
          <w:rFonts w:hint="eastAsia"/>
        </w:rPr>
        <w:t xml:space="preserve">    'savefig.format': 'png',  # </w:t>
      </w:r>
      <w:r w:rsidRPr="00746628">
        <w:rPr>
          <w:rFonts w:hint="eastAsia"/>
        </w:rPr>
        <w:t>改为</w:t>
      </w:r>
      <w:r w:rsidRPr="00746628">
        <w:rPr>
          <w:rFonts w:hint="eastAsia"/>
        </w:rPr>
        <w:t>PNG</w:t>
      </w:r>
      <w:r w:rsidRPr="00746628">
        <w:rPr>
          <w:rFonts w:hint="eastAsia"/>
        </w:rPr>
        <w:t>格式</w:t>
      </w:r>
    </w:p>
    <w:p w14:paraId="1F343B36" w14:textId="77777777" w:rsidR="00AB0279" w:rsidRPr="00746628" w:rsidRDefault="00AB0279" w:rsidP="00AB0279">
      <w:pPr>
        <w:ind w:firstLine="480"/>
      </w:pPr>
      <w:r w:rsidRPr="00746628">
        <w:t xml:space="preserve">    'savefig.bbox': 'tight'</w:t>
      </w:r>
    </w:p>
    <w:p w14:paraId="31D04D33" w14:textId="77777777" w:rsidR="00AB0279" w:rsidRPr="00746628" w:rsidRDefault="00AB0279" w:rsidP="00AB0279">
      <w:pPr>
        <w:ind w:firstLine="480"/>
      </w:pPr>
      <w:r w:rsidRPr="00746628">
        <w:t>})</w:t>
      </w:r>
    </w:p>
    <w:p w14:paraId="1F2E7B6A" w14:textId="77777777" w:rsidR="00AB0279" w:rsidRPr="00746628" w:rsidRDefault="00AB0279" w:rsidP="00AB0279">
      <w:pPr>
        <w:ind w:firstLine="480"/>
      </w:pPr>
    </w:p>
    <w:p w14:paraId="55415BD6" w14:textId="77777777" w:rsidR="00AB0279" w:rsidRPr="00746628" w:rsidRDefault="00AB0279" w:rsidP="00AB0279">
      <w:pPr>
        <w:ind w:firstLine="480"/>
      </w:pPr>
      <w:r w:rsidRPr="00746628">
        <w:t># ====================</w:t>
      </w:r>
    </w:p>
    <w:p w14:paraId="476D01C6" w14:textId="77777777" w:rsidR="00AB0279" w:rsidRPr="00746628" w:rsidRDefault="00AB0279" w:rsidP="00AB0279">
      <w:pPr>
        <w:ind w:firstLine="480"/>
      </w:pPr>
      <w:r w:rsidRPr="00746628">
        <w:rPr>
          <w:rFonts w:hint="eastAsia"/>
        </w:rPr>
        <w:t xml:space="preserve"># </w:t>
      </w:r>
      <w:r w:rsidRPr="00746628">
        <w:rPr>
          <w:rFonts w:hint="eastAsia"/>
        </w:rPr>
        <w:t>数据读取（保持不变）</w:t>
      </w:r>
    </w:p>
    <w:p w14:paraId="3BE9EB63" w14:textId="77777777" w:rsidR="00AB0279" w:rsidRPr="00746628" w:rsidRDefault="00AB0279" w:rsidP="00AB0279">
      <w:pPr>
        <w:ind w:firstLine="480"/>
      </w:pPr>
      <w:r w:rsidRPr="00746628">
        <w:t># ====================</w:t>
      </w:r>
    </w:p>
    <w:p w14:paraId="17F8025E" w14:textId="77777777" w:rsidR="00AB0279" w:rsidRPr="00746628" w:rsidRDefault="00AB0279" w:rsidP="00AB0279">
      <w:pPr>
        <w:ind w:firstLine="480"/>
      </w:pPr>
      <w:r w:rsidRPr="00746628">
        <w:t>def read_data(file_path):</w:t>
      </w:r>
    </w:p>
    <w:p w14:paraId="207F9BFA" w14:textId="77777777" w:rsidR="00AB0279" w:rsidRPr="00746628" w:rsidRDefault="00AB0279" w:rsidP="00AB0279">
      <w:pPr>
        <w:ind w:firstLine="480"/>
      </w:pPr>
      <w:r w:rsidRPr="00746628">
        <w:t xml:space="preserve">    df = pd.read_excel(file_path)</w:t>
      </w:r>
    </w:p>
    <w:p w14:paraId="5A8F98C4" w14:textId="77777777" w:rsidR="00AB0279" w:rsidRPr="00746628" w:rsidRDefault="00AB0279" w:rsidP="00AB0279">
      <w:pPr>
        <w:ind w:firstLine="480"/>
      </w:pPr>
      <w:r w:rsidRPr="00746628">
        <w:rPr>
          <w:rFonts w:hint="eastAsia"/>
        </w:rPr>
        <w:t xml:space="preserve">    if '</w:t>
      </w:r>
      <w:r w:rsidRPr="00746628">
        <w:rPr>
          <w:rFonts w:hint="eastAsia"/>
        </w:rPr>
        <w:t>日期</w:t>
      </w:r>
      <w:r w:rsidRPr="00746628">
        <w:rPr>
          <w:rFonts w:hint="eastAsia"/>
        </w:rPr>
        <w:t>' in df.columns:</w:t>
      </w:r>
    </w:p>
    <w:p w14:paraId="51E473F7" w14:textId="77777777" w:rsidR="00AB0279" w:rsidRPr="00746628" w:rsidRDefault="00AB0279" w:rsidP="00AB0279">
      <w:pPr>
        <w:ind w:firstLine="480"/>
      </w:pPr>
      <w:r w:rsidRPr="00746628">
        <w:rPr>
          <w:rFonts w:hint="eastAsia"/>
        </w:rPr>
        <w:t xml:space="preserve">        if not pd.api.types.is_datetime64_any_dtype(df['</w:t>
      </w:r>
      <w:r w:rsidRPr="00746628">
        <w:rPr>
          <w:rFonts w:hint="eastAsia"/>
        </w:rPr>
        <w:t>日期</w:t>
      </w:r>
      <w:r w:rsidRPr="00746628">
        <w:rPr>
          <w:rFonts w:hint="eastAsia"/>
        </w:rPr>
        <w:t>']):</w:t>
      </w:r>
    </w:p>
    <w:p w14:paraId="44419FA0" w14:textId="77777777" w:rsidR="00AB0279" w:rsidRPr="00746628" w:rsidRDefault="00AB0279" w:rsidP="00AB0279">
      <w:pPr>
        <w:ind w:firstLine="480"/>
      </w:pPr>
      <w:r w:rsidRPr="00746628">
        <w:t xml:space="preserve">            try:</w:t>
      </w:r>
    </w:p>
    <w:p w14:paraId="24958F40"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df['</w:t>
      </w:r>
      <w:r w:rsidRPr="00746628">
        <w:rPr>
          <w:rFonts w:hint="eastAsia"/>
        </w:rPr>
        <w:t>日期</w:t>
      </w:r>
      <w:r w:rsidRPr="00746628">
        <w:rPr>
          <w:rFonts w:hint="eastAsia"/>
        </w:rPr>
        <w:t>'])</w:t>
      </w:r>
    </w:p>
    <w:p w14:paraId="18A540BA" w14:textId="77777777" w:rsidR="00AB0279" w:rsidRPr="00746628" w:rsidRDefault="00AB0279" w:rsidP="00AB0279">
      <w:pPr>
        <w:ind w:firstLine="480"/>
      </w:pPr>
      <w:r w:rsidRPr="00746628">
        <w:t xml:space="preserve">            except:</w:t>
      </w:r>
    </w:p>
    <w:p w14:paraId="16B0D512"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w:t>
      </w:r>
    </w:p>
    <w:p w14:paraId="18EAE18B" w14:textId="77777777" w:rsidR="00AB0279" w:rsidRPr="00C25B4D" w:rsidRDefault="00AB0279" w:rsidP="00AB0279">
      <w:pPr>
        <w:ind w:firstLine="480"/>
        <w:rPr>
          <w:lang w:val="fr-FR"/>
        </w:rPr>
      </w:pPr>
      <w:r w:rsidRPr="00746628">
        <w:rPr>
          <w:rFonts w:hint="eastAsia"/>
        </w:rPr>
        <w:t xml:space="preserve">                    </w:t>
      </w:r>
      <w:r w:rsidRPr="00C25B4D">
        <w:rPr>
          <w:rFonts w:hint="eastAsia"/>
          <w:lang w:val="fr-FR"/>
        </w:rPr>
        <w:t>df['</w:t>
      </w:r>
      <w:r w:rsidRPr="00746628">
        <w:rPr>
          <w:rFonts w:hint="eastAsia"/>
        </w:rPr>
        <w:t>日期</w:t>
      </w:r>
      <w:r w:rsidRPr="00C25B4D">
        <w:rPr>
          <w:rFonts w:hint="eastAsia"/>
          <w:lang w:val="fr-FR"/>
        </w:rPr>
        <w:t>'].astype(int), unit='D', origin='1899-12-30')</w:t>
      </w:r>
    </w:p>
    <w:p w14:paraId="05DB4859" w14:textId="77777777" w:rsidR="00AB0279" w:rsidRPr="00746628" w:rsidRDefault="00AB0279" w:rsidP="00AB0279">
      <w:pPr>
        <w:ind w:firstLine="480"/>
      </w:pPr>
      <w:r w:rsidRPr="00C25B4D">
        <w:rPr>
          <w:lang w:val="fr-FR"/>
        </w:rPr>
        <w:t xml:space="preserve">    </w:t>
      </w:r>
      <w:r w:rsidRPr="00746628">
        <w:t>return df</w:t>
      </w:r>
    </w:p>
    <w:p w14:paraId="4873304F" w14:textId="77777777" w:rsidR="00AB0279" w:rsidRPr="00746628" w:rsidRDefault="00AB0279" w:rsidP="00AB0279">
      <w:pPr>
        <w:ind w:firstLine="480"/>
      </w:pPr>
    </w:p>
    <w:p w14:paraId="06112676" w14:textId="77777777" w:rsidR="00AB0279" w:rsidRPr="00746628" w:rsidRDefault="00AB0279" w:rsidP="00AB0279">
      <w:pPr>
        <w:ind w:firstLine="480"/>
      </w:pPr>
      <w:r w:rsidRPr="00746628">
        <w:t>train_df = read_data('train.xlsx')</w:t>
      </w:r>
    </w:p>
    <w:p w14:paraId="5AFD3596" w14:textId="77777777" w:rsidR="00AB0279" w:rsidRPr="00746628" w:rsidRDefault="00AB0279" w:rsidP="00AB0279">
      <w:pPr>
        <w:ind w:firstLine="480"/>
      </w:pPr>
      <w:r w:rsidRPr="00746628">
        <w:t>val_df = read_data('val.xlsx')</w:t>
      </w:r>
    </w:p>
    <w:p w14:paraId="3EFDA897" w14:textId="77777777" w:rsidR="00AB0279" w:rsidRPr="00746628" w:rsidRDefault="00AB0279" w:rsidP="00AB0279">
      <w:pPr>
        <w:ind w:firstLine="480"/>
      </w:pPr>
      <w:r w:rsidRPr="00746628">
        <w:t>test_df = read_data('test.xlsx')</w:t>
      </w:r>
    </w:p>
    <w:p w14:paraId="24396E51" w14:textId="77777777" w:rsidR="00AB0279" w:rsidRPr="00746628" w:rsidRDefault="00AB0279" w:rsidP="00AB0279">
      <w:pPr>
        <w:ind w:firstLine="480"/>
      </w:pPr>
      <w:r w:rsidRPr="00746628">
        <w:t>future_df = read_data('future_predictions.xlsx')</w:t>
      </w:r>
    </w:p>
    <w:p w14:paraId="4A49DB83" w14:textId="77777777" w:rsidR="00AB0279" w:rsidRPr="00746628" w:rsidRDefault="00AB0279" w:rsidP="00AB0279">
      <w:pPr>
        <w:ind w:firstLine="480"/>
      </w:pPr>
    </w:p>
    <w:p w14:paraId="0E771260" w14:textId="77777777" w:rsidR="00AB0279" w:rsidRPr="00746628" w:rsidRDefault="00AB0279" w:rsidP="00AB0279">
      <w:pPr>
        <w:ind w:firstLine="480"/>
      </w:pPr>
      <w:r w:rsidRPr="00746628">
        <w:t># ====================</w:t>
      </w:r>
    </w:p>
    <w:p w14:paraId="0908A1EE" w14:textId="77777777" w:rsidR="00AB0279" w:rsidRPr="00746628" w:rsidRDefault="00AB0279" w:rsidP="00AB0279">
      <w:pPr>
        <w:ind w:firstLine="480"/>
      </w:pPr>
      <w:r w:rsidRPr="00746628">
        <w:rPr>
          <w:rFonts w:hint="eastAsia"/>
        </w:rPr>
        <w:lastRenderedPageBreak/>
        <w:t xml:space="preserve"># </w:t>
      </w:r>
      <w:r w:rsidRPr="00746628">
        <w:rPr>
          <w:rFonts w:hint="eastAsia"/>
        </w:rPr>
        <w:t>可视化函数（优化标签旋转）</w:t>
      </w:r>
    </w:p>
    <w:p w14:paraId="2B38CBA7" w14:textId="77777777" w:rsidR="00AB0279" w:rsidRPr="00746628" w:rsidRDefault="00AB0279" w:rsidP="00AB0279">
      <w:pPr>
        <w:ind w:firstLine="480"/>
      </w:pPr>
      <w:r w:rsidRPr="00746628">
        <w:t># ====================</w:t>
      </w:r>
    </w:p>
    <w:p w14:paraId="3CE9953E" w14:textId="77777777" w:rsidR="00AB0279" w:rsidRPr="00746628" w:rsidRDefault="00AB0279" w:rsidP="00AB0279">
      <w:pPr>
        <w:ind w:firstLine="480"/>
      </w:pPr>
      <w:r w:rsidRPr="00746628">
        <w:t>def plot_comparison(ax, df, title):</w:t>
      </w:r>
    </w:p>
    <w:p w14:paraId="680F419D" w14:textId="77777777" w:rsidR="00AB0279" w:rsidRPr="00746628" w:rsidRDefault="00AB0279" w:rsidP="00AB0279">
      <w:pPr>
        <w:ind w:firstLine="480"/>
      </w:pPr>
      <w:r w:rsidRPr="00746628">
        <w:rPr>
          <w:rFonts w:hint="eastAsia"/>
        </w:rPr>
        <w:t xml:space="preserve">    ax.plot(df['</w:t>
      </w:r>
      <w:r w:rsidRPr="00746628">
        <w:rPr>
          <w:rFonts w:hint="eastAsia"/>
        </w:rPr>
        <w:t>真实值</w:t>
      </w:r>
      <w:r w:rsidRPr="00746628">
        <w:rPr>
          <w:rFonts w:hint="eastAsia"/>
        </w:rPr>
        <w:t>'], color='#2c7bb6', label='Actual')</w:t>
      </w:r>
    </w:p>
    <w:p w14:paraId="2C5518ED" w14:textId="77777777" w:rsidR="00AB0279" w:rsidRPr="00746628" w:rsidRDefault="00AB0279" w:rsidP="00AB0279">
      <w:pPr>
        <w:ind w:firstLine="480"/>
      </w:pPr>
      <w:r w:rsidRPr="00746628">
        <w:rPr>
          <w:rFonts w:hint="eastAsia"/>
        </w:rPr>
        <w:t xml:space="preserve">    ax.plot(df['</w:t>
      </w:r>
      <w:r w:rsidRPr="00746628">
        <w:rPr>
          <w:rFonts w:hint="eastAsia"/>
        </w:rPr>
        <w:t>预测值</w:t>
      </w:r>
      <w:r w:rsidRPr="00746628">
        <w:rPr>
          <w:rFonts w:hint="eastAsia"/>
        </w:rPr>
        <w:t>'], color='#d7191c', ls='--', label='Predicted')</w:t>
      </w:r>
    </w:p>
    <w:p w14:paraId="57A9FD5C" w14:textId="77777777" w:rsidR="00AB0279" w:rsidRPr="00746628" w:rsidRDefault="00AB0279" w:rsidP="00AB0279">
      <w:pPr>
        <w:ind w:firstLine="480"/>
      </w:pPr>
    </w:p>
    <w:p w14:paraId="2F699448" w14:textId="77777777" w:rsidR="00AB0279" w:rsidRPr="00746628" w:rsidRDefault="00AB0279" w:rsidP="00AB0279">
      <w:pPr>
        <w:ind w:firstLine="480"/>
      </w:pPr>
      <w:r w:rsidRPr="00746628">
        <w:t xml:space="preserve">    ax.xaxis.set_minor_locator(AutoMinorLocator())</w:t>
      </w:r>
    </w:p>
    <w:p w14:paraId="006A4A2E" w14:textId="77777777" w:rsidR="00AB0279" w:rsidRPr="00746628" w:rsidRDefault="00AB0279" w:rsidP="00AB0279">
      <w:pPr>
        <w:ind w:firstLine="480"/>
      </w:pPr>
      <w:r w:rsidRPr="00746628">
        <w:t xml:space="preserve">    ax.yaxis.set_minor_locator(AutoMinorLocator())</w:t>
      </w:r>
    </w:p>
    <w:p w14:paraId="08AC66C9" w14:textId="77777777" w:rsidR="00AB0279" w:rsidRPr="00746628" w:rsidRDefault="00AB0279" w:rsidP="00AB0279">
      <w:pPr>
        <w:ind w:firstLine="480"/>
      </w:pPr>
      <w:r w:rsidRPr="00746628">
        <w:t xml:space="preserve">    ax.spines[['top', 'right']].set_visible(False)</w:t>
      </w:r>
    </w:p>
    <w:p w14:paraId="58EFD69B" w14:textId="77777777" w:rsidR="00AB0279" w:rsidRPr="00746628" w:rsidRDefault="00AB0279" w:rsidP="00AB0279">
      <w:pPr>
        <w:ind w:firstLine="480"/>
      </w:pPr>
      <w:r w:rsidRPr="00746628">
        <w:t xml:space="preserve">    ax.set_title(title, pad=15)</w:t>
      </w:r>
    </w:p>
    <w:p w14:paraId="0408D663" w14:textId="77777777" w:rsidR="00AB0279" w:rsidRPr="00746628" w:rsidRDefault="00AB0279" w:rsidP="00AB0279">
      <w:pPr>
        <w:ind w:firstLine="480"/>
      </w:pPr>
      <w:r w:rsidRPr="00746628">
        <w:t xml:space="preserve">    ax.set_xlabel('Time Step', labelpad=10)</w:t>
      </w:r>
    </w:p>
    <w:p w14:paraId="62153635" w14:textId="77777777" w:rsidR="00AB0279" w:rsidRPr="00746628" w:rsidRDefault="00AB0279" w:rsidP="00AB0279">
      <w:pPr>
        <w:ind w:firstLine="480"/>
      </w:pPr>
      <w:r w:rsidRPr="00746628">
        <w:t xml:space="preserve">    ax.set_ylabel('Value', labelpad=10)</w:t>
      </w:r>
    </w:p>
    <w:p w14:paraId="62CD6977" w14:textId="77777777" w:rsidR="00AB0279" w:rsidRPr="00746628" w:rsidRDefault="00AB0279" w:rsidP="00AB0279">
      <w:pPr>
        <w:ind w:firstLine="480"/>
      </w:pPr>
      <w:r w:rsidRPr="00746628">
        <w:t xml:space="preserve">    ax.legend(frameon=True,</w:t>
      </w:r>
    </w:p>
    <w:p w14:paraId="7D53EEBE" w14:textId="77777777" w:rsidR="00AB0279" w:rsidRPr="00746628" w:rsidRDefault="00AB0279" w:rsidP="00AB0279">
      <w:pPr>
        <w:ind w:firstLine="480"/>
      </w:pPr>
      <w:r w:rsidRPr="00746628">
        <w:t xml:space="preserve">              loc='upper right',</w:t>
      </w:r>
    </w:p>
    <w:p w14:paraId="17FADA2C" w14:textId="77777777" w:rsidR="00AB0279" w:rsidRPr="00746628" w:rsidRDefault="00AB0279" w:rsidP="00AB0279">
      <w:pPr>
        <w:ind w:firstLine="480"/>
      </w:pPr>
      <w:r w:rsidRPr="00746628">
        <w:t xml:space="preserve">              bbox_to_anchor=(0.98, 0.95),</w:t>
      </w:r>
    </w:p>
    <w:p w14:paraId="0D909A16" w14:textId="77777777" w:rsidR="00AB0279" w:rsidRPr="00746628" w:rsidRDefault="00AB0279" w:rsidP="00AB0279">
      <w:pPr>
        <w:ind w:firstLine="480"/>
      </w:pPr>
      <w:r w:rsidRPr="00746628">
        <w:t xml:space="preserve">              framealpha=0.9,</w:t>
      </w:r>
    </w:p>
    <w:p w14:paraId="7F73F822" w14:textId="77777777" w:rsidR="00AB0279" w:rsidRPr="00746628" w:rsidRDefault="00AB0279" w:rsidP="00AB0279">
      <w:pPr>
        <w:ind w:firstLine="480"/>
      </w:pPr>
      <w:r w:rsidRPr="00746628">
        <w:t xml:space="preserve">              edgecolor='none')</w:t>
      </w:r>
    </w:p>
    <w:p w14:paraId="1F032EC2" w14:textId="77777777" w:rsidR="00AB0279" w:rsidRPr="00746628" w:rsidRDefault="00AB0279" w:rsidP="00AB0279">
      <w:pPr>
        <w:ind w:firstLine="480"/>
      </w:pPr>
    </w:p>
    <w:p w14:paraId="58258C6F" w14:textId="77777777" w:rsidR="00AB0279" w:rsidRPr="00746628" w:rsidRDefault="00AB0279" w:rsidP="00AB0279">
      <w:pPr>
        <w:ind w:firstLine="480"/>
      </w:pPr>
      <w:r w:rsidRPr="00746628">
        <w:t>def plot_future(ax, df):</w:t>
      </w:r>
    </w:p>
    <w:p w14:paraId="338974DD" w14:textId="77777777" w:rsidR="00AB0279" w:rsidRPr="00746628" w:rsidRDefault="00AB0279" w:rsidP="00AB0279">
      <w:pPr>
        <w:ind w:firstLine="480"/>
      </w:pPr>
      <w:r w:rsidRPr="00746628">
        <w:rPr>
          <w:rFonts w:hint="eastAsia"/>
        </w:rPr>
        <w:t xml:space="preserve">    ax.plot(df['</w:t>
      </w:r>
      <w:r w:rsidRPr="00746628">
        <w:rPr>
          <w:rFonts w:hint="eastAsia"/>
        </w:rPr>
        <w:t>日期</w:t>
      </w:r>
      <w:r w:rsidRPr="00746628">
        <w:rPr>
          <w:rFonts w:hint="eastAsia"/>
        </w:rPr>
        <w:t>'], df['</w:t>
      </w:r>
      <w:r w:rsidRPr="00746628">
        <w:rPr>
          <w:rFonts w:hint="eastAsia"/>
        </w:rPr>
        <w:t>预测货量</w:t>
      </w:r>
      <w:r w:rsidRPr="00746628">
        <w:rPr>
          <w:rFonts w:hint="eastAsia"/>
        </w:rPr>
        <w:t>'], color='#d7191c')</w:t>
      </w:r>
    </w:p>
    <w:p w14:paraId="3B550366" w14:textId="77777777" w:rsidR="00AB0279" w:rsidRPr="00746628" w:rsidRDefault="00AB0279" w:rsidP="00AB0279">
      <w:pPr>
        <w:ind w:firstLine="480"/>
      </w:pPr>
      <w:r w:rsidRPr="00746628">
        <w:t xml:space="preserve">    ax.xaxis.set_minor_locator(AutoMinorLocator())</w:t>
      </w:r>
    </w:p>
    <w:p w14:paraId="477033F9" w14:textId="77777777" w:rsidR="00AB0279" w:rsidRPr="00746628" w:rsidRDefault="00AB0279" w:rsidP="00AB0279">
      <w:pPr>
        <w:ind w:firstLine="480"/>
      </w:pPr>
      <w:r w:rsidRPr="00746628">
        <w:t xml:space="preserve">    ax.yaxis.set_minor_locator(AutoMinorLocator())</w:t>
      </w:r>
    </w:p>
    <w:p w14:paraId="3686C215" w14:textId="77777777" w:rsidR="00AB0279" w:rsidRPr="00746628" w:rsidRDefault="00AB0279" w:rsidP="00AB0279">
      <w:pPr>
        <w:ind w:firstLine="480"/>
      </w:pPr>
      <w:r w:rsidRPr="00746628">
        <w:t xml:space="preserve">    ax.spines[['top', 'right']].set_visible(False)</w:t>
      </w:r>
    </w:p>
    <w:p w14:paraId="6AD0654F" w14:textId="77777777" w:rsidR="00AB0279" w:rsidRPr="00746628" w:rsidRDefault="00AB0279" w:rsidP="00AB0279">
      <w:pPr>
        <w:ind w:firstLine="480"/>
      </w:pPr>
      <w:r w:rsidRPr="00746628">
        <w:t xml:space="preserve">    ax.set_title('Future Predictions', pad=15)</w:t>
      </w:r>
    </w:p>
    <w:p w14:paraId="57CB850E" w14:textId="77777777" w:rsidR="00AB0279" w:rsidRPr="00746628" w:rsidRDefault="00AB0279" w:rsidP="00AB0279">
      <w:pPr>
        <w:ind w:firstLine="480"/>
      </w:pPr>
      <w:r w:rsidRPr="00746628">
        <w:t xml:space="preserve">    ax.set_xlabel('Date', labelpad=10)</w:t>
      </w:r>
    </w:p>
    <w:p w14:paraId="35BC3F94" w14:textId="77777777" w:rsidR="00AB0279" w:rsidRPr="00746628" w:rsidRDefault="00AB0279" w:rsidP="00AB0279">
      <w:pPr>
        <w:ind w:firstLine="480"/>
      </w:pPr>
      <w:r w:rsidRPr="00746628">
        <w:t xml:space="preserve">    ax.set_ylabel('Predicted Value', labelpad=10)</w:t>
      </w:r>
    </w:p>
    <w:p w14:paraId="11DFF446" w14:textId="77777777" w:rsidR="00AB0279" w:rsidRPr="00746628" w:rsidRDefault="00AB0279" w:rsidP="00AB0279">
      <w:pPr>
        <w:ind w:firstLine="480"/>
      </w:pPr>
      <w:r w:rsidRPr="00746628">
        <w:rPr>
          <w:rFonts w:hint="eastAsia"/>
        </w:rPr>
        <w:t xml:space="preserve">    plt.setp(ax.get_xticklabels(), rotation=35, ha='right')  # </w:t>
      </w:r>
      <w:r w:rsidRPr="00746628">
        <w:rPr>
          <w:rFonts w:hint="eastAsia"/>
        </w:rPr>
        <w:t>调整旋转角度</w:t>
      </w:r>
    </w:p>
    <w:p w14:paraId="57AADD4C" w14:textId="77777777" w:rsidR="00AB0279" w:rsidRPr="00746628" w:rsidRDefault="00AB0279" w:rsidP="00AB0279">
      <w:pPr>
        <w:ind w:firstLine="480"/>
      </w:pPr>
    </w:p>
    <w:p w14:paraId="50F88B78" w14:textId="77777777" w:rsidR="00AB0279" w:rsidRPr="00746628" w:rsidRDefault="00AB0279" w:rsidP="00AB0279">
      <w:pPr>
        <w:ind w:firstLine="480"/>
      </w:pPr>
      <w:r w:rsidRPr="00746628">
        <w:t># ====================</w:t>
      </w:r>
    </w:p>
    <w:p w14:paraId="6A0B52C8" w14:textId="77777777" w:rsidR="00AB0279" w:rsidRPr="00746628" w:rsidRDefault="00AB0279" w:rsidP="00AB0279">
      <w:pPr>
        <w:ind w:firstLine="480"/>
      </w:pPr>
      <w:r w:rsidRPr="00746628">
        <w:rPr>
          <w:rFonts w:hint="eastAsia"/>
        </w:rPr>
        <w:t xml:space="preserve"># </w:t>
      </w:r>
      <w:r w:rsidRPr="00746628">
        <w:rPr>
          <w:rFonts w:hint="eastAsia"/>
        </w:rPr>
        <w:t>创建</w:t>
      </w:r>
      <w:r w:rsidRPr="00746628">
        <w:rPr>
          <w:rFonts w:hint="eastAsia"/>
        </w:rPr>
        <w:t>2x2</w:t>
      </w:r>
      <w:r w:rsidRPr="00746628">
        <w:rPr>
          <w:rFonts w:hint="eastAsia"/>
        </w:rPr>
        <w:t>布局画布</w:t>
      </w:r>
    </w:p>
    <w:p w14:paraId="4F73BAD7" w14:textId="77777777" w:rsidR="00AB0279" w:rsidRPr="00746628" w:rsidRDefault="00AB0279" w:rsidP="00AB0279">
      <w:pPr>
        <w:ind w:firstLine="480"/>
      </w:pPr>
      <w:r w:rsidRPr="00746628">
        <w:lastRenderedPageBreak/>
        <w:t># ====================</w:t>
      </w:r>
    </w:p>
    <w:p w14:paraId="25D3B16F" w14:textId="77777777" w:rsidR="00AB0279" w:rsidRPr="00746628" w:rsidRDefault="00AB0279" w:rsidP="00AB0279">
      <w:pPr>
        <w:ind w:firstLine="480"/>
      </w:pPr>
      <w:r w:rsidRPr="00746628">
        <w:rPr>
          <w:rFonts w:hint="eastAsia"/>
        </w:rPr>
        <w:t xml:space="preserve">fig = plt.figure(figsize=(16, 12), dpi=600)  # </w:t>
      </w:r>
      <w:r w:rsidRPr="00746628">
        <w:rPr>
          <w:rFonts w:hint="eastAsia"/>
        </w:rPr>
        <w:t>调整画布尺寸</w:t>
      </w:r>
    </w:p>
    <w:p w14:paraId="454AB54F" w14:textId="77777777" w:rsidR="00AB0279" w:rsidRPr="00746628" w:rsidRDefault="00AB0279" w:rsidP="00AB0279">
      <w:pPr>
        <w:ind w:firstLine="480"/>
      </w:pPr>
      <w:r w:rsidRPr="00746628">
        <w:rPr>
          <w:rFonts w:hint="eastAsia"/>
        </w:rPr>
        <w:t xml:space="preserve">gs = fig.add_gridspec(2, 2, hspace=0.5, wspace=0.3)  # </w:t>
      </w:r>
      <w:r w:rsidRPr="00746628">
        <w:rPr>
          <w:rFonts w:hint="eastAsia"/>
        </w:rPr>
        <w:t>增加水平间距</w:t>
      </w:r>
    </w:p>
    <w:p w14:paraId="5E1A6433" w14:textId="77777777" w:rsidR="00AB0279" w:rsidRPr="00746628" w:rsidRDefault="00AB0279" w:rsidP="00AB0279">
      <w:pPr>
        <w:ind w:firstLine="480"/>
      </w:pPr>
    </w:p>
    <w:p w14:paraId="3582E3D3" w14:textId="77777777" w:rsidR="00AB0279" w:rsidRPr="00746628" w:rsidRDefault="00AB0279" w:rsidP="00AB0279">
      <w:pPr>
        <w:ind w:firstLine="480"/>
      </w:pPr>
      <w:r w:rsidRPr="00746628">
        <w:t># ====================</w:t>
      </w:r>
    </w:p>
    <w:p w14:paraId="796AF3AF" w14:textId="77777777" w:rsidR="00AB0279" w:rsidRPr="00746628" w:rsidRDefault="00AB0279" w:rsidP="00AB0279">
      <w:pPr>
        <w:ind w:firstLine="480"/>
      </w:pPr>
      <w:r w:rsidRPr="00746628">
        <w:rPr>
          <w:rFonts w:hint="eastAsia"/>
        </w:rPr>
        <w:t xml:space="preserve"># </w:t>
      </w:r>
      <w:r w:rsidRPr="00746628">
        <w:rPr>
          <w:rFonts w:hint="eastAsia"/>
        </w:rPr>
        <w:t>分配子图位置</w:t>
      </w:r>
    </w:p>
    <w:p w14:paraId="17137F35" w14:textId="77777777" w:rsidR="00AB0279" w:rsidRPr="00746628" w:rsidRDefault="00AB0279" w:rsidP="00AB0279">
      <w:pPr>
        <w:ind w:firstLine="480"/>
      </w:pPr>
      <w:r w:rsidRPr="00746628">
        <w:t># ====================</w:t>
      </w:r>
    </w:p>
    <w:p w14:paraId="6203C6AE" w14:textId="77777777" w:rsidR="00AB0279" w:rsidRPr="00746628" w:rsidRDefault="00AB0279" w:rsidP="00AB0279">
      <w:pPr>
        <w:ind w:firstLine="480"/>
      </w:pPr>
      <w:r w:rsidRPr="00746628">
        <w:rPr>
          <w:rFonts w:hint="eastAsia"/>
        </w:rPr>
        <w:t xml:space="preserve">ax1 = fig.add_subplot(gs[0, 0])  # </w:t>
      </w:r>
      <w:r w:rsidRPr="00746628">
        <w:rPr>
          <w:rFonts w:hint="eastAsia"/>
        </w:rPr>
        <w:t>第一行第一列</w:t>
      </w:r>
    </w:p>
    <w:p w14:paraId="45E9E46A" w14:textId="77777777" w:rsidR="00AB0279" w:rsidRPr="00746628" w:rsidRDefault="00AB0279" w:rsidP="00AB0279">
      <w:pPr>
        <w:ind w:firstLine="480"/>
      </w:pPr>
      <w:r w:rsidRPr="00746628">
        <w:rPr>
          <w:rFonts w:hint="eastAsia"/>
        </w:rPr>
        <w:t xml:space="preserve">ax2 = fig.add_subplot(gs[0, 1])  # </w:t>
      </w:r>
      <w:r w:rsidRPr="00746628">
        <w:rPr>
          <w:rFonts w:hint="eastAsia"/>
        </w:rPr>
        <w:t>第一行第二列</w:t>
      </w:r>
    </w:p>
    <w:p w14:paraId="38ECA33B" w14:textId="77777777" w:rsidR="00AB0279" w:rsidRPr="00746628" w:rsidRDefault="00AB0279" w:rsidP="00AB0279">
      <w:pPr>
        <w:ind w:firstLine="480"/>
      </w:pPr>
      <w:r w:rsidRPr="00746628">
        <w:rPr>
          <w:rFonts w:hint="eastAsia"/>
        </w:rPr>
        <w:t xml:space="preserve">ax3 = fig.add_subplot(gs[1, 0])  # </w:t>
      </w:r>
      <w:r w:rsidRPr="00746628">
        <w:rPr>
          <w:rFonts w:hint="eastAsia"/>
        </w:rPr>
        <w:t>第二行第一列</w:t>
      </w:r>
    </w:p>
    <w:p w14:paraId="693ED769" w14:textId="77777777" w:rsidR="00AB0279" w:rsidRPr="00746628" w:rsidRDefault="00AB0279" w:rsidP="00AB0279">
      <w:pPr>
        <w:ind w:firstLine="480"/>
      </w:pPr>
      <w:r w:rsidRPr="00746628">
        <w:rPr>
          <w:rFonts w:hint="eastAsia"/>
        </w:rPr>
        <w:t xml:space="preserve">ax4 = fig.add_subplot(gs[1, 1])  # </w:t>
      </w:r>
      <w:r w:rsidRPr="00746628">
        <w:rPr>
          <w:rFonts w:hint="eastAsia"/>
        </w:rPr>
        <w:t>第二行第二列</w:t>
      </w:r>
    </w:p>
    <w:p w14:paraId="2ADAD434" w14:textId="77777777" w:rsidR="00AB0279" w:rsidRPr="00746628" w:rsidRDefault="00AB0279" w:rsidP="00AB0279">
      <w:pPr>
        <w:ind w:firstLine="480"/>
      </w:pPr>
    </w:p>
    <w:p w14:paraId="280B8870" w14:textId="77777777" w:rsidR="00AB0279" w:rsidRPr="00746628" w:rsidRDefault="00AB0279" w:rsidP="00AB0279">
      <w:pPr>
        <w:ind w:firstLine="480"/>
      </w:pPr>
      <w:r w:rsidRPr="00746628">
        <w:t># ====================</w:t>
      </w:r>
    </w:p>
    <w:p w14:paraId="5D7DF758" w14:textId="77777777" w:rsidR="00AB0279" w:rsidRPr="00746628" w:rsidRDefault="00AB0279" w:rsidP="00AB0279">
      <w:pPr>
        <w:ind w:firstLine="480"/>
      </w:pPr>
      <w:r w:rsidRPr="00746628">
        <w:rPr>
          <w:rFonts w:hint="eastAsia"/>
        </w:rPr>
        <w:t xml:space="preserve"># </w:t>
      </w:r>
      <w:r w:rsidRPr="00746628">
        <w:rPr>
          <w:rFonts w:hint="eastAsia"/>
        </w:rPr>
        <w:t>绘制子图</w:t>
      </w:r>
    </w:p>
    <w:p w14:paraId="4486CFD3" w14:textId="77777777" w:rsidR="00AB0279" w:rsidRPr="00746628" w:rsidRDefault="00AB0279" w:rsidP="00AB0279">
      <w:pPr>
        <w:ind w:firstLine="480"/>
      </w:pPr>
      <w:r w:rsidRPr="00746628">
        <w:t># ====================</w:t>
      </w:r>
    </w:p>
    <w:p w14:paraId="02DF97DD" w14:textId="77777777" w:rsidR="00AB0279" w:rsidRPr="00746628" w:rsidRDefault="00AB0279" w:rsidP="00AB0279">
      <w:pPr>
        <w:ind w:firstLine="480"/>
      </w:pPr>
      <w:r w:rsidRPr="00746628">
        <w:t>plot_comparison(ax1, train_df, 'Training Set Performance')</w:t>
      </w:r>
    </w:p>
    <w:p w14:paraId="56D1B454" w14:textId="77777777" w:rsidR="00AB0279" w:rsidRPr="00746628" w:rsidRDefault="00AB0279" w:rsidP="00AB0279">
      <w:pPr>
        <w:ind w:firstLine="480"/>
      </w:pPr>
      <w:r w:rsidRPr="00746628">
        <w:t>plot_comparison(ax2, val_df, 'Validation Set Performance')</w:t>
      </w:r>
    </w:p>
    <w:p w14:paraId="45FFD974" w14:textId="77777777" w:rsidR="00AB0279" w:rsidRPr="00746628" w:rsidRDefault="00AB0279" w:rsidP="00AB0279">
      <w:pPr>
        <w:ind w:firstLine="480"/>
      </w:pPr>
      <w:r w:rsidRPr="00746628">
        <w:t>plot_comparison(ax3, test_df, 'Test Set Performance')</w:t>
      </w:r>
    </w:p>
    <w:p w14:paraId="034606F1" w14:textId="77777777" w:rsidR="00AB0279" w:rsidRPr="00746628" w:rsidRDefault="00AB0279" w:rsidP="00AB0279">
      <w:pPr>
        <w:ind w:firstLine="480"/>
      </w:pPr>
      <w:r w:rsidRPr="00746628">
        <w:t>plot_future(ax4, future_df)</w:t>
      </w:r>
    </w:p>
    <w:p w14:paraId="30851030" w14:textId="77777777" w:rsidR="00AB0279" w:rsidRPr="00746628" w:rsidRDefault="00AB0279" w:rsidP="00AB0279">
      <w:pPr>
        <w:ind w:firstLine="480"/>
      </w:pPr>
    </w:p>
    <w:p w14:paraId="7BCAC399" w14:textId="77777777" w:rsidR="00AB0279" w:rsidRPr="00746628" w:rsidRDefault="00AB0279" w:rsidP="00AB0279">
      <w:pPr>
        <w:ind w:firstLine="480"/>
      </w:pPr>
      <w:r w:rsidRPr="00746628">
        <w:t># ====================</w:t>
      </w:r>
    </w:p>
    <w:p w14:paraId="2CBEC456" w14:textId="77777777" w:rsidR="00AB0279" w:rsidRPr="00746628" w:rsidRDefault="00AB0279" w:rsidP="00AB0279">
      <w:pPr>
        <w:ind w:firstLine="480"/>
      </w:pPr>
      <w:r w:rsidRPr="00746628">
        <w:rPr>
          <w:rFonts w:hint="eastAsia"/>
        </w:rPr>
        <w:t xml:space="preserve"># </w:t>
      </w:r>
      <w:r w:rsidRPr="00746628">
        <w:rPr>
          <w:rFonts w:hint="eastAsia"/>
        </w:rPr>
        <w:t>保存为</w:t>
      </w:r>
      <w:r w:rsidRPr="00746628">
        <w:rPr>
          <w:rFonts w:hint="eastAsia"/>
        </w:rPr>
        <w:t>PNG</w:t>
      </w:r>
      <w:r w:rsidRPr="00746628">
        <w:rPr>
          <w:rFonts w:hint="eastAsia"/>
        </w:rPr>
        <w:t>格式</w:t>
      </w:r>
    </w:p>
    <w:p w14:paraId="2D7EE58B" w14:textId="77777777" w:rsidR="00AB0279" w:rsidRPr="00746628" w:rsidRDefault="00AB0279" w:rsidP="00AB0279">
      <w:pPr>
        <w:ind w:firstLine="480"/>
      </w:pPr>
      <w:r w:rsidRPr="00746628">
        <w:t># ====================</w:t>
      </w:r>
    </w:p>
    <w:p w14:paraId="7838D837" w14:textId="77777777" w:rsidR="00AB0279" w:rsidRPr="00746628" w:rsidRDefault="00AB0279" w:rsidP="00AB0279">
      <w:pPr>
        <w:ind w:firstLine="480"/>
      </w:pPr>
      <w:r w:rsidRPr="00746628">
        <w:t>plt.savefig('professional_visualization25.png')</w:t>
      </w:r>
    </w:p>
    <w:p w14:paraId="37CBA433" w14:textId="77777777" w:rsidR="00AB0279" w:rsidRPr="00746628" w:rsidRDefault="00AB0279" w:rsidP="00AB0279">
      <w:pPr>
        <w:ind w:firstLine="480"/>
      </w:pPr>
      <w:r w:rsidRPr="00746628">
        <w:t>plt.close()</w:t>
      </w:r>
    </w:p>
    <w:p w14:paraId="1A6719DD" w14:textId="77777777" w:rsidR="00AB0279" w:rsidRPr="00746628" w:rsidRDefault="00AB0279" w:rsidP="00AB0279">
      <w:pPr>
        <w:ind w:firstLine="480"/>
      </w:pPr>
    </w:p>
    <w:p w14:paraId="0057E4E4" w14:textId="77777777" w:rsidR="00AB0279" w:rsidRPr="00746628" w:rsidRDefault="00AB0279" w:rsidP="00AB0279">
      <w:pPr>
        <w:ind w:firstLine="480"/>
      </w:pPr>
    </w:p>
    <w:p w14:paraId="46F4BBBF" w14:textId="77777777" w:rsidR="00AB0279" w:rsidRPr="00746628" w:rsidRDefault="00AB0279" w:rsidP="00AB0279">
      <w:pPr>
        <w:ind w:firstLine="480"/>
      </w:pPr>
    </w:p>
    <w:p w14:paraId="35D35BB7" w14:textId="77777777" w:rsidR="00AB0279" w:rsidRPr="00746628" w:rsidRDefault="00AB0279" w:rsidP="00AB0279">
      <w:pPr>
        <w:ind w:firstLine="480"/>
      </w:pPr>
      <w:r w:rsidRPr="00746628">
        <w:t>'''</w:t>
      </w:r>
    </w:p>
    <w:p w14:paraId="08724EBB" w14:textId="77777777" w:rsidR="00AB0279" w:rsidRPr="00746628" w:rsidRDefault="00AB0279" w:rsidP="00AB0279">
      <w:pPr>
        <w:ind w:firstLine="480"/>
      </w:pPr>
      <w:r w:rsidRPr="00746628">
        <w:t>import pandas as pd</w:t>
      </w:r>
    </w:p>
    <w:p w14:paraId="244307D8" w14:textId="77777777" w:rsidR="00AB0279" w:rsidRPr="00746628" w:rsidRDefault="00AB0279" w:rsidP="00AB0279">
      <w:pPr>
        <w:ind w:firstLine="480"/>
      </w:pPr>
      <w:r w:rsidRPr="00746628">
        <w:lastRenderedPageBreak/>
        <w:t>import numpy as np</w:t>
      </w:r>
    </w:p>
    <w:p w14:paraId="3A90ADE1" w14:textId="77777777" w:rsidR="00AB0279" w:rsidRPr="00746628" w:rsidRDefault="00AB0279" w:rsidP="00AB0279">
      <w:pPr>
        <w:ind w:firstLine="480"/>
      </w:pPr>
      <w:r w:rsidRPr="00746628">
        <w:t>import matplotlib.pyplot as plt</w:t>
      </w:r>
    </w:p>
    <w:p w14:paraId="5B6B645B" w14:textId="77777777" w:rsidR="00AB0279" w:rsidRPr="00746628" w:rsidRDefault="00AB0279" w:rsidP="00AB0279">
      <w:pPr>
        <w:ind w:firstLine="480"/>
      </w:pPr>
      <w:r w:rsidRPr="00746628">
        <w:rPr>
          <w:rFonts w:hint="eastAsia"/>
        </w:rPr>
        <w:t xml:space="preserve">from scipy.signal import savgol_filter  # </w:t>
      </w:r>
      <w:r w:rsidRPr="00746628">
        <w:rPr>
          <w:rFonts w:hint="eastAsia"/>
        </w:rPr>
        <w:t>导入科学计算库</w:t>
      </w:r>
    </w:p>
    <w:p w14:paraId="41F5EC2C" w14:textId="77777777" w:rsidR="00AB0279" w:rsidRPr="00746628" w:rsidRDefault="00AB0279" w:rsidP="00AB0279">
      <w:pPr>
        <w:ind w:firstLine="480"/>
      </w:pPr>
      <w:r w:rsidRPr="00746628">
        <w:t>from matplotlib.ticker import AutoMinorLocator</w:t>
      </w:r>
    </w:p>
    <w:p w14:paraId="12722A28" w14:textId="77777777" w:rsidR="00AB0279" w:rsidRPr="00746628" w:rsidRDefault="00AB0279" w:rsidP="00AB0279">
      <w:pPr>
        <w:ind w:firstLine="480"/>
      </w:pPr>
      <w:r w:rsidRPr="00746628">
        <w:t>from matplotlib import rcParams</w:t>
      </w:r>
    </w:p>
    <w:p w14:paraId="40C7EFA9" w14:textId="77777777" w:rsidR="00AB0279" w:rsidRPr="00746628" w:rsidRDefault="00AB0279" w:rsidP="00AB0279">
      <w:pPr>
        <w:ind w:firstLine="480"/>
      </w:pPr>
    </w:p>
    <w:p w14:paraId="514209E6" w14:textId="77777777" w:rsidR="00AB0279" w:rsidRPr="00746628" w:rsidRDefault="00AB0279" w:rsidP="00AB0279">
      <w:pPr>
        <w:ind w:firstLine="480"/>
      </w:pPr>
      <w:r w:rsidRPr="00746628">
        <w:t># ====================</w:t>
      </w:r>
    </w:p>
    <w:p w14:paraId="6D829EC9" w14:textId="77777777" w:rsidR="00AB0279" w:rsidRPr="00746628" w:rsidRDefault="00AB0279" w:rsidP="00AB0279">
      <w:pPr>
        <w:ind w:firstLine="480"/>
      </w:pPr>
      <w:r w:rsidRPr="00746628">
        <w:rPr>
          <w:rFonts w:hint="eastAsia"/>
        </w:rPr>
        <w:t xml:space="preserve"># </w:t>
      </w:r>
      <w:r w:rsidRPr="00746628">
        <w:rPr>
          <w:rFonts w:hint="eastAsia"/>
        </w:rPr>
        <w:t>学术图表样式设置</w:t>
      </w:r>
    </w:p>
    <w:p w14:paraId="471263E1" w14:textId="77777777" w:rsidR="00AB0279" w:rsidRPr="00746628" w:rsidRDefault="00AB0279" w:rsidP="00AB0279">
      <w:pPr>
        <w:ind w:firstLine="480"/>
      </w:pPr>
      <w:r w:rsidRPr="00746628">
        <w:t># ====================</w:t>
      </w:r>
    </w:p>
    <w:p w14:paraId="278E86EE" w14:textId="77777777" w:rsidR="00AB0279" w:rsidRPr="00746628" w:rsidRDefault="00AB0279" w:rsidP="00AB0279">
      <w:pPr>
        <w:ind w:firstLine="480"/>
      </w:pPr>
      <w:r w:rsidRPr="00746628">
        <w:t>plt.style.use('seaborn-v0_8-paper')</w:t>
      </w:r>
    </w:p>
    <w:p w14:paraId="21DB2A49" w14:textId="77777777" w:rsidR="00AB0279" w:rsidRPr="00746628" w:rsidRDefault="00AB0279" w:rsidP="00AB0279">
      <w:pPr>
        <w:ind w:firstLine="480"/>
      </w:pPr>
      <w:r w:rsidRPr="00746628">
        <w:t>rcParams.update({</w:t>
      </w:r>
    </w:p>
    <w:p w14:paraId="6FF1F37B" w14:textId="77777777" w:rsidR="00AB0279" w:rsidRPr="00746628" w:rsidRDefault="00AB0279" w:rsidP="00AB0279">
      <w:pPr>
        <w:ind w:firstLine="480"/>
      </w:pPr>
      <w:r w:rsidRPr="00746628">
        <w:t xml:space="preserve">    'font.family': 'serif',</w:t>
      </w:r>
    </w:p>
    <w:p w14:paraId="3016A208" w14:textId="77777777" w:rsidR="00AB0279" w:rsidRPr="00746628" w:rsidRDefault="00AB0279" w:rsidP="00AB0279">
      <w:pPr>
        <w:ind w:firstLine="480"/>
      </w:pPr>
      <w:r w:rsidRPr="00746628">
        <w:t xml:space="preserve">    'font.serif': ['Times New Roman'],</w:t>
      </w:r>
    </w:p>
    <w:p w14:paraId="6F52D968" w14:textId="77777777" w:rsidR="00AB0279" w:rsidRPr="00746628" w:rsidRDefault="00AB0279" w:rsidP="00AB0279">
      <w:pPr>
        <w:ind w:firstLine="480"/>
      </w:pPr>
      <w:r w:rsidRPr="00746628">
        <w:t xml:space="preserve">    'font.size': 12,</w:t>
      </w:r>
    </w:p>
    <w:p w14:paraId="586B5614" w14:textId="77777777" w:rsidR="00AB0279" w:rsidRPr="00746628" w:rsidRDefault="00AB0279" w:rsidP="00AB0279">
      <w:pPr>
        <w:ind w:firstLine="480"/>
      </w:pPr>
      <w:r w:rsidRPr="00746628">
        <w:t xml:space="preserve">    'axes.labelsize': 14,</w:t>
      </w:r>
    </w:p>
    <w:p w14:paraId="28D21B4D" w14:textId="77777777" w:rsidR="00AB0279" w:rsidRPr="00746628" w:rsidRDefault="00AB0279" w:rsidP="00AB0279">
      <w:pPr>
        <w:ind w:firstLine="480"/>
      </w:pPr>
      <w:r w:rsidRPr="00746628">
        <w:t xml:space="preserve">    'axes.titlesize': 16,</w:t>
      </w:r>
    </w:p>
    <w:p w14:paraId="1F6E313E" w14:textId="77777777" w:rsidR="00AB0279" w:rsidRPr="00746628" w:rsidRDefault="00AB0279" w:rsidP="00AB0279">
      <w:pPr>
        <w:ind w:firstLine="480"/>
      </w:pPr>
      <w:r w:rsidRPr="00746628">
        <w:t xml:space="preserve">    'xtick.labelsize': 12,</w:t>
      </w:r>
    </w:p>
    <w:p w14:paraId="6163C9F3" w14:textId="77777777" w:rsidR="00AB0279" w:rsidRPr="00746628" w:rsidRDefault="00AB0279" w:rsidP="00AB0279">
      <w:pPr>
        <w:ind w:firstLine="480"/>
      </w:pPr>
      <w:r w:rsidRPr="00746628">
        <w:t xml:space="preserve">    'ytick.labelsize': 12,</w:t>
      </w:r>
    </w:p>
    <w:p w14:paraId="4C47527B" w14:textId="77777777" w:rsidR="00AB0279" w:rsidRPr="00746628" w:rsidRDefault="00AB0279" w:rsidP="00AB0279">
      <w:pPr>
        <w:ind w:firstLine="480"/>
      </w:pPr>
      <w:r w:rsidRPr="00746628">
        <w:t xml:space="preserve">    'legend.fontsize': 12,</w:t>
      </w:r>
    </w:p>
    <w:p w14:paraId="67342567" w14:textId="77777777" w:rsidR="00AB0279" w:rsidRPr="00746628" w:rsidRDefault="00AB0279" w:rsidP="00AB0279">
      <w:pPr>
        <w:ind w:firstLine="480"/>
      </w:pPr>
      <w:r w:rsidRPr="00746628">
        <w:t xml:space="preserve">    'lines.linewidth': 1.5,</w:t>
      </w:r>
    </w:p>
    <w:p w14:paraId="568BCFC3" w14:textId="77777777" w:rsidR="00AB0279" w:rsidRPr="00746628" w:rsidRDefault="00AB0279" w:rsidP="00AB0279">
      <w:pPr>
        <w:ind w:firstLine="480"/>
      </w:pPr>
      <w:r w:rsidRPr="00746628">
        <w:t xml:space="preserve">    'axes.linewidth': 1.2,</w:t>
      </w:r>
    </w:p>
    <w:p w14:paraId="4CAE4288" w14:textId="77777777" w:rsidR="00AB0279" w:rsidRPr="00746628" w:rsidRDefault="00AB0279" w:rsidP="00AB0279">
      <w:pPr>
        <w:ind w:firstLine="480"/>
      </w:pPr>
      <w:r w:rsidRPr="00746628">
        <w:t xml:space="preserve">    'grid.alpha': 0.3,</w:t>
      </w:r>
    </w:p>
    <w:p w14:paraId="543B3B50" w14:textId="77777777" w:rsidR="00AB0279" w:rsidRPr="00746628" w:rsidRDefault="00AB0279" w:rsidP="00AB0279">
      <w:pPr>
        <w:ind w:firstLine="480"/>
      </w:pPr>
      <w:r w:rsidRPr="00746628">
        <w:t xml:space="preserve">    'savefig.dpi': 600,</w:t>
      </w:r>
    </w:p>
    <w:p w14:paraId="7F5F5914" w14:textId="77777777" w:rsidR="00AB0279" w:rsidRPr="00746628" w:rsidRDefault="00AB0279" w:rsidP="00AB0279">
      <w:pPr>
        <w:ind w:firstLine="480"/>
      </w:pPr>
      <w:r w:rsidRPr="00746628">
        <w:t xml:space="preserve">    'savefig.format': 'png',</w:t>
      </w:r>
    </w:p>
    <w:p w14:paraId="07E95F7C" w14:textId="77777777" w:rsidR="00AB0279" w:rsidRPr="00746628" w:rsidRDefault="00AB0279" w:rsidP="00AB0279">
      <w:pPr>
        <w:ind w:firstLine="480"/>
      </w:pPr>
      <w:r w:rsidRPr="00746628">
        <w:t xml:space="preserve">    'savefig.bbox': 'tight'</w:t>
      </w:r>
    </w:p>
    <w:p w14:paraId="1F00DE42" w14:textId="77777777" w:rsidR="00AB0279" w:rsidRPr="00746628" w:rsidRDefault="00AB0279" w:rsidP="00AB0279">
      <w:pPr>
        <w:ind w:firstLine="480"/>
      </w:pPr>
      <w:r w:rsidRPr="00746628">
        <w:t>})</w:t>
      </w:r>
    </w:p>
    <w:p w14:paraId="7F5B4504" w14:textId="77777777" w:rsidR="00AB0279" w:rsidRPr="00746628" w:rsidRDefault="00AB0279" w:rsidP="00AB0279">
      <w:pPr>
        <w:ind w:firstLine="480"/>
      </w:pPr>
    </w:p>
    <w:p w14:paraId="6B73AFC0" w14:textId="77777777" w:rsidR="00AB0279" w:rsidRPr="00746628" w:rsidRDefault="00AB0279" w:rsidP="00AB0279">
      <w:pPr>
        <w:ind w:firstLine="480"/>
      </w:pPr>
    </w:p>
    <w:p w14:paraId="502A37FC" w14:textId="77777777" w:rsidR="00AB0279" w:rsidRPr="00746628" w:rsidRDefault="00AB0279" w:rsidP="00AB0279">
      <w:pPr>
        <w:ind w:firstLine="480"/>
      </w:pPr>
      <w:r w:rsidRPr="00746628">
        <w:t># ====================</w:t>
      </w:r>
    </w:p>
    <w:p w14:paraId="7EB2934A" w14:textId="77777777" w:rsidR="00AB0279" w:rsidRPr="00746628" w:rsidRDefault="00AB0279" w:rsidP="00AB0279">
      <w:pPr>
        <w:ind w:firstLine="480"/>
      </w:pPr>
      <w:r w:rsidRPr="00746628">
        <w:rPr>
          <w:rFonts w:hint="eastAsia"/>
        </w:rPr>
        <w:t xml:space="preserve"># </w:t>
      </w:r>
      <w:r w:rsidRPr="00746628">
        <w:rPr>
          <w:rFonts w:hint="eastAsia"/>
        </w:rPr>
        <w:t>数据读取与平滑处理</w:t>
      </w:r>
    </w:p>
    <w:p w14:paraId="23C9686F" w14:textId="77777777" w:rsidR="00AB0279" w:rsidRPr="00746628" w:rsidRDefault="00AB0279" w:rsidP="00AB0279">
      <w:pPr>
        <w:ind w:firstLine="480"/>
      </w:pPr>
      <w:r w:rsidRPr="00746628">
        <w:lastRenderedPageBreak/>
        <w:t># ====================</w:t>
      </w:r>
    </w:p>
    <w:p w14:paraId="00B8290B" w14:textId="77777777" w:rsidR="00AB0279" w:rsidRPr="00746628" w:rsidRDefault="00AB0279" w:rsidP="00AB0279">
      <w:pPr>
        <w:ind w:firstLine="480"/>
      </w:pPr>
      <w:r w:rsidRPr="00746628">
        <w:t>def read_and_process(file_path):</w:t>
      </w:r>
    </w:p>
    <w:p w14:paraId="340B3FBF" w14:textId="77777777" w:rsidR="00AB0279" w:rsidRPr="00746628" w:rsidRDefault="00AB0279" w:rsidP="00AB0279">
      <w:pPr>
        <w:ind w:firstLine="480"/>
      </w:pPr>
      <w:r w:rsidRPr="00746628">
        <w:t xml:space="preserve">    df = pd.read_excel(file_path)</w:t>
      </w:r>
    </w:p>
    <w:p w14:paraId="2E99576F" w14:textId="77777777" w:rsidR="00AB0279" w:rsidRPr="00746628" w:rsidRDefault="00AB0279" w:rsidP="00AB0279">
      <w:pPr>
        <w:ind w:firstLine="480"/>
      </w:pPr>
    </w:p>
    <w:p w14:paraId="4BBC0285" w14:textId="77777777" w:rsidR="00AB0279" w:rsidRPr="00746628" w:rsidRDefault="00AB0279" w:rsidP="00AB0279">
      <w:pPr>
        <w:ind w:firstLine="480"/>
      </w:pPr>
      <w:r w:rsidRPr="00746628">
        <w:rPr>
          <w:rFonts w:hint="eastAsia"/>
        </w:rPr>
        <w:t xml:space="preserve">    # Savitzky-Golay</w:t>
      </w:r>
      <w:r w:rsidRPr="00746628">
        <w:rPr>
          <w:rFonts w:hint="eastAsia"/>
        </w:rPr>
        <w:t>滤波器参数</w:t>
      </w:r>
    </w:p>
    <w:p w14:paraId="06B98B90" w14:textId="77777777" w:rsidR="00AB0279" w:rsidRPr="00746628" w:rsidRDefault="00AB0279" w:rsidP="00AB0279">
      <w:pPr>
        <w:ind w:firstLine="480"/>
      </w:pPr>
      <w:r w:rsidRPr="00746628">
        <w:rPr>
          <w:rFonts w:hint="eastAsia"/>
        </w:rPr>
        <w:t xml:space="preserve">    window_size = 15  # </w:t>
      </w:r>
      <w:r w:rsidRPr="00746628">
        <w:rPr>
          <w:rFonts w:hint="eastAsia"/>
        </w:rPr>
        <w:t>滑动窗口大小（奇数）</w:t>
      </w:r>
    </w:p>
    <w:p w14:paraId="172BCA03" w14:textId="77777777" w:rsidR="00AB0279" w:rsidRPr="00746628" w:rsidRDefault="00AB0279" w:rsidP="00AB0279">
      <w:pPr>
        <w:ind w:firstLine="480"/>
      </w:pPr>
      <w:r w:rsidRPr="00746628">
        <w:rPr>
          <w:rFonts w:hint="eastAsia"/>
        </w:rPr>
        <w:t xml:space="preserve">    poly_order = 2  # </w:t>
      </w:r>
      <w:r w:rsidRPr="00746628">
        <w:rPr>
          <w:rFonts w:hint="eastAsia"/>
        </w:rPr>
        <w:t>多项式阶数</w:t>
      </w:r>
    </w:p>
    <w:p w14:paraId="05F19F7F" w14:textId="77777777" w:rsidR="00AB0279" w:rsidRPr="00746628" w:rsidRDefault="00AB0279" w:rsidP="00AB0279">
      <w:pPr>
        <w:ind w:firstLine="480"/>
      </w:pPr>
    </w:p>
    <w:p w14:paraId="21808CC7" w14:textId="77777777" w:rsidR="00AB0279" w:rsidRPr="00746628" w:rsidRDefault="00AB0279" w:rsidP="00AB0279">
      <w:pPr>
        <w:ind w:firstLine="480"/>
      </w:pPr>
      <w:r w:rsidRPr="00746628">
        <w:rPr>
          <w:rFonts w:hint="eastAsia"/>
        </w:rPr>
        <w:t xml:space="preserve">    if '</w:t>
      </w:r>
      <w:r w:rsidRPr="00746628">
        <w:rPr>
          <w:rFonts w:hint="eastAsia"/>
        </w:rPr>
        <w:t>日期</w:t>
      </w:r>
      <w:r w:rsidRPr="00746628">
        <w:rPr>
          <w:rFonts w:hint="eastAsia"/>
        </w:rPr>
        <w:t>' in df.columns:</w:t>
      </w:r>
    </w:p>
    <w:p w14:paraId="5BA56643" w14:textId="77777777" w:rsidR="00AB0279" w:rsidRPr="00746628" w:rsidRDefault="00AB0279" w:rsidP="00AB0279">
      <w:pPr>
        <w:ind w:firstLine="480"/>
      </w:pPr>
      <w:r w:rsidRPr="00746628">
        <w:t xml:space="preserve">        try:</w:t>
      </w:r>
    </w:p>
    <w:p w14:paraId="73510C7A"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df['</w:t>
      </w:r>
      <w:r w:rsidRPr="00746628">
        <w:rPr>
          <w:rFonts w:hint="eastAsia"/>
        </w:rPr>
        <w:t>日期</w:t>
      </w:r>
      <w:r w:rsidRPr="00746628">
        <w:rPr>
          <w:rFonts w:hint="eastAsia"/>
        </w:rPr>
        <w:t>'])</w:t>
      </w:r>
    </w:p>
    <w:p w14:paraId="075892FE" w14:textId="77777777" w:rsidR="00AB0279" w:rsidRPr="00746628" w:rsidRDefault="00AB0279" w:rsidP="00AB0279">
      <w:pPr>
        <w:ind w:firstLine="480"/>
      </w:pPr>
      <w:r w:rsidRPr="00746628">
        <w:t xml:space="preserve">        except:</w:t>
      </w:r>
    </w:p>
    <w:p w14:paraId="6C0BD8B0" w14:textId="77777777" w:rsidR="00AB0279" w:rsidRPr="00746628" w:rsidRDefault="00AB0279" w:rsidP="00AB0279">
      <w:pPr>
        <w:ind w:firstLine="480"/>
      </w:pPr>
      <w:r w:rsidRPr="00746628">
        <w:rPr>
          <w:rFonts w:hint="eastAsia"/>
        </w:rPr>
        <w:t xml:space="preserve">            df['</w:t>
      </w:r>
      <w:r w:rsidRPr="00746628">
        <w:rPr>
          <w:rFonts w:hint="eastAsia"/>
        </w:rPr>
        <w:t>日期</w:t>
      </w:r>
      <w:r w:rsidRPr="00746628">
        <w:rPr>
          <w:rFonts w:hint="eastAsia"/>
        </w:rPr>
        <w:t>'] = pd.to_datetime(df['</w:t>
      </w:r>
      <w:r w:rsidRPr="00746628">
        <w:rPr>
          <w:rFonts w:hint="eastAsia"/>
        </w:rPr>
        <w:t>日期</w:t>
      </w:r>
      <w:r w:rsidRPr="00746628">
        <w:rPr>
          <w:rFonts w:hint="eastAsia"/>
        </w:rPr>
        <w:t>'].astype(int), unit='D', origin='1899-12-30')</w:t>
      </w:r>
    </w:p>
    <w:p w14:paraId="1D84BD8B" w14:textId="77777777" w:rsidR="00AB0279" w:rsidRPr="00746628" w:rsidRDefault="00AB0279" w:rsidP="00AB0279">
      <w:pPr>
        <w:ind w:firstLine="480"/>
      </w:pPr>
    </w:p>
    <w:p w14:paraId="08683CAA" w14:textId="77777777" w:rsidR="00AB0279" w:rsidRPr="00746628" w:rsidRDefault="00AB0279" w:rsidP="00AB0279">
      <w:pPr>
        <w:ind w:firstLine="480"/>
      </w:pPr>
      <w:r w:rsidRPr="00746628">
        <w:rPr>
          <w:rFonts w:hint="eastAsia"/>
        </w:rPr>
        <w:t xml:space="preserve">    # </w:t>
      </w:r>
      <w:r w:rsidRPr="00746628">
        <w:rPr>
          <w:rFonts w:hint="eastAsia"/>
        </w:rPr>
        <w:t>执行降噪处理</w:t>
      </w:r>
    </w:p>
    <w:p w14:paraId="21EBFDF5" w14:textId="77777777" w:rsidR="00AB0279" w:rsidRPr="00746628" w:rsidRDefault="00AB0279" w:rsidP="00AB0279">
      <w:pPr>
        <w:ind w:firstLine="480"/>
      </w:pPr>
      <w:r w:rsidRPr="00746628">
        <w:rPr>
          <w:rFonts w:hint="eastAsia"/>
        </w:rPr>
        <w:t xml:space="preserve">    if '</w:t>
      </w:r>
      <w:r w:rsidRPr="00746628">
        <w:rPr>
          <w:rFonts w:hint="eastAsia"/>
        </w:rPr>
        <w:t>真实值</w:t>
      </w:r>
      <w:r w:rsidRPr="00746628">
        <w:rPr>
          <w:rFonts w:hint="eastAsia"/>
        </w:rPr>
        <w:t>' in df.columns:</w:t>
      </w:r>
    </w:p>
    <w:p w14:paraId="757A5C51" w14:textId="77777777" w:rsidR="00AB0279" w:rsidRPr="00746628" w:rsidRDefault="00AB0279" w:rsidP="00AB0279">
      <w:pPr>
        <w:ind w:firstLine="480"/>
      </w:pPr>
      <w:r w:rsidRPr="00746628">
        <w:t xml:space="preserve">        try:</w:t>
      </w:r>
    </w:p>
    <w:p w14:paraId="72349818" w14:textId="77777777" w:rsidR="00AB0279" w:rsidRPr="00746628" w:rsidRDefault="00AB0279" w:rsidP="00AB0279">
      <w:pPr>
        <w:ind w:firstLine="480"/>
      </w:pPr>
      <w:r w:rsidRPr="00746628">
        <w:rPr>
          <w:rFonts w:hint="eastAsia"/>
        </w:rPr>
        <w:t xml:space="preserve">            df['</w:t>
      </w:r>
      <w:r w:rsidRPr="00746628">
        <w:rPr>
          <w:rFonts w:hint="eastAsia"/>
        </w:rPr>
        <w:t>真实值</w:t>
      </w:r>
      <w:r w:rsidRPr="00746628">
        <w:rPr>
          <w:rFonts w:hint="eastAsia"/>
        </w:rPr>
        <w:t>_</w:t>
      </w:r>
      <w:r w:rsidRPr="00746628">
        <w:rPr>
          <w:rFonts w:hint="eastAsia"/>
        </w:rPr>
        <w:t>平滑</w:t>
      </w:r>
      <w:r w:rsidRPr="00746628">
        <w:rPr>
          <w:rFonts w:hint="eastAsia"/>
        </w:rPr>
        <w:t>'] = savgol_filter(df['</w:t>
      </w:r>
      <w:r w:rsidRPr="00746628">
        <w:rPr>
          <w:rFonts w:hint="eastAsia"/>
        </w:rPr>
        <w:t>真实值</w:t>
      </w:r>
      <w:r w:rsidRPr="00746628">
        <w:rPr>
          <w:rFonts w:hint="eastAsia"/>
        </w:rPr>
        <w:t>'],</w:t>
      </w:r>
    </w:p>
    <w:p w14:paraId="66BBB68B" w14:textId="77777777" w:rsidR="00AB0279" w:rsidRPr="00746628" w:rsidRDefault="00AB0279" w:rsidP="00AB0279">
      <w:pPr>
        <w:ind w:firstLine="480"/>
      </w:pPr>
      <w:r w:rsidRPr="00746628">
        <w:t xml:space="preserve">                                              window_size,</w:t>
      </w:r>
    </w:p>
    <w:p w14:paraId="4A56ED01" w14:textId="77777777" w:rsidR="00AB0279" w:rsidRPr="00746628" w:rsidRDefault="00AB0279" w:rsidP="00AB0279">
      <w:pPr>
        <w:ind w:firstLine="480"/>
      </w:pPr>
      <w:r w:rsidRPr="00746628">
        <w:t xml:space="preserve">                                              poly_order)</w:t>
      </w:r>
    </w:p>
    <w:p w14:paraId="03CF1888" w14:textId="77777777" w:rsidR="00AB0279" w:rsidRPr="00746628" w:rsidRDefault="00AB0279" w:rsidP="00AB0279">
      <w:pPr>
        <w:ind w:firstLine="480"/>
      </w:pPr>
      <w:r w:rsidRPr="00746628">
        <w:t xml:space="preserve">        except Exception as e:</w:t>
      </w:r>
    </w:p>
    <w:p w14:paraId="3AECD2BA" w14:textId="77777777" w:rsidR="00AB0279" w:rsidRPr="00746628" w:rsidRDefault="00AB0279" w:rsidP="00AB0279">
      <w:pPr>
        <w:ind w:firstLine="480"/>
      </w:pPr>
      <w:r w:rsidRPr="00746628">
        <w:rPr>
          <w:rFonts w:hint="eastAsia"/>
        </w:rPr>
        <w:t xml:space="preserve">            print(f"</w:t>
      </w:r>
      <w:r w:rsidRPr="00746628">
        <w:rPr>
          <w:rFonts w:hint="eastAsia"/>
        </w:rPr>
        <w:t>平滑处理警告：</w:t>
      </w:r>
      <w:r w:rsidRPr="00746628">
        <w:rPr>
          <w:rFonts w:hint="eastAsia"/>
        </w:rPr>
        <w:t>{str(e)}</w:t>
      </w:r>
      <w:r w:rsidRPr="00746628">
        <w:rPr>
          <w:rFonts w:hint="eastAsia"/>
        </w:rPr>
        <w:t>，使用原始数据替代</w:t>
      </w:r>
      <w:r w:rsidRPr="00746628">
        <w:rPr>
          <w:rFonts w:hint="eastAsia"/>
        </w:rPr>
        <w:t>")</w:t>
      </w:r>
    </w:p>
    <w:p w14:paraId="2A5D01B0" w14:textId="77777777" w:rsidR="00AB0279" w:rsidRPr="00746628" w:rsidRDefault="00AB0279" w:rsidP="00AB0279">
      <w:pPr>
        <w:ind w:firstLine="480"/>
      </w:pPr>
      <w:r w:rsidRPr="00746628">
        <w:rPr>
          <w:rFonts w:hint="eastAsia"/>
        </w:rPr>
        <w:t xml:space="preserve">            df['</w:t>
      </w:r>
      <w:r w:rsidRPr="00746628">
        <w:rPr>
          <w:rFonts w:hint="eastAsia"/>
        </w:rPr>
        <w:t>真实值</w:t>
      </w:r>
      <w:r w:rsidRPr="00746628">
        <w:rPr>
          <w:rFonts w:hint="eastAsia"/>
        </w:rPr>
        <w:t>_</w:t>
      </w:r>
      <w:r w:rsidRPr="00746628">
        <w:rPr>
          <w:rFonts w:hint="eastAsia"/>
        </w:rPr>
        <w:t>平滑</w:t>
      </w:r>
      <w:r w:rsidRPr="00746628">
        <w:rPr>
          <w:rFonts w:hint="eastAsia"/>
        </w:rPr>
        <w:t>'] = df['</w:t>
      </w:r>
      <w:r w:rsidRPr="00746628">
        <w:rPr>
          <w:rFonts w:hint="eastAsia"/>
        </w:rPr>
        <w:t>真实值</w:t>
      </w:r>
      <w:r w:rsidRPr="00746628">
        <w:rPr>
          <w:rFonts w:hint="eastAsia"/>
        </w:rPr>
        <w:t>']</w:t>
      </w:r>
    </w:p>
    <w:p w14:paraId="4D1687CA" w14:textId="77777777" w:rsidR="00AB0279" w:rsidRPr="00746628" w:rsidRDefault="00AB0279" w:rsidP="00AB0279">
      <w:pPr>
        <w:ind w:firstLine="480"/>
      </w:pPr>
    </w:p>
    <w:p w14:paraId="74643BD4" w14:textId="77777777" w:rsidR="00AB0279" w:rsidRPr="00746628" w:rsidRDefault="00AB0279" w:rsidP="00AB0279">
      <w:pPr>
        <w:ind w:firstLine="480"/>
      </w:pPr>
      <w:r w:rsidRPr="00746628">
        <w:t xml:space="preserve">    return df</w:t>
      </w:r>
    </w:p>
    <w:p w14:paraId="44581FFD" w14:textId="77777777" w:rsidR="00AB0279" w:rsidRPr="00746628" w:rsidRDefault="00AB0279" w:rsidP="00AB0279">
      <w:pPr>
        <w:ind w:firstLine="480"/>
      </w:pPr>
    </w:p>
    <w:p w14:paraId="03CFFD03" w14:textId="77777777" w:rsidR="00AB0279" w:rsidRPr="00746628" w:rsidRDefault="00AB0279" w:rsidP="00AB0279">
      <w:pPr>
        <w:ind w:firstLine="480"/>
      </w:pPr>
    </w:p>
    <w:p w14:paraId="5D2A163C" w14:textId="77777777" w:rsidR="00AB0279" w:rsidRPr="00746628" w:rsidRDefault="00AB0279" w:rsidP="00AB0279">
      <w:pPr>
        <w:ind w:firstLine="480"/>
      </w:pPr>
      <w:r w:rsidRPr="00746628">
        <w:t># ====================</w:t>
      </w:r>
    </w:p>
    <w:p w14:paraId="32A3D3D7" w14:textId="77777777" w:rsidR="00AB0279" w:rsidRPr="00746628" w:rsidRDefault="00AB0279" w:rsidP="00AB0279">
      <w:pPr>
        <w:ind w:firstLine="480"/>
      </w:pPr>
      <w:r w:rsidRPr="00746628">
        <w:rPr>
          <w:rFonts w:hint="eastAsia"/>
        </w:rPr>
        <w:t xml:space="preserve"># </w:t>
      </w:r>
      <w:r w:rsidRPr="00746628">
        <w:rPr>
          <w:rFonts w:hint="eastAsia"/>
        </w:rPr>
        <w:t>加载数据集</w:t>
      </w:r>
    </w:p>
    <w:p w14:paraId="5202A2FD" w14:textId="77777777" w:rsidR="00AB0279" w:rsidRPr="00746628" w:rsidRDefault="00AB0279" w:rsidP="00AB0279">
      <w:pPr>
        <w:ind w:firstLine="480"/>
      </w:pPr>
      <w:r w:rsidRPr="00746628">
        <w:lastRenderedPageBreak/>
        <w:t># ====================</w:t>
      </w:r>
    </w:p>
    <w:p w14:paraId="4A33B37A" w14:textId="77777777" w:rsidR="00AB0279" w:rsidRPr="00746628" w:rsidRDefault="00AB0279" w:rsidP="00AB0279">
      <w:pPr>
        <w:ind w:firstLine="480"/>
      </w:pPr>
      <w:r w:rsidRPr="00746628">
        <w:t>train_df = read_and_process('train.xlsx')</w:t>
      </w:r>
    </w:p>
    <w:p w14:paraId="3C793AEB" w14:textId="77777777" w:rsidR="00AB0279" w:rsidRPr="00746628" w:rsidRDefault="00AB0279" w:rsidP="00AB0279">
      <w:pPr>
        <w:ind w:firstLine="480"/>
      </w:pPr>
      <w:r w:rsidRPr="00746628">
        <w:t>val_df = read_and_process('val.xlsx')</w:t>
      </w:r>
    </w:p>
    <w:p w14:paraId="11D61CEB" w14:textId="77777777" w:rsidR="00AB0279" w:rsidRPr="00746628" w:rsidRDefault="00AB0279" w:rsidP="00AB0279">
      <w:pPr>
        <w:ind w:firstLine="480"/>
      </w:pPr>
      <w:r w:rsidRPr="00746628">
        <w:t>test_df = read_and_process('test.xlsx')</w:t>
      </w:r>
    </w:p>
    <w:p w14:paraId="5E202B27" w14:textId="77777777" w:rsidR="00AB0279" w:rsidRPr="00746628" w:rsidRDefault="00AB0279" w:rsidP="00AB0279">
      <w:pPr>
        <w:ind w:firstLine="480"/>
      </w:pPr>
      <w:r w:rsidRPr="00746628">
        <w:t>future_df = read_and_process('future_predictions.xlsx')</w:t>
      </w:r>
    </w:p>
    <w:p w14:paraId="13245176" w14:textId="77777777" w:rsidR="00AB0279" w:rsidRPr="00746628" w:rsidRDefault="00AB0279" w:rsidP="00AB0279">
      <w:pPr>
        <w:ind w:firstLine="480"/>
      </w:pPr>
    </w:p>
    <w:p w14:paraId="7355CA9F" w14:textId="77777777" w:rsidR="00AB0279" w:rsidRPr="00746628" w:rsidRDefault="00AB0279" w:rsidP="00AB0279">
      <w:pPr>
        <w:ind w:firstLine="480"/>
      </w:pPr>
    </w:p>
    <w:p w14:paraId="3D4B1CCA" w14:textId="77777777" w:rsidR="00AB0279" w:rsidRPr="00746628" w:rsidRDefault="00AB0279" w:rsidP="00AB0279">
      <w:pPr>
        <w:ind w:firstLine="480"/>
      </w:pPr>
      <w:r w:rsidRPr="00746628">
        <w:t># ====================</w:t>
      </w:r>
    </w:p>
    <w:p w14:paraId="059C41EF" w14:textId="77777777" w:rsidR="00AB0279" w:rsidRPr="00746628" w:rsidRDefault="00AB0279" w:rsidP="00AB0279">
      <w:pPr>
        <w:ind w:firstLine="480"/>
      </w:pPr>
      <w:r w:rsidRPr="00746628">
        <w:rPr>
          <w:rFonts w:hint="eastAsia"/>
        </w:rPr>
        <w:t xml:space="preserve"># </w:t>
      </w:r>
      <w:r w:rsidRPr="00746628">
        <w:rPr>
          <w:rFonts w:hint="eastAsia"/>
        </w:rPr>
        <w:t>可视化函数（优化版）</w:t>
      </w:r>
    </w:p>
    <w:p w14:paraId="569A2B6A" w14:textId="77777777" w:rsidR="00AB0279" w:rsidRPr="00746628" w:rsidRDefault="00AB0279" w:rsidP="00AB0279">
      <w:pPr>
        <w:ind w:firstLine="480"/>
      </w:pPr>
      <w:r w:rsidRPr="00746628">
        <w:t># ====================</w:t>
      </w:r>
    </w:p>
    <w:p w14:paraId="7380672F" w14:textId="77777777" w:rsidR="00AB0279" w:rsidRPr="00746628" w:rsidRDefault="00AB0279" w:rsidP="00AB0279">
      <w:pPr>
        <w:ind w:firstLine="480"/>
      </w:pPr>
      <w:r w:rsidRPr="00746628">
        <w:t>def plot_smoothed_comparison(ax, df, title):</w:t>
      </w:r>
    </w:p>
    <w:p w14:paraId="20036293" w14:textId="77777777" w:rsidR="00AB0279" w:rsidRPr="00746628" w:rsidRDefault="00AB0279" w:rsidP="00AB0279">
      <w:pPr>
        <w:ind w:firstLine="480"/>
      </w:pPr>
      <w:r w:rsidRPr="00746628">
        <w:rPr>
          <w:rFonts w:hint="eastAsia"/>
        </w:rPr>
        <w:t xml:space="preserve">    # </w:t>
      </w:r>
      <w:r w:rsidRPr="00746628">
        <w:rPr>
          <w:rFonts w:hint="eastAsia"/>
        </w:rPr>
        <w:t>绘制原始数据（半透明）</w:t>
      </w:r>
    </w:p>
    <w:p w14:paraId="3CE9557A" w14:textId="77777777" w:rsidR="00AB0279" w:rsidRPr="00746628" w:rsidRDefault="00AB0279" w:rsidP="00AB0279">
      <w:pPr>
        <w:ind w:firstLine="480"/>
      </w:pPr>
      <w:r w:rsidRPr="00746628">
        <w:rPr>
          <w:rFonts w:hint="eastAsia"/>
        </w:rPr>
        <w:t xml:space="preserve">    ax.plot(df['</w:t>
      </w:r>
      <w:r w:rsidRPr="00746628">
        <w:rPr>
          <w:rFonts w:hint="eastAsia"/>
        </w:rPr>
        <w:t>真实值</w:t>
      </w:r>
      <w:r w:rsidRPr="00746628">
        <w:rPr>
          <w:rFonts w:hint="eastAsia"/>
        </w:rPr>
        <w:t>'], color='#2c7bb6', alpha=0.2, label='Original')</w:t>
      </w:r>
    </w:p>
    <w:p w14:paraId="5E810C60" w14:textId="77777777" w:rsidR="00AB0279" w:rsidRPr="00746628" w:rsidRDefault="00AB0279" w:rsidP="00AB0279">
      <w:pPr>
        <w:ind w:firstLine="480"/>
      </w:pPr>
    </w:p>
    <w:p w14:paraId="17C49DA9" w14:textId="77777777" w:rsidR="00AB0279" w:rsidRPr="00746628" w:rsidRDefault="00AB0279" w:rsidP="00AB0279">
      <w:pPr>
        <w:ind w:firstLine="480"/>
      </w:pPr>
      <w:r w:rsidRPr="00746628">
        <w:rPr>
          <w:rFonts w:hint="eastAsia"/>
        </w:rPr>
        <w:t xml:space="preserve">    # </w:t>
      </w:r>
      <w:r w:rsidRPr="00746628">
        <w:rPr>
          <w:rFonts w:hint="eastAsia"/>
        </w:rPr>
        <w:t>绘制平滑数据</w:t>
      </w:r>
    </w:p>
    <w:p w14:paraId="6CE12D9D" w14:textId="77777777" w:rsidR="00AB0279" w:rsidRPr="00746628" w:rsidRDefault="00AB0279" w:rsidP="00AB0279">
      <w:pPr>
        <w:ind w:firstLine="480"/>
      </w:pPr>
      <w:r w:rsidRPr="00746628">
        <w:rPr>
          <w:rFonts w:hint="eastAsia"/>
        </w:rPr>
        <w:t xml:space="preserve">    ax.plot(df['</w:t>
      </w:r>
      <w:r w:rsidRPr="00746628">
        <w:rPr>
          <w:rFonts w:hint="eastAsia"/>
        </w:rPr>
        <w:t>真实值</w:t>
      </w:r>
      <w:r w:rsidRPr="00746628">
        <w:rPr>
          <w:rFonts w:hint="eastAsia"/>
        </w:rPr>
        <w:t>_</w:t>
      </w:r>
      <w:r w:rsidRPr="00746628">
        <w:rPr>
          <w:rFonts w:hint="eastAsia"/>
        </w:rPr>
        <w:t>平滑</w:t>
      </w:r>
      <w:r w:rsidRPr="00746628">
        <w:rPr>
          <w:rFonts w:hint="eastAsia"/>
        </w:rPr>
        <w:t>'], color='#2c7bb6', label='Smoothed Actual')</w:t>
      </w:r>
    </w:p>
    <w:p w14:paraId="159FDC58" w14:textId="77777777" w:rsidR="00AB0279" w:rsidRPr="00746628" w:rsidRDefault="00AB0279" w:rsidP="00AB0279">
      <w:pPr>
        <w:ind w:firstLine="480"/>
      </w:pPr>
    </w:p>
    <w:p w14:paraId="30D4DCA2" w14:textId="77777777" w:rsidR="00AB0279" w:rsidRPr="00746628" w:rsidRDefault="00AB0279" w:rsidP="00AB0279">
      <w:pPr>
        <w:ind w:firstLine="480"/>
      </w:pPr>
      <w:r w:rsidRPr="00746628">
        <w:rPr>
          <w:rFonts w:hint="eastAsia"/>
        </w:rPr>
        <w:t xml:space="preserve">    # </w:t>
      </w:r>
      <w:r w:rsidRPr="00746628">
        <w:rPr>
          <w:rFonts w:hint="eastAsia"/>
        </w:rPr>
        <w:t>绘制预测值</w:t>
      </w:r>
    </w:p>
    <w:p w14:paraId="71210352" w14:textId="77777777" w:rsidR="00AB0279" w:rsidRPr="00746628" w:rsidRDefault="00AB0279" w:rsidP="00AB0279">
      <w:pPr>
        <w:ind w:firstLine="480"/>
      </w:pPr>
      <w:r w:rsidRPr="00746628">
        <w:rPr>
          <w:rFonts w:hint="eastAsia"/>
        </w:rPr>
        <w:t xml:space="preserve">    ax.plot(df['</w:t>
      </w:r>
      <w:r w:rsidRPr="00746628">
        <w:rPr>
          <w:rFonts w:hint="eastAsia"/>
        </w:rPr>
        <w:t>预测值</w:t>
      </w:r>
      <w:r w:rsidRPr="00746628">
        <w:rPr>
          <w:rFonts w:hint="eastAsia"/>
        </w:rPr>
        <w:t>'], color='#d7191c', ls='--', label='Predicted')</w:t>
      </w:r>
    </w:p>
    <w:p w14:paraId="1A896424" w14:textId="77777777" w:rsidR="00AB0279" w:rsidRPr="00746628" w:rsidRDefault="00AB0279" w:rsidP="00AB0279">
      <w:pPr>
        <w:ind w:firstLine="480"/>
      </w:pPr>
    </w:p>
    <w:p w14:paraId="23D37C97" w14:textId="77777777" w:rsidR="00AB0279" w:rsidRPr="00746628" w:rsidRDefault="00AB0279" w:rsidP="00AB0279">
      <w:pPr>
        <w:ind w:firstLine="480"/>
      </w:pPr>
      <w:r w:rsidRPr="00746628">
        <w:rPr>
          <w:rFonts w:hint="eastAsia"/>
        </w:rPr>
        <w:t xml:space="preserve">    # </w:t>
      </w:r>
      <w:r w:rsidRPr="00746628">
        <w:rPr>
          <w:rFonts w:hint="eastAsia"/>
        </w:rPr>
        <w:t>格式设置</w:t>
      </w:r>
    </w:p>
    <w:p w14:paraId="035F7996" w14:textId="77777777" w:rsidR="00AB0279" w:rsidRPr="00746628" w:rsidRDefault="00AB0279" w:rsidP="00AB0279">
      <w:pPr>
        <w:ind w:firstLine="480"/>
      </w:pPr>
      <w:r w:rsidRPr="00746628">
        <w:t xml:space="preserve">    ax.xaxis.set_minor_locator(AutoMinorLocator())</w:t>
      </w:r>
    </w:p>
    <w:p w14:paraId="00C822F9" w14:textId="77777777" w:rsidR="00AB0279" w:rsidRPr="00746628" w:rsidRDefault="00AB0279" w:rsidP="00AB0279">
      <w:pPr>
        <w:ind w:firstLine="480"/>
      </w:pPr>
      <w:r w:rsidRPr="00746628">
        <w:t xml:space="preserve">    ax.yaxis.set_minor_locator(AutoMinorLocator())</w:t>
      </w:r>
    </w:p>
    <w:p w14:paraId="18F255C5" w14:textId="77777777" w:rsidR="00AB0279" w:rsidRPr="00746628" w:rsidRDefault="00AB0279" w:rsidP="00AB0279">
      <w:pPr>
        <w:ind w:firstLine="480"/>
      </w:pPr>
      <w:r w:rsidRPr="00746628">
        <w:t xml:space="preserve">    ax.spines[['top', 'right']].set_visible(False)</w:t>
      </w:r>
    </w:p>
    <w:p w14:paraId="23D11999" w14:textId="77777777" w:rsidR="00AB0279" w:rsidRPr="00746628" w:rsidRDefault="00AB0279" w:rsidP="00AB0279">
      <w:pPr>
        <w:ind w:firstLine="480"/>
      </w:pPr>
      <w:r w:rsidRPr="00746628">
        <w:t xml:space="preserve">    ax.set_title(title, pad=15)</w:t>
      </w:r>
    </w:p>
    <w:p w14:paraId="27CFB5F2" w14:textId="77777777" w:rsidR="00AB0279" w:rsidRPr="00746628" w:rsidRDefault="00AB0279" w:rsidP="00AB0279">
      <w:pPr>
        <w:ind w:firstLine="480"/>
      </w:pPr>
      <w:r w:rsidRPr="00746628">
        <w:t xml:space="preserve">    ax.set_xlabel('Time Step', labelpad=10)</w:t>
      </w:r>
    </w:p>
    <w:p w14:paraId="6683DF50" w14:textId="77777777" w:rsidR="00AB0279" w:rsidRPr="00746628" w:rsidRDefault="00AB0279" w:rsidP="00AB0279">
      <w:pPr>
        <w:ind w:firstLine="480"/>
      </w:pPr>
      <w:r w:rsidRPr="00746628">
        <w:t xml:space="preserve">    ax.set_ylabel('Value', labelpad=10)</w:t>
      </w:r>
    </w:p>
    <w:p w14:paraId="6C1AF2D0" w14:textId="77777777" w:rsidR="00AB0279" w:rsidRPr="00746628" w:rsidRDefault="00AB0279" w:rsidP="00AB0279">
      <w:pPr>
        <w:ind w:firstLine="480"/>
      </w:pPr>
      <w:r w:rsidRPr="00746628">
        <w:t xml:space="preserve">    ax.legend(frameon=True,</w:t>
      </w:r>
    </w:p>
    <w:p w14:paraId="60E209A0" w14:textId="77777777" w:rsidR="00AB0279" w:rsidRPr="00746628" w:rsidRDefault="00AB0279" w:rsidP="00AB0279">
      <w:pPr>
        <w:ind w:firstLine="480"/>
      </w:pPr>
      <w:r w:rsidRPr="00746628">
        <w:t xml:space="preserve">              loc='upper right',</w:t>
      </w:r>
    </w:p>
    <w:p w14:paraId="5A9826E6" w14:textId="77777777" w:rsidR="00AB0279" w:rsidRPr="00746628" w:rsidRDefault="00AB0279" w:rsidP="00AB0279">
      <w:pPr>
        <w:ind w:firstLine="480"/>
      </w:pPr>
      <w:r w:rsidRPr="00746628">
        <w:t xml:space="preserve">              bbox_to_anchor=(0.98, 0.95),</w:t>
      </w:r>
    </w:p>
    <w:p w14:paraId="1A19355A" w14:textId="77777777" w:rsidR="00AB0279" w:rsidRPr="00746628" w:rsidRDefault="00AB0279" w:rsidP="00AB0279">
      <w:pPr>
        <w:ind w:firstLine="480"/>
      </w:pPr>
      <w:r w:rsidRPr="00746628">
        <w:lastRenderedPageBreak/>
        <w:t xml:space="preserve">              framealpha=0.9,</w:t>
      </w:r>
    </w:p>
    <w:p w14:paraId="54207178" w14:textId="77777777" w:rsidR="00AB0279" w:rsidRPr="00746628" w:rsidRDefault="00AB0279" w:rsidP="00AB0279">
      <w:pPr>
        <w:ind w:firstLine="480"/>
      </w:pPr>
      <w:r w:rsidRPr="00746628">
        <w:t xml:space="preserve">              edgecolor='none')</w:t>
      </w:r>
    </w:p>
    <w:p w14:paraId="7BADF623" w14:textId="77777777" w:rsidR="00AB0279" w:rsidRPr="00746628" w:rsidRDefault="00AB0279" w:rsidP="00AB0279">
      <w:pPr>
        <w:ind w:firstLine="480"/>
      </w:pPr>
    </w:p>
    <w:p w14:paraId="5BC88BFB" w14:textId="77777777" w:rsidR="00AB0279" w:rsidRPr="00746628" w:rsidRDefault="00AB0279" w:rsidP="00AB0279">
      <w:pPr>
        <w:ind w:firstLine="480"/>
      </w:pPr>
    </w:p>
    <w:p w14:paraId="37AF1259" w14:textId="77777777" w:rsidR="00AB0279" w:rsidRPr="00746628" w:rsidRDefault="00AB0279" w:rsidP="00AB0279">
      <w:pPr>
        <w:ind w:firstLine="480"/>
      </w:pPr>
      <w:r w:rsidRPr="00746628">
        <w:t># ====================</w:t>
      </w:r>
    </w:p>
    <w:p w14:paraId="525FA4F7" w14:textId="77777777" w:rsidR="00AB0279" w:rsidRPr="00746628" w:rsidRDefault="00AB0279" w:rsidP="00AB0279">
      <w:pPr>
        <w:ind w:firstLine="480"/>
      </w:pPr>
      <w:r w:rsidRPr="00746628">
        <w:rPr>
          <w:rFonts w:hint="eastAsia"/>
        </w:rPr>
        <w:t xml:space="preserve"># </w:t>
      </w:r>
      <w:r w:rsidRPr="00746628">
        <w:rPr>
          <w:rFonts w:hint="eastAsia"/>
        </w:rPr>
        <w:t>创建专业布局</w:t>
      </w:r>
    </w:p>
    <w:p w14:paraId="3A488042" w14:textId="77777777" w:rsidR="00AB0279" w:rsidRPr="00746628" w:rsidRDefault="00AB0279" w:rsidP="00AB0279">
      <w:pPr>
        <w:ind w:firstLine="480"/>
      </w:pPr>
      <w:r w:rsidRPr="00746628">
        <w:t># ====================</w:t>
      </w:r>
    </w:p>
    <w:p w14:paraId="0A6D265E" w14:textId="77777777" w:rsidR="00AB0279" w:rsidRPr="00746628" w:rsidRDefault="00AB0279" w:rsidP="00AB0279">
      <w:pPr>
        <w:ind w:firstLine="480"/>
      </w:pPr>
      <w:r w:rsidRPr="00746628">
        <w:rPr>
          <w:rFonts w:hint="eastAsia"/>
        </w:rPr>
        <w:t xml:space="preserve">fig = plt.figure(figsize=(18, 12), dpi=600)  # </w:t>
      </w:r>
      <w:r w:rsidRPr="00746628">
        <w:rPr>
          <w:rFonts w:hint="eastAsia"/>
        </w:rPr>
        <w:t>增加画布宽度</w:t>
      </w:r>
    </w:p>
    <w:p w14:paraId="18659514" w14:textId="77777777" w:rsidR="00AB0279" w:rsidRPr="00746628" w:rsidRDefault="00AB0279" w:rsidP="00AB0279">
      <w:pPr>
        <w:ind w:firstLine="480"/>
      </w:pPr>
      <w:r w:rsidRPr="00746628">
        <w:t>gs = fig.add_gridspec(2, 2, hspace=0.4, wspace=0.25)</w:t>
      </w:r>
    </w:p>
    <w:p w14:paraId="0C14EB33" w14:textId="77777777" w:rsidR="00AB0279" w:rsidRPr="00746628" w:rsidRDefault="00AB0279" w:rsidP="00AB0279">
      <w:pPr>
        <w:ind w:firstLine="480"/>
      </w:pPr>
    </w:p>
    <w:p w14:paraId="198FA938" w14:textId="77777777" w:rsidR="00AB0279" w:rsidRPr="00746628" w:rsidRDefault="00AB0279" w:rsidP="00AB0279">
      <w:pPr>
        <w:ind w:firstLine="480"/>
      </w:pPr>
      <w:r w:rsidRPr="00746628">
        <w:rPr>
          <w:rFonts w:hint="eastAsia"/>
        </w:rPr>
        <w:t xml:space="preserve"># </w:t>
      </w:r>
      <w:r w:rsidRPr="00746628">
        <w:rPr>
          <w:rFonts w:hint="eastAsia"/>
        </w:rPr>
        <w:t>分配子图</w:t>
      </w:r>
    </w:p>
    <w:p w14:paraId="375B8AD5" w14:textId="77777777" w:rsidR="00AB0279" w:rsidRPr="00746628" w:rsidRDefault="00AB0279" w:rsidP="00AB0279">
      <w:pPr>
        <w:ind w:firstLine="480"/>
      </w:pPr>
      <w:r w:rsidRPr="00746628">
        <w:rPr>
          <w:rFonts w:hint="eastAsia"/>
        </w:rPr>
        <w:t xml:space="preserve">ax1 = fig.add_subplot(gs[0, 0])  # </w:t>
      </w:r>
      <w:r w:rsidRPr="00746628">
        <w:rPr>
          <w:rFonts w:hint="eastAsia"/>
        </w:rPr>
        <w:t>训练集</w:t>
      </w:r>
    </w:p>
    <w:p w14:paraId="4DE9DDC7" w14:textId="77777777" w:rsidR="00AB0279" w:rsidRPr="00746628" w:rsidRDefault="00AB0279" w:rsidP="00AB0279">
      <w:pPr>
        <w:ind w:firstLine="480"/>
      </w:pPr>
      <w:r w:rsidRPr="00746628">
        <w:rPr>
          <w:rFonts w:hint="eastAsia"/>
        </w:rPr>
        <w:t xml:space="preserve">ax2 = fig.add_subplot(gs[0, 1])  # </w:t>
      </w:r>
      <w:r w:rsidRPr="00746628">
        <w:rPr>
          <w:rFonts w:hint="eastAsia"/>
        </w:rPr>
        <w:t>验证集</w:t>
      </w:r>
    </w:p>
    <w:p w14:paraId="1FEDF150" w14:textId="77777777" w:rsidR="00AB0279" w:rsidRPr="00746628" w:rsidRDefault="00AB0279" w:rsidP="00AB0279">
      <w:pPr>
        <w:ind w:firstLine="480"/>
      </w:pPr>
      <w:r w:rsidRPr="00746628">
        <w:rPr>
          <w:rFonts w:hint="eastAsia"/>
        </w:rPr>
        <w:t xml:space="preserve">ax3 = fig.add_subplot(gs[1, 0])  # </w:t>
      </w:r>
      <w:r w:rsidRPr="00746628">
        <w:rPr>
          <w:rFonts w:hint="eastAsia"/>
        </w:rPr>
        <w:t>测试集</w:t>
      </w:r>
    </w:p>
    <w:p w14:paraId="064F519F" w14:textId="77777777" w:rsidR="00AB0279" w:rsidRPr="00746628" w:rsidRDefault="00AB0279" w:rsidP="00AB0279">
      <w:pPr>
        <w:ind w:firstLine="480"/>
      </w:pPr>
      <w:r w:rsidRPr="00746628">
        <w:rPr>
          <w:rFonts w:hint="eastAsia"/>
        </w:rPr>
        <w:t xml:space="preserve">ax4 = fig.add_subplot(gs[1, 1])  # </w:t>
      </w:r>
      <w:r w:rsidRPr="00746628">
        <w:rPr>
          <w:rFonts w:hint="eastAsia"/>
        </w:rPr>
        <w:t>未来预测</w:t>
      </w:r>
    </w:p>
    <w:p w14:paraId="2BFB0626" w14:textId="77777777" w:rsidR="00AB0279" w:rsidRPr="00746628" w:rsidRDefault="00AB0279" w:rsidP="00AB0279">
      <w:pPr>
        <w:ind w:firstLine="480"/>
      </w:pPr>
    </w:p>
    <w:p w14:paraId="58279AEC" w14:textId="77777777" w:rsidR="00AB0279" w:rsidRPr="00746628" w:rsidRDefault="00AB0279" w:rsidP="00AB0279">
      <w:pPr>
        <w:ind w:firstLine="480"/>
      </w:pPr>
      <w:r w:rsidRPr="00746628">
        <w:t># ====================</w:t>
      </w:r>
    </w:p>
    <w:p w14:paraId="026F35A4" w14:textId="77777777" w:rsidR="00AB0279" w:rsidRPr="00746628" w:rsidRDefault="00AB0279" w:rsidP="00AB0279">
      <w:pPr>
        <w:ind w:firstLine="480"/>
      </w:pPr>
      <w:r w:rsidRPr="00746628">
        <w:rPr>
          <w:rFonts w:hint="eastAsia"/>
        </w:rPr>
        <w:t xml:space="preserve"># </w:t>
      </w:r>
      <w:r w:rsidRPr="00746628">
        <w:rPr>
          <w:rFonts w:hint="eastAsia"/>
        </w:rPr>
        <w:t>绘制子图</w:t>
      </w:r>
    </w:p>
    <w:p w14:paraId="7F698940" w14:textId="77777777" w:rsidR="00AB0279" w:rsidRPr="00746628" w:rsidRDefault="00AB0279" w:rsidP="00AB0279">
      <w:pPr>
        <w:ind w:firstLine="480"/>
      </w:pPr>
      <w:r w:rsidRPr="00746628">
        <w:t># ====================</w:t>
      </w:r>
    </w:p>
    <w:p w14:paraId="0EC350B2" w14:textId="77777777" w:rsidR="00AB0279" w:rsidRPr="00746628" w:rsidRDefault="00AB0279" w:rsidP="00AB0279">
      <w:pPr>
        <w:ind w:firstLine="480"/>
      </w:pPr>
      <w:r w:rsidRPr="00746628">
        <w:t>plot_smoothed_comparison(ax1, train_df, 'Training Set (Smoothed)')</w:t>
      </w:r>
    </w:p>
    <w:p w14:paraId="75FB6B0B" w14:textId="77777777" w:rsidR="00AB0279" w:rsidRPr="00746628" w:rsidRDefault="00AB0279" w:rsidP="00AB0279">
      <w:pPr>
        <w:ind w:firstLine="480"/>
      </w:pPr>
      <w:r w:rsidRPr="00746628">
        <w:t>plot_smoothed_comparison(ax2, val_df, 'Validation Set (Smoothed)')</w:t>
      </w:r>
    </w:p>
    <w:p w14:paraId="49466F8B" w14:textId="77777777" w:rsidR="00AB0279" w:rsidRPr="00746628" w:rsidRDefault="00AB0279" w:rsidP="00AB0279">
      <w:pPr>
        <w:ind w:firstLine="480"/>
      </w:pPr>
      <w:r w:rsidRPr="00746628">
        <w:t>plot_smoothed_comparison(ax3, test_df, 'Test Set (Smoothed)')</w:t>
      </w:r>
    </w:p>
    <w:p w14:paraId="2E320C93" w14:textId="77777777" w:rsidR="00AB0279" w:rsidRPr="00746628" w:rsidRDefault="00AB0279" w:rsidP="00AB0279">
      <w:pPr>
        <w:ind w:firstLine="480"/>
      </w:pPr>
    </w:p>
    <w:p w14:paraId="51193E84" w14:textId="77777777" w:rsidR="00AB0279" w:rsidRPr="00746628" w:rsidRDefault="00AB0279" w:rsidP="00AB0279">
      <w:pPr>
        <w:ind w:firstLine="480"/>
      </w:pPr>
      <w:r w:rsidRPr="00746628">
        <w:rPr>
          <w:rFonts w:hint="eastAsia"/>
        </w:rPr>
        <w:t xml:space="preserve"># </w:t>
      </w:r>
      <w:r w:rsidRPr="00746628">
        <w:rPr>
          <w:rFonts w:hint="eastAsia"/>
        </w:rPr>
        <w:t>未来预测保持原可视化</w:t>
      </w:r>
    </w:p>
    <w:p w14:paraId="508022FF" w14:textId="77777777" w:rsidR="00AB0279" w:rsidRPr="00746628" w:rsidRDefault="00AB0279" w:rsidP="00AB0279">
      <w:pPr>
        <w:ind w:firstLine="480"/>
      </w:pPr>
      <w:r w:rsidRPr="00746628">
        <w:rPr>
          <w:rFonts w:hint="eastAsia"/>
        </w:rPr>
        <w:t>ax4.plot(future_df['</w:t>
      </w:r>
      <w:r w:rsidRPr="00746628">
        <w:rPr>
          <w:rFonts w:hint="eastAsia"/>
        </w:rPr>
        <w:t>日期</w:t>
      </w:r>
      <w:r w:rsidRPr="00746628">
        <w:rPr>
          <w:rFonts w:hint="eastAsia"/>
        </w:rPr>
        <w:t>'], future_df['</w:t>
      </w:r>
      <w:r w:rsidRPr="00746628">
        <w:rPr>
          <w:rFonts w:hint="eastAsia"/>
        </w:rPr>
        <w:t>预测货量</w:t>
      </w:r>
      <w:r w:rsidRPr="00746628">
        <w:rPr>
          <w:rFonts w:hint="eastAsia"/>
        </w:rPr>
        <w:t>'], color='#d7191c')</w:t>
      </w:r>
    </w:p>
    <w:p w14:paraId="5ECB70B1" w14:textId="77777777" w:rsidR="00AB0279" w:rsidRPr="00746628" w:rsidRDefault="00AB0279" w:rsidP="00AB0279">
      <w:pPr>
        <w:ind w:firstLine="480"/>
      </w:pPr>
      <w:r w:rsidRPr="00746628">
        <w:t>ax4.xaxis.set_minor_locator(AutoMinorLocator())</w:t>
      </w:r>
    </w:p>
    <w:p w14:paraId="3DAF3142" w14:textId="77777777" w:rsidR="00AB0279" w:rsidRPr="00746628" w:rsidRDefault="00AB0279" w:rsidP="00AB0279">
      <w:pPr>
        <w:ind w:firstLine="480"/>
      </w:pPr>
      <w:r w:rsidRPr="00746628">
        <w:t>ax4.yaxis.set_minor_locator(AutoMinorLocator())</w:t>
      </w:r>
    </w:p>
    <w:p w14:paraId="05018D98" w14:textId="77777777" w:rsidR="00AB0279" w:rsidRPr="00746628" w:rsidRDefault="00AB0279" w:rsidP="00AB0279">
      <w:pPr>
        <w:ind w:firstLine="480"/>
      </w:pPr>
      <w:r w:rsidRPr="00746628">
        <w:t>ax4.spines[['top', 'right']].set_visible(False)</w:t>
      </w:r>
    </w:p>
    <w:p w14:paraId="27A1A0D0" w14:textId="77777777" w:rsidR="00AB0279" w:rsidRPr="00746628" w:rsidRDefault="00AB0279" w:rsidP="00AB0279">
      <w:pPr>
        <w:ind w:firstLine="480"/>
      </w:pPr>
      <w:r w:rsidRPr="00746628">
        <w:t>ax4.set_title('Future Predictions', pad=15)</w:t>
      </w:r>
    </w:p>
    <w:p w14:paraId="7EA325EC" w14:textId="77777777" w:rsidR="00AB0279" w:rsidRPr="00C25B4D" w:rsidRDefault="00AB0279" w:rsidP="00AB0279">
      <w:pPr>
        <w:ind w:firstLine="480"/>
        <w:rPr>
          <w:lang w:val="da-DK"/>
        </w:rPr>
      </w:pPr>
      <w:r w:rsidRPr="00C25B4D">
        <w:rPr>
          <w:lang w:val="da-DK"/>
        </w:rPr>
        <w:t>ax4.set_xlabel('Date', labelpad=10)</w:t>
      </w:r>
    </w:p>
    <w:p w14:paraId="53F2D12F" w14:textId="77777777" w:rsidR="00AB0279" w:rsidRPr="00746628" w:rsidRDefault="00AB0279" w:rsidP="00AB0279">
      <w:pPr>
        <w:ind w:firstLine="480"/>
      </w:pPr>
      <w:r w:rsidRPr="00746628">
        <w:lastRenderedPageBreak/>
        <w:t>ax4.set_ylabel('Predicted Value', labelpad=10)</w:t>
      </w:r>
    </w:p>
    <w:p w14:paraId="254FDB0E" w14:textId="77777777" w:rsidR="00AB0279" w:rsidRPr="00746628" w:rsidRDefault="00AB0279" w:rsidP="00AB0279">
      <w:pPr>
        <w:ind w:firstLine="480"/>
      </w:pPr>
      <w:r w:rsidRPr="00746628">
        <w:t>plt.setp(ax4.get_xticklabels(), rotation=35, ha='right')</w:t>
      </w:r>
    </w:p>
    <w:p w14:paraId="03937FE8" w14:textId="77777777" w:rsidR="00AB0279" w:rsidRPr="00746628" w:rsidRDefault="00AB0279" w:rsidP="00AB0279">
      <w:pPr>
        <w:ind w:firstLine="480"/>
      </w:pPr>
    </w:p>
    <w:p w14:paraId="4C9E9643" w14:textId="77777777" w:rsidR="00AB0279" w:rsidRPr="00746628" w:rsidRDefault="00AB0279" w:rsidP="00AB0279">
      <w:pPr>
        <w:ind w:firstLine="480"/>
      </w:pPr>
      <w:r w:rsidRPr="00746628">
        <w:t># ====================</w:t>
      </w:r>
    </w:p>
    <w:p w14:paraId="7AF75DE8" w14:textId="77777777" w:rsidR="00AB0279" w:rsidRPr="00746628" w:rsidRDefault="00AB0279" w:rsidP="00AB0279">
      <w:pPr>
        <w:ind w:firstLine="480"/>
      </w:pPr>
      <w:r w:rsidRPr="00746628">
        <w:rPr>
          <w:rFonts w:hint="eastAsia"/>
        </w:rPr>
        <w:t xml:space="preserve"># </w:t>
      </w:r>
      <w:r w:rsidRPr="00746628">
        <w:rPr>
          <w:rFonts w:hint="eastAsia"/>
        </w:rPr>
        <w:t>保存输出</w:t>
      </w:r>
    </w:p>
    <w:p w14:paraId="7EDA77C0" w14:textId="77777777" w:rsidR="00AB0279" w:rsidRPr="00746628" w:rsidRDefault="00AB0279" w:rsidP="00AB0279">
      <w:pPr>
        <w:ind w:firstLine="480"/>
      </w:pPr>
      <w:r w:rsidRPr="00746628">
        <w:t># ====================</w:t>
      </w:r>
    </w:p>
    <w:p w14:paraId="1E31054D" w14:textId="77777777" w:rsidR="00AB0279" w:rsidRPr="00746628" w:rsidRDefault="00AB0279" w:rsidP="00AB0279">
      <w:pPr>
        <w:ind w:firstLine="480"/>
      </w:pPr>
      <w:r w:rsidRPr="00746628">
        <w:t>plt.savefig('smoothed_comparison.png')</w:t>
      </w:r>
    </w:p>
    <w:p w14:paraId="59A51AE3" w14:textId="77777777" w:rsidR="00AB0279" w:rsidRPr="00746628" w:rsidRDefault="00AB0279" w:rsidP="00AB0279">
      <w:pPr>
        <w:ind w:firstLine="480"/>
      </w:pPr>
      <w:r w:rsidRPr="00746628">
        <w:t>plt.close()</w:t>
      </w:r>
    </w:p>
    <w:p w14:paraId="2E054DFC" w14:textId="77777777" w:rsidR="00AB0279" w:rsidRPr="00746628" w:rsidRDefault="00AB0279" w:rsidP="00AB0279">
      <w:pPr>
        <w:ind w:firstLine="480"/>
      </w:pPr>
    </w:p>
    <w:p w14:paraId="1C8D7605" w14:textId="77777777" w:rsidR="00AB0279" w:rsidRPr="00746628" w:rsidRDefault="00AB0279" w:rsidP="00AB0279">
      <w:pPr>
        <w:ind w:firstLine="480"/>
      </w:pPr>
      <w:r w:rsidRPr="00746628">
        <w:rPr>
          <w:rFonts w:hint="eastAsia"/>
        </w:rPr>
        <w:t>print("</w:t>
      </w:r>
      <w:r w:rsidRPr="00746628">
        <w:rPr>
          <w:rFonts w:hint="eastAsia"/>
        </w:rPr>
        <w:t>可视化已保存为</w:t>
      </w:r>
      <w:r w:rsidRPr="00746628">
        <w:rPr>
          <w:rFonts w:hint="eastAsia"/>
        </w:rPr>
        <w:t xml:space="preserve"> smoothed_comparison.png")</w:t>
      </w:r>
    </w:p>
    <w:p w14:paraId="5CEEB6F9" w14:textId="79F55D81" w:rsidR="00AB0279" w:rsidRPr="00746628" w:rsidRDefault="00AB0279" w:rsidP="00AB0279">
      <w:pPr>
        <w:ind w:firstLine="480"/>
      </w:pPr>
      <w:r w:rsidRPr="00746628">
        <w:t>'''</w:t>
      </w:r>
    </w:p>
    <w:p w14:paraId="70467004" w14:textId="24C95A13" w:rsidR="00AB0279" w:rsidRPr="00746628" w:rsidRDefault="001A2ECC" w:rsidP="001A2ECC">
      <w:pPr>
        <w:ind w:firstLineChars="0" w:firstLine="0"/>
        <w:rPr>
          <w:b/>
          <w:bCs/>
        </w:rPr>
      </w:pPr>
      <w:r w:rsidRPr="00746628">
        <w:rPr>
          <w:rFonts w:hint="eastAsia"/>
          <w:b/>
          <w:bCs/>
        </w:rPr>
        <w:t>附录</w:t>
      </w:r>
      <w:r w:rsidRPr="00746628">
        <w:rPr>
          <w:rFonts w:hint="eastAsia"/>
          <w:b/>
          <w:bCs/>
        </w:rPr>
        <w:t>2</w:t>
      </w:r>
      <w:r w:rsidRPr="00746628">
        <w:rPr>
          <w:rFonts w:hint="eastAsia"/>
          <w:b/>
          <w:bCs/>
        </w:rPr>
        <w:t>：多目标优化算法</w:t>
      </w:r>
    </w:p>
    <w:p w14:paraId="7EB9DA0F" w14:textId="77777777" w:rsidR="001A2ECC" w:rsidRPr="00746628" w:rsidRDefault="001A2ECC" w:rsidP="001A2ECC">
      <w:pPr>
        <w:ind w:firstLine="480"/>
      </w:pPr>
    </w:p>
    <w:p w14:paraId="3AEF795F" w14:textId="77777777" w:rsidR="001A2ECC" w:rsidRPr="00746628" w:rsidRDefault="001A2ECC" w:rsidP="001A2ECC">
      <w:pPr>
        <w:ind w:firstLine="480"/>
      </w:pPr>
      <w:r w:rsidRPr="00746628">
        <w:t>import pandas as pd</w:t>
      </w:r>
    </w:p>
    <w:p w14:paraId="100FF806" w14:textId="77777777" w:rsidR="001A2ECC" w:rsidRPr="00746628" w:rsidRDefault="001A2ECC" w:rsidP="001A2ECC">
      <w:pPr>
        <w:ind w:firstLine="480"/>
      </w:pPr>
      <w:r w:rsidRPr="00746628">
        <w:t>import numpy as np</w:t>
      </w:r>
    </w:p>
    <w:p w14:paraId="4FAAAEBC" w14:textId="77777777" w:rsidR="001A2ECC" w:rsidRPr="00746628" w:rsidRDefault="001A2ECC" w:rsidP="001A2ECC">
      <w:pPr>
        <w:ind w:firstLine="480"/>
      </w:pPr>
      <w:r w:rsidRPr="00746628">
        <w:t>import matplotlib.pyplot as plt</w:t>
      </w:r>
    </w:p>
    <w:p w14:paraId="61FE30BF" w14:textId="77777777" w:rsidR="001A2ECC" w:rsidRPr="00746628" w:rsidRDefault="001A2ECC" w:rsidP="001A2ECC">
      <w:pPr>
        <w:ind w:firstLine="480"/>
      </w:pPr>
      <w:r w:rsidRPr="00746628">
        <w:t>import seaborn as sns</w:t>
      </w:r>
    </w:p>
    <w:p w14:paraId="6FA0F00B" w14:textId="77777777" w:rsidR="001A2ECC" w:rsidRPr="00746628" w:rsidRDefault="001A2ECC" w:rsidP="001A2ECC">
      <w:pPr>
        <w:ind w:firstLine="480"/>
      </w:pPr>
      <w:r w:rsidRPr="00746628">
        <w:t>from deap import base, creator, tools</w:t>
      </w:r>
    </w:p>
    <w:p w14:paraId="0C25BBFA" w14:textId="77777777" w:rsidR="001A2ECC" w:rsidRPr="00746628" w:rsidRDefault="001A2ECC" w:rsidP="001A2ECC">
      <w:pPr>
        <w:ind w:firstLine="480"/>
      </w:pPr>
      <w:r w:rsidRPr="00746628">
        <w:t>import random</w:t>
      </w:r>
    </w:p>
    <w:p w14:paraId="1EA9218A" w14:textId="77777777" w:rsidR="001A2ECC" w:rsidRPr="00746628" w:rsidRDefault="001A2ECC" w:rsidP="001A2ECC">
      <w:pPr>
        <w:ind w:firstLine="480"/>
      </w:pPr>
      <w:r w:rsidRPr="00746628">
        <w:t>def set_academic_style():</w:t>
      </w:r>
    </w:p>
    <w:p w14:paraId="59787C0E" w14:textId="77777777" w:rsidR="001A2ECC" w:rsidRPr="00746628" w:rsidRDefault="001A2ECC" w:rsidP="001A2ECC">
      <w:pPr>
        <w:ind w:firstLine="480"/>
      </w:pPr>
      <w:r w:rsidRPr="00746628">
        <w:rPr>
          <w:rFonts w:hint="eastAsia"/>
        </w:rPr>
        <w:t xml:space="preserve">    """</w:t>
      </w:r>
      <w:r w:rsidRPr="00746628">
        <w:rPr>
          <w:rFonts w:hint="eastAsia"/>
        </w:rPr>
        <w:t>设置学术出版级绘图样式</w:t>
      </w:r>
      <w:r w:rsidRPr="00746628">
        <w:rPr>
          <w:rFonts w:hint="eastAsia"/>
        </w:rPr>
        <w:t>"""</w:t>
      </w:r>
    </w:p>
    <w:p w14:paraId="7E3C0584" w14:textId="77777777" w:rsidR="001A2ECC" w:rsidRPr="00746628" w:rsidRDefault="001A2ECC" w:rsidP="001A2ECC">
      <w:pPr>
        <w:ind w:firstLine="480"/>
      </w:pPr>
      <w:r w:rsidRPr="00746628">
        <w:t xml:space="preserve">    plt.style.use('seaborn-v0_8-whitegrid')</w:t>
      </w:r>
    </w:p>
    <w:p w14:paraId="5FAC9063" w14:textId="77777777" w:rsidR="001A2ECC" w:rsidRPr="00746628" w:rsidRDefault="001A2ECC" w:rsidP="001A2ECC">
      <w:pPr>
        <w:ind w:firstLine="480"/>
      </w:pPr>
      <w:r w:rsidRPr="00746628">
        <w:t xml:space="preserve">    plt.rcParams.update({</w:t>
      </w:r>
    </w:p>
    <w:p w14:paraId="7A2C1455" w14:textId="77777777" w:rsidR="001A2ECC" w:rsidRPr="00746628" w:rsidRDefault="001A2ECC" w:rsidP="001A2ECC">
      <w:pPr>
        <w:ind w:firstLine="480"/>
      </w:pPr>
      <w:r w:rsidRPr="00746628">
        <w:t xml:space="preserve">        'font.family': 'Times New Roman',</w:t>
      </w:r>
    </w:p>
    <w:p w14:paraId="0814F014" w14:textId="77777777" w:rsidR="001A2ECC" w:rsidRPr="00746628" w:rsidRDefault="001A2ECC" w:rsidP="001A2ECC">
      <w:pPr>
        <w:ind w:firstLine="480"/>
      </w:pPr>
      <w:r w:rsidRPr="00746628">
        <w:t xml:space="preserve">        'font.size': 12,</w:t>
      </w:r>
    </w:p>
    <w:p w14:paraId="264AD1A9" w14:textId="77777777" w:rsidR="001A2ECC" w:rsidRPr="00746628" w:rsidRDefault="001A2ECC" w:rsidP="001A2ECC">
      <w:pPr>
        <w:ind w:firstLine="480"/>
      </w:pPr>
      <w:r w:rsidRPr="00746628">
        <w:t xml:space="preserve">        'axes.titlesize': 14,</w:t>
      </w:r>
    </w:p>
    <w:p w14:paraId="1F5A022F" w14:textId="77777777" w:rsidR="001A2ECC" w:rsidRPr="00746628" w:rsidRDefault="001A2ECC" w:rsidP="001A2ECC">
      <w:pPr>
        <w:ind w:firstLine="480"/>
      </w:pPr>
      <w:r w:rsidRPr="00746628">
        <w:t xml:space="preserve">        'axes.labelsize': 12,</w:t>
      </w:r>
    </w:p>
    <w:p w14:paraId="5B128AFB" w14:textId="77777777" w:rsidR="001A2ECC" w:rsidRPr="00746628" w:rsidRDefault="001A2ECC" w:rsidP="001A2ECC">
      <w:pPr>
        <w:ind w:firstLine="480"/>
      </w:pPr>
      <w:r w:rsidRPr="00746628">
        <w:t xml:space="preserve">        'xtick.labelsize': 10,</w:t>
      </w:r>
    </w:p>
    <w:p w14:paraId="716AAB14" w14:textId="77777777" w:rsidR="001A2ECC" w:rsidRPr="00746628" w:rsidRDefault="001A2ECC" w:rsidP="001A2ECC">
      <w:pPr>
        <w:ind w:firstLine="480"/>
      </w:pPr>
      <w:r w:rsidRPr="00746628">
        <w:t xml:space="preserve">        'ytick.labelsize': 10,</w:t>
      </w:r>
    </w:p>
    <w:p w14:paraId="24320DB0" w14:textId="77777777" w:rsidR="001A2ECC" w:rsidRPr="00746628" w:rsidRDefault="001A2ECC" w:rsidP="001A2ECC">
      <w:pPr>
        <w:ind w:firstLine="480"/>
      </w:pPr>
      <w:r w:rsidRPr="00746628">
        <w:t xml:space="preserve">        'legend.fontsize': 10,</w:t>
      </w:r>
    </w:p>
    <w:p w14:paraId="2F43D050" w14:textId="77777777" w:rsidR="001A2ECC" w:rsidRPr="00746628" w:rsidRDefault="001A2ECC" w:rsidP="001A2ECC">
      <w:pPr>
        <w:ind w:firstLine="480"/>
      </w:pPr>
      <w:r w:rsidRPr="00746628">
        <w:lastRenderedPageBreak/>
        <w:t xml:space="preserve">        'figure.dpi': 300,</w:t>
      </w:r>
    </w:p>
    <w:p w14:paraId="579B4974" w14:textId="77777777" w:rsidR="001A2ECC" w:rsidRPr="00746628" w:rsidRDefault="001A2ECC" w:rsidP="001A2ECC">
      <w:pPr>
        <w:ind w:firstLine="480"/>
      </w:pPr>
      <w:r w:rsidRPr="00746628">
        <w:t xml:space="preserve">        'figure.figsize': (8, 5),</w:t>
      </w:r>
    </w:p>
    <w:p w14:paraId="7B5DD069" w14:textId="77777777" w:rsidR="001A2ECC" w:rsidRPr="00746628" w:rsidRDefault="001A2ECC" w:rsidP="001A2ECC">
      <w:pPr>
        <w:ind w:firstLine="480"/>
      </w:pPr>
      <w:r w:rsidRPr="00746628">
        <w:t xml:space="preserve">        'savefig.dpi': 300,</w:t>
      </w:r>
    </w:p>
    <w:p w14:paraId="59115437" w14:textId="77777777" w:rsidR="001A2ECC" w:rsidRPr="00746628" w:rsidRDefault="001A2ECC" w:rsidP="001A2ECC">
      <w:pPr>
        <w:ind w:firstLine="480"/>
      </w:pPr>
      <w:r w:rsidRPr="00746628">
        <w:t xml:space="preserve">        'savefig.format': 'pdf',</w:t>
      </w:r>
    </w:p>
    <w:p w14:paraId="08D8966E" w14:textId="77777777" w:rsidR="001A2ECC" w:rsidRPr="00746628" w:rsidRDefault="001A2ECC" w:rsidP="001A2ECC">
      <w:pPr>
        <w:ind w:firstLine="480"/>
      </w:pPr>
      <w:r w:rsidRPr="00746628">
        <w:t xml:space="preserve">        'savefig.bbox': 'tight',</w:t>
      </w:r>
    </w:p>
    <w:p w14:paraId="780FA245" w14:textId="77777777" w:rsidR="001A2ECC" w:rsidRPr="00746628" w:rsidRDefault="001A2ECC" w:rsidP="001A2ECC">
      <w:pPr>
        <w:ind w:firstLine="480"/>
      </w:pPr>
      <w:r w:rsidRPr="00746628">
        <w:t xml:space="preserve">        'axes.linewidth': 0.8,</w:t>
      </w:r>
    </w:p>
    <w:p w14:paraId="0AD126A2" w14:textId="77777777" w:rsidR="001A2ECC" w:rsidRPr="00746628" w:rsidRDefault="001A2ECC" w:rsidP="001A2ECC">
      <w:pPr>
        <w:ind w:firstLine="480"/>
      </w:pPr>
      <w:r w:rsidRPr="00746628">
        <w:t xml:space="preserve">        'grid.linewidth': 0.4,</w:t>
      </w:r>
    </w:p>
    <w:p w14:paraId="14C3C82E" w14:textId="77777777" w:rsidR="001A2ECC" w:rsidRPr="00746628" w:rsidRDefault="001A2ECC" w:rsidP="001A2ECC">
      <w:pPr>
        <w:ind w:firstLine="480"/>
      </w:pPr>
      <w:r w:rsidRPr="00746628">
        <w:t xml:space="preserve">        'lines.linewidth': 1.5,</w:t>
      </w:r>
    </w:p>
    <w:p w14:paraId="35E35072" w14:textId="77777777" w:rsidR="001A2ECC" w:rsidRPr="00746628" w:rsidRDefault="001A2ECC" w:rsidP="001A2ECC">
      <w:pPr>
        <w:ind w:firstLine="480"/>
      </w:pPr>
      <w:r w:rsidRPr="00746628">
        <w:t xml:space="preserve">        'lines.markersize': 6,</w:t>
      </w:r>
    </w:p>
    <w:p w14:paraId="6C92070B" w14:textId="77777777" w:rsidR="001A2ECC" w:rsidRPr="00746628" w:rsidRDefault="001A2ECC" w:rsidP="001A2ECC">
      <w:pPr>
        <w:ind w:firstLine="480"/>
      </w:pPr>
      <w:r w:rsidRPr="00746628">
        <w:t xml:space="preserve">        'patch.edgecolor': 'black',</w:t>
      </w:r>
    </w:p>
    <w:p w14:paraId="392524D6" w14:textId="77777777" w:rsidR="001A2ECC" w:rsidRPr="00746628" w:rsidRDefault="001A2ECC" w:rsidP="001A2ECC">
      <w:pPr>
        <w:ind w:firstLine="480"/>
      </w:pPr>
      <w:r w:rsidRPr="00746628">
        <w:t xml:space="preserve">        'text.usetex': False,</w:t>
      </w:r>
    </w:p>
    <w:p w14:paraId="6102F889" w14:textId="77777777" w:rsidR="001A2ECC" w:rsidRPr="00746628" w:rsidRDefault="001A2ECC" w:rsidP="001A2ECC">
      <w:pPr>
        <w:ind w:firstLine="480"/>
      </w:pPr>
      <w:r w:rsidRPr="00746628">
        <w:t xml:space="preserve">    })</w:t>
      </w:r>
    </w:p>
    <w:p w14:paraId="4A0594F5" w14:textId="77777777" w:rsidR="001A2ECC" w:rsidRPr="00746628" w:rsidRDefault="001A2ECC" w:rsidP="001A2ECC">
      <w:pPr>
        <w:ind w:firstLine="480"/>
      </w:pPr>
      <w:r w:rsidRPr="00746628">
        <w:t xml:space="preserve">    sns.set_palette("tab10")</w:t>
      </w:r>
    </w:p>
    <w:p w14:paraId="53305824" w14:textId="77777777" w:rsidR="001A2ECC" w:rsidRPr="00746628" w:rsidRDefault="001A2ECC" w:rsidP="001A2ECC">
      <w:pPr>
        <w:ind w:firstLine="480"/>
      </w:pPr>
    </w:p>
    <w:p w14:paraId="00B22E74" w14:textId="77777777" w:rsidR="001A2ECC" w:rsidRPr="00746628" w:rsidRDefault="001A2ECC" w:rsidP="001A2ECC">
      <w:pPr>
        <w:ind w:firstLine="480"/>
      </w:pPr>
    </w:p>
    <w:p w14:paraId="4EACD5A8" w14:textId="77777777" w:rsidR="001A2ECC" w:rsidRPr="00746628" w:rsidRDefault="001A2ECC" w:rsidP="001A2ECC">
      <w:pPr>
        <w:ind w:firstLine="480"/>
      </w:pPr>
    </w:p>
    <w:p w14:paraId="578D6CBE" w14:textId="77777777" w:rsidR="001A2ECC" w:rsidRPr="00746628" w:rsidRDefault="001A2ECC" w:rsidP="001A2ECC">
      <w:pPr>
        <w:ind w:firstLine="480"/>
      </w:pPr>
      <w:r w:rsidRPr="00746628">
        <w:t># -----------------------------</w:t>
      </w:r>
    </w:p>
    <w:p w14:paraId="67918ABD" w14:textId="77777777" w:rsidR="001A2ECC" w:rsidRPr="00746628" w:rsidRDefault="001A2ECC" w:rsidP="001A2ECC">
      <w:pPr>
        <w:ind w:firstLine="480"/>
      </w:pPr>
      <w:r w:rsidRPr="00746628">
        <w:rPr>
          <w:rFonts w:hint="eastAsia"/>
        </w:rPr>
        <w:t xml:space="preserve"># </w:t>
      </w:r>
      <w:r w:rsidRPr="00746628">
        <w:rPr>
          <w:rFonts w:hint="eastAsia"/>
        </w:rPr>
        <w:t>数据读取与预处理</w:t>
      </w:r>
    </w:p>
    <w:p w14:paraId="55846D12" w14:textId="77777777" w:rsidR="001A2ECC" w:rsidRPr="00746628" w:rsidRDefault="001A2ECC" w:rsidP="001A2ECC">
      <w:pPr>
        <w:ind w:firstLine="480"/>
      </w:pPr>
      <w:r w:rsidRPr="00746628">
        <w:t># -----------------------------</w:t>
      </w:r>
    </w:p>
    <w:p w14:paraId="54592168" w14:textId="77777777" w:rsidR="001A2ECC" w:rsidRPr="00746628" w:rsidRDefault="001A2ECC" w:rsidP="001A2ECC">
      <w:pPr>
        <w:ind w:firstLine="480"/>
      </w:pPr>
      <w:r w:rsidRPr="00746628">
        <w:rPr>
          <w:rFonts w:hint="eastAsia"/>
        </w:rPr>
        <w:t>data_file = '</w:t>
      </w:r>
      <w:r w:rsidRPr="00746628">
        <w:rPr>
          <w:rFonts w:hint="eastAsia"/>
        </w:rPr>
        <w:t>附件</w:t>
      </w:r>
      <w:r w:rsidRPr="00746628">
        <w:rPr>
          <w:rFonts w:hint="eastAsia"/>
        </w:rPr>
        <w:t>1</w:t>
      </w:r>
      <w:r w:rsidRPr="00746628">
        <w:rPr>
          <w:rFonts w:hint="eastAsia"/>
        </w:rPr>
        <w:t>：物流网络历史货量数据</w:t>
      </w:r>
      <w:r w:rsidRPr="00746628">
        <w:rPr>
          <w:rFonts w:hint="eastAsia"/>
        </w:rPr>
        <w:t>.xlsx'</w:t>
      </w:r>
    </w:p>
    <w:p w14:paraId="7A6372C3" w14:textId="77777777" w:rsidR="001A2ECC" w:rsidRPr="00746628" w:rsidRDefault="001A2ECC" w:rsidP="001A2ECC">
      <w:pPr>
        <w:ind w:firstLine="480"/>
      </w:pPr>
      <w:r w:rsidRPr="00746628">
        <w:t>df = pd.read_excel(data_file)</w:t>
      </w:r>
    </w:p>
    <w:p w14:paraId="543696D4" w14:textId="77777777" w:rsidR="001A2ECC" w:rsidRPr="00746628" w:rsidRDefault="001A2ECC" w:rsidP="001A2ECC">
      <w:pPr>
        <w:ind w:firstLine="480"/>
      </w:pPr>
    </w:p>
    <w:p w14:paraId="4D4523BF" w14:textId="77777777" w:rsidR="001A2ECC" w:rsidRPr="00746628" w:rsidRDefault="001A2ECC" w:rsidP="001A2ECC">
      <w:pPr>
        <w:ind w:firstLine="480"/>
      </w:pPr>
    </w:p>
    <w:p w14:paraId="70794354" w14:textId="77777777" w:rsidR="001A2ECC" w:rsidRPr="00746628" w:rsidRDefault="001A2ECC" w:rsidP="001A2ECC">
      <w:pPr>
        <w:ind w:firstLine="480"/>
      </w:pPr>
      <w:r w:rsidRPr="00746628">
        <w:t>def preprocess_data(df):</w:t>
      </w:r>
    </w:p>
    <w:p w14:paraId="7718F1C3" w14:textId="77777777" w:rsidR="001A2ECC" w:rsidRPr="00746628" w:rsidRDefault="001A2ECC" w:rsidP="001A2ECC">
      <w:pPr>
        <w:ind w:firstLine="480"/>
      </w:pPr>
      <w:r w:rsidRPr="00746628">
        <w:rPr>
          <w:rFonts w:hint="eastAsia"/>
        </w:rPr>
        <w:t xml:space="preserve">    # </w:t>
      </w:r>
      <w:r w:rsidRPr="00746628">
        <w:rPr>
          <w:rFonts w:hint="eastAsia"/>
        </w:rPr>
        <w:t>计算每对节点的平均货流量</w:t>
      </w:r>
    </w:p>
    <w:p w14:paraId="12FFB69C" w14:textId="77777777" w:rsidR="001A2ECC" w:rsidRPr="00746628" w:rsidRDefault="001A2ECC" w:rsidP="001A2ECC">
      <w:pPr>
        <w:ind w:firstLine="480"/>
      </w:pPr>
      <w:r w:rsidRPr="00746628">
        <w:rPr>
          <w:rFonts w:hint="eastAsia"/>
        </w:rPr>
        <w:t xml:space="preserve">    avg_flow = df.groupby(['</w:t>
      </w:r>
      <w:r w:rsidRPr="00746628">
        <w:rPr>
          <w:rFonts w:hint="eastAsia"/>
        </w:rPr>
        <w:t>场地</w:t>
      </w:r>
      <w:r w:rsidRPr="00746628">
        <w:rPr>
          <w:rFonts w:hint="eastAsia"/>
        </w:rPr>
        <w:t>1', '</w:t>
      </w:r>
      <w:r w:rsidRPr="00746628">
        <w:rPr>
          <w:rFonts w:hint="eastAsia"/>
        </w:rPr>
        <w:t>场地</w:t>
      </w:r>
      <w:r w:rsidRPr="00746628">
        <w:rPr>
          <w:rFonts w:hint="eastAsia"/>
        </w:rPr>
        <w:t>2'])['</w:t>
      </w:r>
      <w:r w:rsidRPr="00746628">
        <w:rPr>
          <w:rFonts w:hint="eastAsia"/>
        </w:rPr>
        <w:t>货量</w:t>
      </w:r>
      <w:r w:rsidRPr="00746628">
        <w:rPr>
          <w:rFonts w:hint="eastAsia"/>
        </w:rPr>
        <w:t>'].mean().reset_index()</w:t>
      </w:r>
    </w:p>
    <w:p w14:paraId="770D4062" w14:textId="77777777" w:rsidR="001A2ECC" w:rsidRPr="00746628" w:rsidRDefault="001A2ECC" w:rsidP="001A2ECC">
      <w:pPr>
        <w:ind w:firstLine="480"/>
      </w:pPr>
      <w:r w:rsidRPr="00746628">
        <w:t xml:space="preserve">    return avg_flow</w:t>
      </w:r>
    </w:p>
    <w:p w14:paraId="526BD4E7" w14:textId="77777777" w:rsidR="001A2ECC" w:rsidRPr="00746628" w:rsidRDefault="001A2ECC" w:rsidP="001A2ECC">
      <w:pPr>
        <w:ind w:firstLine="480"/>
      </w:pPr>
    </w:p>
    <w:p w14:paraId="0DD391F0" w14:textId="77777777" w:rsidR="001A2ECC" w:rsidRPr="00746628" w:rsidRDefault="001A2ECC" w:rsidP="001A2ECC">
      <w:pPr>
        <w:ind w:firstLine="480"/>
      </w:pPr>
    </w:p>
    <w:p w14:paraId="08926CDF" w14:textId="77777777" w:rsidR="001A2ECC" w:rsidRPr="00746628" w:rsidRDefault="001A2ECC" w:rsidP="001A2ECC">
      <w:pPr>
        <w:ind w:firstLine="480"/>
      </w:pPr>
      <w:r w:rsidRPr="00746628">
        <w:rPr>
          <w:rFonts w:hint="eastAsia"/>
        </w:rPr>
        <w:t xml:space="preserve"># </w:t>
      </w:r>
      <w:r w:rsidRPr="00746628">
        <w:rPr>
          <w:rFonts w:hint="eastAsia"/>
        </w:rPr>
        <w:t>构造货流矩阵：以“场地</w:t>
      </w:r>
      <w:r w:rsidRPr="00746628">
        <w:rPr>
          <w:rFonts w:hint="eastAsia"/>
        </w:rPr>
        <w:t>1</w:t>
      </w:r>
      <w:r w:rsidRPr="00746628">
        <w:rPr>
          <w:rFonts w:hint="eastAsia"/>
        </w:rPr>
        <w:t>”为行，“场地</w:t>
      </w:r>
      <w:r w:rsidRPr="00746628">
        <w:rPr>
          <w:rFonts w:hint="eastAsia"/>
        </w:rPr>
        <w:t>2</w:t>
      </w:r>
      <w:r w:rsidRPr="00746628">
        <w:rPr>
          <w:rFonts w:hint="eastAsia"/>
        </w:rPr>
        <w:t>”为列，缺失值填充为</w:t>
      </w:r>
      <w:r w:rsidRPr="00746628">
        <w:rPr>
          <w:rFonts w:hint="eastAsia"/>
        </w:rPr>
        <w:t xml:space="preserve"> 0</w:t>
      </w:r>
    </w:p>
    <w:p w14:paraId="746761D4" w14:textId="77777777" w:rsidR="001A2ECC" w:rsidRPr="00746628" w:rsidRDefault="001A2ECC" w:rsidP="001A2ECC">
      <w:pPr>
        <w:ind w:firstLine="480"/>
      </w:pPr>
      <w:r w:rsidRPr="00746628">
        <w:lastRenderedPageBreak/>
        <w:t>def build_flow_matrix(avg_flow):</w:t>
      </w:r>
    </w:p>
    <w:p w14:paraId="3D20F269" w14:textId="77777777" w:rsidR="001A2ECC" w:rsidRPr="00746628" w:rsidRDefault="001A2ECC" w:rsidP="001A2ECC">
      <w:pPr>
        <w:ind w:firstLine="480"/>
      </w:pPr>
      <w:r w:rsidRPr="00746628">
        <w:rPr>
          <w:rFonts w:hint="eastAsia"/>
        </w:rPr>
        <w:t xml:space="preserve">    flow_matrix_df = avg_flow.pivot(index='</w:t>
      </w:r>
      <w:r w:rsidRPr="00746628">
        <w:rPr>
          <w:rFonts w:hint="eastAsia"/>
        </w:rPr>
        <w:t>场地</w:t>
      </w:r>
      <w:r w:rsidRPr="00746628">
        <w:rPr>
          <w:rFonts w:hint="eastAsia"/>
        </w:rPr>
        <w:t>1', columns='</w:t>
      </w:r>
      <w:r w:rsidRPr="00746628">
        <w:rPr>
          <w:rFonts w:hint="eastAsia"/>
        </w:rPr>
        <w:t>场地</w:t>
      </w:r>
      <w:r w:rsidRPr="00746628">
        <w:rPr>
          <w:rFonts w:hint="eastAsia"/>
        </w:rPr>
        <w:t>2', values='</w:t>
      </w:r>
      <w:r w:rsidRPr="00746628">
        <w:rPr>
          <w:rFonts w:hint="eastAsia"/>
        </w:rPr>
        <w:t>货量</w:t>
      </w:r>
      <w:r w:rsidRPr="00746628">
        <w:rPr>
          <w:rFonts w:hint="eastAsia"/>
        </w:rPr>
        <w:t>')</w:t>
      </w:r>
    </w:p>
    <w:p w14:paraId="34006B4E" w14:textId="77777777" w:rsidR="001A2ECC" w:rsidRPr="00746628" w:rsidRDefault="001A2ECC" w:rsidP="001A2ECC">
      <w:pPr>
        <w:ind w:firstLine="480"/>
      </w:pPr>
      <w:r w:rsidRPr="00746628">
        <w:t xml:space="preserve">    flow_matrix = flow_matrix_df.fillna(0).values</w:t>
      </w:r>
    </w:p>
    <w:p w14:paraId="0F215BEA" w14:textId="77777777" w:rsidR="001A2ECC" w:rsidRPr="00746628" w:rsidRDefault="001A2ECC" w:rsidP="001A2ECC">
      <w:pPr>
        <w:ind w:firstLine="480"/>
      </w:pPr>
      <w:r w:rsidRPr="00746628">
        <w:t xml:space="preserve">    return flow_matrix</w:t>
      </w:r>
    </w:p>
    <w:p w14:paraId="0DCFEBEA" w14:textId="77777777" w:rsidR="001A2ECC" w:rsidRPr="00746628" w:rsidRDefault="001A2ECC" w:rsidP="001A2ECC">
      <w:pPr>
        <w:ind w:firstLine="480"/>
      </w:pPr>
    </w:p>
    <w:p w14:paraId="7C9A238E" w14:textId="77777777" w:rsidR="001A2ECC" w:rsidRPr="00746628" w:rsidRDefault="001A2ECC" w:rsidP="001A2ECC">
      <w:pPr>
        <w:ind w:firstLine="480"/>
      </w:pPr>
    </w:p>
    <w:p w14:paraId="4052FD97" w14:textId="77777777" w:rsidR="001A2ECC" w:rsidRPr="00746628" w:rsidRDefault="001A2ECC" w:rsidP="001A2ECC">
      <w:pPr>
        <w:ind w:firstLine="480"/>
      </w:pPr>
      <w:r w:rsidRPr="00746628">
        <w:t># -----------------------------</w:t>
      </w:r>
    </w:p>
    <w:p w14:paraId="4AD75F33" w14:textId="77777777" w:rsidR="001A2ECC" w:rsidRPr="00746628" w:rsidRDefault="001A2ECC" w:rsidP="001A2ECC">
      <w:pPr>
        <w:ind w:firstLine="480"/>
      </w:pPr>
      <w:r w:rsidRPr="00746628">
        <w:rPr>
          <w:rFonts w:hint="eastAsia"/>
        </w:rPr>
        <w:t xml:space="preserve"># </w:t>
      </w:r>
      <w:r w:rsidRPr="00746628">
        <w:rPr>
          <w:rFonts w:hint="eastAsia"/>
        </w:rPr>
        <w:t>指标计算函数</w:t>
      </w:r>
    </w:p>
    <w:p w14:paraId="436BFD18" w14:textId="77777777" w:rsidR="001A2ECC" w:rsidRPr="00746628" w:rsidRDefault="001A2ECC" w:rsidP="001A2ECC">
      <w:pPr>
        <w:ind w:firstLine="480"/>
      </w:pPr>
      <w:r w:rsidRPr="00746628">
        <w:t># -----------------------------</w:t>
      </w:r>
    </w:p>
    <w:p w14:paraId="20D96C32" w14:textId="77777777" w:rsidR="001A2ECC" w:rsidRPr="00746628" w:rsidRDefault="001A2ECC" w:rsidP="001A2ECC">
      <w:pPr>
        <w:ind w:firstLine="480"/>
      </w:pPr>
      <w:r w:rsidRPr="00746628">
        <w:t>def calculate_adjustment(before, after):</w:t>
      </w:r>
    </w:p>
    <w:p w14:paraId="501871E9" w14:textId="77777777" w:rsidR="001A2ECC" w:rsidRPr="00746628" w:rsidRDefault="001A2ECC" w:rsidP="001A2ECC">
      <w:pPr>
        <w:ind w:firstLine="480"/>
      </w:pPr>
      <w:r w:rsidRPr="00746628">
        <w:rPr>
          <w:rFonts w:hint="eastAsia"/>
        </w:rPr>
        <w:t xml:space="preserve">    # </w:t>
      </w:r>
      <w:r w:rsidRPr="00746628">
        <w:rPr>
          <w:rFonts w:hint="eastAsia"/>
        </w:rPr>
        <w:t>计算重新分配前后各路径货流差异的平均值</w:t>
      </w:r>
    </w:p>
    <w:p w14:paraId="54D6D6E1" w14:textId="77777777" w:rsidR="001A2ECC" w:rsidRPr="00746628" w:rsidRDefault="001A2ECC" w:rsidP="001A2ECC">
      <w:pPr>
        <w:ind w:firstLine="480"/>
      </w:pPr>
      <w:r w:rsidRPr="00746628">
        <w:t xml:space="preserve">    return np.mean(np.abs(before - after))</w:t>
      </w:r>
    </w:p>
    <w:p w14:paraId="50FE4A68" w14:textId="77777777" w:rsidR="001A2ECC" w:rsidRPr="00746628" w:rsidRDefault="001A2ECC" w:rsidP="001A2ECC">
      <w:pPr>
        <w:ind w:firstLine="480"/>
      </w:pPr>
    </w:p>
    <w:p w14:paraId="46795B5C" w14:textId="77777777" w:rsidR="001A2ECC" w:rsidRPr="00746628" w:rsidRDefault="001A2ECC" w:rsidP="001A2ECC">
      <w:pPr>
        <w:ind w:firstLine="480"/>
      </w:pPr>
    </w:p>
    <w:p w14:paraId="38B2C19F" w14:textId="77777777" w:rsidR="001A2ECC" w:rsidRPr="00746628" w:rsidRDefault="001A2ECC" w:rsidP="001A2ECC">
      <w:pPr>
        <w:ind w:firstLine="480"/>
      </w:pPr>
      <w:r w:rsidRPr="00746628">
        <w:t>def calculate_network_balance(flow_matrix):</w:t>
      </w:r>
    </w:p>
    <w:p w14:paraId="3CBACB80" w14:textId="77777777" w:rsidR="001A2ECC" w:rsidRPr="00746628" w:rsidRDefault="001A2ECC" w:rsidP="001A2ECC">
      <w:pPr>
        <w:ind w:firstLine="480"/>
      </w:pPr>
      <w:r w:rsidRPr="00746628">
        <w:rPr>
          <w:rFonts w:hint="eastAsia"/>
        </w:rPr>
        <w:t xml:space="preserve">    # </w:t>
      </w:r>
      <w:r w:rsidRPr="00746628">
        <w:rPr>
          <w:rFonts w:hint="eastAsia"/>
        </w:rPr>
        <w:t>计算网络负荷均衡，采用标准差衡量</w:t>
      </w:r>
    </w:p>
    <w:p w14:paraId="651DC610" w14:textId="77777777" w:rsidR="001A2ECC" w:rsidRPr="00746628" w:rsidRDefault="001A2ECC" w:rsidP="001A2ECC">
      <w:pPr>
        <w:ind w:firstLine="480"/>
      </w:pPr>
      <w:r w:rsidRPr="00746628">
        <w:t xml:space="preserve">    return np.std(flow_matrix)</w:t>
      </w:r>
    </w:p>
    <w:p w14:paraId="4244487A" w14:textId="77777777" w:rsidR="001A2ECC" w:rsidRPr="00746628" w:rsidRDefault="001A2ECC" w:rsidP="001A2ECC">
      <w:pPr>
        <w:ind w:firstLine="480"/>
      </w:pPr>
    </w:p>
    <w:p w14:paraId="509D430A" w14:textId="77777777" w:rsidR="001A2ECC" w:rsidRPr="00746628" w:rsidRDefault="001A2ECC" w:rsidP="001A2ECC">
      <w:pPr>
        <w:ind w:firstLine="480"/>
      </w:pPr>
    </w:p>
    <w:p w14:paraId="3C21C4DA" w14:textId="77777777" w:rsidR="001A2ECC" w:rsidRPr="00746628" w:rsidRDefault="001A2ECC" w:rsidP="001A2ECC">
      <w:pPr>
        <w:ind w:firstLine="480"/>
      </w:pPr>
      <w:r w:rsidRPr="00746628">
        <w:t># -----------------------------</w:t>
      </w:r>
    </w:p>
    <w:p w14:paraId="7689C073" w14:textId="77777777" w:rsidR="001A2ECC" w:rsidRPr="00746628" w:rsidRDefault="001A2ECC" w:rsidP="001A2ECC">
      <w:pPr>
        <w:ind w:firstLine="480"/>
      </w:pPr>
      <w:r w:rsidRPr="00746628">
        <w:rPr>
          <w:rFonts w:hint="eastAsia"/>
        </w:rPr>
        <w:t xml:space="preserve"># </w:t>
      </w:r>
      <w:r w:rsidRPr="00746628">
        <w:rPr>
          <w:rFonts w:hint="eastAsia"/>
        </w:rPr>
        <w:t>目标函数</w:t>
      </w:r>
    </w:p>
    <w:p w14:paraId="1DA8F324" w14:textId="77777777" w:rsidR="001A2ECC" w:rsidRPr="00746628" w:rsidRDefault="001A2ECC" w:rsidP="001A2ECC">
      <w:pPr>
        <w:ind w:firstLine="480"/>
      </w:pPr>
      <w:r w:rsidRPr="00746628">
        <w:t># -----------------------------</w:t>
      </w:r>
    </w:p>
    <w:p w14:paraId="75846D30" w14:textId="77777777" w:rsidR="001A2ECC" w:rsidRPr="00746628" w:rsidRDefault="001A2ECC" w:rsidP="001A2ECC">
      <w:pPr>
        <w:ind w:firstLine="480"/>
      </w:pPr>
      <w:r w:rsidRPr="00746628">
        <w:t>def objective_function(x, flow_matrix, max_capacity):</w:t>
      </w:r>
    </w:p>
    <w:p w14:paraId="745DC4B8" w14:textId="77777777" w:rsidR="001A2ECC" w:rsidRPr="00746628" w:rsidRDefault="001A2ECC" w:rsidP="001A2ECC">
      <w:pPr>
        <w:ind w:firstLine="480"/>
      </w:pPr>
      <w:r w:rsidRPr="00746628">
        <w:rPr>
          <w:rFonts w:hint="eastAsia"/>
        </w:rPr>
        <w:t xml:space="preserve">    # x </w:t>
      </w:r>
      <w:r w:rsidRPr="00746628">
        <w:rPr>
          <w:rFonts w:hint="eastAsia"/>
        </w:rPr>
        <w:t>为一维数组，转换为与</w:t>
      </w:r>
      <w:r w:rsidRPr="00746628">
        <w:rPr>
          <w:rFonts w:hint="eastAsia"/>
        </w:rPr>
        <w:t xml:space="preserve"> flow_matrix </w:t>
      </w:r>
      <w:r w:rsidRPr="00746628">
        <w:rPr>
          <w:rFonts w:hint="eastAsia"/>
        </w:rPr>
        <w:t>同形状</w:t>
      </w:r>
    </w:p>
    <w:p w14:paraId="4C50B177" w14:textId="77777777" w:rsidR="001A2ECC" w:rsidRPr="00746628" w:rsidRDefault="001A2ECC" w:rsidP="001A2ECC">
      <w:pPr>
        <w:ind w:firstLine="480"/>
      </w:pPr>
      <w:r w:rsidRPr="00746628">
        <w:t xml:space="preserve">    x = np.array(x)</w:t>
      </w:r>
    </w:p>
    <w:p w14:paraId="4EB50E5A" w14:textId="77777777" w:rsidR="001A2ECC" w:rsidRPr="00746628" w:rsidRDefault="001A2ECC" w:rsidP="001A2ECC">
      <w:pPr>
        <w:ind w:firstLine="480"/>
      </w:pPr>
      <w:r w:rsidRPr="00746628">
        <w:t xml:space="preserve">    new_flow = x.reshape(flow_matrix.shape)</w:t>
      </w:r>
    </w:p>
    <w:p w14:paraId="12F470A9" w14:textId="77777777" w:rsidR="001A2ECC" w:rsidRPr="00746628" w:rsidRDefault="001A2ECC" w:rsidP="001A2ECC">
      <w:pPr>
        <w:ind w:firstLine="480"/>
      </w:pPr>
      <w:r w:rsidRPr="00746628">
        <w:rPr>
          <w:rFonts w:hint="eastAsia"/>
        </w:rPr>
        <w:t xml:space="preserve">    # </w:t>
      </w:r>
      <w:r w:rsidRPr="00746628">
        <w:rPr>
          <w:rFonts w:hint="eastAsia"/>
        </w:rPr>
        <w:t>目标：使得各路径的利用率接近</w:t>
      </w:r>
      <w:r w:rsidRPr="00746628">
        <w:rPr>
          <w:rFonts w:hint="eastAsia"/>
        </w:rPr>
        <w:t>1</w:t>
      </w:r>
      <w:r w:rsidRPr="00746628">
        <w:rPr>
          <w:rFonts w:hint="eastAsia"/>
        </w:rPr>
        <w:t>（即</w:t>
      </w:r>
      <w:r w:rsidRPr="00746628">
        <w:rPr>
          <w:rFonts w:hint="eastAsia"/>
        </w:rPr>
        <w:t xml:space="preserve"> new_flow / max_capacity </w:t>
      </w:r>
      <w:r w:rsidRPr="00746628">
        <w:rPr>
          <w:rFonts w:hint="eastAsia"/>
        </w:rPr>
        <w:t>接近</w:t>
      </w:r>
      <w:r w:rsidRPr="00746628">
        <w:rPr>
          <w:rFonts w:hint="eastAsia"/>
        </w:rPr>
        <w:t>1</w:t>
      </w:r>
      <w:r w:rsidRPr="00746628">
        <w:rPr>
          <w:rFonts w:hint="eastAsia"/>
        </w:rPr>
        <w:t>），同时追求负荷均衡</w:t>
      </w:r>
    </w:p>
    <w:p w14:paraId="4692AE54" w14:textId="77777777" w:rsidR="001A2ECC" w:rsidRPr="00746628" w:rsidRDefault="001A2ECC" w:rsidP="001A2ECC">
      <w:pPr>
        <w:ind w:firstLine="480"/>
      </w:pPr>
      <w:r w:rsidRPr="00746628">
        <w:t xml:space="preserve">    cost = np.sum((new_flow / max_capacity - 1) ** 2)</w:t>
      </w:r>
    </w:p>
    <w:p w14:paraId="0436A96E" w14:textId="77777777" w:rsidR="001A2ECC" w:rsidRPr="00746628" w:rsidRDefault="001A2ECC" w:rsidP="001A2ECC">
      <w:pPr>
        <w:ind w:firstLine="480"/>
      </w:pPr>
      <w:r w:rsidRPr="00746628">
        <w:t xml:space="preserve">    balance = np.std(new_flow)</w:t>
      </w:r>
    </w:p>
    <w:p w14:paraId="400E9D6E" w14:textId="77777777" w:rsidR="001A2ECC" w:rsidRPr="00746628" w:rsidRDefault="001A2ECC" w:rsidP="001A2ECC">
      <w:pPr>
        <w:ind w:firstLine="480"/>
      </w:pPr>
      <w:r w:rsidRPr="00746628">
        <w:lastRenderedPageBreak/>
        <w:t xml:space="preserve">    return cost + balance, cost, balance</w:t>
      </w:r>
    </w:p>
    <w:p w14:paraId="0BBA4ED8" w14:textId="77777777" w:rsidR="001A2ECC" w:rsidRPr="00746628" w:rsidRDefault="001A2ECC" w:rsidP="001A2ECC">
      <w:pPr>
        <w:ind w:firstLine="480"/>
      </w:pPr>
    </w:p>
    <w:p w14:paraId="056F6BB2" w14:textId="77777777" w:rsidR="001A2ECC" w:rsidRPr="00746628" w:rsidRDefault="001A2ECC" w:rsidP="001A2ECC">
      <w:pPr>
        <w:ind w:firstLine="480"/>
      </w:pPr>
    </w:p>
    <w:p w14:paraId="1E833A1F" w14:textId="77777777" w:rsidR="001A2ECC" w:rsidRPr="00746628" w:rsidRDefault="001A2ECC" w:rsidP="001A2ECC">
      <w:pPr>
        <w:ind w:firstLine="480"/>
      </w:pPr>
      <w:r w:rsidRPr="00746628">
        <w:t>def global_fitness_function(x, flow_matrix, max_capacity):</w:t>
      </w:r>
    </w:p>
    <w:p w14:paraId="2B59826B" w14:textId="77777777" w:rsidR="001A2ECC" w:rsidRPr="00746628" w:rsidRDefault="001A2ECC" w:rsidP="001A2ECC">
      <w:pPr>
        <w:ind w:firstLine="480"/>
      </w:pPr>
      <w:r w:rsidRPr="00746628">
        <w:t xml:space="preserve">    return objective_function(x, flow_matrix, max_capacity)[0]</w:t>
      </w:r>
    </w:p>
    <w:p w14:paraId="23ECFD78" w14:textId="77777777" w:rsidR="001A2ECC" w:rsidRPr="00746628" w:rsidRDefault="001A2ECC" w:rsidP="001A2ECC">
      <w:pPr>
        <w:ind w:firstLine="480"/>
      </w:pPr>
    </w:p>
    <w:p w14:paraId="55C499B8" w14:textId="77777777" w:rsidR="001A2ECC" w:rsidRPr="00746628" w:rsidRDefault="001A2ECC" w:rsidP="001A2ECC">
      <w:pPr>
        <w:ind w:firstLine="480"/>
      </w:pPr>
    </w:p>
    <w:p w14:paraId="7249F95D" w14:textId="77777777" w:rsidR="001A2ECC" w:rsidRPr="00746628" w:rsidRDefault="001A2ECC" w:rsidP="001A2ECC">
      <w:pPr>
        <w:ind w:firstLine="480"/>
      </w:pPr>
      <w:r w:rsidRPr="00746628">
        <w:t># -----------------------------</w:t>
      </w:r>
    </w:p>
    <w:p w14:paraId="1AF0569B" w14:textId="77777777" w:rsidR="001A2ECC" w:rsidRPr="00746628" w:rsidRDefault="001A2ECC" w:rsidP="001A2ECC">
      <w:pPr>
        <w:ind w:firstLine="480"/>
      </w:pPr>
      <w:r w:rsidRPr="00746628">
        <w:rPr>
          <w:rFonts w:hint="eastAsia"/>
        </w:rPr>
        <w:t xml:space="preserve"># </w:t>
      </w:r>
      <w:r w:rsidRPr="00746628">
        <w:rPr>
          <w:rFonts w:hint="eastAsia"/>
        </w:rPr>
        <w:t>遗传算法</w:t>
      </w:r>
      <w:r w:rsidRPr="00746628">
        <w:rPr>
          <w:rFonts w:hint="eastAsia"/>
        </w:rPr>
        <w:t xml:space="preserve"> (GA)</w:t>
      </w:r>
      <w:r w:rsidRPr="00746628">
        <w:rPr>
          <w:rFonts w:hint="eastAsia"/>
        </w:rPr>
        <w:t>（记录收敛历史）</w:t>
      </w:r>
    </w:p>
    <w:p w14:paraId="1137287E" w14:textId="77777777" w:rsidR="001A2ECC" w:rsidRPr="00746628" w:rsidRDefault="001A2ECC" w:rsidP="001A2ECC">
      <w:pPr>
        <w:ind w:firstLine="480"/>
      </w:pPr>
      <w:r w:rsidRPr="00746628">
        <w:t># -----------------------------</w:t>
      </w:r>
    </w:p>
    <w:p w14:paraId="0C191563" w14:textId="77777777" w:rsidR="001A2ECC" w:rsidRPr="00746628" w:rsidRDefault="001A2ECC" w:rsidP="001A2ECC">
      <w:pPr>
        <w:ind w:firstLine="480"/>
      </w:pPr>
      <w:r w:rsidRPr="00746628">
        <w:t>def genetic_algorithm_with_history(flow_matrix, max_capacity, generations=100, population_size=50, crossover_prob=0.7,</w:t>
      </w:r>
    </w:p>
    <w:p w14:paraId="39561F80" w14:textId="77777777" w:rsidR="001A2ECC" w:rsidRPr="00746628" w:rsidRDefault="001A2ECC" w:rsidP="001A2ECC">
      <w:pPr>
        <w:ind w:firstLine="480"/>
      </w:pPr>
      <w:r w:rsidRPr="00746628">
        <w:t xml:space="preserve">                                   mutation_prob=0.2):</w:t>
      </w:r>
    </w:p>
    <w:p w14:paraId="3803559B" w14:textId="77777777" w:rsidR="001A2ECC" w:rsidRPr="00746628" w:rsidRDefault="001A2ECC" w:rsidP="001A2ECC">
      <w:pPr>
        <w:ind w:firstLine="480"/>
      </w:pPr>
      <w:r w:rsidRPr="00746628">
        <w:rPr>
          <w:rFonts w:hint="eastAsia"/>
        </w:rPr>
        <w:t xml:space="preserve">    # </w:t>
      </w:r>
      <w:r w:rsidRPr="00746628">
        <w:rPr>
          <w:rFonts w:hint="eastAsia"/>
        </w:rPr>
        <w:t>避免重复创建</w:t>
      </w:r>
    </w:p>
    <w:p w14:paraId="72F7E88F" w14:textId="77777777" w:rsidR="001A2ECC" w:rsidRPr="00746628" w:rsidRDefault="001A2ECC" w:rsidP="001A2ECC">
      <w:pPr>
        <w:ind w:firstLine="480"/>
      </w:pPr>
      <w:r w:rsidRPr="00746628">
        <w:t xml:space="preserve">    if "FitnessMin" not in creator.__dict__:</w:t>
      </w:r>
    </w:p>
    <w:p w14:paraId="2BA19A34" w14:textId="77777777" w:rsidR="001A2ECC" w:rsidRPr="00746628" w:rsidRDefault="001A2ECC" w:rsidP="001A2ECC">
      <w:pPr>
        <w:ind w:firstLine="480"/>
      </w:pPr>
      <w:r w:rsidRPr="00746628">
        <w:t xml:space="preserve">        creator.create("FitnessMin", base.Fitness, weights=(-1.0, -1.0, -1.0))</w:t>
      </w:r>
    </w:p>
    <w:p w14:paraId="71A59813" w14:textId="77777777" w:rsidR="001A2ECC" w:rsidRPr="00746628" w:rsidRDefault="001A2ECC" w:rsidP="001A2ECC">
      <w:pPr>
        <w:ind w:firstLine="480"/>
      </w:pPr>
      <w:r w:rsidRPr="00746628">
        <w:t xml:space="preserve">    if "Individual" not in creator.__dict__:</w:t>
      </w:r>
    </w:p>
    <w:p w14:paraId="78C81346" w14:textId="77777777" w:rsidR="001A2ECC" w:rsidRPr="00746628" w:rsidRDefault="001A2ECC" w:rsidP="001A2ECC">
      <w:pPr>
        <w:ind w:firstLine="480"/>
      </w:pPr>
      <w:r w:rsidRPr="00746628">
        <w:t xml:space="preserve">        creator.create("Individual", list, fitness=creator.FitnessMin)</w:t>
      </w:r>
    </w:p>
    <w:p w14:paraId="2E9866BB" w14:textId="77777777" w:rsidR="001A2ECC" w:rsidRPr="00746628" w:rsidRDefault="001A2ECC" w:rsidP="001A2ECC">
      <w:pPr>
        <w:ind w:firstLine="480"/>
      </w:pPr>
    </w:p>
    <w:p w14:paraId="27A9E8FB" w14:textId="77777777" w:rsidR="001A2ECC" w:rsidRPr="00746628" w:rsidRDefault="001A2ECC" w:rsidP="001A2ECC">
      <w:pPr>
        <w:ind w:firstLine="480"/>
      </w:pPr>
      <w:r w:rsidRPr="00746628">
        <w:t xml:space="preserve">    toolbox = base.Toolbox()</w:t>
      </w:r>
    </w:p>
    <w:p w14:paraId="3C5B9EE1" w14:textId="77777777" w:rsidR="001A2ECC" w:rsidRPr="00746628" w:rsidRDefault="001A2ECC" w:rsidP="001A2ECC">
      <w:pPr>
        <w:ind w:firstLine="480"/>
      </w:pPr>
      <w:r w:rsidRPr="00746628">
        <w:t xml:space="preserve">    toolbox.register("attr_float", random.uniform, 0, max_capacity)</w:t>
      </w:r>
    </w:p>
    <w:p w14:paraId="21EAF256" w14:textId="77777777" w:rsidR="001A2ECC" w:rsidRPr="00746628" w:rsidRDefault="001A2ECC" w:rsidP="001A2ECC">
      <w:pPr>
        <w:ind w:firstLine="480"/>
      </w:pPr>
      <w:r w:rsidRPr="00746628">
        <w:t xml:space="preserve">    toolbox.register("individual", tools.initRepeat, creator.Individual, toolbox.attr_float, n=flow_matrix.size)</w:t>
      </w:r>
    </w:p>
    <w:p w14:paraId="4D5F837D" w14:textId="77777777" w:rsidR="001A2ECC" w:rsidRPr="00746628" w:rsidRDefault="001A2ECC" w:rsidP="001A2ECC">
      <w:pPr>
        <w:ind w:firstLine="480"/>
      </w:pPr>
      <w:r w:rsidRPr="00746628">
        <w:t xml:space="preserve">    toolbox.register("population", tools.initRepeat, list, toolbox.individual)</w:t>
      </w:r>
    </w:p>
    <w:p w14:paraId="64443FBB" w14:textId="77777777" w:rsidR="001A2ECC" w:rsidRPr="00746628" w:rsidRDefault="001A2ECC" w:rsidP="001A2ECC">
      <w:pPr>
        <w:ind w:firstLine="480"/>
      </w:pPr>
      <w:r w:rsidRPr="00746628">
        <w:t xml:space="preserve">    toolbox.register("evaluate", objective_function, flow_matrix=flow_matrix, max_capacity=max_capacity)</w:t>
      </w:r>
    </w:p>
    <w:p w14:paraId="294DC34C" w14:textId="77777777" w:rsidR="001A2ECC" w:rsidRPr="00746628" w:rsidRDefault="001A2ECC" w:rsidP="001A2ECC">
      <w:pPr>
        <w:ind w:firstLine="480"/>
      </w:pPr>
      <w:r w:rsidRPr="00746628">
        <w:t xml:space="preserve">    toolbox.register("mate", tools.cxBlend, alpha=0.5)</w:t>
      </w:r>
    </w:p>
    <w:p w14:paraId="274A16B3" w14:textId="77777777" w:rsidR="001A2ECC" w:rsidRPr="00746628" w:rsidRDefault="001A2ECC" w:rsidP="001A2ECC">
      <w:pPr>
        <w:ind w:firstLine="480"/>
      </w:pPr>
      <w:r w:rsidRPr="00746628">
        <w:t xml:space="preserve">    toolbox.register("mutate", tools.mutGaussian, mu=0.0, sigma=0.1, indpb=0.2)</w:t>
      </w:r>
    </w:p>
    <w:p w14:paraId="60558D91" w14:textId="77777777" w:rsidR="001A2ECC" w:rsidRPr="00746628" w:rsidRDefault="001A2ECC" w:rsidP="001A2ECC">
      <w:pPr>
        <w:ind w:firstLine="480"/>
      </w:pPr>
      <w:r w:rsidRPr="00746628">
        <w:t xml:space="preserve">    toolbox.register("select", tools.selTournament, tournsize=3)</w:t>
      </w:r>
    </w:p>
    <w:p w14:paraId="4D24EAE3" w14:textId="77777777" w:rsidR="001A2ECC" w:rsidRPr="00746628" w:rsidRDefault="001A2ECC" w:rsidP="001A2ECC">
      <w:pPr>
        <w:ind w:firstLine="480"/>
      </w:pPr>
    </w:p>
    <w:p w14:paraId="1C53DFEF" w14:textId="77777777" w:rsidR="001A2ECC" w:rsidRPr="00746628" w:rsidRDefault="001A2ECC" w:rsidP="001A2ECC">
      <w:pPr>
        <w:ind w:firstLine="480"/>
      </w:pPr>
      <w:r w:rsidRPr="00746628">
        <w:lastRenderedPageBreak/>
        <w:t xml:space="preserve">    pop = toolbox.population(n=population_size)</w:t>
      </w:r>
    </w:p>
    <w:p w14:paraId="58C282A7" w14:textId="77777777" w:rsidR="001A2ECC" w:rsidRPr="00746628" w:rsidRDefault="001A2ECC" w:rsidP="001A2ECC">
      <w:pPr>
        <w:ind w:firstLine="480"/>
      </w:pPr>
      <w:r w:rsidRPr="00746628">
        <w:rPr>
          <w:rFonts w:hint="eastAsia"/>
        </w:rPr>
        <w:t xml:space="preserve">    history = []  # </w:t>
      </w:r>
      <w:r w:rsidRPr="00746628">
        <w:rPr>
          <w:rFonts w:hint="eastAsia"/>
        </w:rPr>
        <w:t>存储每一代最优个体的目标值</w:t>
      </w:r>
    </w:p>
    <w:p w14:paraId="391B2EAA" w14:textId="77777777" w:rsidR="001A2ECC" w:rsidRPr="00746628" w:rsidRDefault="001A2ECC" w:rsidP="001A2ECC">
      <w:pPr>
        <w:ind w:firstLine="480"/>
      </w:pPr>
    </w:p>
    <w:p w14:paraId="62D9FC1C" w14:textId="77777777" w:rsidR="001A2ECC" w:rsidRPr="00746628" w:rsidRDefault="001A2ECC" w:rsidP="001A2ECC">
      <w:pPr>
        <w:ind w:firstLine="480"/>
      </w:pPr>
      <w:r w:rsidRPr="00746628">
        <w:t xml:space="preserve">    for gen in range(generations):</w:t>
      </w:r>
    </w:p>
    <w:p w14:paraId="5FA99B88" w14:textId="77777777" w:rsidR="001A2ECC" w:rsidRPr="00746628" w:rsidRDefault="001A2ECC" w:rsidP="001A2ECC">
      <w:pPr>
        <w:ind w:firstLine="480"/>
      </w:pPr>
      <w:r w:rsidRPr="00746628">
        <w:t xml:space="preserve">        offspring = toolbox.select(pop, len(pop))</w:t>
      </w:r>
    </w:p>
    <w:p w14:paraId="08C096B0" w14:textId="77777777" w:rsidR="001A2ECC" w:rsidRPr="00746628" w:rsidRDefault="001A2ECC" w:rsidP="001A2ECC">
      <w:pPr>
        <w:ind w:firstLine="480"/>
      </w:pPr>
      <w:r w:rsidRPr="00746628">
        <w:t xml:space="preserve">        offspring = list(map(toolbox.clone, offspring))</w:t>
      </w:r>
    </w:p>
    <w:p w14:paraId="5F618F17" w14:textId="77777777" w:rsidR="001A2ECC" w:rsidRPr="00746628" w:rsidRDefault="001A2ECC" w:rsidP="001A2ECC">
      <w:pPr>
        <w:ind w:firstLine="480"/>
      </w:pPr>
    </w:p>
    <w:p w14:paraId="3CBB4530" w14:textId="77777777" w:rsidR="001A2ECC" w:rsidRPr="00746628" w:rsidRDefault="001A2ECC" w:rsidP="001A2ECC">
      <w:pPr>
        <w:ind w:firstLine="480"/>
      </w:pPr>
      <w:r w:rsidRPr="00746628">
        <w:rPr>
          <w:rFonts w:hint="eastAsia"/>
        </w:rPr>
        <w:t xml:space="preserve">        # </w:t>
      </w:r>
      <w:r w:rsidRPr="00746628">
        <w:rPr>
          <w:rFonts w:hint="eastAsia"/>
        </w:rPr>
        <w:t>交叉</w:t>
      </w:r>
    </w:p>
    <w:p w14:paraId="775A287D" w14:textId="77777777" w:rsidR="001A2ECC" w:rsidRPr="00746628" w:rsidRDefault="001A2ECC" w:rsidP="001A2ECC">
      <w:pPr>
        <w:ind w:firstLine="480"/>
      </w:pPr>
      <w:r w:rsidRPr="00746628">
        <w:t xml:space="preserve">        for child1, child2 in zip(offspring[::2], offspring[1::2]):</w:t>
      </w:r>
    </w:p>
    <w:p w14:paraId="58D02C62" w14:textId="77777777" w:rsidR="001A2ECC" w:rsidRPr="00746628" w:rsidRDefault="001A2ECC" w:rsidP="001A2ECC">
      <w:pPr>
        <w:ind w:firstLine="480"/>
      </w:pPr>
      <w:r w:rsidRPr="00746628">
        <w:t xml:space="preserve">            if random.random() &lt; crossover_prob:</w:t>
      </w:r>
    </w:p>
    <w:p w14:paraId="454397DF" w14:textId="77777777" w:rsidR="001A2ECC" w:rsidRPr="00746628" w:rsidRDefault="001A2ECC" w:rsidP="001A2ECC">
      <w:pPr>
        <w:ind w:firstLine="480"/>
      </w:pPr>
      <w:r w:rsidRPr="00746628">
        <w:t xml:space="preserve">                toolbox.mate(child1, child2)</w:t>
      </w:r>
    </w:p>
    <w:p w14:paraId="4D2631E8" w14:textId="77777777" w:rsidR="001A2ECC" w:rsidRPr="00746628" w:rsidRDefault="001A2ECC" w:rsidP="001A2ECC">
      <w:pPr>
        <w:ind w:firstLine="480"/>
      </w:pPr>
      <w:r w:rsidRPr="00746628">
        <w:t xml:space="preserve">                del child1.fitness.values</w:t>
      </w:r>
    </w:p>
    <w:p w14:paraId="4D5580B3" w14:textId="77777777" w:rsidR="001A2ECC" w:rsidRPr="00746628" w:rsidRDefault="001A2ECC" w:rsidP="001A2ECC">
      <w:pPr>
        <w:ind w:firstLine="480"/>
      </w:pPr>
      <w:r w:rsidRPr="00746628">
        <w:t xml:space="preserve">                del child2.fitness.values</w:t>
      </w:r>
    </w:p>
    <w:p w14:paraId="643730B0" w14:textId="77777777" w:rsidR="001A2ECC" w:rsidRPr="00746628" w:rsidRDefault="001A2ECC" w:rsidP="001A2ECC">
      <w:pPr>
        <w:ind w:firstLine="480"/>
      </w:pPr>
    </w:p>
    <w:p w14:paraId="3453ABBA" w14:textId="77777777" w:rsidR="001A2ECC" w:rsidRPr="00746628" w:rsidRDefault="001A2ECC" w:rsidP="001A2ECC">
      <w:pPr>
        <w:ind w:firstLine="480"/>
      </w:pPr>
      <w:r w:rsidRPr="00746628">
        <w:rPr>
          <w:rFonts w:hint="eastAsia"/>
        </w:rPr>
        <w:t xml:space="preserve">        # </w:t>
      </w:r>
      <w:r w:rsidRPr="00746628">
        <w:rPr>
          <w:rFonts w:hint="eastAsia"/>
        </w:rPr>
        <w:t>变异</w:t>
      </w:r>
    </w:p>
    <w:p w14:paraId="08EFC59B" w14:textId="77777777" w:rsidR="001A2ECC" w:rsidRPr="00746628" w:rsidRDefault="001A2ECC" w:rsidP="001A2ECC">
      <w:pPr>
        <w:ind w:firstLine="480"/>
      </w:pPr>
      <w:r w:rsidRPr="00746628">
        <w:t xml:space="preserve">        for mutant in offspring:</w:t>
      </w:r>
    </w:p>
    <w:p w14:paraId="717C8646" w14:textId="77777777" w:rsidR="001A2ECC" w:rsidRPr="00746628" w:rsidRDefault="001A2ECC" w:rsidP="001A2ECC">
      <w:pPr>
        <w:ind w:firstLine="480"/>
      </w:pPr>
      <w:r w:rsidRPr="00746628">
        <w:t xml:space="preserve">            if random.random() &lt; mutation_prob:</w:t>
      </w:r>
    </w:p>
    <w:p w14:paraId="513829C2" w14:textId="77777777" w:rsidR="001A2ECC" w:rsidRPr="00746628" w:rsidRDefault="001A2ECC" w:rsidP="001A2ECC">
      <w:pPr>
        <w:ind w:firstLine="480"/>
      </w:pPr>
      <w:r w:rsidRPr="00746628">
        <w:t xml:space="preserve">                toolbox.mutate(mutant)</w:t>
      </w:r>
    </w:p>
    <w:p w14:paraId="72A6DAC1" w14:textId="77777777" w:rsidR="001A2ECC" w:rsidRPr="00746628" w:rsidRDefault="001A2ECC" w:rsidP="001A2ECC">
      <w:pPr>
        <w:ind w:firstLine="480"/>
      </w:pPr>
      <w:r w:rsidRPr="00746628">
        <w:t xml:space="preserve">                del mutant.fitness.values</w:t>
      </w:r>
    </w:p>
    <w:p w14:paraId="062311CE" w14:textId="77777777" w:rsidR="001A2ECC" w:rsidRPr="00746628" w:rsidRDefault="001A2ECC" w:rsidP="001A2ECC">
      <w:pPr>
        <w:ind w:firstLine="480"/>
      </w:pPr>
    </w:p>
    <w:p w14:paraId="0A6ED0B3" w14:textId="77777777" w:rsidR="001A2ECC" w:rsidRPr="00746628" w:rsidRDefault="001A2ECC" w:rsidP="001A2ECC">
      <w:pPr>
        <w:ind w:firstLine="480"/>
      </w:pPr>
      <w:r w:rsidRPr="00746628">
        <w:rPr>
          <w:rFonts w:hint="eastAsia"/>
        </w:rPr>
        <w:t xml:space="preserve">        # </w:t>
      </w:r>
      <w:r w:rsidRPr="00746628">
        <w:rPr>
          <w:rFonts w:hint="eastAsia"/>
        </w:rPr>
        <w:t>评估新个体</w:t>
      </w:r>
    </w:p>
    <w:p w14:paraId="584913BB" w14:textId="77777777" w:rsidR="001A2ECC" w:rsidRPr="00746628" w:rsidRDefault="001A2ECC" w:rsidP="001A2ECC">
      <w:pPr>
        <w:ind w:firstLine="480"/>
      </w:pPr>
      <w:r w:rsidRPr="00746628">
        <w:t xml:space="preserve">        invalid_ind = [ind for ind in offspring if not ind.fitness.valid]</w:t>
      </w:r>
    </w:p>
    <w:p w14:paraId="0686C953" w14:textId="77777777" w:rsidR="001A2ECC" w:rsidRPr="00746628" w:rsidRDefault="001A2ECC" w:rsidP="001A2ECC">
      <w:pPr>
        <w:ind w:firstLine="480"/>
      </w:pPr>
      <w:r w:rsidRPr="00746628">
        <w:t xml:space="preserve">        for ind in invalid_ind:</w:t>
      </w:r>
    </w:p>
    <w:p w14:paraId="7BE62733" w14:textId="77777777" w:rsidR="001A2ECC" w:rsidRPr="00746628" w:rsidRDefault="001A2ECC" w:rsidP="001A2ECC">
      <w:pPr>
        <w:ind w:firstLine="480"/>
      </w:pPr>
      <w:r w:rsidRPr="00746628">
        <w:t xml:space="preserve">            ind.fitness.values = toolbox.evaluate(ind)</w:t>
      </w:r>
    </w:p>
    <w:p w14:paraId="477ADC9E" w14:textId="77777777" w:rsidR="001A2ECC" w:rsidRPr="00746628" w:rsidRDefault="001A2ECC" w:rsidP="001A2ECC">
      <w:pPr>
        <w:ind w:firstLine="480"/>
      </w:pPr>
    </w:p>
    <w:p w14:paraId="4F6E7470" w14:textId="77777777" w:rsidR="001A2ECC" w:rsidRPr="00746628" w:rsidRDefault="001A2ECC" w:rsidP="001A2ECC">
      <w:pPr>
        <w:ind w:firstLine="480"/>
      </w:pPr>
      <w:r w:rsidRPr="00746628">
        <w:t xml:space="preserve">        pop[:] = offspring</w:t>
      </w:r>
    </w:p>
    <w:p w14:paraId="5B75BAC3" w14:textId="77777777" w:rsidR="001A2ECC" w:rsidRPr="00746628" w:rsidRDefault="001A2ECC" w:rsidP="001A2ECC">
      <w:pPr>
        <w:ind w:firstLine="480"/>
      </w:pPr>
    </w:p>
    <w:p w14:paraId="4E8AAF05" w14:textId="77777777" w:rsidR="001A2ECC" w:rsidRPr="00746628" w:rsidRDefault="001A2ECC" w:rsidP="001A2ECC">
      <w:pPr>
        <w:ind w:firstLine="480"/>
      </w:pPr>
      <w:r w:rsidRPr="00746628">
        <w:t xml:space="preserve">        best = min(pop, key=lambda ind: ind.fitness.values[0])</w:t>
      </w:r>
    </w:p>
    <w:p w14:paraId="39692709" w14:textId="77777777" w:rsidR="001A2ECC" w:rsidRPr="00746628" w:rsidRDefault="001A2ECC" w:rsidP="001A2ECC">
      <w:pPr>
        <w:ind w:firstLine="480"/>
      </w:pPr>
      <w:r w:rsidRPr="00746628">
        <w:t xml:space="preserve">        history.append(best.fitness.values[0])</w:t>
      </w:r>
    </w:p>
    <w:p w14:paraId="120B6468" w14:textId="77777777" w:rsidR="001A2ECC" w:rsidRPr="00746628" w:rsidRDefault="001A2ECC" w:rsidP="001A2ECC">
      <w:pPr>
        <w:ind w:firstLine="480"/>
      </w:pPr>
    </w:p>
    <w:p w14:paraId="5A179EFB" w14:textId="77777777" w:rsidR="001A2ECC" w:rsidRPr="00746628" w:rsidRDefault="001A2ECC" w:rsidP="001A2ECC">
      <w:pPr>
        <w:ind w:firstLine="480"/>
      </w:pPr>
      <w:r w:rsidRPr="00746628">
        <w:lastRenderedPageBreak/>
        <w:t xml:space="preserve">    return pop, history</w:t>
      </w:r>
    </w:p>
    <w:p w14:paraId="573ADBAC" w14:textId="77777777" w:rsidR="001A2ECC" w:rsidRPr="00746628" w:rsidRDefault="001A2ECC" w:rsidP="001A2ECC">
      <w:pPr>
        <w:ind w:firstLine="480"/>
      </w:pPr>
    </w:p>
    <w:p w14:paraId="080A432F" w14:textId="77777777" w:rsidR="001A2ECC" w:rsidRPr="00746628" w:rsidRDefault="001A2ECC" w:rsidP="001A2ECC">
      <w:pPr>
        <w:ind w:firstLine="480"/>
      </w:pPr>
    </w:p>
    <w:p w14:paraId="0CC0128E" w14:textId="77777777" w:rsidR="001A2ECC" w:rsidRPr="00746628" w:rsidRDefault="001A2ECC" w:rsidP="001A2ECC">
      <w:pPr>
        <w:ind w:firstLine="480"/>
      </w:pPr>
      <w:r w:rsidRPr="00746628">
        <w:t>def get_best_individual(population):</w:t>
      </w:r>
    </w:p>
    <w:p w14:paraId="3F949911" w14:textId="77777777" w:rsidR="001A2ECC" w:rsidRPr="00746628" w:rsidRDefault="001A2ECC" w:rsidP="001A2ECC">
      <w:pPr>
        <w:ind w:firstLine="480"/>
      </w:pPr>
      <w:r w:rsidRPr="00746628">
        <w:t xml:space="preserve">    return min(population, key=lambda ind: ind.fitness.values[0])</w:t>
      </w:r>
    </w:p>
    <w:p w14:paraId="42C105F4" w14:textId="77777777" w:rsidR="001A2ECC" w:rsidRPr="00746628" w:rsidRDefault="001A2ECC" w:rsidP="001A2ECC">
      <w:pPr>
        <w:ind w:firstLine="480"/>
      </w:pPr>
    </w:p>
    <w:p w14:paraId="020E473F" w14:textId="77777777" w:rsidR="001A2ECC" w:rsidRPr="00746628" w:rsidRDefault="001A2ECC" w:rsidP="001A2ECC">
      <w:pPr>
        <w:ind w:firstLine="480"/>
      </w:pPr>
    </w:p>
    <w:p w14:paraId="78CFFB0C" w14:textId="77777777" w:rsidR="001A2ECC" w:rsidRPr="00746628" w:rsidRDefault="001A2ECC" w:rsidP="001A2ECC">
      <w:pPr>
        <w:ind w:firstLine="480"/>
      </w:pPr>
      <w:r w:rsidRPr="00746628">
        <w:t># -----------------------------</w:t>
      </w:r>
    </w:p>
    <w:p w14:paraId="5DDF0048" w14:textId="77777777" w:rsidR="001A2ECC" w:rsidRPr="00746628" w:rsidRDefault="001A2ECC" w:rsidP="001A2ECC">
      <w:pPr>
        <w:ind w:firstLine="480"/>
      </w:pPr>
      <w:r w:rsidRPr="00746628">
        <w:rPr>
          <w:rFonts w:hint="eastAsia"/>
        </w:rPr>
        <w:t xml:space="preserve"># </w:t>
      </w:r>
      <w:r w:rsidRPr="00746628">
        <w:rPr>
          <w:rFonts w:hint="eastAsia"/>
        </w:rPr>
        <w:t>粒子群优化</w:t>
      </w:r>
      <w:r w:rsidRPr="00746628">
        <w:rPr>
          <w:rFonts w:hint="eastAsia"/>
        </w:rPr>
        <w:t xml:space="preserve"> (PSO) </w:t>
      </w:r>
      <w:r w:rsidRPr="00746628">
        <w:rPr>
          <w:rFonts w:hint="eastAsia"/>
        </w:rPr>
        <w:t>自定义实现（记录收敛历史）</w:t>
      </w:r>
    </w:p>
    <w:p w14:paraId="4F1AC3C4" w14:textId="77777777" w:rsidR="001A2ECC" w:rsidRPr="00746628" w:rsidRDefault="001A2ECC" w:rsidP="001A2ECC">
      <w:pPr>
        <w:ind w:firstLine="480"/>
      </w:pPr>
      <w:r w:rsidRPr="00746628">
        <w:t># -----------------------------</w:t>
      </w:r>
    </w:p>
    <w:p w14:paraId="50D50879" w14:textId="77777777" w:rsidR="001A2ECC" w:rsidRPr="00746628" w:rsidRDefault="001A2ECC" w:rsidP="001A2ECC">
      <w:pPr>
        <w:ind w:firstLine="480"/>
      </w:pPr>
      <w:r w:rsidRPr="00746628">
        <w:t>def pso_optimizer_with_history(flow_matrix, max_capacity, num_particles=30, max_iter=100, w=0.7, c1=1.5, c2=1.5):</w:t>
      </w:r>
    </w:p>
    <w:p w14:paraId="17B2F4BC" w14:textId="77777777" w:rsidR="001A2ECC" w:rsidRPr="00746628" w:rsidRDefault="001A2ECC" w:rsidP="001A2ECC">
      <w:pPr>
        <w:ind w:firstLine="480"/>
      </w:pPr>
      <w:r w:rsidRPr="00746628">
        <w:t xml:space="preserve">    dim = flow_matrix.size</w:t>
      </w:r>
    </w:p>
    <w:p w14:paraId="47637D8E" w14:textId="77777777" w:rsidR="001A2ECC" w:rsidRPr="00746628" w:rsidRDefault="001A2ECC" w:rsidP="001A2ECC">
      <w:pPr>
        <w:ind w:firstLine="480"/>
      </w:pPr>
      <w:r w:rsidRPr="00746628">
        <w:rPr>
          <w:rFonts w:hint="eastAsia"/>
        </w:rPr>
        <w:t xml:space="preserve">    # </w:t>
      </w:r>
      <w:r w:rsidRPr="00746628">
        <w:rPr>
          <w:rFonts w:hint="eastAsia"/>
        </w:rPr>
        <w:t>初始化粒子位置与速度</w:t>
      </w:r>
    </w:p>
    <w:p w14:paraId="4ED47F56" w14:textId="77777777" w:rsidR="001A2ECC" w:rsidRPr="00746628" w:rsidRDefault="001A2ECC" w:rsidP="001A2ECC">
      <w:pPr>
        <w:ind w:firstLine="480"/>
      </w:pPr>
      <w:r w:rsidRPr="00746628">
        <w:t xml:space="preserve">    lb = np.zeros(dim)</w:t>
      </w:r>
    </w:p>
    <w:p w14:paraId="4925DC69" w14:textId="77777777" w:rsidR="001A2ECC" w:rsidRPr="00746628" w:rsidRDefault="001A2ECC" w:rsidP="001A2ECC">
      <w:pPr>
        <w:ind w:firstLine="480"/>
      </w:pPr>
      <w:r w:rsidRPr="00746628">
        <w:t xml:space="preserve">    ub = np.ones(dim) * max_capacity</w:t>
      </w:r>
    </w:p>
    <w:p w14:paraId="4C857DA3" w14:textId="77777777" w:rsidR="001A2ECC" w:rsidRPr="00746628" w:rsidRDefault="001A2ECC" w:rsidP="001A2ECC">
      <w:pPr>
        <w:ind w:firstLine="480"/>
      </w:pPr>
      <w:r w:rsidRPr="00746628">
        <w:t xml:space="preserve">    positions = np.random.uniform(lb, ub, (num_particles, dim))</w:t>
      </w:r>
    </w:p>
    <w:p w14:paraId="3831B9B8" w14:textId="77777777" w:rsidR="001A2ECC" w:rsidRPr="00746628" w:rsidRDefault="001A2ECC" w:rsidP="001A2ECC">
      <w:pPr>
        <w:ind w:firstLine="480"/>
      </w:pPr>
      <w:r w:rsidRPr="00746628">
        <w:t xml:space="preserve">    velocities = np.random.uniform(-1, 1, (num_particles, dim))</w:t>
      </w:r>
    </w:p>
    <w:p w14:paraId="66AEAA13" w14:textId="77777777" w:rsidR="001A2ECC" w:rsidRPr="00746628" w:rsidRDefault="001A2ECC" w:rsidP="001A2ECC">
      <w:pPr>
        <w:ind w:firstLine="480"/>
      </w:pPr>
    </w:p>
    <w:p w14:paraId="55BF79C3" w14:textId="77777777" w:rsidR="001A2ECC" w:rsidRPr="00746628" w:rsidRDefault="001A2ECC" w:rsidP="001A2ECC">
      <w:pPr>
        <w:ind w:firstLine="480"/>
      </w:pPr>
      <w:r w:rsidRPr="00746628">
        <w:t xml:space="preserve">    personal_best_positions = positions.copy()</w:t>
      </w:r>
    </w:p>
    <w:p w14:paraId="2DAF0608" w14:textId="77777777" w:rsidR="001A2ECC" w:rsidRPr="00746628" w:rsidRDefault="001A2ECC" w:rsidP="001A2ECC">
      <w:pPr>
        <w:ind w:firstLine="480"/>
      </w:pPr>
      <w:r w:rsidRPr="00746628">
        <w:t xml:space="preserve">    personal_best_values = np.array([global_fitness_function(pos, flow_matrix, max_capacity) for pos in positions])</w:t>
      </w:r>
    </w:p>
    <w:p w14:paraId="2E8732BB" w14:textId="77777777" w:rsidR="001A2ECC" w:rsidRPr="00746628" w:rsidRDefault="001A2ECC" w:rsidP="001A2ECC">
      <w:pPr>
        <w:ind w:firstLine="480"/>
      </w:pPr>
      <w:r w:rsidRPr="00746628">
        <w:t xml:space="preserve">    global_best_index = np.argmin(personal_best_values)</w:t>
      </w:r>
    </w:p>
    <w:p w14:paraId="13B1F0E6" w14:textId="77777777" w:rsidR="001A2ECC" w:rsidRPr="00746628" w:rsidRDefault="001A2ECC" w:rsidP="001A2ECC">
      <w:pPr>
        <w:ind w:firstLine="480"/>
      </w:pPr>
      <w:r w:rsidRPr="00746628">
        <w:t xml:space="preserve">    global_best_position = personal_best_positions[global_best_index].copy()</w:t>
      </w:r>
    </w:p>
    <w:p w14:paraId="2C736D8A" w14:textId="77777777" w:rsidR="001A2ECC" w:rsidRPr="00746628" w:rsidRDefault="001A2ECC" w:rsidP="001A2ECC">
      <w:pPr>
        <w:ind w:firstLine="480"/>
      </w:pPr>
      <w:r w:rsidRPr="00746628">
        <w:t xml:space="preserve">    global_best_value = personal_best_values[global_best_index]</w:t>
      </w:r>
    </w:p>
    <w:p w14:paraId="633E13A2" w14:textId="77777777" w:rsidR="001A2ECC" w:rsidRPr="00746628" w:rsidRDefault="001A2ECC" w:rsidP="001A2ECC">
      <w:pPr>
        <w:ind w:firstLine="480"/>
      </w:pPr>
    </w:p>
    <w:p w14:paraId="5F841926" w14:textId="77777777" w:rsidR="001A2ECC" w:rsidRPr="00746628" w:rsidRDefault="001A2ECC" w:rsidP="001A2ECC">
      <w:pPr>
        <w:ind w:firstLine="480"/>
      </w:pPr>
      <w:r w:rsidRPr="00746628">
        <w:t xml:space="preserve">    history = [global_best_value]</w:t>
      </w:r>
    </w:p>
    <w:p w14:paraId="69C5A4D6" w14:textId="77777777" w:rsidR="001A2ECC" w:rsidRPr="00746628" w:rsidRDefault="001A2ECC" w:rsidP="001A2ECC">
      <w:pPr>
        <w:ind w:firstLine="480"/>
      </w:pPr>
    </w:p>
    <w:p w14:paraId="5E51A45F" w14:textId="77777777" w:rsidR="001A2ECC" w:rsidRPr="00746628" w:rsidRDefault="001A2ECC" w:rsidP="001A2ECC">
      <w:pPr>
        <w:ind w:firstLine="480"/>
      </w:pPr>
      <w:r w:rsidRPr="00746628">
        <w:t xml:space="preserve">    for it in range(max_iter):</w:t>
      </w:r>
    </w:p>
    <w:p w14:paraId="7D1BA94C" w14:textId="77777777" w:rsidR="001A2ECC" w:rsidRPr="00746628" w:rsidRDefault="001A2ECC" w:rsidP="001A2ECC">
      <w:pPr>
        <w:ind w:firstLine="480"/>
      </w:pPr>
      <w:r w:rsidRPr="00746628">
        <w:t xml:space="preserve">        for i in range(num_particles):</w:t>
      </w:r>
    </w:p>
    <w:p w14:paraId="293AD22E" w14:textId="77777777" w:rsidR="001A2ECC" w:rsidRPr="00746628" w:rsidRDefault="001A2ECC" w:rsidP="001A2ECC">
      <w:pPr>
        <w:ind w:firstLine="480"/>
      </w:pPr>
      <w:r w:rsidRPr="00746628">
        <w:rPr>
          <w:rFonts w:hint="eastAsia"/>
        </w:rPr>
        <w:lastRenderedPageBreak/>
        <w:t xml:space="preserve">            # </w:t>
      </w:r>
      <w:r w:rsidRPr="00746628">
        <w:rPr>
          <w:rFonts w:hint="eastAsia"/>
        </w:rPr>
        <w:t>更新速度</w:t>
      </w:r>
    </w:p>
    <w:p w14:paraId="509DF511" w14:textId="77777777" w:rsidR="001A2ECC" w:rsidRPr="00C25B4D" w:rsidRDefault="001A2ECC" w:rsidP="001A2ECC">
      <w:pPr>
        <w:ind w:firstLine="480"/>
        <w:rPr>
          <w:lang w:val="pt-BR"/>
        </w:rPr>
      </w:pPr>
      <w:r w:rsidRPr="00746628">
        <w:t xml:space="preserve">            </w:t>
      </w:r>
      <w:r w:rsidRPr="00C25B4D">
        <w:rPr>
          <w:lang w:val="pt-BR"/>
        </w:rPr>
        <w:t>r1, r2 = np.random.rand(dim), np.random.rand(dim)</w:t>
      </w:r>
    </w:p>
    <w:p w14:paraId="56CF7C85" w14:textId="77777777" w:rsidR="001A2ECC" w:rsidRPr="00746628" w:rsidRDefault="001A2ECC" w:rsidP="001A2ECC">
      <w:pPr>
        <w:ind w:firstLine="480"/>
      </w:pPr>
      <w:r w:rsidRPr="00C25B4D">
        <w:rPr>
          <w:lang w:val="pt-BR"/>
        </w:rPr>
        <w:t xml:space="preserve">            </w:t>
      </w:r>
      <w:r w:rsidRPr="00746628">
        <w:t>velocities[i] = (w * velocities[i] +</w:t>
      </w:r>
    </w:p>
    <w:p w14:paraId="70E8D101" w14:textId="77777777" w:rsidR="001A2ECC" w:rsidRPr="00746628" w:rsidRDefault="001A2ECC" w:rsidP="001A2ECC">
      <w:pPr>
        <w:ind w:firstLine="480"/>
      </w:pPr>
      <w:r w:rsidRPr="00746628">
        <w:t xml:space="preserve">                             c1 * r1 * (personal_best_positions[i] - positions[i]) +</w:t>
      </w:r>
    </w:p>
    <w:p w14:paraId="2EA719A3" w14:textId="77777777" w:rsidR="001A2ECC" w:rsidRPr="00746628" w:rsidRDefault="001A2ECC" w:rsidP="001A2ECC">
      <w:pPr>
        <w:ind w:firstLine="480"/>
      </w:pPr>
      <w:r w:rsidRPr="00746628">
        <w:t xml:space="preserve">                             c2 * r2 * (global_best_position - positions[i]))</w:t>
      </w:r>
    </w:p>
    <w:p w14:paraId="5B8F48DF" w14:textId="77777777" w:rsidR="001A2ECC" w:rsidRPr="00746628" w:rsidRDefault="001A2ECC" w:rsidP="001A2ECC">
      <w:pPr>
        <w:ind w:firstLine="480"/>
      </w:pPr>
      <w:r w:rsidRPr="00746628">
        <w:rPr>
          <w:rFonts w:hint="eastAsia"/>
        </w:rPr>
        <w:t xml:space="preserve">            # </w:t>
      </w:r>
      <w:r w:rsidRPr="00746628">
        <w:rPr>
          <w:rFonts w:hint="eastAsia"/>
        </w:rPr>
        <w:t>更新位置，并确保在</w:t>
      </w:r>
      <w:r w:rsidRPr="00746628">
        <w:rPr>
          <w:rFonts w:hint="eastAsia"/>
        </w:rPr>
        <w:t xml:space="preserve"> [lb, ub] </w:t>
      </w:r>
      <w:r w:rsidRPr="00746628">
        <w:rPr>
          <w:rFonts w:hint="eastAsia"/>
        </w:rPr>
        <w:t>范围内</w:t>
      </w:r>
    </w:p>
    <w:p w14:paraId="22EB77DE" w14:textId="77777777" w:rsidR="001A2ECC" w:rsidRPr="00746628" w:rsidRDefault="001A2ECC" w:rsidP="001A2ECC">
      <w:pPr>
        <w:ind w:firstLine="480"/>
      </w:pPr>
      <w:r w:rsidRPr="00746628">
        <w:t xml:space="preserve">            positions[i] = positions[i] + velocities[i]</w:t>
      </w:r>
    </w:p>
    <w:p w14:paraId="3E6245DB" w14:textId="77777777" w:rsidR="001A2ECC" w:rsidRPr="00746628" w:rsidRDefault="001A2ECC" w:rsidP="001A2ECC">
      <w:pPr>
        <w:ind w:firstLine="480"/>
      </w:pPr>
      <w:r w:rsidRPr="00746628">
        <w:t xml:space="preserve">            positions[i] = np.clip(positions[i], lb, ub)</w:t>
      </w:r>
    </w:p>
    <w:p w14:paraId="5B1EC3F7" w14:textId="77777777" w:rsidR="001A2ECC" w:rsidRPr="00746628" w:rsidRDefault="001A2ECC" w:rsidP="001A2ECC">
      <w:pPr>
        <w:ind w:firstLine="480"/>
      </w:pPr>
    </w:p>
    <w:p w14:paraId="4650B9AA" w14:textId="77777777" w:rsidR="001A2ECC" w:rsidRPr="00746628" w:rsidRDefault="001A2ECC" w:rsidP="001A2ECC">
      <w:pPr>
        <w:ind w:firstLine="480"/>
      </w:pPr>
      <w:r w:rsidRPr="00746628">
        <w:rPr>
          <w:rFonts w:hint="eastAsia"/>
        </w:rPr>
        <w:t xml:space="preserve">            # </w:t>
      </w:r>
      <w:r w:rsidRPr="00746628">
        <w:rPr>
          <w:rFonts w:hint="eastAsia"/>
        </w:rPr>
        <w:t>更新个人最优</w:t>
      </w:r>
    </w:p>
    <w:p w14:paraId="21EF8DEB" w14:textId="77777777" w:rsidR="001A2ECC" w:rsidRPr="00746628" w:rsidRDefault="001A2ECC" w:rsidP="001A2ECC">
      <w:pPr>
        <w:ind w:firstLine="480"/>
      </w:pPr>
      <w:r w:rsidRPr="00746628">
        <w:t xml:space="preserve">            fit = global_fitness_function(positions[i], flow_matrix, max_capacity)</w:t>
      </w:r>
    </w:p>
    <w:p w14:paraId="7E243E11" w14:textId="77777777" w:rsidR="001A2ECC" w:rsidRPr="00746628" w:rsidRDefault="001A2ECC" w:rsidP="001A2ECC">
      <w:pPr>
        <w:ind w:firstLine="480"/>
      </w:pPr>
      <w:r w:rsidRPr="00746628">
        <w:t xml:space="preserve">            if fit &lt; personal_best_values[i]:</w:t>
      </w:r>
    </w:p>
    <w:p w14:paraId="4F6E203D" w14:textId="77777777" w:rsidR="001A2ECC" w:rsidRPr="00746628" w:rsidRDefault="001A2ECC" w:rsidP="001A2ECC">
      <w:pPr>
        <w:ind w:firstLine="480"/>
      </w:pPr>
      <w:r w:rsidRPr="00746628">
        <w:t xml:space="preserve">                personal_best_positions[i] = positions[i].copy()</w:t>
      </w:r>
    </w:p>
    <w:p w14:paraId="4ED7ACFC" w14:textId="77777777" w:rsidR="001A2ECC" w:rsidRPr="00746628" w:rsidRDefault="001A2ECC" w:rsidP="001A2ECC">
      <w:pPr>
        <w:ind w:firstLine="480"/>
      </w:pPr>
      <w:r w:rsidRPr="00746628">
        <w:t xml:space="preserve">                personal_best_values[i] = fit</w:t>
      </w:r>
    </w:p>
    <w:p w14:paraId="43141DCF" w14:textId="77777777" w:rsidR="001A2ECC" w:rsidRPr="00746628" w:rsidRDefault="001A2ECC" w:rsidP="001A2ECC">
      <w:pPr>
        <w:ind w:firstLine="480"/>
      </w:pPr>
    </w:p>
    <w:p w14:paraId="75C85501" w14:textId="77777777" w:rsidR="001A2ECC" w:rsidRPr="00746628" w:rsidRDefault="001A2ECC" w:rsidP="001A2ECC">
      <w:pPr>
        <w:ind w:firstLine="480"/>
      </w:pPr>
      <w:r w:rsidRPr="00746628">
        <w:rPr>
          <w:rFonts w:hint="eastAsia"/>
        </w:rPr>
        <w:t xml:space="preserve">        # </w:t>
      </w:r>
      <w:r w:rsidRPr="00746628">
        <w:rPr>
          <w:rFonts w:hint="eastAsia"/>
        </w:rPr>
        <w:t>更新全局最优</w:t>
      </w:r>
    </w:p>
    <w:p w14:paraId="2171FA28" w14:textId="77777777" w:rsidR="001A2ECC" w:rsidRPr="00746628" w:rsidRDefault="001A2ECC" w:rsidP="001A2ECC">
      <w:pPr>
        <w:ind w:firstLine="480"/>
      </w:pPr>
      <w:r w:rsidRPr="00746628">
        <w:t xml:space="preserve">        current_best_index = np.argmin(personal_best_values)</w:t>
      </w:r>
    </w:p>
    <w:p w14:paraId="2C968E80" w14:textId="77777777" w:rsidR="001A2ECC" w:rsidRPr="00746628" w:rsidRDefault="001A2ECC" w:rsidP="001A2ECC">
      <w:pPr>
        <w:ind w:firstLine="480"/>
      </w:pPr>
      <w:r w:rsidRPr="00746628">
        <w:t xml:space="preserve">        if personal_best_values[current_best_index] &lt; global_best_value:</w:t>
      </w:r>
    </w:p>
    <w:p w14:paraId="26E5804B" w14:textId="77777777" w:rsidR="001A2ECC" w:rsidRPr="00746628" w:rsidRDefault="001A2ECC" w:rsidP="001A2ECC">
      <w:pPr>
        <w:ind w:firstLine="480"/>
      </w:pPr>
      <w:r w:rsidRPr="00746628">
        <w:t xml:space="preserve">            global_best_value = personal_best_values[current_best_index]</w:t>
      </w:r>
    </w:p>
    <w:p w14:paraId="4D779523" w14:textId="77777777" w:rsidR="001A2ECC" w:rsidRPr="00746628" w:rsidRDefault="001A2ECC" w:rsidP="001A2ECC">
      <w:pPr>
        <w:ind w:firstLine="480"/>
      </w:pPr>
      <w:r w:rsidRPr="00746628">
        <w:t xml:space="preserve">            global_best_position = personal_best_positions[current_best_index].copy()</w:t>
      </w:r>
    </w:p>
    <w:p w14:paraId="7FA13C06" w14:textId="77777777" w:rsidR="001A2ECC" w:rsidRPr="00746628" w:rsidRDefault="001A2ECC" w:rsidP="001A2ECC">
      <w:pPr>
        <w:ind w:firstLine="480"/>
      </w:pPr>
      <w:r w:rsidRPr="00746628">
        <w:t xml:space="preserve">        history.append(global_best_value)</w:t>
      </w:r>
    </w:p>
    <w:p w14:paraId="6788A9FD" w14:textId="77777777" w:rsidR="001A2ECC" w:rsidRPr="00746628" w:rsidRDefault="001A2ECC" w:rsidP="001A2ECC">
      <w:pPr>
        <w:ind w:firstLine="480"/>
      </w:pPr>
    </w:p>
    <w:p w14:paraId="00EE39D6" w14:textId="77777777" w:rsidR="001A2ECC" w:rsidRPr="00746628" w:rsidRDefault="001A2ECC" w:rsidP="001A2ECC">
      <w:pPr>
        <w:ind w:firstLine="480"/>
      </w:pPr>
      <w:r w:rsidRPr="00746628">
        <w:t xml:space="preserve">    return global_best_position.reshape(flow_matrix.shape), history</w:t>
      </w:r>
    </w:p>
    <w:p w14:paraId="4E2D81EF" w14:textId="77777777" w:rsidR="001A2ECC" w:rsidRPr="00746628" w:rsidRDefault="001A2ECC" w:rsidP="001A2ECC">
      <w:pPr>
        <w:ind w:firstLine="480"/>
      </w:pPr>
    </w:p>
    <w:p w14:paraId="42DE9AB2" w14:textId="77777777" w:rsidR="001A2ECC" w:rsidRPr="00746628" w:rsidRDefault="001A2ECC" w:rsidP="001A2ECC">
      <w:pPr>
        <w:ind w:firstLine="480"/>
      </w:pPr>
    </w:p>
    <w:p w14:paraId="70E1810B" w14:textId="77777777" w:rsidR="001A2ECC" w:rsidRPr="00746628" w:rsidRDefault="001A2ECC" w:rsidP="001A2ECC">
      <w:pPr>
        <w:ind w:firstLine="480"/>
      </w:pPr>
      <w:r w:rsidRPr="00746628">
        <w:t># -----------------------------</w:t>
      </w:r>
    </w:p>
    <w:p w14:paraId="16206FCB" w14:textId="77777777" w:rsidR="001A2ECC" w:rsidRPr="00746628" w:rsidRDefault="001A2ECC" w:rsidP="001A2ECC">
      <w:pPr>
        <w:ind w:firstLine="480"/>
      </w:pPr>
      <w:r w:rsidRPr="00746628">
        <w:rPr>
          <w:rFonts w:hint="eastAsia"/>
        </w:rPr>
        <w:t xml:space="preserve"># </w:t>
      </w:r>
      <w:r w:rsidRPr="00746628">
        <w:rPr>
          <w:rFonts w:hint="eastAsia"/>
        </w:rPr>
        <w:t>混合优化算法（</w:t>
      </w:r>
      <w:r w:rsidRPr="00746628">
        <w:rPr>
          <w:rFonts w:hint="eastAsia"/>
        </w:rPr>
        <w:t>GA + PSO</w:t>
      </w:r>
      <w:r w:rsidRPr="00746628">
        <w:rPr>
          <w:rFonts w:hint="eastAsia"/>
        </w:rPr>
        <w:t>）</w:t>
      </w:r>
    </w:p>
    <w:p w14:paraId="756D8EB1" w14:textId="77777777" w:rsidR="001A2ECC" w:rsidRPr="00746628" w:rsidRDefault="001A2ECC" w:rsidP="001A2ECC">
      <w:pPr>
        <w:ind w:firstLine="480"/>
      </w:pPr>
      <w:r w:rsidRPr="00746628">
        <w:t># -----------------------------</w:t>
      </w:r>
    </w:p>
    <w:p w14:paraId="0708153D" w14:textId="77777777" w:rsidR="001A2ECC" w:rsidRPr="00746628" w:rsidRDefault="001A2ECC" w:rsidP="001A2ECC">
      <w:pPr>
        <w:ind w:firstLine="480"/>
      </w:pPr>
      <w:r w:rsidRPr="00746628">
        <w:t>def hybrid_optimizer_with_history(flow_matrix, max_capacity):</w:t>
      </w:r>
    </w:p>
    <w:p w14:paraId="5C237F14" w14:textId="77777777" w:rsidR="001A2ECC" w:rsidRPr="00746628" w:rsidRDefault="001A2ECC" w:rsidP="001A2ECC">
      <w:pPr>
        <w:ind w:firstLine="480"/>
      </w:pPr>
      <w:r w:rsidRPr="00746628">
        <w:lastRenderedPageBreak/>
        <w:t xml:space="preserve">    ga_population, ga_history = genetic_algorithm_with_history(flow_matrix, max_capacity)</w:t>
      </w:r>
    </w:p>
    <w:p w14:paraId="58CF0BC3" w14:textId="77777777" w:rsidR="001A2ECC" w:rsidRPr="00746628" w:rsidRDefault="001A2ECC" w:rsidP="001A2ECC">
      <w:pPr>
        <w:ind w:firstLine="480"/>
      </w:pPr>
      <w:r w:rsidRPr="00746628">
        <w:t xml:space="preserve">    best_ga = get_best_individual(ga_population)</w:t>
      </w:r>
    </w:p>
    <w:p w14:paraId="1A032E74" w14:textId="77777777" w:rsidR="001A2ECC" w:rsidRPr="00746628" w:rsidRDefault="001A2ECC" w:rsidP="001A2ECC">
      <w:pPr>
        <w:ind w:firstLine="480"/>
      </w:pPr>
      <w:r w:rsidRPr="00746628">
        <w:t xml:space="preserve">    initial_solution = np.array(best_ga)</w:t>
      </w:r>
    </w:p>
    <w:p w14:paraId="0719E03A" w14:textId="77777777" w:rsidR="001A2ECC" w:rsidRPr="00746628" w:rsidRDefault="001A2ECC" w:rsidP="001A2ECC">
      <w:pPr>
        <w:ind w:firstLine="480"/>
      </w:pPr>
      <w:r w:rsidRPr="00746628">
        <w:rPr>
          <w:rFonts w:hint="eastAsia"/>
        </w:rPr>
        <w:t xml:space="preserve">    # </w:t>
      </w:r>
      <w:r w:rsidRPr="00746628">
        <w:rPr>
          <w:rFonts w:hint="eastAsia"/>
        </w:rPr>
        <w:t>用</w:t>
      </w:r>
      <w:r w:rsidRPr="00746628">
        <w:rPr>
          <w:rFonts w:hint="eastAsia"/>
        </w:rPr>
        <w:t xml:space="preserve"> PSO </w:t>
      </w:r>
      <w:r w:rsidRPr="00746628">
        <w:rPr>
          <w:rFonts w:hint="eastAsia"/>
        </w:rPr>
        <w:t>进一步细化，记录</w:t>
      </w:r>
      <w:r w:rsidRPr="00746628">
        <w:rPr>
          <w:rFonts w:hint="eastAsia"/>
        </w:rPr>
        <w:t>PSO</w:t>
      </w:r>
      <w:r w:rsidRPr="00746628">
        <w:rPr>
          <w:rFonts w:hint="eastAsia"/>
        </w:rPr>
        <w:t>收敛历史</w:t>
      </w:r>
    </w:p>
    <w:p w14:paraId="06BBBA82" w14:textId="77777777" w:rsidR="001A2ECC" w:rsidRPr="00746628" w:rsidRDefault="001A2ECC" w:rsidP="001A2ECC">
      <w:pPr>
        <w:ind w:firstLine="480"/>
      </w:pPr>
      <w:r w:rsidRPr="00746628">
        <w:t xml:space="preserve">    pso_solution, pso_history = pso_optimizer_with_history(flow_matrix, max_capacity)</w:t>
      </w:r>
    </w:p>
    <w:p w14:paraId="6AEED1DC" w14:textId="77777777" w:rsidR="001A2ECC" w:rsidRPr="00746628" w:rsidRDefault="001A2ECC" w:rsidP="001A2ECC">
      <w:pPr>
        <w:ind w:firstLine="480"/>
      </w:pPr>
      <w:r w:rsidRPr="00746628">
        <w:rPr>
          <w:rFonts w:hint="eastAsia"/>
        </w:rPr>
        <w:t xml:space="preserve">    # </w:t>
      </w:r>
      <w:r w:rsidRPr="00746628">
        <w:rPr>
          <w:rFonts w:hint="eastAsia"/>
        </w:rPr>
        <w:t>混合历史：先拼接</w:t>
      </w:r>
      <w:r w:rsidRPr="00746628">
        <w:rPr>
          <w:rFonts w:hint="eastAsia"/>
        </w:rPr>
        <w:t xml:space="preserve"> GA </w:t>
      </w:r>
      <w:r w:rsidRPr="00746628">
        <w:rPr>
          <w:rFonts w:hint="eastAsia"/>
        </w:rPr>
        <w:t>的最后值，再接</w:t>
      </w:r>
      <w:r w:rsidRPr="00746628">
        <w:rPr>
          <w:rFonts w:hint="eastAsia"/>
        </w:rPr>
        <w:t xml:space="preserve"> PSO </w:t>
      </w:r>
      <w:r w:rsidRPr="00746628">
        <w:rPr>
          <w:rFonts w:hint="eastAsia"/>
        </w:rPr>
        <w:t>的历史</w:t>
      </w:r>
    </w:p>
    <w:p w14:paraId="66F5CD72" w14:textId="77777777" w:rsidR="001A2ECC" w:rsidRPr="00746628" w:rsidRDefault="001A2ECC" w:rsidP="001A2ECC">
      <w:pPr>
        <w:ind w:firstLine="480"/>
      </w:pPr>
      <w:r w:rsidRPr="00746628">
        <w:t xml:space="preserve">    hybrid_history = ga_history + pso_history</w:t>
      </w:r>
    </w:p>
    <w:p w14:paraId="7ED7773C" w14:textId="77777777" w:rsidR="001A2ECC" w:rsidRPr="00746628" w:rsidRDefault="001A2ECC" w:rsidP="001A2ECC">
      <w:pPr>
        <w:ind w:firstLine="480"/>
      </w:pPr>
      <w:r w:rsidRPr="00746628">
        <w:t xml:space="preserve">    return pso_solution, hybrid_history</w:t>
      </w:r>
    </w:p>
    <w:p w14:paraId="2B063D6C" w14:textId="77777777" w:rsidR="001A2ECC" w:rsidRPr="00746628" w:rsidRDefault="001A2ECC" w:rsidP="001A2ECC">
      <w:pPr>
        <w:ind w:firstLine="480"/>
      </w:pPr>
    </w:p>
    <w:p w14:paraId="296F1F0B" w14:textId="77777777" w:rsidR="001A2ECC" w:rsidRPr="00746628" w:rsidRDefault="001A2ECC" w:rsidP="001A2ECC">
      <w:pPr>
        <w:ind w:firstLine="480"/>
      </w:pPr>
    </w:p>
    <w:p w14:paraId="2706B56D" w14:textId="77777777" w:rsidR="001A2ECC" w:rsidRPr="00746628" w:rsidRDefault="001A2ECC" w:rsidP="001A2ECC">
      <w:pPr>
        <w:ind w:firstLine="480"/>
      </w:pPr>
      <w:r w:rsidRPr="00746628">
        <w:t># -----------------------------</w:t>
      </w:r>
    </w:p>
    <w:p w14:paraId="476AD490" w14:textId="77777777" w:rsidR="001A2ECC" w:rsidRPr="00746628" w:rsidRDefault="001A2ECC" w:rsidP="001A2ECC">
      <w:pPr>
        <w:ind w:firstLine="480"/>
      </w:pPr>
      <w:r w:rsidRPr="00746628">
        <w:rPr>
          <w:rFonts w:hint="eastAsia"/>
        </w:rPr>
        <w:t xml:space="preserve"># </w:t>
      </w:r>
      <w:r w:rsidRPr="00746628">
        <w:rPr>
          <w:rFonts w:hint="eastAsia"/>
        </w:rPr>
        <w:t>可视化函数</w:t>
      </w:r>
    </w:p>
    <w:p w14:paraId="68697A77" w14:textId="77777777" w:rsidR="001A2ECC" w:rsidRPr="00746628" w:rsidRDefault="001A2ECC" w:rsidP="001A2ECC">
      <w:pPr>
        <w:ind w:firstLine="480"/>
      </w:pPr>
      <w:r w:rsidRPr="00746628">
        <w:t># -----------------------------</w:t>
      </w:r>
    </w:p>
    <w:p w14:paraId="318C257C" w14:textId="77777777" w:rsidR="001A2ECC" w:rsidRPr="00746628" w:rsidRDefault="001A2ECC" w:rsidP="001A2ECC">
      <w:pPr>
        <w:ind w:firstLine="480"/>
      </w:pPr>
      <w:r w:rsidRPr="00746628">
        <w:t>def plot_convergence(histories, labels):</w:t>
      </w:r>
    </w:p>
    <w:p w14:paraId="6886E25B" w14:textId="77777777" w:rsidR="001A2ECC" w:rsidRPr="00746628" w:rsidRDefault="001A2ECC" w:rsidP="001A2ECC">
      <w:pPr>
        <w:ind w:firstLine="480"/>
      </w:pPr>
      <w:r w:rsidRPr="00746628">
        <w:t xml:space="preserve">    set_academic_style()</w:t>
      </w:r>
    </w:p>
    <w:p w14:paraId="19A6B4DF" w14:textId="77777777" w:rsidR="001A2ECC" w:rsidRPr="00746628" w:rsidRDefault="001A2ECC" w:rsidP="001A2ECC">
      <w:pPr>
        <w:ind w:firstLine="480"/>
      </w:pPr>
      <w:r w:rsidRPr="00746628">
        <w:t xml:space="preserve">    fig, axes = plt.subplots(3, 1, figsize=(8, 12), sharex=True)</w:t>
      </w:r>
    </w:p>
    <w:p w14:paraId="2B75937F" w14:textId="77777777" w:rsidR="001A2ECC" w:rsidRPr="00746628" w:rsidRDefault="001A2ECC" w:rsidP="001A2ECC">
      <w:pPr>
        <w:ind w:firstLine="480"/>
      </w:pPr>
      <w:r w:rsidRPr="00746628">
        <w:t xml:space="preserve">    colors = sns.color_palette("husl", 3)</w:t>
      </w:r>
    </w:p>
    <w:p w14:paraId="58A849B9" w14:textId="77777777" w:rsidR="001A2ECC" w:rsidRPr="00746628" w:rsidRDefault="001A2ECC" w:rsidP="001A2ECC">
      <w:pPr>
        <w:ind w:firstLine="480"/>
      </w:pPr>
    </w:p>
    <w:p w14:paraId="4B212F33" w14:textId="77777777" w:rsidR="001A2ECC" w:rsidRPr="00746628" w:rsidRDefault="001A2ECC" w:rsidP="001A2ECC">
      <w:pPr>
        <w:ind w:firstLine="480"/>
      </w:pPr>
      <w:r w:rsidRPr="00746628">
        <w:rPr>
          <w:rFonts w:hint="eastAsia"/>
        </w:rPr>
        <w:t xml:space="preserve">    # </w:t>
      </w:r>
      <w:r w:rsidRPr="00746628">
        <w:rPr>
          <w:rFonts w:hint="eastAsia"/>
        </w:rPr>
        <w:t>每个算法单独绘制</w:t>
      </w:r>
    </w:p>
    <w:p w14:paraId="531C8E12" w14:textId="77777777" w:rsidR="001A2ECC" w:rsidRPr="00746628" w:rsidRDefault="001A2ECC" w:rsidP="001A2ECC">
      <w:pPr>
        <w:ind w:firstLine="480"/>
      </w:pPr>
      <w:r w:rsidRPr="00746628">
        <w:t xml:space="preserve">    for idx, (ax, hist, label, color) in enumerate(zip(axes, histories, labels, colors)):</w:t>
      </w:r>
    </w:p>
    <w:p w14:paraId="09831A84" w14:textId="77777777" w:rsidR="001A2ECC" w:rsidRPr="00746628" w:rsidRDefault="001A2ECC" w:rsidP="001A2ECC">
      <w:pPr>
        <w:ind w:firstLine="480"/>
      </w:pPr>
      <w:r w:rsidRPr="00746628">
        <w:rPr>
          <w:rFonts w:hint="eastAsia"/>
        </w:rPr>
        <w:t xml:space="preserve">        # </w:t>
      </w:r>
      <w:r w:rsidRPr="00746628">
        <w:rPr>
          <w:rFonts w:hint="eastAsia"/>
        </w:rPr>
        <w:t>平滑处理</w:t>
      </w:r>
    </w:p>
    <w:p w14:paraId="059CE27E" w14:textId="77777777" w:rsidR="001A2ECC" w:rsidRPr="00746628" w:rsidRDefault="001A2ECC" w:rsidP="001A2ECC">
      <w:pPr>
        <w:ind w:firstLine="480"/>
      </w:pPr>
      <w:r w:rsidRPr="00746628">
        <w:t xml:space="preserve">        window_size = max(1, len(hist) // 50)</w:t>
      </w:r>
    </w:p>
    <w:p w14:paraId="6EA9B983" w14:textId="77777777" w:rsidR="001A2ECC" w:rsidRPr="00746628" w:rsidRDefault="001A2ECC" w:rsidP="001A2ECC">
      <w:pPr>
        <w:ind w:firstLine="480"/>
      </w:pPr>
      <w:r w:rsidRPr="00746628">
        <w:t xml:space="preserve">        smoothed = np.convolve(hist, np.ones(window_size) / window_size, mode='valid')</w:t>
      </w:r>
    </w:p>
    <w:p w14:paraId="003ECA35" w14:textId="77777777" w:rsidR="001A2ECC" w:rsidRPr="00746628" w:rsidRDefault="001A2ECC" w:rsidP="001A2ECC">
      <w:pPr>
        <w:ind w:firstLine="480"/>
      </w:pPr>
    </w:p>
    <w:p w14:paraId="03E01139" w14:textId="77777777" w:rsidR="001A2ECC" w:rsidRPr="00746628" w:rsidRDefault="001A2ECC" w:rsidP="001A2ECC">
      <w:pPr>
        <w:ind w:firstLine="480"/>
      </w:pPr>
      <w:r w:rsidRPr="00746628">
        <w:rPr>
          <w:rFonts w:hint="eastAsia"/>
        </w:rPr>
        <w:t xml:space="preserve">        # </w:t>
      </w:r>
      <w:r w:rsidRPr="00746628">
        <w:rPr>
          <w:rFonts w:hint="eastAsia"/>
        </w:rPr>
        <w:t>专业曲线绘制</w:t>
      </w:r>
    </w:p>
    <w:p w14:paraId="46017380" w14:textId="77777777" w:rsidR="001A2ECC" w:rsidRPr="00746628" w:rsidRDefault="001A2ECC" w:rsidP="001A2ECC">
      <w:pPr>
        <w:ind w:firstLine="480"/>
      </w:pPr>
      <w:r w:rsidRPr="00746628">
        <w:t xml:space="preserve">        ax.plot(smoothed,</w:t>
      </w:r>
    </w:p>
    <w:p w14:paraId="40B8DBC3" w14:textId="77777777" w:rsidR="001A2ECC" w:rsidRPr="00746628" w:rsidRDefault="001A2ECC" w:rsidP="001A2ECC">
      <w:pPr>
        <w:ind w:firstLine="480"/>
      </w:pPr>
      <w:r w:rsidRPr="00746628">
        <w:t xml:space="preserve">                color=color,</w:t>
      </w:r>
    </w:p>
    <w:p w14:paraId="0ED3AEDF" w14:textId="77777777" w:rsidR="001A2ECC" w:rsidRPr="00746628" w:rsidRDefault="001A2ECC" w:rsidP="001A2ECC">
      <w:pPr>
        <w:ind w:firstLine="480"/>
      </w:pPr>
      <w:r w:rsidRPr="00746628">
        <w:t xml:space="preserve">                linestyle='-',</w:t>
      </w:r>
    </w:p>
    <w:p w14:paraId="69E84B1F" w14:textId="77777777" w:rsidR="001A2ECC" w:rsidRPr="00746628" w:rsidRDefault="001A2ECC" w:rsidP="001A2ECC">
      <w:pPr>
        <w:ind w:firstLine="480"/>
      </w:pPr>
      <w:r w:rsidRPr="00746628">
        <w:lastRenderedPageBreak/>
        <w:t xml:space="preserve">                linewidth=1.6,</w:t>
      </w:r>
    </w:p>
    <w:p w14:paraId="0F96C140" w14:textId="77777777" w:rsidR="001A2ECC" w:rsidRPr="00746628" w:rsidRDefault="001A2ECC" w:rsidP="001A2ECC">
      <w:pPr>
        <w:ind w:firstLine="480"/>
      </w:pPr>
      <w:r w:rsidRPr="00746628">
        <w:t xml:space="preserve">                alpha=0.9,</w:t>
      </w:r>
    </w:p>
    <w:p w14:paraId="258077B0" w14:textId="77777777" w:rsidR="001A2ECC" w:rsidRPr="00746628" w:rsidRDefault="001A2ECC" w:rsidP="001A2ECC">
      <w:pPr>
        <w:ind w:firstLine="480"/>
      </w:pPr>
      <w:r w:rsidRPr="00746628">
        <w:t xml:space="preserve">                label=label)</w:t>
      </w:r>
    </w:p>
    <w:p w14:paraId="4C7C60B2" w14:textId="77777777" w:rsidR="001A2ECC" w:rsidRPr="00746628" w:rsidRDefault="001A2ECC" w:rsidP="001A2ECC">
      <w:pPr>
        <w:ind w:firstLine="480"/>
      </w:pPr>
    </w:p>
    <w:p w14:paraId="5A966A9F" w14:textId="77777777" w:rsidR="001A2ECC" w:rsidRPr="00746628" w:rsidRDefault="001A2ECC" w:rsidP="001A2ECC">
      <w:pPr>
        <w:ind w:firstLine="480"/>
      </w:pPr>
      <w:r w:rsidRPr="00746628">
        <w:rPr>
          <w:rFonts w:hint="eastAsia"/>
        </w:rPr>
        <w:t xml:space="preserve">        # </w:t>
      </w:r>
      <w:r w:rsidRPr="00746628">
        <w:rPr>
          <w:rFonts w:hint="eastAsia"/>
        </w:rPr>
        <w:t>子图标题设置</w:t>
      </w:r>
    </w:p>
    <w:p w14:paraId="57854D6C" w14:textId="77777777" w:rsidR="001A2ECC" w:rsidRPr="00746628" w:rsidRDefault="001A2ECC" w:rsidP="001A2ECC">
      <w:pPr>
        <w:ind w:firstLine="480"/>
      </w:pPr>
      <w:r w:rsidRPr="00746628">
        <w:t xml:space="preserve">        ax.set_title(f"{label} Convergence",</w:t>
      </w:r>
    </w:p>
    <w:p w14:paraId="2FF80526" w14:textId="77777777" w:rsidR="001A2ECC" w:rsidRPr="00746628" w:rsidRDefault="001A2ECC" w:rsidP="001A2ECC">
      <w:pPr>
        <w:ind w:firstLine="480"/>
      </w:pPr>
      <w:r w:rsidRPr="00746628">
        <w:t xml:space="preserve">                     fontsize=12,</w:t>
      </w:r>
    </w:p>
    <w:p w14:paraId="58EA3F45" w14:textId="77777777" w:rsidR="001A2ECC" w:rsidRPr="00746628" w:rsidRDefault="001A2ECC" w:rsidP="001A2ECC">
      <w:pPr>
        <w:ind w:firstLine="480"/>
      </w:pPr>
      <w:r w:rsidRPr="00746628">
        <w:t xml:space="preserve">                     pad=8,</w:t>
      </w:r>
    </w:p>
    <w:p w14:paraId="2D8A2A4F" w14:textId="77777777" w:rsidR="001A2ECC" w:rsidRPr="00746628" w:rsidRDefault="001A2ECC" w:rsidP="001A2ECC">
      <w:pPr>
        <w:ind w:firstLine="480"/>
      </w:pPr>
      <w:r w:rsidRPr="00746628">
        <w:t xml:space="preserve">                     fontweight='bold',</w:t>
      </w:r>
    </w:p>
    <w:p w14:paraId="2885F649" w14:textId="77777777" w:rsidR="001A2ECC" w:rsidRPr="00746628" w:rsidRDefault="001A2ECC" w:rsidP="001A2ECC">
      <w:pPr>
        <w:ind w:firstLine="480"/>
      </w:pPr>
      <w:r w:rsidRPr="00746628">
        <w:t xml:space="preserve">                     color='#2c3e50')</w:t>
      </w:r>
    </w:p>
    <w:p w14:paraId="36462357" w14:textId="77777777" w:rsidR="001A2ECC" w:rsidRPr="00746628" w:rsidRDefault="001A2ECC" w:rsidP="001A2ECC">
      <w:pPr>
        <w:ind w:firstLine="480"/>
      </w:pPr>
    </w:p>
    <w:p w14:paraId="3BC68BC2" w14:textId="77777777" w:rsidR="001A2ECC" w:rsidRPr="00746628" w:rsidRDefault="001A2ECC" w:rsidP="001A2ECC">
      <w:pPr>
        <w:ind w:firstLine="480"/>
      </w:pPr>
      <w:r w:rsidRPr="00746628">
        <w:rPr>
          <w:rFonts w:hint="eastAsia"/>
        </w:rPr>
        <w:t xml:space="preserve">        # </w:t>
      </w:r>
      <w:r w:rsidRPr="00746628">
        <w:rPr>
          <w:rFonts w:hint="eastAsia"/>
        </w:rPr>
        <w:t>坐标轴设置</w:t>
      </w:r>
    </w:p>
    <w:p w14:paraId="4AEC726F" w14:textId="77777777" w:rsidR="001A2ECC" w:rsidRPr="00746628" w:rsidRDefault="001A2ECC" w:rsidP="001A2ECC">
      <w:pPr>
        <w:ind w:firstLine="480"/>
      </w:pPr>
      <w:r w:rsidRPr="00746628">
        <w:t xml:space="preserve">        ax.set_ylabel("Objective Value",</w:t>
      </w:r>
    </w:p>
    <w:p w14:paraId="6BEEE7CF" w14:textId="77777777" w:rsidR="001A2ECC" w:rsidRPr="00746628" w:rsidRDefault="001A2ECC" w:rsidP="001A2ECC">
      <w:pPr>
        <w:ind w:firstLine="480"/>
      </w:pPr>
      <w:r w:rsidRPr="00746628">
        <w:t xml:space="preserve">                      fontsize=10,</w:t>
      </w:r>
    </w:p>
    <w:p w14:paraId="473FE816" w14:textId="77777777" w:rsidR="001A2ECC" w:rsidRPr="00746628" w:rsidRDefault="001A2ECC" w:rsidP="001A2ECC">
      <w:pPr>
        <w:ind w:firstLine="480"/>
      </w:pPr>
      <w:r w:rsidRPr="00746628">
        <w:t xml:space="preserve">                      labelpad=6,</w:t>
      </w:r>
    </w:p>
    <w:p w14:paraId="79B75F71" w14:textId="77777777" w:rsidR="001A2ECC" w:rsidRPr="00746628" w:rsidRDefault="001A2ECC" w:rsidP="001A2ECC">
      <w:pPr>
        <w:ind w:firstLine="480"/>
      </w:pPr>
      <w:r w:rsidRPr="00746628">
        <w:t xml:space="preserve">                      fontweight='bold')</w:t>
      </w:r>
    </w:p>
    <w:p w14:paraId="0AD56EE3" w14:textId="77777777" w:rsidR="001A2ECC" w:rsidRPr="00C25B4D" w:rsidRDefault="001A2ECC" w:rsidP="001A2ECC">
      <w:pPr>
        <w:ind w:firstLine="480"/>
        <w:rPr>
          <w:lang w:val="sv-SE"/>
        </w:rPr>
      </w:pPr>
      <w:r w:rsidRPr="00746628">
        <w:t xml:space="preserve">        </w:t>
      </w:r>
      <w:r w:rsidRPr="00C25B4D">
        <w:rPr>
          <w:lang w:val="sv-SE"/>
        </w:rPr>
        <w:t>ax.yaxis.set_major_formatter(plt.FormatStrFormatter('%.1e'))</w:t>
      </w:r>
    </w:p>
    <w:p w14:paraId="390B9F1B" w14:textId="77777777" w:rsidR="001A2ECC" w:rsidRPr="00C25B4D" w:rsidRDefault="001A2ECC" w:rsidP="001A2ECC">
      <w:pPr>
        <w:ind w:firstLine="480"/>
        <w:rPr>
          <w:lang w:val="sv-SE"/>
        </w:rPr>
      </w:pPr>
    </w:p>
    <w:p w14:paraId="0DE3A1D5" w14:textId="77777777" w:rsidR="001A2ECC" w:rsidRPr="00746628" w:rsidRDefault="001A2ECC" w:rsidP="001A2ECC">
      <w:pPr>
        <w:ind w:firstLine="480"/>
      </w:pPr>
      <w:r w:rsidRPr="00C25B4D">
        <w:rPr>
          <w:rFonts w:hint="eastAsia"/>
          <w:lang w:val="sv-SE"/>
        </w:rPr>
        <w:t xml:space="preserve">        </w:t>
      </w:r>
      <w:r w:rsidRPr="00746628">
        <w:rPr>
          <w:rFonts w:hint="eastAsia"/>
        </w:rPr>
        <w:t xml:space="preserve"># </w:t>
      </w:r>
      <w:r w:rsidRPr="00746628">
        <w:rPr>
          <w:rFonts w:hint="eastAsia"/>
        </w:rPr>
        <w:t>网格和边框设置</w:t>
      </w:r>
    </w:p>
    <w:p w14:paraId="70C425BE" w14:textId="77777777" w:rsidR="001A2ECC" w:rsidRPr="00746628" w:rsidRDefault="001A2ECC" w:rsidP="001A2ECC">
      <w:pPr>
        <w:ind w:firstLine="480"/>
      </w:pPr>
      <w:r w:rsidRPr="00746628">
        <w:t xml:space="preserve">        ax.grid(True, which='major', linestyle='--', alpha=0.7)</w:t>
      </w:r>
    </w:p>
    <w:p w14:paraId="2FE8E129" w14:textId="77777777" w:rsidR="001A2ECC" w:rsidRPr="00746628" w:rsidRDefault="001A2ECC" w:rsidP="001A2ECC">
      <w:pPr>
        <w:ind w:firstLine="480"/>
      </w:pPr>
      <w:r w:rsidRPr="00746628">
        <w:t xml:space="preserve">        ax.grid(True, which='minor', linestyle=':', alpha=0.4)</w:t>
      </w:r>
    </w:p>
    <w:p w14:paraId="1412B465" w14:textId="77777777" w:rsidR="001A2ECC" w:rsidRPr="00C25B4D" w:rsidRDefault="001A2ECC" w:rsidP="001A2ECC">
      <w:pPr>
        <w:ind w:firstLine="480"/>
        <w:rPr>
          <w:lang w:val="da-DK"/>
        </w:rPr>
      </w:pPr>
      <w:r w:rsidRPr="00746628">
        <w:t xml:space="preserve">        </w:t>
      </w:r>
      <w:r w:rsidRPr="00C25B4D">
        <w:rPr>
          <w:lang w:val="da-DK"/>
        </w:rPr>
        <w:t>ax.spines['top'].set_visible(False)</w:t>
      </w:r>
    </w:p>
    <w:p w14:paraId="2C9F39A5" w14:textId="77777777" w:rsidR="001A2ECC" w:rsidRPr="00C25B4D" w:rsidRDefault="001A2ECC" w:rsidP="001A2ECC">
      <w:pPr>
        <w:ind w:firstLine="480"/>
        <w:rPr>
          <w:lang w:val="da-DK"/>
        </w:rPr>
      </w:pPr>
      <w:r w:rsidRPr="00C25B4D">
        <w:rPr>
          <w:lang w:val="da-DK"/>
        </w:rPr>
        <w:t xml:space="preserve">        ax.spines['right'].set_visible(False)</w:t>
      </w:r>
    </w:p>
    <w:p w14:paraId="73733632" w14:textId="77777777" w:rsidR="001A2ECC" w:rsidRPr="00C25B4D" w:rsidRDefault="001A2ECC" w:rsidP="001A2ECC">
      <w:pPr>
        <w:ind w:firstLine="480"/>
        <w:rPr>
          <w:lang w:val="da-DK"/>
        </w:rPr>
      </w:pPr>
      <w:r w:rsidRPr="00C25B4D">
        <w:rPr>
          <w:lang w:val="da-DK"/>
        </w:rPr>
        <w:t xml:space="preserve">        ax.tick_params(axis='both', which='both', direction='in')</w:t>
      </w:r>
    </w:p>
    <w:p w14:paraId="25F31267" w14:textId="77777777" w:rsidR="001A2ECC" w:rsidRPr="00C25B4D" w:rsidRDefault="001A2ECC" w:rsidP="001A2ECC">
      <w:pPr>
        <w:ind w:firstLine="480"/>
        <w:rPr>
          <w:lang w:val="da-DK"/>
        </w:rPr>
      </w:pPr>
    </w:p>
    <w:p w14:paraId="7915C504" w14:textId="77777777" w:rsidR="001A2ECC" w:rsidRPr="00746628" w:rsidRDefault="001A2ECC" w:rsidP="001A2ECC">
      <w:pPr>
        <w:ind w:firstLine="480"/>
      </w:pPr>
      <w:r w:rsidRPr="00C25B4D">
        <w:rPr>
          <w:rFonts w:hint="eastAsia"/>
          <w:lang w:val="da-DK"/>
        </w:rPr>
        <w:t xml:space="preserve">        </w:t>
      </w:r>
      <w:r w:rsidRPr="00746628">
        <w:rPr>
          <w:rFonts w:hint="eastAsia"/>
        </w:rPr>
        <w:t xml:space="preserve"># </w:t>
      </w:r>
      <w:r w:rsidRPr="00746628">
        <w:rPr>
          <w:rFonts w:hint="eastAsia"/>
        </w:rPr>
        <w:t>添加半透明数据区域</w:t>
      </w:r>
    </w:p>
    <w:p w14:paraId="53343538" w14:textId="77777777" w:rsidR="001A2ECC" w:rsidRPr="00746628" w:rsidRDefault="001A2ECC" w:rsidP="001A2ECC">
      <w:pPr>
        <w:ind w:firstLine="480"/>
      </w:pPr>
      <w:r w:rsidRPr="00746628">
        <w:t xml:space="preserve">        x = np.arange(len(smoothed))</w:t>
      </w:r>
    </w:p>
    <w:p w14:paraId="14EA8E79" w14:textId="77777777" w:rsidR="001A2ECC" w:rsidRPr="00746628" w:rsidRDefault="001A2ECC" w:rsidP="001A2ECC">
      <w:pPr>
        <w:ind w:firstLine="480"/>
      </w:pPr>
      <w:r w:rsidRPr="00746628">
        <w:t xml:space="preserve">        ax.fill_between(x, smoothed,</w:t>
      </w:r>
    </w:p>
    <w:p w14:paraId="0568655E" w14:textId="77777777" w:rsidR="001A2ECC" w:rsidRPr="00746628" w:rsidRDefault="001A2ECC" w:rsidP="001A2ECC">
      <w:pPr>
        <w:ind w:firstLine="480"/>
      </w:pPr>
      <w:r w:rsidRPr="00746628">
        <w:t xml:space="preserve">                        alpha=0.15,</w:t>
      </w:r>
    </w:p>
    <w:p w14:paraId="11057D7A" w14:textId="77777777" w:rsidR="001A2ECC" w:rsidRPr="00746628" w:rsidRDefault="001A2ECC" w:rsidP="001A2ECC">
      <w:pPr>
        <w:ind w:firstLine="480"/>
      </w:pPr>
      <w:r w:rsidRPr="00746628">
        <w:t xml:space="preserve">                        color=color,</w:t>
      </w:r>
    </w:p>
    <w:p w14:paraId="1AAB58E3" w14:textId="77777777" w:rsidR="001A2ECC" w:rsidRPr="00746628" w:rsidRDefault="001A2ECC" w:rsidP="001A2ECC">
      <w:pPr>
        <w:ind w:firstLine="480"/>
      </w:pPr>
      <w:r w:rsidRPr="00746628">
        <w:lastRenderedPageBreak/>
        <w:t xml:space="preserve">                        zorder=2)</w:t>
      </w:r>
    </w:p>
    <w:p w14:paraId="3A7DAC58" w14:textId="77777777" w:rsidR="001A2ECC" w:rsidRPr="00746628" w:rsidRDefault="001A2ECC" w:rsidP="001A2ECC">
      <w:pPr>
        <w:ind w:firstLine="480"/>
      </w:pPr>
    </w:p>
    <w:p w14:paraId="0249886F" w14:textId="77777777" w:rsidR="001A2ECC" w:rsidRPr="00746628" w:rsidRDefault="001A2ECC" w:rsidP="001A2ECC">
      <w:pPr>
        <w:ind w:firstLine="480"/>
      </w:pPr>
      <w:r w:rsidRPr="00746628">
        <w:rPr>
          <w:rFonts w:hint="eastAsia"/>
        </w:rPr>
        <w:t xml:space="preserve">        # </w:t>
      </w:r>
      <w:r w:rsidRPr="00746628">
        <w:rPr>
          <w:rFonts w:hint="eastAsia"/>
        </w:rPr>
        <w:t>优化刻度密度</w:t>
      </w:r>
    </w:p>
    <w:p w14:paraId="5A03C358" w14:textId="77777777" w:rsidR="001A2ECC" w:rsidRPr="00746628" w:rsidRDefault="001A2ECC" w:rsidP="001A2ECC">
      <w:pPr>
        <w:ind w:firstLine="480"/>
      </w:pPr>
      <w:r w:rsidRPr="00746628">
        <w:t xml:space="preserve">        ax.xaxis.set_major_locator(plt.MaxNLocator(5))</w:t>
      </w:r>
    </w:p>
    <w:p w14:paraId="5D69E993" w14:textId="77777777" w:rsidR="001A2ECC" w:rsidRPr="00746628" w:rsidRDefault="001A2ECC" w:rsidP="001A2ECC">
      <w:pPr>
        <w:ind w:firstLine="480"/>
      </w:pPr>
      <w:r w:rsidRPr="00746628">
        <w:t xml:space="preserve">        ax.yaxis.set_major_locator(plt.MaxNLocator(5))</w:t>
      </w:r>
    </w:p>
    <w:p w14:paraId="43329EBE" w14:textId="77777777" w:rsidR="001A2ECC" w:rsidRPr="00746628" w:rsidRDefault="001A2ECC" w:rsidP="001A2ECC">
      <w:pPr>
        <w:ind w:firstLine="480"/>
      </w:pPr>
    </w:p>
    <w:p w14:paraId="0800BFE9" w14:textId="77777777" w:rsidR="001A2ECC" w:rsidRPr="00746628" w:rsidRDefault="001A2ECC" w:rsidP="001A2ECC">
      <w:pPr>
        <w:ind w:firstLine="480"/>
      </w:pPr>
      <w:r w:rsidRPr="00746628">
        <w:rPr>
          <w:rFonts w:hint="eastAsia"/>
        </w:rPr>
        <w:t xml:space="preserve">    # </w:t>
      </w:r>
      <w:r w:rsidRPr="00746628">
        <w:rPr>
          <w:rFonts w:hint="eastAsia"/>
        </w:rPr>
        <w:t>公共设置</w:t>
      </w:r>
    </w:p>
    <w:p w14:paraId="1FCEFBCD" w14:textId="77777777" w:rsidR="001A2ECC" w:rsidRPr="00746628" w:rsidRDefault="001A2ECC" w:rsidP="001A2ECC">
      <w:pPr>
        <w:ind w:firstLine="480"/>
      </w:pPr>
      <w:r w:rsidRPr="00746628">
        <w:t xml:space="preserve">    axes[-1].set_xlabel("Iteration",</w:t>
      </w:r>
    </w:p>
    <w:p w14:paraId="629EBD1D" w14:textId="77777777" w:rsidR="001A2ECC" w:rsidRPr="00746628" w:rsidRDefault="001A2ECC" w:rsidP="001A2ECC">
      <w:pPr>
        <w:ind w:firstLine="480"/>
      </w:pPr>
      <w:r w:rsidRPr="00746628">
        <w:t xml:space="preserve">                        fontsize=10,</w:t>
      </w:r>
    </w:p>
    <w:p w14:paraId="7EC9F2F9" w14:textId="77777777" w:rsidR="001A2ECC" w:rsidRPr="00746628" w:rsidRDefault="001A2ECC" w:rsidP="001A2ECC">
      <w:pPr>
        <w:ind w:firstLine="480"/>
      </w:pPr>
      <w:r w:rsidRPr="00746628">
        <w:t xml:space="preserve">                        labelpad=8,</w:t>
      </w:r>
    </w:p>
    <w:p w14:paraId="247B3AD0" w14:textId="77777777" w:rsidR="001A2ECC" w:rsidRPr="00746628" w:rsidRDefault="001A2ECC" w:rsidP="001A2ECC">
      <w:pPr>
        <w:ind w:firstLine="480"/>
      </w:pPr>
      <w:r w:rsidRPr="00746628">
        <w:t xml:space="preserve">                        fontweight='bold')</w:t>
      </w:r>
    </w:p>
    <w:p w14:paraId="268BF6E2" w14:textId="77777777" w:rsidR="001A2ECC" w:rsidRPr="00746628" w:rsidRDefault="001A2ECC" w:rsidP="001A2ECC">
      <w:pPr>
        <w:ind w:firstLine="480"/>
      </w:pPr>
    </w:p>
    <w:p w14:paraId="628B1437" w14:textId="77777777" w:rsidR="001A2ECC" w:rsidRPr="00746628" w:rsidRDefault="001A2ECC" w:rsidP="001A2ECC">
      <w:pPr>
        <w:ind w:firstLine="480"/>
      </w:pPr>
      <w:r w:rsidRPr="00746628">
        <w:rPr>
          <w:rFonts w:hint="eastAsia"/>
        </w:rPr>
        <w:t xml:space="preserve">    # </w:t>
      </w:r>
      <w:r w:rsidRPr="00746628">
        <w:rPr>
          <w:rFonts w:hint="eastAsia"/>
        </w:rPr>
        <w:t>调整布局</w:t>
      </w:r>
    </w:p>
    <w:p w14:paraId="0C937333" w14:textId="77777777" w:rsidR="001A2ECC" w:rsidRPr="00746628" w:rsidRDefault="001A2ECC" w:rsidP="001A2ECC">
      <w:pPr>
        <w:ind w:firstLine="480"/>
      </w:pPr>
      <w:r w:rsidRPr="00746628">
        <w:t xml:space="preserve">    plt.tight_layout()</w:t>
      </w:r>
    </w:p>
    <w:p w14:paraId="0FB7309D" w14:textId="77777777" w:rsidR="001A2ECC" w:rsidRPr="00746628" w:rsidRDefault="001A2ECC" w:rsidP="001A2ECC">
      <w:pPr>
        <w:ind w:firstLine="480"/>
      </w:pPr>
      <w:r w:rsidRPr="00746628">
        <w:t xml:space="preserve">    plt.subplots_adjust(hspace=0.35)</w:t>
      </w:r>
    </w:p>
    <w:p w14:paraId="01D0BCA6" w14:textId="77777777" w:rsidR="001A2ECC" w:rsidRPr="00746628" w:rsidRDefault="001A2ECC" w:rsidP="001A2ECC">
      <w:pPr>
        <w:ind w:firstLine="480"/>
      </w:pPr>
    </w:p>
    <w:p w14:paraId="3FE1D5F7" w14:textId="77777777" w:rsidR="001A2ECC" w:rsidRPr="00746628" w:rsidRDefault="001A2ECC" w:rsidP="001A2ECC">
      <w:pPr>
        <w:ind w:firstLine="480"/>
      </w:pPr>
      <w:r w:rsidRPr="00746628">
        <w:rPr>
          <w:rFonts w:hint="eastAsia"/>
        </w:rPr>
        <w:t xml:space="preserve">    # </w:t>
      </w:r>
      <w:r w:rsidRPr="00746628">
        <w:rPr>
          <w:rFonts w:hint="eastAsia"/>
        </w:rPr>
        <w:t>保存输出</w:t>
      </w:r>
    </w:p>
    <w:p w14:paraId="55DA3E45" w14:textId="77777777" w:rsidR="001A2ECC" w:rsidRPr="00746628" w:rsidRDefault="001A2ECC" w:rsidP="001A2ECC">
      <w:pPr>
        <w:ind w:firstLine="480"/>
      </w:pPr>
      <w:r w:rsidRPr="00746628">
        <w:t xml:space="preserve">    plt.savefig('separated_convergence.pdf',</w:t>
      </w:r>
    </w:p>
    <w:p w14:paraId="3093D03C" w14:textId="77777777" w:rsidR="001A2ECC" w:rsidRPr="00746628" w:rsidRDefault="001A2ECC" w:rsidP="001A2ECC">
      <w:pPr>
        <w:ind w:firstLine="480"/>
      </w:pPr>
      <w:r w:rsidRPr="00746628">
        <w:t xml:space="preserve">                bbox_inches='tight',</w:t>
      </w:r>
    </w:p>
    <w:p w14:paraId="31A8483E" w14:textId="77777777" w:rsidR="001A2ECC" w:rsidRPr="00746628" w:rsidRDefault="001A2ECC" w:rsidP="001A2ECC">
      <w:pPr>
        <w:ind w:firstLine="480"/>
      </w:pPr>
      <w:r w:rsidRPr="00746628">
        <w:t xml:space="preserve">                pad_inches=0.1)</w:t>
      </w:r>
    </w:p>
    <w:p w14:paraId="1FE84014" w14:textId="77777777" w:rsidR="001A2ECC" w:rsidRPr="00746628" w:rsidRDefault="001A2ECC" w:rsidP="001A2ECC">
      <w:pPr>
        <w:ind w:firstLine="480"/>
      </w:pPr>
      <w:r w:rsidRPr="00746628">
        <w:t xml:space="preserve">    plt.show()</w:t>
      </w:r>
    </w:p>
    <w:p w14:paraId="2BEEF2AB" w14:textId="77777777" w:rsidR="001A2ECC" w:rsidRPr="00746628" w:rsidRDefault="001A2ECC" w:rsidP="001A2ECC">
      <w:pPr>
        <w:ind w:firstLine="480"/>
      </w:pPr>
    </w:p>
    <w:p w14:paraId="08E054D4" w14:textId="77777777" w:rsidR="001A2ECC" w:rsidRPr="00746628" w:rsidRDefault="001A2ECC" w:rsidP="001A2ECC">
      <w:pPr>
        <w:ind w:firstLine="480"/>
      </w:pPr>
    </w:p>
    <w:p w14:paraId="2123002A" w14:textId="77777777" w:rsidR="001A2ECC" w:rsidRPr="00746628" w:rsidRDefault="001A2ECC" w:rsidP="001A2ECC">
      <w:pPr>
        <w:ind w:firstLine="480"/>
      </w:pPr>
      <w:r w:rsidRPr="00746628">
        <w:t>def plot_comparison(best_values, labels):</w:t>
      </w:r>
    </w:p>
    <w:p w14:paraId="56CA191B" w14:textId="77777777" w:rsidR="001A2ECC" w:rsidRPr="00746628" w:rsidRDefault="001A2ECC" w:rsidP="001A2ECC">
      <w:pPr>
        <w:ind w:firstLine="480"/>
      </w:pPr>
      <w:r w:rsidRPr="00746628">
        <w:t xml:space="preserve">    set_academic_style()</w:t>
      </w:r>
    </w:p>
    <w:p w14:paraId="22321673" w14:textId="77777777" w:rsidR="001A2ECC" w:rsidRPr="00746628" w:rsidRDefault="001A2ECC" w:rsidP="001A2ECC">
      <w:pPr>
        <w:ind w:firstLine="480"/>
      </w:pPr>
      <w:r w:rsidRPr="00746628">
        <w:t xml:space="preserve">    plt.figure(figsize=(6, 5))</w:t>
      </w:r>
    </w:p>
    <w:p w14:paraId="7693F3FE" w14:textId="77777777" w:rsidR="001A2ECC" w:rsidRPr="00746628" w:rsidRDefault="001A2ECC" w:rsidP="001A2ECC">
      <w:pPr>
        <w:ind w:firstLine="480"/>
      </w:pPr>
    </w:p>
    <w:p w14:paraId="25045CA6" w14:textId="77777777" w:rsidR="001A2ECC" w:rsidRPr="00746628" w:rsidRDefault="001A2ECC" w:rsidP="001A2ECC">
      <w:pPr>
        <w:ind w:firstLine="480"/>
      </w:pPr>
      <w:r w:rsidRPr="00746628">
        <w:rPr>
          <w:rFonts w:hint="eastAsia"/>
        </w:rPr>
        <w:t xml:space="preserve">    # </w:t>
      </w:r>
      <w:r w:rsidRPr="00746628">
        <w:rPr>
          <w:rFonts w:hint="eastAsia"/>
        </w:rPr>
        <w:t>创建专业条形图</w:t>
      </w:r>
    </w:p>
    <w:p w14:paraId="33630C12" w14:textId="77777777" w:rsidR="001A2ECC" w:rsidRPr="00746628" w:rsidRDefault="001A2ECC" w:rsidP="001A2ECC">
      <w:pPr>
        <w:ind w:firstLine="480"/>
      </w:pPr>
      <w:r w:rsidRPr="00746628">
        <w:t xml:space="preserve">    bars = plt.bar(labels, best_values,</w:t>
      </w:r>
    </w:p>
    <w:p w14:paraId="79D2D81E" w14:textId="77777777" w:rsidR="001A2ECC" w:rsidRPr="00746628" w:rsidRDefault="001A2ECC" w:rsidP="001A2ECC">
      <w:pPr>
        <w:ind w:firstLine="480"/>
      </w:pPr>
      <w:r w:rsidRPr="00746628">
        <w:t xml:space="preserve">                   color=sns.color_palette("pastel"),</w:t>
      </w:r>
    </w:p>
    <w:p w14:paraId="28B9DEFA" w14:textId="77777777" w:rsidR="001A2ECC" w:rsidRPr="00746628" w:rsidRDefault="001A2ECC" w:rsidP="001A2ECC">
      <w:pPr>
        <w:ind w:firstLine="480"/>
      </w:pPr>
      <w:r w:rsidRPr="00746628">
        <w:lastRenderedPageBreak/>
        <w:t xml:space="preserve">                   edgecolor='black',</w:t>
      </w:r>
    </w:p>
    <w:p w14:paraId="7DABDBD5" w14:textId="77777777" w:rsidR="001A2ECC" w:rsidRPr="00746628" w:rsidRDefault="001A2ECC" w:rsidP="001A2ECC">
      <w:pPr>
        <w:ind w:firstLine="480"/>
      </w:pPr>
      <w:r w:rsidRPr="00746628">
        <w:t xml:space="preserve">                   linewidth=0.8,</w:t>
      </w:r>
    </w:p>
    <w:p w14:paraId="451D715D" w14:textId="77777777" w:rsidR="001A2ECC" w:rsidRPr="00746628" w:rsidRDefault="001A2ECC" w:rsidP="001A2ECC">
      <w:pPr>
        <w:ind w:firstLine="480"/>
      </w:pPr>
      <w:r w:rsidRPr="00746628">
        <w:t xml:space="preserve">                   alpha=0.9)</w:t>
      </w:r>
    </w:p>
    <w:p w14:paraId="1592E7B6" w14:textId="77777777" w:rsidR="001A2ECC" w:rsidRPr="00746628" w:rsidRDefault="001A2ECC" w:rsidP="001A2ECC">
      <w:pPr>
        <w:ind w:firstLine="480"/>
      </w:pPr>
    </w:p>
    <w:p w14:paraId="3FCFEC50" w14:textId="77777777" w:rsidR="001A2ECC" w:rsidRPr="00746628" w:rsidRDefault="001A2ECC" w:rsidP="001A2ECC">
      <w:pPr>
        <w:ind w:firstLine="480"/>
      </w:pPr>
      <w:r w:rsidRPr="00746628">
        <w:rPr>
          <w:rFonts w:hint="eastAsia"/>
        </w:rPr>
        <w:t xml:space="preserve">    # </w:t>
      </w:r>
      <w:r w:rsidRPr="00746628">
        <w:rPr>
          <w:rFonts w:hint="eastAsia"/>
        </w:rPr>
        <w:t>添加数值标签</w:t>
      </w:r>
    </w:p>
    <w:p w14:paraId="26A97F92" w14:textId="77777777" w:rsidR="001A2ECC" w:rsidRPr="00746628" w:rsidRDefault="001A2ECC" w:rsidP="001A2ECC">
      <w:pPr>
        <w:ind w:firstLine="480"/>
      </w:pPr>
      <w:r w:rsidRPr="00746628">
        <w:t xml:space="preserve">    for bar in bars:</w:t>
      </w:r>
    </w:p>
    <w:p w14:paraId="4F8FDAF5" w14:textId="77777777" w:rsidR="001A2ECC" w:rsidRPr="00746628" w:rsidRDefault="001A2ECC" w:rsidP="001A2ECC">
      <w:pPr>
        <w:ind w:firstLine="480"/>
      </w:pPr>
      <w:r w:rsidRPr="00746628">
        <w:t xml:space="preserve">        height = bar.get_height()</w:t>
      </w:r>
    </w:p>
    <w:p w14:paraId="5CCFB774" w14:textId="77777777" w:rsidR="001A2ECC" w:rsidRPr="00746628" w:rsidRDefault="001A2ECC" w:rsidP="001A2ECC">
      <w:pPr>
        <w:ind w:firstLine="480"/>
      </w:pPr>
      <w:r w:rsidRPr="00746628">
        <w:t xml:space="preserve">        plt.text(bar.get_x() + bar.get_width() / 2., height * 1.02,</w:t>
      </w:r>
    </w:p>
    <w:p w14:paraId="27BDBDCD" w14:textId="77777777" w:rsidR="001A2ECC" w:rsidRPr="00C25B4D" w:rsidRDefault="001A2ECC" w:rsidP="001A2ECC">
      <w:pPr>
        <w:ind w:firstLine="480"/>
        <w:rPr>
          <w:lang w:val="it-IT"/>
        </w:rPr>
      </w:pPr>
      <w:r w:rsidRPr="00746628">
        <w:t xml:space="preserve">                 </w:t>
      </w:r>
      <w:r w:rsidRPr="00C25B4D">
        <w:rPr>
          <w:lang w:val="it-IT"/>
        </w:rPr>
        <w:t>f'{height:.2f}',</w:t>
      </w:r>
    </w:p>
    <w:p w14:paraId="35272116" w14:textId="77777777" w:rsidR="001A2ECC" w:rsidRPr="00C25B4D" w:rsidRDefault="001A2ECC" w:rsidP="001A2ECC">
      <w:pPr>
        <w:ind w:firstLine="480"/>
        <w:rPr>
          <w:lang w:val="it-IT"/>
        </w:rPr>
      </w:pPr>
      <w:r w:rsidRPr="00C25B4D">
        <w:rPr>
          <w:lang w:val="it-IT"/>
        </w:rPr>
        <w:t xml:space="preserve">                 ha='center', va='bottom',</w:t>
      </w:r>
    </w:p>
    <w:p w14:paraId="392D2B00" w14:textId="77777777" w:rsidR="001A2ECC" w:rsidRPr="00746628" w:rsidRDefault="001A2ECC" w:rsidP="001A2ECC">
      <w:pPr>
        <w:ind w:firstLine="480"/>
      </w:pPr>
      <w:r w:rsidRPr="00C25B4D">
        <w:rPr>
          <w:lang w:val="it-IT"/>
        </w:rPr>
        <w:t xml:space="preserve">                 </w:t>
      </w:r>
      <w:r w:rsidRPr="00746628">
        <w:t>fontsize=10)</w:t>
      </w:r>
    </w:p>
    <w:p w14:paraId="14D768F5" w14:textId="77777777" w:rsidR="001A2ECC" w:rsidRPr="00746628" w:rsidRDefault="001A2ECC" w:rsidP="001A2ECC">
      <w:pPr>
        <w:ind w:firstLine="480"/>
      </w:pPr>
    </w:p>
    <w:p w14:paraId="26E23D32" w14:textId="77777777" w:rsidR="001A2ECC" w:rsidRPr="00746628" w:rsidRDefault="001A2ECC" w:rsidP="001A2ECC">
      <w:pPr>
        <w:ind w:firstLine="480"/>
      </w:pPr>
      <w:r w:rsidRPr="00746628">
        <w:t xml:space="preserve">    plt.xticks(rotation=15, ha='right')</w:t>
      </w:r>
    </w:p>
    <w:p w14:paraId="505277DC" w14:textId="77777777" w:rsidR="001A2ECC" w:rsidRPr="00746628" w:rsidRDefault="001A2ECC" w:rsidP="001A2ECC">
      <w:pPr>
        <w:ind w:firstLine="480"/>
      </w:pPr>
      <w:r w:rsidRPr="00746628">
        <w:t xml:space="preserve">    plt.ylabel("Objective Value", fontweight='bold')</w:t>
      </w:r>
    </w:p>
    <w:p w14:paraId="06CD24D1" w14:textId="77777777" w:rsidR="001A2ECC" w:rsidRPr="00746628" w:rsidRDefault="001A2ECC" w:rsidP="001A2ECC">
      <w:pPr>
        <w:ind w:firstLine="480"/>
      </w:pPr>
      <w:r w:rsidRPr="00746628">
        <w:t xml:space="preserve">    plt.title("Algorithm Performance Comparison",</w:t>
      </w:r>
    </w:p>
    <w:p w14:paraId="070A1D00" w14:textId="77777777" w:rsidR="001A2ECC" w:rsidRPr="00746628" w:rsidRDefault="001A2ECC" w:rsidP="001A2ECC">
      <w:pPr>
        <w:ind w:firstLine="480"/>
      </w:pPr>
      <w:r w:rsidRPr="00746628">
        <w:t xml:space="preserve">              fontsize=14, pad=12, fontweight='bold')</w:t>
      </w:r>
    </w:p>
    <w:p w14:paraId="2A074FE2" w14:textId="77777777" w:rsidR="001A2ECC" w:rsidRPr="00746628" w:rsidRDefault="001A2ECC" w:rsidP="001A2ECC">
      <w:pPr>
        <w:ind w:firstLine="480"/>
      </w:pPr>
    </w:p>
    <w:p w14:paraId="7590647E" w14:textId="77777777" w:rsidR="001A2ECC" w:rsidRPr="00746628" w:rsidRDefault="001A2ECC" w:rsidP="001A2ECC">
      <w:pPr>
        <w:ind w:firstLine="480"/>
      </w:pPr>
      <w:r w:rsidRPr="00746628">
        <w:rPr>
          <w:rFonts w:hint="eastAsia"/>
        </w:rPr>
        <w:t xml:space="preserve">    # </w:t>
      </w:r>
      <w:r w:rsidRPr="00746628">
        <w:rPr>
          <w:rFonts w:hint="eastAsia"/>
        </w:rPr>
        <w:t>优化布局</w:t>
      </w:r>
    </w:p>
    <w:p w14:paraId="3F6C3C58" w14:textId="77777777" w:rsidR="001A2ECC" w:rsidRPr="00746628" w:rsidRDefault="001A2ECC" w:rsidP="001A2ECC">
      <w:pPr>
        <w:ind w:firstLine="480"/>
      </w:pPr>
      <w:r w:rsidRPr="00746628">
        <w:t xml:space="preserve">    plt.tight_layout()</w:t>
      </w:r>
    </w:p>
    <w:p w14:paraId="3653DE80" w14:textId="77777777" w:rsidR="001A2ECC" w:rsidRPr="00746628" w:rsidRDefault="001A2ECC" w:rsidP="001A2ECC">
      <w:pPr>
        <w:ind w:firstLine="480"/>
      </w:pPr>
      <w:r w:rsidRPr="00746628">
        <w:t xml:space="preserve">    plt.grid(True, axis='y', linestyle='--', alpha=0.6)</w:t>
      </w:r>
    </w:p>
    <w:p w14:paraId="4A8BA8DE" w14:textId="77777777" w:rsidR="001A2ECC" w:rsidRPr="00746628" w:rsidRDefault="001A2ECC" w:rsidP="001A2ECC">
      <w:pPr>
        <w:ind w:firstLine="480"/>
      </w:pPr>
      <w:r w:rsidRPr="00746628">
        <w:t xml:space="preserve">    plt.gca().spines['top'].set_visible(False)</w:t>
      </w:r>
    </w:p>
    <w:p w14:paraId="6ADA3AB7" w14:textId="77777777" w:rsidR="001A2ECC" w:rsidRPr="00746628" w:rsidRDefault="001A2ECC" w:rsidP="001A2ECC">
      <w:pPr>
        <w:ind w:firstLine="480"/>
      </w:pPr>
      <w:r w:rsidRPr="00746628">
        <w:t xml:space="preserve">    plt.gca().spines['right'].set_visible(False)</w:t>
      </w:r>
    </w:p>
    <w:p w14:paraId="510B782A" w14:textId="77777777" w:rsidR="001A2ECC" w:rsidRPr="00746628" w:rsidRDefault="001A2ECC" w:rsidP="001A2ECC">
      <w:pPr>
        <w:ind w:firstLine="480"/>
      </w:pPr>
    </w:p>
    <w:p w14:paraId="400DBC7F" w14:textId="77777777" w:rsidR="001A2ECC" w:rsidRPr="00746628" w:rsidRDefault="001A2ECC" w:rsidP="001A2ECC">
      <w:pPr>
        <w:ind w:firstLine="480"/>
      </w:pPr>
      <w:r w:rsidRPr="00746628">
        <w:rPr>
          <w:rFonts w:hint="eastAsia"/>
        </w:rPr>
        <w:t xml:space="preserve">    # </w:t>
      </w:r>
      <w:r w:rsidRPr="00746628">
        <w:rPr>
          <w:rFonts w:hint="eastAsia"/>
        </w:rPr>
        <w:t>保存图表</w:t>
      </w:r>
    </w:p>
    <w:p w14:paraId="6A053AC9" w14:textId="77777777" w:rsidR="001A2ECC" w:rsidRPr="00746628" w:rsidRDefault="001A2ECC" w:rsidP="001A2ECC">
      <w:pPr>
        <w:ind w:firstLine="480"/>
      </w:pPr>
      <w:r w:rsidRPr="00746628">
        <w:t xml:space="preserve">    plt.savefig('performance_comparison.pdf')</w:t>
      </w:r>
    </w:p>
    <w:p w14:paraId="65AD2B60" w14:textId="77777777" w:rsidR="001A2ECC" w:rsidRPr="00746628" w:rsidRDefault="001A2ECC" w:rsidP="001A2ECC">
      <w:pPr>
        <w:ind w:firstLine="480"/>
      </w:pPr>
      <w:r w:rsidRPr="00746628">
        <w:t xml:space="preserve">    plt.show()</w:t>
      </w:r>
    </w:p>
    <w:p w14:paraId="3F65F377" w14:textId="77777777" w:rsidR="001A2ECC" w:rsidRPr="00746628" w:rsidRDefault="001A2ECC" w:rsidP="001A2ECC">
      <w:pPr>
        <w:ind w:firstLine="480"/>
      </w:pPr>
    </w:p>
    <w:p w14:paraId="453A0428" w14:textId="77777777" w:rsidR="001A2ECC" w:rsidRPr="00746628" w:rsidRDefault="001A2ECC" w:rsidP="001A2ECC">
      <w:pPr>
        <w:ind w:firstLine="480"/>
      </w:pPr>
    </w:p>
    <w:p w14:paraId="5DBE49E5" w14:textId="77777777" w:rsidR="001A2ECC" w:rsidRPr="00746628" w:rsidRDefault="001A2ECC" w:rsidP="001A2ECC">
      <w:pPr>
        <w:ind w:firstLine="480"/>
      </w:pPr>
      <w:r w:rsidRPr="00746628">
        <w:t># -----------------------------</w:t>
      </w:r>
    </w:p>
    <w:p w14:paraId="6825CE73" w14:textId="77777777" w:rsidR="001A2ECC" w:rsidRPr="00746628" w:rsidRDefault="001A2ECC" w:rsidP="001A2ECC">
      <w:pPr>
        <w:ind w:firstLine="480"/>
      </w:pPr>
      <w:r w:rsidRPr="00746628">
        <w:rPr>
          <w:rFonts w:hint="eastAsia"/>
        </w:rPr>
        <w:t xml:space="preserve"># </w:t>
      </w:r>
      <w:r w:rsidRPr="00746628">
        <w:rPr>
          <w:rFonts w:hint="eastAsia"/>
        </w:rPr>
        <w:t>主函数</w:t>
      </w:r>
    </w:p>
    <w:p w14:paraId="0D6E0013" w14:textId="77777777" w:rsidR="001A2ECC" w:rsidRPr="00746628" w:rsidRDefault="001A2ECC" w:rsidP="001A2ECC">
      <w:pPr>
        <w:ind w:firstLine="480"/>
      </w:pPr>
      <w:r w:rsidRPr="00746628">
        <w:lastRenderedPageBreak/>
        <w:t># -----------------------------</w:t>
      </w:r>
    </w:p>
    <w:p w14:paraId="50059AC3" w14:textId="77777777" w:rsidR="001A2ECC" w:rsidRPr="00746628" w:rsidRDefault="001A2ECC" w:rsidP="001A2ECC">
      <w:pPr>
        <w:ind w:firstLine="480"/>
      </w:pPr>
      <w:r w:rsidRPr="00746628">
        <w:t>def main():</w:t>
      </w:r>
    </w:p>
    <w:p w14:paraId="020F1E15" w14:textId="77777777" w:rsidR="001A2ECC" w:rsidRPr="00746628" w:rsidRDefault="001A2ECC" w:rsidP="001A2ECC">
      <w:pPr>
        <w:ind w:firstLine="480"/>
      </w:pPr>
      <w:r w:rsidRPr="00746628">
        <w:rPr>
          <w:rFonts w:hint="eastAsia"/>
        </w:rPr>
        <w:t xml:space="preserve">    # </w:t>
      </w:r>
      <w:r w:rsidRPr="00746628">
        <w:rPr>
          <w:rFonts w:hint="eastAsia"/>
        </w:rPr>
        <w:t>数据预处理</w:t>
      </w:r>
    </w:p>
    <w:p w14:paraId="1901CD0B" w14:textId="77777777" w:rsidR="001A2ECC" w:rsidRPr="00746628" w:rsidRDefault="001A2ECC" w:rsidP="001A2ECC">
      <w:pPr>
        <w:ind w:firstLine="480"/>
      </w:pPr>
      <w:r w:rsidRPr="00746628">
        <w:t xml:space="preserve">    avg_flow = preprocess_data(df)</w:t>
      </w:r>
    </w:p>
    <w:p w14:paraId="7523E86D" w14:textId="77777777" w:rsidR="001A2ECC" w:rsidRPr="00746628" w:rsidRDefault="001A2ECC" w:rsidP="001A2ECC">
      <w:pPr>
        <w:ind w:firstLine="480"/>
      </w:pPr>
      <w:r w:rsidRPr="00746628">
        <w:t xml:space="preserve">    flow_matrix = build_flow_matrix(avg_flow)</w:t>
      </w:r>
    </w:p>
    <w:p w14:paraId="7D988EBC" w14:textId="77777777" w:rsidR="001A2ECC" w:rsidRPr="00746628" w:rsidRDefault="001A2ECC" w:rsidP="001A2ECC">
      <w:pPr>
        <w:ind w:firstLine="480"/>
      </w:pPr>
      <w:r w:rsidRPr="00746628">
        <w:t xml:space="preserve">    max_capacity = np.max(flow_matrix)</w:t>
      </w:r>
    </w:p>
    <w:p w14:paraId="60A8CD23" w14:textId="77777777" w:rsidR="001A2ECC" w:rsidRPr="00746628" w:rsidRDefault="001A2ECC" w:rsidP="001A2ECC">
      <w:pPr>
        <w:ind w:firstLine="480"/>
      </w:pPr>
    </w:p>
    <w:p w14:paraId="46D2A7E2" w14:textId="77777777" w:rsidR="001A2ECC" w:rsidRPr="00746628" w:rsidRDefault="001A2ECC" w:rsidP="001A2ECC">
      <w:pPr>
        <w:ind w:firstLine="480"/>
      </w:pPr>
      <w:r w:rsidRPr="00746628">
        <w:rPr>
          <w:rFonts w:hint="eastAsia"/>
        </w:rPr>
        <w:t xml:space="preserve">    # </w:t>
      </w:r>
      <w:r w:rsidRPr="00746628">
        <w:rPr>
          <w:rFonts w:hint="eastAsia"/>
        </w:rPr>
        <w:t>用于记录各算法的最优目标值和收敛历史</w:t>
      </w:r>
    </w:p>
    <w:p w14:paraId="1A7F5FB9" w14:textId="77777777" w:rsidR="001A2ECC" w:rsidRPr="00746628" w:rsidRDefault="001A2ECC" w:rsidP="001A2ECC">
      <w:pPr>
        <w:ind w:firstLine="480"/>
      </w:pPr>
      <w:r w:rsidRPr="00746628">
        <w:t xml:space="preserve">    best_obj_values = []</w:t>
      </w:r>
    </w:p>
    <w:p w14:paraId="2387EEC9" w14:textId="77777777" w:rsidR="001A2ECC" w:rsidRPr="00746628" w:rsidRDefault="001A2ECC" w:rsidP="001A2ECC">
      <w:pPr>
        <w:ind w:firstLine="480"/>
      </w:pPr>
      <w:r w:rsidRPr="00746628">
        <w:t xml:space="preserve">    convergence_histories = []</w:t>
      </w:r>
    </w:p>
    <w:p w14:paraId="30E05FCD" w14:textId="77777777" w:rsidR="001A2ECC" w:rsidRPr="00746628" w:rsidRDefault="001A2ECC" w:rsidP="001A2ECC">
      <w:pPr>
        <w:ind w:firstLine="480"/>
      </w:pPr>
      <w:r w:rsidRPr="00746628">
        <w:t xml:space="preserve">    alg_labels = []</w:t>
      </w:r>
    </w:p>
    <w:p w14:paraId="2AC7F997" w14:textId="77777777" w:rsidR="001A2ECC" w:rsidRPr="00746628" w:rsidRDefault="001A2ECC" w:rsidP="001A2ECC">
      <w:pPr>
        <w:ind w:firstLine="480"/>
      </w:pPr>
    </w:p>
    <w:p w14:paraId="54BEDF95" w14:textId="77777777" w:rsidR="001A2ECC" w:rsidRPr="00746628" w:rsidRDefault="001A2ECC" w:rsidP="001A2ECC">
      <w:pPr>
        <w:ind w:firstLine="480"/>
      </w:pPr>
      <w:r w:rsidRPr="00746628">
        <w:rPr>
          <w:rFonts w:hint="eastAsia"/>
        </w:rPr>
        <w:t xml:space="preserve">    # </w:t>
      </w:r>
      <w:r w:rsidRPr="00746628">
        <w:rPr>
          <w:rFonts w:hint="eastAsia"/>
        </w:rPr>
        <w:t>遗传算法（</w:t>
      </w:r>
      <w:r w:rsidRPr="00746628">
        <w:rPr>
          <w:rFonts w:hint="eastAsia"/>
        </w:rPr>
        <w:t>GA</w:t>
      </w:r>
      <w:r w:rsidRPr="00746628">
        <w:rPr>
          <w:rFonts w:hint="eastAsia"/>
        </w:rPr>
        <w:t>）</w:t>
      </w:r>
    </w:p>
    <w:p w14:paraId="39944D24" w14:textId="77777777" w:rsidR="001A2ECC" w:rsidRPr="00746628" w:rsidRDefault="001A2ECC" w:rsidP="001A2ECC">
      <w:pPr>
        <w:ind w:firstLine="480"/>
      </w:pPr>
      <w:r w:rsidRPr="00746628">
        <w:t xml:space="preserve">    ga_pop, ga_history = genetic_algorithm_with_history(flow_matrix, max_capacity)</w:t>
      </w:r>
    </w:p>
    <w:p w14:paraId="09603B25" w14:textId="77777777" w:rsidR="001A2ECC" w:rsidRPr="00746628" w:rsidRDefault="001A2ECC" w:rsidP="001A2ECC">
      <w:pPr>
        <w:ind w:firstLine="480"/>
      </w:pPr>
      <w:r w:rsidRPr="00746628">
        <w:t xml:space="preserve">    best_ga = get_best_individual(ga_pop)</w:t>
      </w:r>
    </w:p>
    <w:p w14:paraId="4BC99E7B" w14:textId="77777777" w:rsidR="001A2ECC" w:rsidRPr="00746628" w:rsidRDefault="001A2ECC" w:rsidP="001A2ECC">
      <w:pPr>
        <w:ind w:firstLine="480"/>
      </w:pPr>
      <w:r w:rsidRPr="00746628">
        <w:t xml:space="preserve">    best_ga_array = np.array(best_ga).reshape(flow_matrix.shape)</w:t>
      </w:r>
    </w:p>
    <w:p w14:paraId="10D1BCB0" w14:textId="77777777" w:rsidR="001A2ECC" w:rsidRPr="00746628" w:rsidRDefault="001A2ECC" w:rsidP="001A2ECC">
      <w:pPr>
        <w:ind w:firstLine="480"/>
      </w:pPr>
      <w:r w:rsidRPr="00746628">
        <w:t xml:space="preserve">    ga_obj = global_fitness_function(best_ga_array.flatten(), flow_matrix, max_capacity)</w:t>
      </w:r>
    </w:p>
    <w:p w14:paraId="594063E8" w14:textId="77777777" w:rsidR="001A2ECC" w:rsidRPr="00C25B4D" w:rsidRDefault="001A2ECC" w:rsidP="001A2ECC">
      <w:pPr>
        <w:ind w:firstLine="480"/>
        <w:rPr>
          <w:lang w:val="nl-NL"/>
        </w:rPr>
      </w:pPr>
      <w:r w:rsidRPr="00746628">
        <w:t xml:space="preserve">    </w:t>
      </w:r>
      <w:r w:rsidRPr="00C25B4D">
        <w:rPr>
          <w:lang w:val="nl-NL"/>
        </w:rPr>
        <w:t>best_obj_values.append(ga_obj)</w:t>
      </w:r>
    </w:p>
    <w:p w14:paraId="1645AF6C" w14:textId="77777777" w:rsidR="001A2ECC" w:rsidRPr="00746628" w:rsidRDefault="001A2ECC" w:rsidP="001A2ECC">
      <w:pPr>
        <w:ind w:firstLine="480"/>
      </w:pPr>
      <w:r w:rsidRPr="00C25B4D">
        <w:rPr>
          <w:lang w:val="nl-NL"/>
        </w:rPr>
        <w:t xml:space="preserve">    </w:t>
      </w:r>
      <w:r w:rsidRPr="00746628">
        <w:t>convergence_histories.append(ga_history)</w:t>
      </w:r>
    </w:p>
    <w:p w14:paraId="0A678A8B" w14:textId="77777777" w:rsidR="001A2ECC" w:rsidRPr="00C25B4D" w:rsidRDefault="001A2ECC" w:rsidP="001A2ECC">
      <w:pPr>
        <w:ind w:firstLine="480"/>
        <w:rPr>
          <w:lang w:val="nl-NL"/>
        </w:rPr>
      </w:pPr>
      <w:r w:rsidRPr="00746628">
        <w:t xml:space="preserve">    </w:t>
      </w:r>
      <w:r w:rsidRPr="00C25B4D">
        <w:rPr>
          <w:lang w:val="nl-NL"/>
        </w:rPr>
        <w:t>alg_labels.append("GA")</w:t>
      </w:r>
    </w:p>
    <w:p w14:paraId="413AB4D6" w14:textId="77777777" w:rsidR="001A2ECC" w:rsidRPr="00C25B4D" w:rsidRDefault="001A2ECC" w:rsidP="001A2ECC">
      <w:pPr>
        <w:ind w:firstLine="480"/>
        <w:rPr>
          <w:lang w:val="nl-NL"/>
        </w:rPr>
      </w:pPr>
    </w:p>
    <w:p w14:paraId="04385461" w14:textId="77777777" w:rsidR="001A2ECC" w:rsidRPr="00C25B4D" w:rsidRDefault="001A2ECC" w:rsidP="001A2ECC">
      <w:pPr>
        <w:ind w:firstLine="480"/>
        <w:rPr>
          <w:lang w:val="nl-NL"/>
        </w:rPr>
      </w:pPr>
      <w:r w:rsidRPr="00C25B4D">
        <w:rPr>
          <w:rFonts w:hint="eastAsia"/>
          <w:lang w:val="nl-NL"/>
        </w:rPr>
        <w:t xml:space="preserve">    # </w:t>
      </w:r>
      <w:r w:rsidRPr="00746628">
        <w:rPr>
          <w:rFonts w:hint="eastAsia"/>
        </w:rPr>
        <w:t>粒子群优化</w:t>
      </w:r>
      <w:r w:rsidRPr="00C25B4D">
        <w:rPr>
          <w:rFonts w:hint="eastAsia"/>
          <w:lang w:val="nl-NL"/>
        </w:rPr>
        <w:t>（</w:t>
      </w:r>
      <w:r w:rsidRPr="00C25B4D">
        <w:rPr>
          <w:rFonts w:hint="eastAsia"/>
          <w:lang w:val="nl-NL"/>
        </w:rPr>
        <w:t>PSO</w:t>
      </w:r>
      <w:r w:rsidRPr="00C25B4D">
        <w:rPr>
          <w:rFonts w:hint="eastAsia"/>
          <w:lang w:val="nl-NL"/>
        </w:rPr>
        <w:t>）</w:t>
      </w:r>
    </w:p>
    <w:p w14:paraId="0009D087" w14:textId="77777777" w:rsidR="001A2ECC" w:rsidRPr="00746628" w:rsidRDefault="001A2ECC" w:rsidP="001A2ECC">
      <w:pPr>
        <w:ind w:firstLine="480"/>
      </w:pPr>
      <w:r w:rsidRPr="00C25B4D">
        <w:rPr>
          <w:lang w:val="nl-NL"/>
        </w:rPr>
        <w:t xml:space="preserve">    </w:t>
      </w:r>
      <w:r w:rsidRPr="00746628">
        <w:t>pso_sol, pso_history = pso_optimizer_with_history(flow_matrix, max_capacity)</w:t>
      </w:r>
    </w:p>
    <w:p w14:paraId="139182DE" w14:textId="77777777" w:rsidR="001A2ECC" w:rsidRPr="00746628" w:rsidRDefault="001A2ECC" w:rsidP="001A2ECC">
      <w:pPr>
        <w:ind w:firstLine="480"/>
      </w:pPr>
      <w:r w:rsidRPr="00746628">
        <w:t xml:space="preserve">    pso_obj = global_fitness_function(pso_sol.flatten(), flow_matrix, max_capacity)</w:t>
      </w:r>
    </w:p>
    <w:p w14:paraId="50563E7D" w14:textId="77777777" w:rsidR="001A2ECC" w:rsidRPr="00746628" w:rsidRDefault="001A2ECC" w:rsidP="001A2ECC">
      <w:pPr>
        <w:ind w:firstLine="480"/>
      </w:pPr>
      <w:r w:rsidRPr="00746628">
        <w:t xml:space="preserve">    best_obj_values.append(pso_obj)</w:t>
      </w:r>
    </w:p>
    <w:p w14:paraId="17A81F9E" w14:textId="77777777" w:rsidR="001A2ECC" w:rsidRPr="00746628" w:rsidRDefault="001A2ECC" w:rsidP="001A2ECC">
      <w:pPr>
        <w:ind w:firstLine="480"/>
      </w:pPr>
      <w:r w:rsidRPr="00746628">
        <w:t xml:space="preserve">    convergence_histories.append(pso_history)</w:t>
      </w:r>
    </w:p>
    <w:p w14:paraId="27D1A85F" w14:textId="77777777" w:rsidR="001A2ECC" w:rsidRPr="00746628" w:rsidRDefault="001A2ECC" w:rsidP="001A2ECC">
      <w:pPr>
        <w:ind w:firstLine="480"/>
      </w:pPr>
      <w:r w:rsidRPr="00746628">
        <w:t xml:space="preserve">    alg_labels.append("PSO")</w:t>
      </w:r>
    </w:p>
    <w:p w14:paraId="3135124A" w14:textId="77777777" w:rsidR="001A2ECC" w:rsidRPr="00746628" w:rsidRDefault="001A2ECC" w:rsidP="001A2ECC">
      <w:pPr>
        <w:ind w:firstLine="480"/>
      </w:pPr>
    </w:p>
    <w:p w14:paraId="5C0B6930" w14:textId="77777777" w:rsidR="001A2ECC" w:rsidRPr="00746628" w:rsidRDefault="001A2ECC" w:rsidP="001A2ECC">
      <w:pPr>
        <w:ind w:firstLine="480"/>
      </w:pPr>
      <w:r w:rsidRPr="00746628">
        <w:rPr>
          <w:rFonts w:hint="eastAsia"/>
        </w:rPr>
        <w:t xml:space="preserve">    # </w:t>
      </w:r>
      <w:r w:rsidRPr="00746628">
        <w:rPr>
          <w:rFonts w:hint="eastAsia"/>
        </w:rPr>
        <w:t>混合优化算法（</w:t>
      </w:r>
      <w:r w:rsidRPr="00746628">
        <w:rPr>
          <w:rFonts w:hint="eastAsia"/>
        </w:rPr>
        <w:t>GA + PSO</w:t>
      </w:r>
      <w:r w:rsidRPr="00746628">
        <w:rPr>
          <w:rFonts w:hint="eastAsia"/>
        </w:rPr>
        <w:t>）</w:t>
      </w:r>
    </w:p>
    <w:p w14:paraId="3CCF3B24" w14:textId="77777777" w:rsidR="001A2ECC" w:rsidRPr="00746628" w:rsidRDefault="001A2ECC" w:rsidP="001A2ECC">
      <w:pPr>
        <w:ind w:firstLine="480"/>
      </w:pPr>
      <w:r w:rsidRPr="00746628">
        <w:lastRenderedPageBreak/>
        <w:t xml:space="preserve">    hybrid_sol, hybrid_history = hybrid_optimizer_with_history(flow_matrix, max_capacity)</w:t>
      </w:r>
    </w:p>
    <w:p w14:paraId="751CB2B6" w14:textId="77777777" w:rsidR="001A2ECC" w:rsidRPr="00746628" w:rsidRDefault="001A2ECC" w:rsidP="001A2ECC">
      <w:pPr>
        <w:ind w:firstLine="480"/>
      </w:pPr>
      <w:r w:rsidRPr="00746628">
        <w:t xml:space="preserve">    hybrid_obj = global_fitness_function(hybrid_sol.flatten(), flow_matrix, max_capacity)</w:t>
      </w:r>
    </w:p>
    <w:p w14:paraId="6900D9C4" w14:textId="77777777" w:rsidR="001A2ECC" w:rsidRPr="00746628" w:rsidRDefault="001A2ECC" w:rsidP="001A2ECC">
      <w:pPr>
        <w:ind w:firstLine="480"/>
      </w:pPr>
      <w:r w:rsidRPr="00746628">
        <w:t xml:space="preserve">    best_obj_values.append(hybrid_obj)</w:t>
      </w:r>
    </w:p>
    <w:p w14:paraId="60AF1263" w14:textId="77777777" w:rsidR="001A2ECC" w:rsidRPr="00746628" w:rsidRDefault="001A2ECC" w:rsidP="001A2ECC">
      <w:pPr>
        <w:ind w:firstLine="480"/>
      </w:pPr>
      <w:r w:rsidRPr="00746628">
        <w:t xml:space="preserve">    convergence_histories.append(hybrid_history)</w:t>
      </w:r>
    </w:p>
    <w:p w14:paraId="3761462B" w14:textId="77777777" w:rsidR="001A2ECC" w:rsidRPr="00746628" w:rsidRDefault="001A2ECC" w:rsidP="001A2ECC">
      <w:pPr>
        <w:ind w:firstLine="480"/>
      </w:pPr>
      <w:r w:rsidRPr="00746628">
        <w:t xml:space="preserve">    alg_labels.append("Hybrid")</w:t>
      </w:r>
    </w:p>
    <w:p w14:paraId="29CDB02C" w14:textId="77777777" w:rsidR="001A2ECC" w:rsidRPr="00746628" w:rsidRDefault="001A2ECC" w:rsidP="001A2ECC">
      <w:pPr>
        <w:ind w:firstLine="480"/>
      </w:pPr>
    </w:p>
    <w:p w14:paraId="52EC4593" w14:textId="77777777" w:rsidR="001A2ECC" w:rsidRPr="00746628" w:rsidRDefault="001A2ECC" w:rsidP="001A2ECC">
      <w:pPr>
        <w:ind w:firstLine="480"/>
      </w:pPr>
      <w:r w:rsidRPr="00746628">
        <w:rPr>
          <w:rFonts w:hint="eastAsia"/>
        </w:rPr>
        <w:t xml:space="preserve">    # </w:t>
      </w:r>
      <w:r w:rsidRPr="00746628">
        <w:rPr>
          <w:rFonts w:hint="eastAsia"/>
        </w:rPr>
        <w:t>可视化收敛曲线</w:t>
      </w:r>
    </w:p>
    <w:p w14:paraId="4D35FE14" w14:textId="77777777" w:rsidR="001A2ECC" w:rsidRPr="00746628" w:rsidRDefault="001A2ECC" w:rsidP="001A2ECC">
      <w:pPr>
        <w:ind w:firstLine="480"/>
      </w:pPr>
      <w:r w:rsidRPr="00746628">
        <w:t xml:space="preserve">    plot_convergence(convergence_histories, alg_labels)</w:t>
      </w:r>
    </w:p>
    <w:p w14:paraId="2B6131C3" w14:textId="77777777" w:rsidR="001A2ECC" w:rsidRPr="00746628" w:rsidRDefault="001A2ECC" w:rsidP="001A2ECC">
      <w:pPr>
        <w:ind w:firstLine="480"/>
      </w:pPr>
      <w:r w:rsidRPr="00746628">
        <w:t xml:space="preserve">    pd.DataFrame(convergence_histories).to_csv('lishi.csv')</w:t>
      </w:r>
    </w:p>
    <w:p w14:paraId="4ABEE047" w14:textId="77777777" w:rsidR="001A2ECC" w:rsidRPr="00746628" w:rsidRDefault="001A2ECC" w:rsidP="001A2ECC">
      <w:pPr>
        <w:ind w:firstLine="480"/>
      </w:pPr>
      <w:r w:rsidRPr="00746628">
        <w:rPr>
          <w:rFonts w:hint="eastAsia"/>
        </w:rPr>
        <w:t xml:space="preserve">    # </w:t>
      </w:r>
      <w:r w:rsidRPr="00746628">
        <w:rPr>
          <w:rFonts w:hint="eastAsia"/>
        </w:rPr>
        <w:t>可视化各算法最优目标值对比</w:t>
      </w:r>
    </w:p>
    <w:p w14:paraId="17AEE6DA" w14:textId="77777777" w:rsidR="001A2ECC" w:rsidRPr="00746628" w:rsidRDefault="001A2ECC" w:rsidP="001A2ECC">
      <w:pPr>
        <w:ind w:firstLine="480"/>
      </w:pPr>
      <w:r w:rsidRPr="00746628">
        <w:t xml:space="preserve">    plot_comparison(best_obj_values, alg_labels)</w:t>
      </w:r>
    </w:p>
    <w:p w14:paraId="2BDAF19E" w14:textId="77777777" w:rsidR="001A2ECC" w:rsidRPr="00746628" w:rsidRDefault="001A2ECC" w:rsidP="001A2ECC">
      <w:pPr>
        <w:ind w:firstLine="480"/>
      </w:pPr>
    </w:p>
    <w:p w14:paraId="09740BA0" w14:textId="77777777" w:rsidR="001A2ECC" w:rsidRPr="00746628" w:rsidRDefault="001A2ECC" w:rsidP="001A2ECC">
      <w:pPr>
        <w:ind w:firstLine="480"/>
      </w:pPr>
    </w:p>
    <w:p w14:paraId="43EEA8B4" w14:textId="77777777" w:rsidR="001A2ECC" w:rsidRPr="00746628" w:rsidRDefault="001A2ECC" w:rsidP="001A2ECC">
      <w:pPr>
        <w:ind w:firstLine="480"/>
      </w:pPr>
      <w:r w:rsidRPr="00746628">
        <w:t>if __name__ == "__main__":</w:t>
      </w:r>
    </w:p>
    <w:p w14:paraId="6E9CDAB3" w14:textId="35CAE858" w:rsidR="001A2ECC" w:rsidRPr="00435B21" w:rsidRDefault="001A2ECC" w:rsidP="001A2ECC">
      <w:pPr>
        <w:ind w:firstLine="480"/>
      </w:pPr>
      <w:r w:rsidRPr="00746628">
        <w:t xml:space="preserve">    main()</w:t>
      </w:r>
    </w:p>
    <w:sectPr w:rsidR="001A2ECC" w:rsidRPr="00435B21" w:rsidSect="00CB3F97">
      <w:headerReference w:type="even" r:id="rId54"/>
      <w:headerReference w:type="default" r:id="rId55"/>
      <w:pgSz w:w="11906" w:h="16838"/>
      <w:pgMar w:top="1588" w:right="1418" w:bottom="1588" w:left="1418" w:header="1134" w:footer="1134"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BE02C7" w14:textId="77777777" w:rsidR="008F6A7A" w:rsidRDefault="008F6A7A" w:rsidP="00514ED7">
      <w:pPr>
        <w:spacing w:line="240" w:lineRule="auto"/>
        <w:ind w:firstLine="480"/>
      </w:pPr>
      <w:r>
        <w:separator/>
      </w:r>
    </w:p>
  </w:endnote>
  <w:endnote w:type="continuationSeparator" w:id="0">
    <w:p w14:paraId="4796D3A4" w14:textId="77777777" w:rsidR="008F6A7A" w:rsidRDefault="008F6A7A" w:rsidP="00514ED7">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STIX Two Math">
    <w:altName w:val="Cambria"/>
    <w:panose1 w:val="02020603050405020304"/>
    <w:charset w:val="00"/>
    <w:family w:val="roman"/>
    <w:notTrueType/>
    <w:pitch w:val="variable"/>
    <w:sig w:usb0="A00002FF" w:usb1="4000FDFF" w:usb2="02000020"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1703055782"/>
      <w:docPartObj>
        <w:docPartGallery w:val="Page Numbers (Bottom of Page)"/>
        <w:docPartUnique/>
      </w:docPartObj>
    </w:sdtPr>
    <w:sdtContent>
      <w:p w14:paraId="6C8177A8" w14:textId="3BA6687B" w:rsidR="00CB3F97" w:rsidRDefault="00CB3F97" w:rsidP="00CB3F97">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2</w:t>
        </w:r>
        <w:r>
          <w:rPr>
            <w:rStyle w:val="aff4"/>
          </w:rPr>
          <w:fldChar w:fldCharType="end"/>
        </w:r>
      </w:p>
    </w:sdtContent>
  </w:sdt>
  <w:p w14:paraId="19179605" w14:textId="77777777" w:rsidR="003E2F23" w:rsidRPr="008A092C" w:rsidRDefault="003E2F23" w:rsidP="00CB3F97">
    <w:pPr>
      <w:pStyle w:val="aff2"/>
      <w:ind w:right="360" w:firstLine="420"/>
      <w:rPr>
        <w:szCs w:val="2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E9687" w14:textId="2A11C260" w:rsidR="003E2F23" w:rsidRDefault="003E2F23" w:rsidP="003E2F23">
    <w:pPr>
      <w:pStyle w:val="aff2"/>
      <w:framePr w:wrap="none" w:vAnchor="text" w:hAnchor="page" w:x="5739" w:y="6"/>
      <w:ind w:firstLine="420"/>
      <w:rPr>
        <w:rStyle w:val="aff4"/>
      </w:rPr>
    </w:pPr>
  </w:p>
  <w:p w14:paraId="220707BF" w14:textId="77777777" w:rsidR="003E2F23" w:rsidRDefault="003E2F23">
    <w:pPr>
      <w:pStyle w:val="aff2"/>
      <w:ind w:firstLine="4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92F74" w14:textId="77777777" w:rsidR="003E2F23" w:rsidRDefault="003E2F23">
    <w:pPr>
      <w:pStyle w:val="aff2"/>
      <w:ind w:firstLine="4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1874187292"/>
      <w:docPartObj>
        <w:docPartGallery w:val="Page Numbers (Bottom of Page)"/>
        <w:docPartUnique/>
      </w:docPartObj>
    </w:sdtPr>
    <w:sdtContent>
      <w:p w14:paraId="38BAB90A" w14:textId="24710F98" w:rsidR="00920D6A" w:rsidRDefault="00920D6A" w:rsidP="00AB0279">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2</w:t>
        </w:r>
        <w:r>
          <w:rPr>
            <w:rStyle w:val="aff4"/>
          </w:rPr>
          <w:fldChar w:fldCharType="end"/>
        </w:r>
      </w:p>
    </w:sdtContent>
  </w:sdt>
  <w:p w14:paraId="1F9C21B2" w14:textId="2D52F572" w:rsidR="007726CA" w:rsidRPr="00920D6A" w:rsidRDefault="007726CA" w:rsidP="00920D6A">
    <w:pPr>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05518" w14:textId="77777777" w:rsidR="00E92325" w:rsidRDefault="00E92325" w:rsidP="003E2F23">
    <w:pPr>
      <w:pStyle w:val="aff2"/>
      <w:framePr w:wrap="none" w:vAnchor="text" w:hAnchor="page" w:x="5739" w:y="6"/>
      <w:ind w:firstLine="420"/>
      <w:rPr>
        <w:rStyle w:val="aff4"/>
      </w:rPr>
    </w:pPr>
  </w:p>
  <w:p w14:paraId="45AD755A" w14:textId="77777777" w:rsidR="00E92325" w:rsidRDefault="00E92325">
    <w:pPr>
      <w:pStyle w:val="aff2"/>
      <w:ind w:firstLine="4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321663987"/>
      <w:docPartObj>
        <w:docPartGallery w:val="Page Numbers (Bottom of Page)"/>
        <w:docPartUnique/>
      </w:docPartObj>
    </w:sdtPr>
    <w:sdtContent>
      <w:p w14:paraId="1C3EAECA" w14:textId="3EBDE8AD" w:rsidR="00E92325" w:rsidRDefault="00E92325" w:rsidP="00A44239">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II</w:t>
        </w:r>
        <w:r>
          <w:rPr>
            <w:rStyle w:val="aff4"/>
          </w:rPr>
          <w:fldChar w:fldCharType="end"/>
        </w:r>
      </w:p>
    </w:sdtContent>
  </w:sdt>
  <w:p w14:paraId="7D7D50D2" w14:textId="77777777" w:rsidR="00920D6A" w:rsidRPr="00920D6A" w:rsidRDefault="00920D6A" w:rsidP="00920D6A">
    <w:pPr>
      <w:ind w:firstLineChars="0"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1706324623"/>
      <w:docPartObj>
        <w:docPartGallery w:val="Page Numbers (Bottom of Page)"/>
        <w:docPartUnique/>
      </w:docPartObj>
    </w:sdtPr>
    <w:sdtContent>
      <w:p w14:paraId="1693FD3B" w14:textId="45C3E8BE" w:rsidR="00E92325" w:rsidRDefault="00E92325" w:rsidP="00A44239">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I</w:t>
        </w:r>
        <w:r>
          <w:rPr>
            <w:rStyle w:val="aff4"/>
          </w:rPr>
          <w:fldChar w:fldCharType="end"/>
        </w:r>
      </w:p>
    </w:sdtContent>
  </w:sdt>
  <w:p w14:paraId="0E2F7ADD" w14:textId="77777777" w:rsidR="00E92325" w:rsidRDefault="00E92325" w:rsidP="003E2F23">
    <w:pPr>
      <w:pStyle w:val="aff2"/>
      <w:framePr w:wrap="none" w:vAnchor="text" w:hAnchor="page" w:x="5739" w:y="6"/>
      <w:ind w:firstLine="420"/>
      <w:rPr>
        <w:rStyle w:val="aff4"/>
      </w:rPr>
    </w:pPr>
  </w:p>
  <w:p w14:paraId="4E893332" w14:textId="77777777" w:rsidR="00E92325" w:rsidRDefault="00E92325">
    <w:pPr>
      <w:pStyle w:val="aff2"/>
      <w:ind w:firstLine="42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1836266306"/>
      <w:docPartObj>
        <w:docPartGallery w:val="Page Numbers (Bottom of Page)"/>
        <w:docPartUnique/>
      </w:docPartObj>
    </w:sdtPr>
    <w:sdtContent>
      <w:p w14:paraId="656010FA" w14:textId="790A9901" w:rsidR="00E37FD0" w:rsidRDefault="00E37FD0" w:rsidP="00AB0279">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2</w:t>
        </w:r>
        <w:r>
          <w:rPr>
            <w:rStyle w:val="aff4"/>
          </w:rPr>
          <w:fldChar w:fldCharType="end"/>
        </w:r>
      </w:p>
    </w:sdtContent>
  </w:sdt>
  <w:p w14:paraId="79F8B7E1" w14:textId="77777777" w:rsidR="00E37FD0" w:rsidRPr="00920D6A" w:rsidRDefault="00E37FD0" w:rsidP="00920D6A">
    <w:pPr>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4"/>
      </w:rPr>
      <w:id w:val="1125431031"/>
      <w:docPartObj>
        <w:docPartGallery w:val="Page Numbers (Bottom of Page)"/>
        <w:docPartUnique/>
      </w:docPartObj>
    </w:sdtPr>
    <w:sdtContent>
      <w:p w14:paraId="20700A8B" w14:textId="3790DA18" w:rsidR="00920D6A" w:rsidRDefault="00920D6A" w:rsidP="00E37FD0">
        <w:pPr>
          <w:pStyle w:val="aff2"/>
          <w:framePr w:wrap="none" w:vAnchor="text" w:hAnchor="margin" w:xAlign="center" w:y="1"/>
          <w:ind w:firstLine="420"/>
          <w:rPr>
            <w:rStyle w:val="aff4"/>
          </w:rPr>
        </w:pPr>
        <w:r>
          <w:rPr>
            <w:rStyle w:val="aff4"/>
          </w:rPr>
          <w:fldChar w:fldCharType="begin"/>
        </w:r>
        <w:r>
          <w:rPr>
            <w:rStyle w:val="aff4"/>
          </w:rPr>
          <w:instrText xml:space="preserve"> PAGE </w:instrText>
        </w:r>
        <w:r>
          <w:rPr>
            <w:rStyle w:val="aff4"/>
          </w:rPr>
          <w:fldChar w:fldCharType="separate"/>
        </w:r>
        <w:r>
          <w:rPr>
            <w:rStyle w:val="aff4"/>
            <w:noProof/>
          </w:rPr>
          <w:t>1</w:t>
        </w:r>
        <w:r>
          <w:rPr>
            <w:rStyle w:val="aff4"/>
          </w:rPr>
          <w:fldChar w:fldCharType="end"/>
        </w:r>
      </w:p>
    </w:sdtContent>
  </w:sdt>
  <w:p w14:paraId="58ACFEAF" w14:textId="472B48A2" w:rsidR="003E2F23" w:rsidRPr="00920D6A" w:rsidRDefault="003E2F23" w:rsidP="00920D6A">
    <w:pPr>
      <w:pStyle w:val="aff2"/>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9453B7" w14:textId="77777777" w:rsidR="008F6A7A" w:rsidRDefault="008F6A7A" w:rsidP="00514ED7">
      <w:pPr>
        <w:spacing w:line="240" w:lineRule="auto"/>
        <w:ind w:firstLine="480"/>
      </w:pPr>
      <w:r>
        <w:separator/>
      </w:r>
    </w:p>
  </w:footnote>
  <w:footnote w:type="continuationSeparator" w:id="0">
    <w:p w14:paraId="7456A5EB" w14:textId="77777777" w:rsidR="008F6A7A" w:rsidRDefault="008F6A7A" w:rsidP="00514ED7">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D64CA" w14:textId="11E16085" w:rsidR="003E2F23" w:rsidRPr="008A092C" w:rsidRDefault="008A092C" w:rsidP="00E308D8">
    <w:pPr>
      <w:pStyle w:val="aff0"/>
    </w:pPr>
    <w:r w:rsidRPr="008A092C">
      <w:t>哈尔滨工程大学本科生毕业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28ED24" w14:textId="1C8A4F0B" w:rsidR="00CB3F97" w:rsidRPr="008A092C" w:rsidRDefault="00353278" w:rsidP="00E308D8">
    <w:pPr>
      <w:pStyle w:val="aff0"/>
    </w:pPr>
    <w:r>
      <w:rPr>
        <w:rFonts w:hint="eastAsia"/>
      </w:rPr>
      <w:t>第</w:t>
    </w:r>
    <w:r>
      <w:rPr>
        <w:rFonts w:hint="eastAsia"/>
      </w:rPr>
      <w:t>5</w:t>
    </w:r>
    <w:r>
      <w:rPr>
        <w:rFonts w:hint="eastAsia"/>
      </w:rPr>
      <w:t>章</w:t>
    </w:r>
    <w:r>
      <w:rPr>
        <w:rFonts w:hint="eastAsia"/>
      </w:rPr>
      <w:t xml:space="preserve"> </w:t>
    </w:r>
    <w:r>
      <w:rPr>
        <w:rFonts w:hint="eastAsia"/>
      </w:rPr>
      <w:t>基于网络流的紧急调运策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F5860" w14:textId="222B636F" w:rsidR="00353278" w:rsidRPr="008A092C" w:rsidRDefault="00353278" w:rsidP="00E308D8">
    <w:pPr>
      <w:pStyle w:val="aff0"/>
    </w:pPr>
    <w:r>
      <w:rPr>
        <w:rFonts w:hint="eastAsia"/>
      </w:rPr>
      <w:t>第</w:t>
    </w:r>
    <w:r>
      <w:rPr>
        <w:rFonts w:hint="eastAsia"/>
      </w:rPr>
      <w:t>6</w:t>
    </w:r>
    <w:r>
      <w:rPr>
        <w:rFonts w:hint="eastAsia"/>
      </w:rPr>
      <w:t>章</w:t>
    </w:r>
    <w:r>
      <w:rPr>
        <w:rFonts w:hint="eastAsia"/>
      </w:rPr>
      <w:t xml:space="preserve"> </w:t>
    </w:r>
    <w:r>
      <w:rPr>
        <w:rFonts w:hint="eastAsia"/>
      </w:rPr>
      <w:t>对策及建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C09C2" w14:textId="77777777" w:rsidR="0038686D" w:rsidRPr="008A092C" w:rsidRDefault="0038686D" w:rsidP="00E308D8">
    <w:pPr>
      <w:pStyle w:val="aff0"/>
    </w:pPr>
    <w:r w:rsidRPr="008A092C">
      <w:t>哈尔滨工程大学本科生毕业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9F4D8" w14:textId="3F6FFB09" w:rsidR="0038686D" w:rsidRPr="008A092C" w:rsidRDefault="0038686D" w:rsidP="00E308D8">
    <w:pPr>
      <w:pStyle w:val="aff0"/>
    </w:pPr>
    <w:r w:rsidRPr="0038686D">
      <w:rPr>
        <w:rFonts w:hint="eastAsia"/>
      </w:rPr>
      <w:t>基于需求预测的电商运输线路优化研究——以</w:t>
    </w:r>
    <w:r w:rsidRPr="0038686D">
      <w:rPr>
        <w:rFonts w:hint="eastAsia"/>
      </w:rPr>
      <w:t>X</w:t>
    </w:r>
    <w:r w:rsidRPr="0038686D">
      <w:rPr>
        <w:rFonts w:hint="eastAsia"/>
      </w:rPr>
      <w:t>公司为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8D596" w14:textId="00C5E078" w:rsidR="003E2F23" w:rsidRPr="00920D6A" w:rsidRDefault="003E2F23" w:rsidP="00920D6A">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E998D3" w14:textId="77777777" w:rsidR="00E92325" w:rsidRDefault="00E92325">
    <w:pPr>
      <w:pStyle w:val="aff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92D9C" w14:textId="04125E99" w:rsidR="00920D6A" w:rsidRPr="00920D6A" w:rsidRDefault="00E92325" w:rsidP="00E308D8">
    <w:pPr>
      <w:pStyle w:val="aff0"/>
    </w:pPr>
    <w:r w:rsidRPr="00E92325">
      <w:rPr>
        <w:rFonts w:hint="eastAsia"/>
      </w:rPr>
      <w:t>哈尔滨工程大学学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92C51" w14:textId="77777777" w:rsidR="00D213AE" w:rsidRPr="00D213AE" w:rsidRDefault="00D213AE" w:rsidP="00E308D8">
    <w:pPr>
      <w:pStyle w:val="aff0"/>
    </w:pPr>
    <w:r w:rsidRPr="00D213AE">
      <w:rPr>
        <w:rFonts w:hint="eastAsia"/>
      </w:rPr>
      <w:t>基于需求预测的电商运输线路优化研究——以</w:t>
    </w:r>
    <w:r w:rsidRPr="00D213AE">
      <w:rPr>
        <w:rFonts w:hint="eastAsia"/>
      </w:rPr>
      <w:t>X</w:t>
    </w:r>
    <w:r w:rsidRPr="00D213AE">
      <w:rPr>
        <w:rFonts w:hint="eastAsia"/>
      </w:rPr>
      <w:t>公司为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B0C9D" w14:textId="23A4688A" w:rsidR="008C0381" w:rsidRPr="008A092C" w:rsidRDefault="008A092C" w:rsidP="00E308D8">
    <w:pPr>
      <w:pStyle w:val="aff0"/>
    </w:pPr>
    <w:r>
      <w:rPr>
        <w:rFonts w:hint="eastAsia"/>
      </w:rPr>
      <w:t>第</w:t>
    </w:r>
    <w:r w:rsidR="00E92325">
      <w:t>1</w:t>
    </w:r>
    <w:r>
      <w:rPr>
        <w:rFonts w:hint="eastAsia"/>
      </w:rPr>
      <w:t>章</w:t>
    </w:r>
    <w:r>
      <w:rPr>
        <w:rFonts w:hint="eastAsia"/>
      </w:rPr>
      <w:t xml:space="preserve"> </w:t>
    </w:r>
    <w:r>
      <w:rPr>
        <w:rFonts w:hint="eastAsia"/>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14BA4" w14:textId="5D185B97" w:rsidR="00CB3F97" w:rsidRPr="008A092C" w:rsidRDefault="00CB3F97" w:rsidP="00E308D8">
    <w:pPr>
      <w:pStyle w:val="aff0"/>
    </w:pPr>
    <w:r>
      <w:rPr>
        <w:rFonts w:hint="eastAsia"/>
      </w:rPr>
      <w:t>第</w:t>
    </w:r>
    <w:r>
      <w:rPr>
        <w:rFonts w:hint="eastAsia"/>
      </w:rPr>
      <w:t>2</w:t>
    </w:r>
    <w:r>
      <w:rPr>
        <w:rFonts w:hint="eastAsia"/>
      </w:rPr>
      <w:t>章</w:t>
    </w:r>
    <w:r>
      <w:rPr>
        <w:rFonts w:hint="eastAsia"/>
      </w:rPr>
      <w:t xml:space="preserve"> </w:t>
    </w:r>
    <w:r>
      <w:rPr>
        <w:rFonts w:hint="eastAsia"/>
      </w:rPr>
      <w:t>概念界定与理论基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64DCA" w14:textId="40B52A67" w:rsidR="00CB3F97" w:rsidRPr="008A092C" w:rsidRDefault="00CB3F97" w:rsidP="00E308D8">
    <w:pPr>
      <w:pStyle w:val="aff0"/>
    </w:pPr>
    <w:r>
      <w:rPr>
        <w:rFonts w:hint="eastAsia"/>
      </w:rPr>
      <w:t>第</w:t>
    </w:r>
    <w:r>
      <w:rPr>
        <w:rFonts w:hint="eastAsia"/>
      </w:rPr>
      <w:t>3</w:t>
    </w:r>
    <w:r>
      <w:rPr>
        <w:rFonts w:hint="eastAsia"/>
      </w:rPr>
      <w:t>章</w:t>
    </w:r>
    <w:r>
      <w:rPr>
        <w:rFonts w:hint="eastAsia"/>
      </w:rPr>
      <w:t xml:space="preserve"> X</w:t>
    </w:r>
    <w:r>
      <w:rPr>
        <w:rFonts w:hint="eastAsia"/>
      </w:rPr>
      <w:t>电商公司现状及问题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25C84" w14:textId="7C594C49" w:rsidR="00CB3F97" w:rsidRPr="008A092C" w:rsidRDefault="00CB3F97" w:rsidP="00E308D8">
    <w:pPr>
      <w:pStyle w:val="aff0"/>
    </w:pPr>
    <w:r>
      <w:rPr>
        <w:rFonts w:hint="eastAsia"/>
      </w:rPr>
      <w:t>第</w:t>
    </w:r>
    <w:r>
      <w:rPr>
        <w:rFonts w:hint="eastAsia"/>
      </w:rPr>
      <w:t>4</w:t>
    </w:r>
    <w:r>
      <w:rPr>
        <w:rFonts w:hint="eastAsia"/>
      </w:rPr>
      <w:t>章</w:t>
    </w:r>
    <w:r>
      <w:rPr>
        <w:rFonts w:hint="eastAsia"/>
      </w:rPr>
      <w:t xml:space="preserve"> </w:t>
    </w:r>
    <w:r>
      <w:rPr>
        <w:rFonts w:hint="eastAsia"/>
      </w:rPr>
      <w:t>基于时序数据的运输需求量预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55E6C"/>
    <w:multiLevelType w:val="hybridMultilevel"/>
    <w:tmpl w:val="23668AE8"/>
    <w:lvl w:ilvl="0" w:tplc="16227CD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06A81E32"/>
    <w:multiLevelType w:val="hybridMultilevel"/>
    <w:tmpl w:val="D1E4ADD4"/>
    <w:lvl w:ilvl="0" w:tplc="5016ACB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5E0127"/>
    <w:multiLevelType w:val="hybridMultilevel"/>
    <w:tmpl w:val="257A0D4A"/>
    <w:lvl w:ilvl="0" w:tplc="82B491B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E16663D"/>
    <w:multiLevelType w:val="hybridMultilevel"/>
    <w:tmpl w:val="C6C8906A"/>
    <w:lvl w:ilvl="0" w:tplc="1624CA8A">
      <w:start w:val="1"/>
      <w:numFmt w:val="decimal"/>
      <w:lvlText w:val="第%1章"/>
      <w:lvlJc w:val="left"/>
      <w:pPr>
        <w:ind w:left="1260" w:hanging="12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FC27D85"/>
    <w:multiLevelType w:val="hybridMultilevel"/>
    <w:tmpl w:val="0450C038"/>
    <w:lvl w:ilvl="0" w:tplc="A42EF59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5DA339D"/>
    <w:multiLevelType w:val="multilevel"/>
    <w:tmpl w:val="85BA9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B5BA04"/>
    <w:multiLevelType w:val="singleLevel"/>
    <w:tmpl w:val="3FB5BA04"/>
    <w:lvl w:ilvl="0">
      <w:start w:val="5"/>
      <w:numFmt w:val="decimal"/>
      <w:suff w:val="nothing"/>
      <w:lvlText w:val="（%1）"/>
      <w:lvlJc w:val="left"/>
    </w:lvl>
  </w:abstractNum>
  <w:abstractNum w:abstractNumId="7" w15:restartNumberingAfterBreak="0">
    <w:nsid w:val="70DE5271"/>
    <w:multiLevelType w:val="hybridMultilevel"/>
    <w:tmpl w:val="911C6F9E"/>
    <w:lvl w:ilvl="0" w:tplc="E2FA555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2071343883">
    <w:abstractNumId w:val="5"/>
  </w:num>
  <w:num w:numId="2" w16cid:durableId="1871527477">
    <w:abstractNumId w:val="6"/>
  </w:num>
  <w:num w:numId="3" w16cid:durableId="570653280">
    <w:abstractNumId w:val="0"/>
  </w:num>
  <w:num w:numId="4" w16cid:durableId="1838113063">
    <w:abstractNumId w:val="4"/>
  </w:num>
  <w:num w:numId="5" w16cid:durableId="831334820">
    <w:abstractNumId w:val="1"/>
  </w:num>
  <w:num w:numId="6" w16cid:durableId="837427760">
    <w:abstractNumId w:val="2"/>
  </w:num>
  <w:num w:numId="7" w16cid:durableId="1984893181">
    <w:abstractNumId w:val="7"/>
  </w:num>
  <w:num w:numId="8" w16cid:durableId="1102466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bordersDoNotSurroundHeader/>
  <w:bordersDoNotSurroundFooter/>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4F1"/>
    <w:rsid w:val="0000390C"/>
    <w:rsid w:val="000057B7"/>
    <w:rsid w:val="00015820"/>
    <w:rsid w:val="000167F0"/>
    <w:rsid w:val="00020D95"/>
    <w:rsid w:val="00033C5C"/>
    <w:rsid w:val="0006220A"/>
    <w:rsid w:val="00062573"/>
    <w:rsid w:val="0006593F"/>
    <w:rsid w:val="00077553"/>
    <w:rsid w:val="00080026"/>
    <w:rsid w:val="00081A94"/>
    <w:rsid w:val="00090607"/>
    <w:rsid w:val="000A549B"/>
    <w:rsid w:val="000A723B"/>
    <w:rsid w:val="000B6238"/>
    <w:rsid w:val="000C14B4"/>
    <w:rsid w:val="000C3979"/>
    <w:rsid w:val="000C4584"/>
    <w:rsid w:val="000E3303"/>
    <w:rsid w:val="000E4B6E"/>
    <w:rsid w:val="000E588C"/>
    <w:rsid w:val="000E5EEF"/>
    <w:rsid w:val="000F21DA"/>
    <w:rsid w:val="000F2B38"/>
    <w:rsid w:val="000F38AD"/>
    <w:rsid w:val="00101632"/>
    <w:rsid w:val="00101CD0"/>
    <w:rsid w:val="00101D73"/>
    <w:rsid w:val="001046C0"/>
    <w:rsid w:val="00111B49"/>
    <w:rsid w:val="001235D3"/>
    <w:rsid w:val="001411E8"/>
    <w:rsid w:val="00141710"/>
    <w:rsid w:val="00144EEB"/>
    <w:rsid w:val="001461DE"/>
    <w:rsid w:val="001506BF"/>
    <w:rsid w:val="0015459D"/>
    <w:rsid w:val="001662D2"/>
    <w:rsid w:val="001769AC"/>
    <w:rsid w:val="001777B7"/>
    <w:rsid w:val="001801EA"/>
    <w:rsid w:val="00180B01"/>
    <w:rsid w:val="001847F0"/>
    <w:rsid w:val="00186778"/>
    <w:rsid w:val="00193B77"/>
    <w:rsid w:val="001A1A18"/>
    <w:rsid w:val="001A2ECC"/>
    <w:rsid w:val="001A5532"/>
    <w:rsid w:val="001A5D03"/>
    <w:rsid w:val="001A6EA7"/>
    <w:rsid w:val="001B6392"/>
    <w:rsid w:val="001C03BC"/>
    <w:rsid w:val="001C14C2"/>
    <w:rsid w:val="001E20FA"/>
    <w:rsid w:val="001E26F9"/>
    <w:rsid w:val="001E71C4"/>
    <w:rsid w:val="001F59FA"/>
    <w:rsid w:val="001F6BEE"/>
    <w:rsid w:val="001F6F6D"/>
    <w:rsid w:val="00203C68"/>
    <w:rsid w:val="0020777A"/>
    <w:rsid w:val="00216336"/>
    <w:rsid w:val="00220779"/>
    <w:rsid w:val="00224D8A"/>
    <w:rsid w:val="00224D96"/>
    <w:rsid w:val="00225217"/>
    <w:rsid w:val="00243E50"/>
    <w:rsid w:val="0024667C"/>
    <w:rsid w:val="002516D2"/>
    <w:rsid w:val="00255051"/>
    <w:rsid w:val="002553B8"/>
    <w:rsid w:val="0025700B"/>
    <w:rsid w:val="00262AF5"/>
    <w:rsid w:val="00273076"/>
    <w:rsid w:val="002750E7"/>
    <w:rsid w:val="002806C6"/>
    <w:rsid w:val="002812C1"/>
    <w:rsid w:val="0028619F"/>
    <w:rsid w:val="002B0B0E"/>
    <w:rsid w:val="002C020C"/>
    <w:rsid w:val="002C5E7C"/>
    <w:rsid w:val="002D6A6F"/>
    <w:rsid w:val="002E0626"/>
    <w:rsid w:val="002E0E39"/>
    <w:rsid w:val="002E2D5F"/>
    <w:rsid w:val="002E3136"/>
    <w:rsid w:val="002E7950"/>
    <w:rsid w:val="002F0472"/>
    <w:rsid w:val="002F583C"/>
    <w:rsid w:val="00305361"/>
    <w:rsid w:val="00311FF8"/>
    <w:rsid w:val="00312DC9"/>
    <w:rsid w:val="003312E4"/>
    <w:rsid w:val="0033144F"/>
    <w:rsid w:val="0033405F"/>
    <w:rsid w:val="00336B1D"/>
    <w:rsid w:val="003477E5"/>
    <w:rsid w:val="00351790"/>
    <w:rsid w:val="00351FD8"/>
    <w:rsid w:val="0035228A"/>
    <w:rsid w:val="00353278"/>
    <w:rsid w:val="0035681C"/>
    <w:rsid w:val="003603BF"/>
    <w:rsid w:val="00360865"/>
    <w:rsid w:val="00382661"/>
    <w:rsid w:val="00382C1E"/>
    <w:rsid w:val="003836E0"/>
    <w:rsid w:val="0038414C"/>
    <w:rsid w:val="0038686D"/>
    <w:rsid w:val="00394DDE"/>
    <w:rsid w:val="003A276E"/>
    <w:rsid w:val="003B064C"/>
    <w:rsid w:val="003C70BB"/>
    <w:rsid w:val="003D6267"/>
    <w:rsid w:val="003E136D"/>
    <w:rsid w:val="003E2F23"/>
    <w:rsid w:val="003E2FB9"/>
    <w:rsid w:val="003E75F4"/>
    <w:rsid w:val="0040418E"/>
    <w:rsid w:val="00405956"/>
    <w:rsid w:val="00414D4F"/>
    <w:rsid w:val="004208F9"/>
    <w:rsid w:val="00425D83"/>
    <w:rsid w:val="00432DB9"/>
    <w:rsid w:val="00433A86"/>
    <w:rsid w:val="00435B21"/>
    <w:rsid w:val="00436200"/>
    <w:rsid w:val="004376BA"/>
    <w:rsid w:val="004418EF"/>
    <w:rsid w:val="004444F1"/>
    <w:rsid w:val="00444A4A"/>
    <w:rsid w:val="004456BD"/>
    <w:rsid w:val="00447050"/>
    <w:rsid w:val="00453E69"/>
    <w:rsid w:val="0045565F"/>
    <w:rsid w:val="00457230"/>
    <w:rsid w:val="00466F4D"/>
    <w:rsid w:val="0046721A"/>
    <w:rsid w:val="004773AB"/>
    <w:rsid w:val="00481FAB"/>
    <w:rsid w:val="0048250E"/>
    <w:rsid w:val="00485DE9"/>
    <w:rsid w:val="00492B2B"/>
    <w:rsid w:val="004B6043"/>
    <w:rsid w:val="004C1BB6"/>
    <w:rsid w:val="004C1F17"/>
    <w:rsid w:val="004C67C1"/>
    <w:rsid w:val="004C7C70"/>
    <w:rsid w:val="004D7C96"/>
    <w:rsid w:val="004E3802"/>
    <w:rsid w:val="004E773D"/>
    <w:rsid w:val="005060F4"/>
    <w:rsid w:val="00512311"/>
    <w:rsid w:val="0051253A"/>
    <w:rsid w:val="00514ED7"/>
    <w:rsid w:val="005211A7"/>
    <w:rsid w:val="00526F13"/>
    <w:rsid w:val="00531500"/>
    <w:rsid w:val="00534CE8"/>
    <w:rsid w:val="005373C7"/>
    <w:rsid w:val="00542AA7"/>
    <w:rsid w:val="00544D89"/>
    <w:rsid w:val="005568FC"/>
    <w:rsid w:val="005631DC"/>
    <w:rsid w:val="00570832"/>
    <w:rsid w:val="00572901"/>
    <w:rsid w:val="005A25B7"/>
    <w:rsid w:val="005A7D47"/>
    <w:rsid w:val="005B4D81"/>
    <w:rsid w:val="005C280D"/>
    <w:rsid w:val="005C2B16"/>
    <w:rsid w:val="005C6098"/>
    <w:rsid w:val="005D4F7F"/>
    <w:rsid w:val="005D7180"/>
    <w:rsid w:val="005E55F4"/>
    <w:rsid w:val="005E77EC"/>
    <w:rsid w:val="005F2F32"/>
    <w:rsid w:val="0061246F"/>
    <w:rsid w:val="00621449"/>
    <w:rsid w:val="00621AAD"/>
    <w:rsid w:val="00627556"/>
    <w:rsid w:val="00633E61"/>
    <w:rsid w:val="00635867"/>
    <w:rsid w:val="00635E8F"/>
    <w:rsid w:val="00660A31"/>
    <w:rsid w:val="0066153B"/>
    <w:rsid w:val="006623D5"/>
    <w:rsid w:val="00686E65"/>
    <w:rsid w:val="00694FF5"/>
    <w:rsid w:val="00695B7C"/>
    <w:rsid w:val="006967D4"/>
    <w:rsid w:val="006A2844"/>
    <w:rsid w:val="006A3F30"/>
    <w:rsid w:val="006B0938"/>
    <w:rsid w:val="006B3990"/>
    <w:rsid w:val="006B4705"/>
    <w:rsid w:val="006C15E6"/>
    <w:rsid w:val="006D75FD"/>
    <w:rsid w:val="006E1150"/>
    <w:rsid w:val="006E495C"/>
    <w:rsid w:val="006E4961"/>
    <w:rsid w:val="006E6567"/>
    <w:rsid w:val="006F405D"/>
    <w:rsid w:val="006F67BF"/>
    <w:rsid w:val="006F6CD7"/>
    <w:rsid w:val="00704505"/>
    <w:rsid w:val="007105E8"/>
    <w:rsid w:val="00726FAA"/>
    <w:rsid w:val="0072732E"/>
    <w:rsid w:val="00732903"/>
    <w:rsid w:val="007410BA"/>
    <w:rsid w:val="00746628"/>
    <w:rsid w:val="00752734"/>
    <w:rsid w:val="0075743F"/>
    <w:rsid w:val="007574EF"/>
    <w:rsid w:val="007653A5"/>
    <w:rsid w:val="007673DB"/>
    <w:rsid w:val="0077013D"/>
    <w:rsid w:val="007726CA"/>
    <w:rsid w:val="00776973"/>
    <w:rsid w:val="00781CBB"/>
    <w:rsid w:val="0078516C"/>
    <w:rsid w:val="00791216"/>
    <w:rsid w:val="007A378F"/>
    <w:rsid w:val="007B553D"/>
    <w:rsid w:val="007C7EC6"/>
    <w:rsid w:val="007E1249"/>
    <w:rsid w:val="007E67B1"/>
    <w:rsid w:val="00802EA3"/>
    <w:rsid w:val="00817B7D"/>
    <w:rsid w:val="00826AB8"/>
    <w:rsid w:val="00831A21"/>
    <w:rsid w:val="008335BB"/>
    <w:rsid w:val="00841390"/>
    <w:rsid w:val="00842323"/>
    <w:rsid w:val="0086266D"/>
    <w:rsid w:val="00872A28"/>
    <w:rsid w:val="00874AB5"/>
    <w:rsid w:val="0087736F"/>
    <w:rsid w:val="008918B1"/>
    <w:rsid w:val="008A092C"/>
    <w:rsid w:val="008A663C"/>
    <w:rsid w:val="008C0381"/>
    <w:rsid w:val="008C0DCF"/>
    <w:rsid w:val="008C4D1D"/>
    <w:rsid w:val="008D5855"/>
    <w:rsid w:val="008F0BCE"/>
    <w:rsid w:val="008F34F5"/>
    <w:rsid w:val="008F5B78"/>
    <w:rsid w:val="008F631D"/>
    <w:rsid w:val="008F6A7A"/>
    <w:rsid w:val="008F7AAB"/>
    <w:rsid w:val="00900166"/>
    <w:rsid w:val="00920671"/>
    <w:rsid w:val="00920729"/>
    <w:rsid w:val="00920D6A"/>
    <w:rsid w:val="0092289C"/>
    <w:rsid w:val="009276FC"/>
    <w:rsid w:val="00946AD3"/>
    <w:rsid w:val="00950D88"/>
    <w:rsid w:val="009646EF"/>
    <w:rsid w:val="009720D3"/>
    <w:rsid w:val="00983BD6"/>
    <w:rsid w:val="00987859"/>
    <w:rsid w:val="00993776"/>
    <w:rsid w:val="009B00FA"/>
    <w:rsid w:val="009B1F1D"/>
    <w:rsid w:val="009C0F51"/>
    <w:rsid w:val="009C4D99"/>
    <w:rsid w:val="009D0732"/>
    <w:rsid w:val="009D363E"/>
    <w:rsid w:val="009E17C0"/>
    <w:rsid w:val="009E1AD6"/>
    <w:rsid w:val="009E1BFC"/>
    <w:rsid w:val="009E2406"/>
    <w:rsid w:val="009F2E6E"/>
    <w:rsid w:val="009F6C0E"/>
    <w:rsid w:val="009F7162"/>
    <w:rsid w:val="00A04A3B"/>
    <w:rsid w:val="00A124F9"/>
    <w:rsid w:val="00A15225"/>
    <w:rsid w:val="00A20CBC"/>
    <w:rsid w:val="00A229C4"/>
    <w:rsid w:val="00A310C4"/>
    <w:rsid w:val="00A36AF0"/>
    <w:rsid w:val="00A507B1"/>
    <w:rsid w:val="00A6194B"/>
    <w:rsid w:val="00A67D7F"/>
    <w:rsid w:val="00A764AE"/>
    <w:rsid w:val="00A86357"/>
    <w:rsid w:val="00A92E30"/>
    <w:rsid w:val="00AA456B"/>
    <w:rsid w:val="00AB0279"/>
    <w:rsid w:val="00AD62F0"/>
    <w:rsid w:val="00AF33B8"/>
    <w:rsid w:val="00B12E21"/>
    <w:rsid w:val="00B218F9"/>
    <w:rsid w:val="00B27149"/>
    <w:rsid w:val="00B4078D"/>
    <w:rsid w:val="00B43C22"/>
    <w:rsid w:val="00B57C7D"/>
    <w:rsid w:val="00B63821"/>
    <w:rsid w:val="00B75720"/>
    <w:rsid w:val="00B76D0A"/>
    <w:rsid w:val="00B83064"/>
    <w:rsid w:val="00B9121E"/>
    <w:rsid w:val="00B9540A"/>
    <w:rsid w:val="00B95514"/>
    <w:rsid w:val="00B97D8B"/>
    <w:rsid w:val="00BA1437"/>
    <w:rsid w:val="00BA4FAE"/>
    <w:rsid w:val="00BA70E1"/>
    <w:rsid w:val="00BA75C5"/>
    <w:rsid w:val="00BB4F1E"/>
    <w:rsid w:val="00BB57B8"/>
    <w:rsid w:val="00BC45C9"/>
    <w:rsid w:val="00BC7860"/>
    <w:rsid w:val="00BD3762"/>
    <w:rsid w:val="00BE7959"/>
    <w:rsid w:val="00BF28F2"/>
    <w:rsid w:val="00BF4F75"/>
    <w:rsid w:val="00BF7BF7"/>
    <w:rsid w:val="00C01674"/>
    <w:rsid w:val="00C03D19"/>
    <w:rsid w:val="00C07EE3"/>
    <w:rsid w:val="00C113A8"/>
    <w:rsid w:val="00C140CF"/>
    <w:rsid w:val="00C204E3"/>
    <w:rsid w:val="00C22D73"/>
    <w:rsid w:val="00C239A2"/>
    <w:rsid w:val="00C2521E"/>
    <w:rsid w:val="00C25B4D"/>
    <w:rsid w:val="00C33E8E"/>
    <w:rsid w:val="00C40AB4"/>
    <w:rsid w:val="00C6793F"/>
    <w:rsid w:val="00C67FAC"/>
    <w:rsid w:val="00C74B35"/>
    <w:rsid w:val="00CA6342"/>
    <w:rsid w:val="00CA7469"/>
    <w:rsid w:val="00CB3F97"/>
    <w:rsid w:val="00CD35BD"/>
    <w:rsid w:val="00CD5E80"/>
    <w:rsid w:val="00CE3E46"/>
    <w:rsid w:val="00CE4AAF"/>
    <w:rsid w:val="00CE63BC"/>
    <w:rsid w:val="00CE68E3"/>
    <w:rsid w:val="00CE6D25"/>
    <w:rsid w:val="00CE703A"/>
    <w:rsid w:val="00CF1487"/>
    <w:rsid w:val="00CF15F5"/>
    <w:rsid w:val="00CF5219"/>
    <w:rsid w:val="00CF562C"/>
    <w:rsid w:val="00D213AE"/>
    <w:rsid w:val="00D26289"/>
    <w:rsid w:val="00D31500"/>
    <w:rsid w:val="00D42EEF"/>
    <w:rsid w:val="00D54E47"/>
    <w:rsid w:val="00D7261D"/>
    <w:rsid w:val="00D72F38"/>
    <w:rsid w:val="00D74DCE"/>
    <w:rsid w:val="00D8157B"/>
    <w:rsid w:val="00D84144"/>
    <w:rsid w:val="00D862AD"/>
    <w:rsid w:val="00DA72D2"/>
    <w:rsid w:val="00DC7951"/>
    <w:rsid w:val="00DD1120"/>
    <w:rsid w:val="00DF1F86"/>
    <w:rsid w:val="00DF22BD"/>
    <w:rsid w:val="00DF5F68"/>
    <w:rsid w:val="00DF670A"/>
    <w:rsid w:val="00E11CDF"/>
    <w:rsid w:val="00E27050"/>
    <w:rsid w:val="00E308D8"/>
    <w:rsid w:val="00E35E9B"/>
    <w:rsid w:val="00E37FD0"/>
    <w:rsid w:val="00E4602F"/>
    <w:rsid w:val="00E50997"/>
    <w:rsid w:val="00E61DED"/>
    <w:rsid w:val="00E653CC"/>
    <w:rsid w:val="00E66585"/>
    <w:rsid w:val="00E678D6"/>
    <w:rsid w:val="00E9197E"/>
    <w:rsid w:val="00E92325"/>
    <w:rsid w:val="00EA37DC"/>
    <w:rsid w:val="00EA7C7B"/>
    <w:rsid w:val="00EB3D12"/>
    <w:rsid w:val="00EB5D79"/>
    <w:rsid w:val="00EC1ED3"/>
    <w:rsid w:val="00EC3E2F"/>
    <w:rsid w:val="00EC4FEA"/>
    <w:rsid w:val="00EC7BF3"/>
    <w:rsid w:val="00ED6968"/>
    <w:rsid w:val="00EE1C8C"/>
    <w:rsid w:val="00EF284C"/>
    <w:rsid w:val="00EF3E55"/>
    <w:rsid w:val="00EF788A"/>
    <w:rsid w:val="00F17D27"/>
    <w:rsid w:val="00F17FEC"/>
    <w:rsid w:val="00F367A1"/>
    <w:rsid w:val="00F42FCB"/>
    <w:rsid w:val="00F54105"/>
    <w:rsid w:val="00F62CF5"/>
    <w:rsid w:val="00F6569B"/>
    <w:rsid w:val="00F66449"/>
    <w:rsid w:val="00F756C6"/>
    <w:rsid w:val="00F83144"/>
    <w:rsid w:val="00F937BD"/>
    <w:rsid w:val="00F93D22"/>
    <w:rsid w:val="00F97A43"/>
    <w:rsid w:val="00FA01AC"/>
    <w:rsid w:val="00FA17D7"/>
    <w:rsid w:val="00FA41DD"/>
    <w:rsid w:val="00FA752B"/>
    <w:rsid w:val="00FB0208"/>
    <w:rsid w:val="00FB1FCF"/>
    <w:rsid w:val="00FB298D"/>
    <w:rsid w:val="00FC2FE6"/>
    <w:rsid w:val="00FD488B"/>
    <w:rsid w:val="00FD4F9F"/>
    <w:rsid w:val="00FD713F"/>
    <w:rsid w:val="00FE042C"/>
    <w:rsid w:val="00FE39B1"/>
    <w:rsid w:val="00FE6CC6"/>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9AFE2"/>
  <w15:chartTrackingRefBased/>
  <w15:docId w15:val="{77FA8E45-B618-AE4E-A8F6-FA51818C1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76FC"/>
    <w:pPr>
      <w:spacing w:after="0" w:line="440" w:lineRule="exact"/>
      <w:ind w:firstLineChars="200" w:firstLine="200"/>
      <w:jc w:val="both"/>
    </w:pPr>
    <w:rPr>
      <w:rFonts w:ascii="Times New Roman" w:eastAsia="宋体" w:hAnsi="Times New Roman" w:cs="宋体"/>
      <w:kern w:val="0"/>
      <w:sz w:val="24"/>
      <w14:ligatures w14:val="none"/>
    </w:rPr>
  </w:style>
  <w:style w:type="paragraph" w:styleId="1">
    <w:name w:val="heading 1"/>
    <w:basedOn w:val="a"/>
    <w:next w:val="a"/>
    <w:link w:val="10"/>
    <w:uiPriority w:val="9"/>
    <w:qFormat/>
    <w:rsid w:val="004444F1"/>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4444F1"/>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4444F1"/>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4444F1"/>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4444F1"/>
    <w:pPr>
      <w:keepNext/>
      <w:keepLines/>
      <w:spacing w:before="80" w:after="40"/>
      <w:outlineLvl w:val="4"/>
    </w:pPr>
    <w:rPr>
      <w:rFonts w:cstheme="majorBidi"/>
      <w:color w:val="2F5496" w:themeColor="accent1" w:themeShade="BF"/>
    </w:rPr>
  </w:style>
  <w:style w:type="paragraph" w:styleId="6">
    <w:name w:val="heading 6"/>
    <w:basedOn w:val="a"/>
    <w:next w:val="a"/>
    <w:link w:val="60"/>
    <w:uiPriority w:val="9"/>
    <w:semiHidden/>
    <w:unhideWhenUsed/>
    <w:qFormat/>
    <w:rsid w:val="004444F1"/>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4444F1"/>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444F1"/>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444F1"/>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444F1"/>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4444F1"/>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4444F1"/>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4444F1"/>
    <w:rPr>
      <w:rFonts w:cstheme="majorBidi"/>
      <w:color w:val="2F5496" w:themeColor="accent1" w:themeShade="BF"/>
      <w:sz w:val="28"/>
      <w:szCs w:val="28"/>
    </w:rPr>
  </w:style>
  <w:style w:type="character" w:customStyle="1" w:styleId="50">
    <w:name w:val="标题 5 字符"/>
    <w:basedOn w:val="a0"/>
    <w:link w:val="5"/>
    <w:uiPriority w:val="9"/>
    <w:semiHidden/>
    <w:rsid w:val="004444F1"/>
    <w:rPr>
      <w:rFonts w:cstheme="majorBidi"/>
      <w:color w:val="2F5496" w:themeColor="accent1" w:themeShade="BF"/>
      <w:sz w:val="24"/>
    </w:rPr>
  </w:style>
  <w:style w:type="character" w:customStyle="1" w:styleId="60">
    <w:name w:val="标题 6 字符"/>
    <w:basedOn w:val="a0"/>
    <w:link w:val="6"/>
    <w:uiPriority w:val="9"/>
    <w:semiHidden/>
    <w:rsid w:val="004444F1"/>
    <w:rPr>
      <w:rFonts w:cstheme="majorBidi"/>
      <w:b/>
      <w:bCs/>
      <w:color w:val="2F5496" w:themeColor="accent1" w:themeShade="BF"/>
    </w:rPr>
  </w:style>
  <w:style w:type="character" w:customStyle="1" w:styleId="70">
    <w:name w:val="标题 7 字符"/>
    <w:basedOn w:val="a0"/>
    <w:link w:val="7"/>
    <w:uiPriority w:val="9"/>
    <w:semiHidden/>
    <w:rsid w:val="004444F1"/>
    <w:rPr>
      <w:rFonts w:cstheme="majorBidi"/>
      <w:b/>
      <w:bCs/>
      <w:color w:val="595959" w:themeColor="text1" w:themeTint="A6"/>
    </w:rPr>
  </w:style>
  <w:style w:type="character" w:customStyle="1" w:styleId="80">
    <w:name w:val="标题 8 字符"/>
    <w:basedOn w:val="a0"/>
    <w:link w:val="8"/>
    <w:uiPriority w:val="9"/>
    <w:semiHidden/>
    <w:rsid w:val="004444F1"/>
    <w:rPr>
      <w:rFonts w:cstheme="majorBidi"/>
      <w:color w:val="595959" w:themeColor="text1" w:themeTint="A6"/>
    </w:rPr>
  </w:style>
  <w:style w:type="character" w:customStyle="1" w:styleId="90">
    <w:name w:val="标题 9 字符"/>
    <w:basedOn w:val="a0"/>
    <w:link w:val="9"/>
    <w:uiPriority w:val="9"/>
    <w:semiHidden/>
    <w:rsid w:val="004444F1"/>
    <w:rPr>
      <w:rFonts w:eastAsiaTheme="majorEastAsia" w:cstheme="majorBidi"/>
      <w:color w:val="595959" w:themeColor="text1" w:themeTint="A6"/>
    </w:rPr>
  </w:style>
  <w:style w:type="paragraph" w:styleId="a3">
    <w:name w:val="Title"/>
    <w:basedOn w:val="a"/>
    <w:next w:val="a"/>
    <w:link w:val="a4"/>
    <w:uiPriority w:val="10"/>
    <w:qFormat/>
    <w:rsid w:val="004444F1"/>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444F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444F1"/>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444F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444F1"/>
    <w:pPr>
      <w:spacing w:before="160"/>
      <w:jc w:val="center"/>
    </w:pPr>
    <w:rPr>
      <w:i/>
      <w:iCs/>
      <w:color w:val="404040" w:themeColor="text1" w:themeTint="BF"/>
    </w:rPr>
  </w:style>
  <w:style w:type="character" w:customStyle="1" w:styleId="a8">
    <w:name w:val="引用 字符"/>
    <w:basedOn w:val="a0"/>
    <w:link w:val="a7"/>
    <w:uiPriority w:val="29"/>
    <w:rsid w:val="004444F1"/>
    <w:rPr>
      <w:i/>
      <w:iCs/>
      <w:color w:val="404040" w:themeColor="text1" w:themeTint="BF"/>
    </w:rPr>
  </w:style>
  <w:style w:type="paragraph" w:styleId="a9">
    <w:name w:val="List Paragraph"/>
    <w:basedOn w:val="a"/>
    <w:uiPriority w:val="34"/>
    <w:qFormat/>
    <w:rsid w:val="004444F1"/>
    <w:pPr>
      <w:ind w:left="720"/>
      <w:contextualSpacing/>
    </w:pPr>
  </w:style>
  <w:style w:type="character" w:styleId="aa">
    <w:name w:val="Intense Emphasis"/>
    <w:basedOn w:val="a0"/>
    <w:uiPriority w:val="21"/>
    <w:qFormat/>
    <w:rsid w:val="004444F1"/>
    <w:rPr>
      <w:i/>
      <w:iCs/>
      <w:color w:val="2F5496" w:themeColor="accent1" w:themeShade="BF"/>
    </w:rPr>
  </w:style>
  <w:style w:type="paragraph" w:styleId="ab">
    <w:name w:val="Intense Quote"/>
    <w:basedOn w:val="a"/>
    <w:next w:val="a"/>
    <w:link w:val="ac"/>
    <w:uiPriority w:val="30"/>
    <w:qFormat/>
    <w:rsid w:val="004444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4444F1"/>
    <w:rPr>
      <w:i/>
      <w:iCs/>
      <w:color w:val="2F5496" w:themeColor="accent1" w:themeShade="BF"/>
    </w:rPr>
  </w:style>
  <w:style w:type="character" w:styleId="ad">
    <w:name w:val="Intense Reference"/>
    <w:basedOn w:val="a0"/>
    <w:uiPriority w:val="32"/>
    <w:qFormat/>
    <w:rsid w:val="004444F1"/>
    <w:rPr>
      <w:b/>
      <w:bCs/>
      <w:smallCaps/>
      <w:color w:val="2F5496" w:themeColor="accent1" w:themeShade="BF"/>
      <w:spacing w:val="5"/>
    </w:rPr>
  </w:style>
  <w:style w:type="paragraph" w:styleId="ae">
    <w:name w:val="Bibliography"/>
    <w:basedOn w:val="a"/>
    <w:next w:val="a"/>
    <w:uiPriority w:val="37"/>
    <w:unhideWhenUsed/>
    <w:rsid w:val="004D7C96"/>
    <w:pPr>
      <w:tabs>
        <w:tab w:val="left" w:pos="380"/>
      </w:tabs>
      <w:spacing w:beforeLines="10" w:before="10" w:afterLines="10" w:after="10" w:line="312" w:lineRule="auto"/>
      <w:ind w:left="150" w:hangingChars="150" w:hanging="150"/>
    </w:pPr>
  </w:style>
  <w:style w:type="paragraph" w:styleId="af">
    <w:name w:val="annotation text"/>
    <w:basedOn w:val="a"/>
    <w:link w:val="af0"/>
    <w:uiPriority w:val="99"/>
    <w:unhideWhenUsed/>
    <w:rsid w:val="00920671"/>
  </w:style>
  <w:style w:type="character" w:customStyle="1" w:styleId="af0">
    <w:name w:val="批注文字 字符"/>
    <w:basedOn w:val="a0"/>
    <w:link w:val="af"/>
    <w:uiPriority w:val="99"/>
    <w:rsid w:val="00920671"/>
    <w:rPr>
      <w:rFonts w:ascii="Times New Roman" w:eastAsia="宋体" w:hAnsi="Times New Roman"/>
      <w:sz w:val="24"/>
      <w:szCs w:val="22"/>
      <w14:ligatures w14:val="none"/>
    </w:rPr>
  </w:style>
  <w:style w:type="character" w:styleId="af1">
    <w:name w:val="annotation reference"/>
    <w:basedOn w:val="a0"/>
    <w:uiPriority w:val="99"/>
    <w:unhideWhenUsed/>
    <w:qFormat/>
    <w:rsid w:val="00920671"/>
    <w:rPr>
      <w:sz w:val="21"/>
      <w:szCs w:val="21"/>
    </w:rPr>
  </w:style>
  <w:style w:type="paragraph" w:styleId="af2">
    <w:name w:val="Revision"/>
    <w:hidden/>
    <w:uiPriority w:val="99"/>
    <w:semiHidden/>
    <w:rsid w:val="00920671"/>
    <w:pPr>
      <w:spacing w:after="0" w:line="240" w:lineRule="auto"/>
    </w:pPr>
    <w:rPr>
      <w:rFonts w:ascii="Times New Roman" w:eastAsia="宋体" w:hAnsi="Times New Roman"/>
      <w:sz w:val="24"/>
      <w:szCs w:val="22"/>
      <w14:ligatures w14:val="none"/>
    </w:rPr>
  </w:style>
  <w:style w:type="table" w:styleId="af3">
    <w:name w:val="Table Grid"/>
    <w:basedOn w:val="a1"/>
    <w:uiPriority w:val="39"/>
    <w:rsid w:val="008773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Placeholder Text"/>
    <w:basedOn w:val="a0"/>
    <w:uiPriority w:val="99"/>
    <w:semiHidden/>
    <w:rsid w:val="0087736F"/>
    <w:rPr>
      <w:color w:val="666666"/>
    </w:rPr>
  </w:style>
  <w:style w:type="paragraph" w:styleId="af5">
    <w:name w:val="Normal (Web)"/>
    <w:basedOn w:val="a"/>
    <w:uiPriority w:val="99"/>
    <w:semiHidden/>
    <w:unhideWhenUsed/>
    <w:rsid w:val="00B43C22"/>
    <w:rPr>
      <w:rFonts w:cs="Times New Roman"/>
    </w:rPr>
  </w:style>
  <w:style w:type="table" w:customStyle="1" w:styleId="11">
    <w:name w:val="网格型1"/>
    <w:basedOn w:val="a1"/>
    <w:uiPriority w:val="39"/>
    <w:qFormat/>
    <w:rsid w:val="009F7162"/>
    <w:pPr>
      <w:spacing w:after="0" w:line="240" w:lineRule="auto"/>
    </w:pPr>
    <w:rPr>
      <w:rFonts w:ascii="DengXian" w:eastAsia="DengXian" w:hAnsi="DengXian"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毕业论文题目"/>
    <w:basedOn w:val="a"/>
    <w:qFormat/>
    <w:rsid w:val="00220779"/>
    <w:pPr>
      <w:spacing w:beforeLines="100" w:before="100" w:afterLines="100" w:after="100"/>
    </w:pPr>
    <w:rPr>
      <w:rFonts w:eastAsia="黑体"/>
      <w:b/>
      <w:bCs/>
      <w:sz w:val="44"/>
    </w:rPr>
  </w:style>
  <w:style w:type="paragraph" w:customStyle="1" w:styleId="af7">
    <w:name w:val="章"/>
    <w:basedOn w:val="1"/>
    <w:next w:val="a"/>
    <w:link w:val="af8"/>
    <w:qFormat/>
    <w:rsid w:val="00433A86"/>
    <w:pPr>
      <w:spacing w:before="0" w:after="0" w:line="0" w:lineRule="atLeast"/>
      <w:ind w:firstLineChars="0" w:firstLine="0"/>
      <w:jc w:val="center"/>
    </w:pPr>
    <w:rPr>
      <w:rFonts w:ascii="Times New Roman" w:eastAsia="黑体" w:hAnsi="Times New Roman"/>
      <w:bCs/>
      <w:color w:val="000000" w:themeColor="text1"/>
      <w:sz w:val="36"/>
    </w:rPr>
  </w:style>
  <w:style w:type="paragraph" w:customStyle="1" w:styleId="af9">
    <w:name w:val="节"/>
    <w:basedOn w:val="2"/>
    <w:next w:val="a"/>
    <w:link w:val="afa"/>
    <w:qFormat/>
    <w:rsid w:val="00A86357"/>
    <w:pPr>
      <w:spacing w:beforeLines="50" w:before="50" w:afterLines="50" w:after="50"/>
      <w:ind w:firstLineChars="0" w:firstLine="0"/>
    </w:pPr>
    <w:rPr>
      <w:rFonts w:ascii="Times New Roman" w:eastAsia="黑体" w:hAnsi="Times New Roman"/>
      <w:color w:val="000000" w:themeColor="text1"/>
      <w:sz w:val="30"/>
    </w:rPr>
  </w:style>
  <w:style w:type="paragraph" w:customStyle="1" w:styleId="afb">
    <w:name w:val="条"/>
    <w:basedOn w:val="3"/>
    <w:next w:val="a"/>
    <w:link w:val="afc"/>
    <w:qFormat/>
    <w:rsid w:val="00B97D8B"/>
    <w:pPr>
      <w:spacing w:beforeLines="50" w:before="50" w:afterLines="50" w:after="50"/>
      <w:ind w:firstLineChars="0" w:firstLine="0"/>
    </w:pPr>
    <w:rPr>
      <w:rFonts w:ascii="Times New Roman" w:eastAsia="黑体" w:hAnsi="Times New Roman"/>
      <w:color w:val="000000" w:themeColor="text1"/>
      <w:sz w:val="28"/>
    </w:rPr>
  </w:style>
  <w:style w:type="paragraph" w:styleId="TOC">
    <w:name w:val="TOC Heading"/>
    <w:basedOn w:val="1"/>
    <w:next w:val="a"/>
    <w:uiPriority w:val="39"/>
    <w:unhideWhenUsed/>
    <w:qFormat/>
    <w:rsid w:val="001769AC"/>
    <w:pPr>
      <w:spacing w:before="240" w:after="0" w:line="259" w:lineRule="auto"/>
      <w:outlineLvl w:val="9"/>
    </w:pPr>
    <w:rPr>
      <w:sz w:val="32"/>
      <w:szCs w:val="32"/>
    </w:rPr>
  </w:style>
  <w:style w:type="paragraph" w:styleId="TOC2">
    <w:name w:val="toc 2"/>
    <w:aliases w:val="TOC 2目录接"/>
    <w:next w:val="a"/>
    <w:autoRedefine/>
    <w:uiPriority w:val="39"/>
    <w:unhideWhenUsed/>
    <w:rsid w:val="00B97D8B"/>
    <w:pPr>
      <w:spacing w:after="0" w:line="440" w:lineRule="exact"/>
      <w:ind w:firstLineChars="200" w:firstLine="200"/>
    </w:pPr>
    <w:rPr>
      <w:rFonts w:ascii="Times New Roman" w:eastAsia="宋体" w:hAnsi="Times New Roman" w:cs="Times New Roman"/>
      <w:kern w:val="0"/>
      <w:sz w:val="24"/>
      <w:szCs w:val="22"/>
      <w14:ligatures w14:val="none"/>
    </w:rPr>
  </w:style>
  <w:style w:type="paragraph" w:styleId="TOC1">
    <w:name w:val="toc 1"/>
    <w:aliases w:val="目录章"/>
    <w:next w:val="a"/>
    <w:autoRedefine/>
    <w:uiPriority w:val="39"/>
    <w:unhideWhenUsed/>
    <w:qFormat/>
    <w:rsid w:val="009646EF"/>
    <w:pPr>
      <w:tabs>
        <w:tab w:val="right" w:leader="dot" w:pos="9060"/>
      </w:tabs>
      <w:spacing w:after="0" w:line="440" w:lineRule="exact"/>
      <w:jc w:val="center"/>
    </w:pPr>
    <w:rPr>
      <w:rFonts w:ascii="Times New Roman" w:eastAsia="黑体" w:hAnsi="Times New Roman" w:cs="Times New Roman"/>
      <w:bCs/>
      <w:color w:val="000000" w:themeColor="text1"/>
      <w:kern w:val="0"/>
      <w:sz w:val="24"/>
      <w:szCs w:val="48"/>
      <w14:ligatures w14:val="none"/>
    </w:rPr>
  </w:style>
  <w:style w:type="paragraph" w:styleId="TOC3">
    <w:name w:val="toc 3"/>
    <w:next w:val="a"/>
    <w:autoRedefine/>
    <w:uiPriority w:val="39"/>
    <w:unhideWhenUsed/>
    <w:rsid w:val="00B97D8B"/>
    <w:pPr>
      <w:spacing w:after="0" w:line="440" w:lineRule="exact"/>
      <w:ind w:firstLineChars="400" w:firstLine="400"/>
    </w:pPr>
    <w:rPr>
      <w:rFonts w:ascii="Times New Roman" w:eastAsia="宋体" w:hAnsi="Times New Roman" w:cs="Times New Roman"/>
      <w:kern w:val="0"/>
      <w:sz w:val="24"/>
      <w:szCs w:val="22"/>
      <w14:ligatures w14:val="none"/>
    </w:rPr>
  </w:style>
  <w:style w:type="character" w:styleId="afd">
    <w:name w:val="Hyperlink"/>
    <w:basedOn w:val="a0"/>
    <w:uiPriority w:val="99"/>
    <w:unhideWhenUsed/>
    <w:rsid w:val="001769AC"/>
    <w:rPr>
      <w:color w:val="0563C1" w:themeColor="hyperlink"/>
      <w:u w:val="single"/>
    </w:rPr>
  </w:style>
  <w:style w:type="character" w:customStyle="1" w:styleId="af8">
    <w:name w:val="章 字符"/>
    <w:basedOn w:val="a0"/>
    <w:link w:val="af7"/>
    <w:rsid w:val="00433A86"/>
    <w:rPr>
      <w:rFonts w:ascii="Times New Roman" w:eastAsia="黑体" w:hAnsi="Times New Roman" w:cstheme="majorBidi"/>
      <w:bCs/>
      <w:color w:val="000000" w:themeColor="text1"/>
      <w:kern w:val="0"/>
      <w:sz w:val="36"/>
      <w:szCs w:val="48"/>
      <w14:ligatures w14:val="none"/>
    </w:rPr>
  </w:style>
  <w:style w:type="character" w:customStyle="1" w:styleId="afa">
    <w:name w:val="节 字符"/>
    <w:basedOn w:val="af8"/>
    <w:link w:val="af9"/>
    <w:rsid w:val="00A86357"/>
    <w:rPr>
      <w:rFonts w:ascii="Times New Roman" w:eastAsia="黑体" w:hAnsi="Times New Roman" w:cstheme="majorBidi"/>
      <w:bCs w:val="0"/>
      <w:color w:val="000000" w:themeColor="text1"/>
      <w:kern w:val="0"/>
      <w:sz w:val="30"/>
      <w:szCs w:val="40"/>
      <w14:ligatures w14:val="none"/>
    </w:rPr>
  </w:style>
  <w:style w:type="character" w:customStyle="1" w:styleId="afc">
    <w:name w:val="条 字符"/>
    <w:basedOn w:val="afa"/>
    <w:link w:val="afb"/>
    <w:rsid w:val="00B97D8B"/>
    <w:rPr>
      <w:rFonts w:ascii="Times New Roman" w:eastAsia="黑体" w:hAnsi="Times New Roman" w:cstheme="majorBidi"/>
      <w:bCs w:val="0"/>
      <w:color w:val="000000" w:themeColor="text1"/>
      <w:kern w:val="0"/>
      <w:sz w:val="28"/>
      <w:szCs w:val="32"/>
      <w14:ligatures w14:val="none"/>
    </w:rPr>
  </w:style>
  <w:style w:type="paragraph" w:styleId="afe">
    <w:name w:val="Date"/>
    <w:basedOn w:val="a"/>
    <w:next w:val="a"/>
    <w:link w:val="aff"/>
    <w:uiPriority w:val="99"/>
    <w:semiHidden/>
    <w:unhideWhenUsed/>
    <w:rsid w:val="00336B1D"/>
    <w:pPr>
      <w:ind w:leftChars="2500" w:left="100"/>
    </w:pPr>
  </w:style>
  <w:style w:type="character" w:customStyle="1" w:styleId="aff">
    <w:name w:val="日期 字符"/>
    <w:basedOn w:val="a0"/>
    <w:link w:val="afe"/>
    <w:uiPriority w:val="99"/>
    <w:semiHidden/>
    <w:rsid w:val="00336B1D"/>
    <w:rPr>
      <w:rFonts w:ascii="Times New Roman" w:eastAsia="宋体" w:hAnsi="Times New Roman"/>
      <w:sz w:val="24"/>
      <w:szCs w:val="22"/>
      <w14:ligatures w14:val="none"/>
    </w:rPr>
  </w:style>
  <w:style w:type="paragraph" w:styleId="aff0">
    <w:name w:val="header"/>
    <w:basedOn w:val="a"/>
    <w:link w:val="aff1"/>
    <w:autoRedefine/>
    <w:uiPriority w:val="99"/>
    <w:unhideWhenUsed/>
    <w:qFormat/>
    <w:rsid w:val="00E308D8"/>
    <w:pPr>
      <w:pBdr>
        <w:bottom w:val="thickThinSmallGap" w:sz="24" w:space="1" w:color="auto"/>
      </w:pBdr>
      <w:tabs>
        <w:tab w:val="center" w:pos="4153"/>
        <w:tab w:val="right" w:pos="8306"/>
      </w:tabs>
      <w:snapToGrid w:val="0"/>
      <w:spacing w:line="480" w:lineRule="exact"/>
      <w:ind w:firstLineChars="0" w:firstLine="420"/>
      <w:jc w:val="center"/>
    </w:pPr>
    <w:rPr>
      <w:sz w:val="21"/>
      <w:szCs w:val="18"/>
    </w:rPr>
  </w:style>
  <w:style w:type="character" w:customStyle="1" w:styleId="aff1">
    <w:name w:val="页眉 字符"/>
    <w:basedOn w:val="a0"/>
    <w:link w:val="aff0"/>
    <w:uiPriority w:val="99"/>
    <w:rsid w:val="00E308D8"/>
    <w:rPr>
      <w:rFonts w:ascii="Times New Roman" w:eastAsia="宋体" w:hAnsi="Times New Roman" w:cs="宋体"/>
      <w:kern w:val="0"/>
      <w:sz w:val="21"/>
      <w:szCs w:val="18"/>
      <w14:ligatures w14:val="none"/>
    </w:rPr>
  </w:style>
  <w:style w:type="paragraph" w:styleId="aff2">
    <w:name w:val="footer"/>
    <w:basedOn w:val="a"/>
    <w:link w:val="aff3"/>
    <w:uiPriority w:val="99"/>
    <w:unhideWhenUsed/>
    <w:rsid w:val="00CB3F97"/>
    <w:pPr>
      <w:tabs>
        <w:tab w:val="center" w:pos="4153"/>
        <w:tab w:val="right" w:pos="8306"/>
      </w:tabs>
      <w:snapToGrid w:val="0"/>
      <w:spacing w:line="240" w:lineRule="atLeast"/>
      <w:jc w:val="center"/>
    </w:pPr>
    <w:rPr>
      <w:rFonts w:eastAsia="Times New Roman"/>
      <w:sz w:val="21"/>
      <w:szCs w:val="18"/>
    </w:rPr>
  </w:style>
  <w:style w:type="character" w:customStyle="1" w:styleId="aff3">
    <w:name w:val="页脚 字符"/>
    <w:basedOn w:val="a0"/>
    <w:link w:val="aff2"/>
    <w:uiPriority w:val="99"/>
    <w:rsid w:val="00CB3F97"/>
    <w:rPr>
      <w:rFonts w:ascii="Times New Roman" w:eastAsia="Times New Roman" w:hAnsi="Times New Roman" w:cs="宋体"/>
      <w:kern w:val="0"/>
      <w:sz w:val="21"/>
      <w:szCs w:val="18"/>
      <w14:ligatures w14:val="none"/>
    </w:rPr>
  </w:style>
  <w:style w:type="character" w:styleId="aff4">
    <w:name w:val="page number"/>
    <w:basedOn w:val="a0"/>
    <w:uiPriority w:val="99"/>
    <w:semiHidden/>
    <w:unhideWhenUsed/>
    <w:rsid w:val="00920D6A"/>
    <w:rPr>
      <w:rFonts w:ascii="Times New Roman" w:hAnsi="Times New Roman"/>
      <w:sz w:val="21"/>
    </w:rPr>
  </w:style>
  <w:style w:type="paragraph" w:styleId="aff5">
    <w:name w:val="No Spacing"/>
    <w:aliases w:val="参考文献"/>
    <w:uiPriority w:val="1"/>
    <w:qFormat/>
    <w:rsid w:val="005C2B16"/>
    <w:pPr>
      <w:widowControl w:val="0"/>
      <w:spacing w:beforeLines="10" w:before="10" w:afterLines="10" w:after="10" w:line="312" w:lineRule="auto"/>
      <w:ind w:left="150" w:hangingChars="150" w:hanging="150"/>
    </w:pPr>
    <w:rPr>
      <w:rFonts w:ascii="Times New Roman" w:eastAsia="宋体" w:hAnsi="Times New Roman"/>
      <w:sz w:val="24"/>
      <w:szCs w:val="22"/>
      <w14:ligatures w14:val="none"/>
    </w:rPr>
  </w:style>
  <w:style w:type="table" w:customStyle="1" w:styleId="12">
    <w:name w:val="样式1"/>
    <w:basedOn w:val="a1"/>
    <w:uiPriority w:val="99"/>
    <w:rsid w:val="0066153B"/>
    <w:pPr>
      <w:spacing w:after="0" w:line="240" w:lineRule="auto"/>
    </w:pPr>
    <w:rPr>
      <w:rFonts w:ascii="Times New Roman" w:eastAsia="宋体" w:hAnsi="Times New Roman"/>
    </w:rPr>
    <w:tblPr/>
  </w:style>
  <w:style w:type="table" w:customStyle="1" w:styleId="21">
    <w:name w:val="样式2"/>
    <w:basedOn w:val="a1"/>
    <w:uiPriority w:val="99"/>
    <w:rsid w:val="0066153B"/>
    <w:pPr>
      <w:spacing w:after="0" w:line="360" w:lineRule="exact"/>
      <w:jc w:val="center"/>
    </w:pPr>
    <w:rPr>
      <w:rFonts w:ascii="宋体" w:hAnsi="宋体"/>
      <w:sz w:val="21"/>
    </w:rPr>
    <w:tblPr>
      <w:tblBorders>
        <w:top w:val="single" w:sz="12" w:space="0" w:color="auto"/>
        <w:bottom w:val="single" w:sz="12" w:space="0" w:color="auto"/>
      </w:tblBorders>
    </w:tblPr>
    <w:tcPr>
      <w:shd w:val="clear" w:color="auto" w:fill="auto"/>
    </w:tcPr>
  </w:style>
  <w:style w:type="table" w:customStyle="1" w:styleId="aff6">
    <w:name w:val="毕设表格"/>
    <w:basedOn w:val="12"/>
    <w:uiPriority w:val="99"/>
    <w:rsid w:val="0066153B"/>
    <w:pPr>
      <w:spacing w:line="360" w:lineRule="exact"/>
      <w:jc w:val="center"/>
    </w:pPr>
    <w:tblPr>
      <w:tblBorders>
        <w:top w:val="single" w:sz="12" w:space="0" w:color="auto"/>
        <w:bottom w:val="single" w:sz="12" w:space="0" w:color="auto"/>
      </w:tblBorders>
    </w:tblPr>
    <w:tcPr>
      <w:vAlign w:val="center"/>
    </w:tcPr>
  </w:style>
  <w:style w:type="character" w:styleId="aff7">
    <w:name w:val="Strong"/>
    <w:basedOn w:val="a0"/>
    <w:uiPriority w:val="22"/>
    <w:qFormat/>
    <w:rsid w:val="00781CBB"/>
    <w:rPr>
      <w:b/>
      <w:bCs/>
    </w:rPr>
  </w:style>
  <w:style w:type="character" w:styleId="aff8">
    <w:name w:val="Emphasis"/>
    <w:basedOn w:val="a0"/>
    <w:uiPriority w:val="20"/>
    <w:qFormat/>
    <w:rsid w:val="00781CB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39177">
      <w:bodyDiv w:val="1"/>
      <w:marLeft w:val="0"/>
      <w:marRight w:val="0"/>
      <w:marTop w:val="0"/>
      <w:marBottom w:val="0"/>
      <w:divBdr>
        <w:top w:val="none" w:sz="0" w:space="0" w:color="auto"/>
        <w:left w:val="none" w:sz="0" w:space="0" w:color="auto"/>
        <w:bottom w:val="none" w:sz="0" w:space="0" w:color="auto"/>
        <w:right w:val="none" w:sz="0" w:space="0" w:color="auto"/>
      </w:divBdr>
      <w:divsChild>
        <w:div w:id="1521427939">
          <w:marLeft w:val="0"/>
          <w:marRight w:val="0"/>
          <w:marTop w:val="0"/>
          <w:marBottom w:val="0"/>
          <w:divBdr>
            <w:top w:val="none" w:sz="0" w:space="0" w:color="auto"/>
            <w:left w:val="none" w:sz="0" w:space="0" w:color="auto"/>
            <w:bottom w:val="none" w:sz="0" w:space="0" w:color="auto"/>
            <w:right w:val="none" w:sz="0" w:space="0" w:color="auto"/>
          </w:divBdr>
        </w:div>
      </w:divsChild>
    </w:div>
    <w:div w:id="26876300">
      <w:bodyDiv w:val="1"/>
      <w:marLeft w:val="0"/>
      <w:marRight w:val="0"/>
      <w:marTop w:val="0"/>
      <w:marBottom w:val="0"/>
      <w:divBdr>
        <w:top w:val="none" w:sz="0" w:space="0" w:color="auto"/>
        <w:left w:val="none" w:sz="0" w:space="0" w:color="auto"/>
        <w:bottom w:val="none" w:sz="0" w:space="0" w:color="auto"/>
        <w:right w:val="none" w:sz="0" w:space="0" w:color="auto"/>
      </w:divBdr>
    </w:div>
    <w:div w:id="62801162">
      <w:bodyDiv w:val="1"/>
      <w:marLeft w:val="0"/>
      <w:marRight w:val="0"/>
      <w:marTop w:val="0"/>
      <w:marBottom w:val="0"/>
      <w:divBdr>
        <w:top w:val="none" w:sz="0" w:space="0" w:color="auto"/>
        <w:left w:val="none" w:sz="0" w:space="0" w:color="auto"/>
        <w:bottom w:val="none" w:sz="0" w:space="0" w:color="auto"/>
        <w:right w:val="none" w:sz="0" w:space="0" w:color="auto"/>
      </w:divBdr>
      <w:divsChild>
        <w:div w:id="1266691505">
          <w:marLeft w:val="0"/>
          <w:marRight w:val="0"/>
          <w:marTop w:val="0"/>
          <w:marBottom w:val="0"/>
          <w:divBdr>
            <w:top w:val="none" w:sz="0" w:space="0" w:color="auto"/>
            <w:left w:val="none" w:sz="0" w:space="0" w:color="auto"/>
            <w:bottom w:val="none" w:sz="0" w:space="0" w:color="auto"/>
            <w:right w:val="none" w:sz="0" w:space="0" w:color="auto"/>
          </w:divBdr>
        </w:div>
      </w:divsChild>
    </w:div>
    <w:div w:id="191305728">
      <w:bodyDiv w:val="1"/>
      <w:marLeft w:val="0"/>
      <w:marRight w:val="0"/>
      <w:marTop w:val="0"/>
      <w:marBottom w:val="0"/>
      <w:divBdr>
        <w:top w:val="none" w:sz="0" w:space="0" w:color="auto"/>
        <w:left w:val="none" w:sz="0" w:space="0" w:color="auto"/>
        <w:bottom w:val="none" w:sz="0" w:space="0" w:color="auto"/>
        <w:right w:val="none" w:sz="0" w:space="0" w:color="auto"/>
      </w:divBdr>
      <w:divsChild>
        <w:div w:id="610160793">
          <w:marLeft w:val="0"/>
          <w:marRight w:val="0"/>
          <w:marTop w:val="0"/>
          <w:marBottom w:val="0"/>
          <w:divBdr>
            <w:top w:val="none" w:sz="0" w:space="0" w:color="auto"/>
            <w:left w:val="none" w:sz="0" w:space="0" w:color="auto"/>
            <w:bottom w:val="none" w:sz="0" w:space="0" w:color="auto"/>
            <w:right w:val="none" w:sz="0" w:space="0" w:color="auto"/>
          </w:divBdr>
          <w:divsChild>
            <w:div w:id="254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08226">
      <w:bodyDiv w:val="1"/>
      <w:marLeft w:val="0"/>
      <w:marRight w:val="0"/>
      <w:marTop w:val="0"/>
      <w:marBottom w:val="0"/>
      <w:divBdr>
        <w:top w:val="none" w:sz="0" w:space="0" w:color="auto"/>
        <w:left w:val="none" w:sz="0" w:space="0" w:color="auto"/>
        <w:bottom w:val="none" w:sz="0" w:space="0" w:color="auto"/>
        <w:right w:val="none" w:sz="0" w:space="0" w:color="auto"/>
      </w:divBdr>
    </w:div>
    <w:div w:id="287781872">
      <w:bodyDiv w:val="1"/>
      <w:marLeft w:val="0"/>
      <w:marRight w:val="0"/>
      <w:marTop w:val="0"/>
      <w:marBottom w:val="0"/>
      <w:divBdr>
        <w:top w:val="none" w:sz="0" w:space="0" w:color="auto"/>
        <w:left w:val="none" w:sz="0" w:space="0" w:color="auto"/>
        <w:bottom w:val="none" w:sz="0" w:space="0" w:color="auto"/>
        <w:right w:val="none" w:sz="0" w:space="0" w:color="auto"/>
      </w:divBdr>
    </w:div>
    <w:div w:id="372117583">
      <w:bodyDiv w:val="1"/>
      <w:marLeft w:val="0"/>
      <w:marRight w:val="0"/>
      <w:marTop w:val="0"/>
      <w:marBottom w:val="0"/>
      <w:divBdr>
        <w:top w:val="none" w:sz="0" w:space="0" w:color="auto"/>
        <w:left w:val="none" w:sz="0" w:space="0" w:color="auto"/>
        <w:bottom w:val="none" w:sz="0" w:space="0" w:color="auto"/>
        <w:right w:val="none" w:sz="0" w:space="0" w:color="auto"/>
      </w:divBdr>
      <w:divsChild>
        <w:div w:id="1339236642">
          <w:marLeft w:val="0"/>
          <w:marRight w:val="0"/>
          <w:marTop w:val="0"/>
          <w:marBottom w:val="0"/>
          <w:divBdr>
            <w:top w:val="none" w:sz="0" w:space="0" w:color="auto"/>
            <w:left w:val="none" w:sz="0" w:space="0" w:color="auto"/>
            <w:bottom w:val="none" w:sz="0" w:space="0" w:color="auto"/>
            <w:right w:val="none" w:sz="0" w:space="0" w:color="auto"/>
          </w:divBdr>
        </w:div>
      </w:divsChild>
    </w:div>
    <w:div w:id="422796866">
      <w:bodyDiv w:val="1"/>
      <w:marLeft w:val="0"/>
      <w:marRight w:val="0"/>
      <w:marTop w:val="0"/>
      <w:marBottom w:val="0"/>
      <w:divBdr>
        <w:top w:val="none" w:sz="0" w:space="0" w:color="auto"/>
        <w:left w:val="none" w:sz="0" w:space="0" w:color="auto"/>
        <w:bottom w:val="none" w:sz="0" w:space="0" w:color="auto"/>
        <w:right w:val="none" w:sz="0" w:space="0" w:color="auto"/>
      </w:divBdr>
    </w:div>
    <w:div w:id="562060837">
      <w:bodyDiv w:val="1"/>
      <w:marLeft w:val="0"/>
      <w:marRight w:val="0"/>
      <w:marTop w:val="0"/>
      <w:marBottom w:val="0"/>
      <w:divBdr>
        <w:top w:val="none" w:sz="0" w:space="0" w:color="auto"/>
        <w:left w:val="none" w:sz="0" w:space="0" w:color="auto"/>
        <w:bottom w:val="none" w:sz="0" w:space="0" w:color="auto"/>
        <w:right w:val="none" w:sz="0" w:space="0" w:color="auto"/>
      </w:divBdr>
    </w:div>
    <w:div w:id="615865251">
      <w:bodyDiv w:val="1"/>
      <w:marLeft w:val="0"/>
      <w:marRight w:val="0"/>
      <w:marTop w:val="0"/>
      <w:marBottom w:val="0"/>
      <w:divBdr>
        <w:top w:val="none" w:sz="0" w:space="0" w:color="auto"/>
        <w:left w:val="none" w:sz="0" w:space="0" w:color="auto"/>
        <w:bottom w:val="none" w:sz="0" w:space="0" w:color="auto"/>
        <w:right w:val="none" w:sz="0" w:space="0" w:color="auto"/>
      </w:divBdr>
      <w:divsChild>
        <w:div w:id="857044561">
          <w:marLeft w:val="0"/>
          <w:marRight w:val="0"/>
          <w:marTop w:val="0"/>
          <w:marBottom w:val="0"/>
          <w:divBdr>
            <w:top w:val="none" w:sz="0" w:space="0" w:color="auto"/>
            <w:left w:val="none" w:sz="0" w:space="0" w:color="auto"/>
            <w:bottom w:val="none" w:sz="0" w:space="0" w:color="auto"/>
            <w:right w:val="none" w:sz="0" w:space="0" w:color="auto"/>
          </w:divBdr>
        </w:div>
      </w:divsChild>
    </w:div>
    <w:div w:id="643773137">
      <w:bodyDiv w:val="1"/>
      <w:marLeft w:val="0"/>
      <w:marRight w:val="0"/>
      <w:marTop w:val="0"/>
      <w:marBottom w:val="0"/>
      <w:divBdr>
        <w:top w:val="none" w:sz="0" w:space="0" w:color="auto"/>
        <w:left w:val="none" w:sz="0" w:space="0" w:color="auto"/>
        <w:bottom w:val="none" w:sz="0" w:space="0" w:color="auto"/>
        <w:right w:val="none" w:sz="0" w:space="0" w:color="auto"/>
      </w:divBdr>
    </w:div>
    <w:div w:id="645205592">
      <w:bodyDiv w:val="1"/>
      <w:marLeft w:val="0"/>
      <w:marRight w:val="0"/>
      <w:marTop w:val="0"/>
      <w:marBottom w:val="0"/>
      <w:divBdr>
        <w:top w:val="none" w:sz="0" w:space="0" w:color="auto"/>
        <w:left w:val="none" w:sz="0" w:space="0" w:color="auto"/>
        <w:bottom w:val="none" w:sz="0" w:space="0" w:color="auto"/>
        <w:right w:val="none" w:sz="0" w:space="0" w:color="auto"/>
      </w:divBdr>
    </w:div>
    <w:div w:id="651566295">
      <w:bodyDiv w:val="1"/>
      <w:marLeft w:val="0"/>
      <w:marRight w:val="0"/>
      <w:marTop w:val="0"/>
      <w:marBottom w:val="0"/>
      <w:divBdr>
        <w:top w:val="none" w:sz="0" w:space="0" w:color="auto"/>
        <w:left w:val="none" w:sz="0" w:space="0" w:color="auto"/>
        <w:bottom w:val="none" w:sz="0" w:space="0" w:color="auto"/>
        <w:right w:val="none" w:sz="0" w:space="0" w:color="auto"/>
      </w:divBdr>
    </w:div>
    <w:div w:id="666178343">
      <w:bodyDiv w:val="1"/>
      <w:marLeft w:val="0"/>
      <w:marRight w:val="0"/>
      <w:marTop w:val="0"/>
      <w:marBottom w:val="0"/>
      <w:divBdr>
        <w:top w:val="none" w:sz="0" w:space="0" w:color="auto"/>
        <w:left w:val="none" w:sz="0" w:space="0" w:color="auto"/>
        <w:bottom w:val="none" w:sz="0" w:space="0" w:color="auto"/>
        <w:right w:val="none" w:sz="0" w:space="0" w:color="auto"/>
      </w:divBdr>
    </w:div>
    <w:div w:id="680351486">
      <w:bodyDiv w:val="1"/>
      <w:marLeft w:val="0"/>
      <w:marRight w:val="0"/>
      <w:marTop w:val="0"/>
      <w:marBottom w:val="0"/>
      <w:divBdr>
        <w:top w:val="none" w:sz="0" w:space="0" w:color="auto"/>
        <w:left w:val="none" w:sz="0" w:space="0" w:color="auto"/>
        <w:bottom w:val="none" w:sz="0" w:space="0" w:color="auto"/>
        <w:right w:val="none" w:sz="0" w:space="0" w:color="auto"/>
      </w:divBdr>
    </w:div>
    <w:div w:id="710304740">
      <w:bodyDiv w:val="1"/>
      <w:marLeft w:val="0"/>
      <w:marRight w:val="0"/>
      <w:marTop w:val="0"/>
      <w:marBottom w:val="0"/>
      <w:divBdr>
        <w:top w:val="none" w:sz="0" w:space="0" w:color="auto"/>
        <w:left w:val="none" w:sz="0" w:space="0" w:color="auto"/>
        <w:bottom w:val="none" w:sz="0" w:space="0" w:color="auto"/>
        <w:right w:val="none" w:sz="0" w:space="0" w:color="auto"/>
      </w:divBdr>
    </w:div>
    <w:div w:id="718431108">
      <w:bodyDiv w:val="1"/>
      <w:marLeft w:val="0"/>
      <w:marRight w:val="0"/>
      <w:marTop w:val="0"/>
      <w:marBottom w:val="0"/>
      <w:divBdr>
        <w:top w:val="none" w:sz="0" w:space="0" w:color="auto"/>
        <w:left w:val="none" w:sz="0" w:space="0" w:color="auto"/>
        <w:bottom w:val="none" w:sz="0" w:space="0" w:color="auto"/>
        <w:right w:val="none" w:sz="0" w:space="0" w:color="auto"/>
      </w:divBdr>
      <w:divsChild>
        <w:div w:id="1680692528">
          <w:marLeft w:val="0"/>
          <w:marRight w:val="0"/>
          <w:marTop w:val="0"/>
          <w:marBottom w:val="0"/>
          <w:divBdr>
            <w:top w:val="none" w:sz="0" w:space="0" w:color="auto"/>
            <w:left w:val="none" w:sz="0" w:space="0" w:color="auto"/>
            <w:bottom w:val="none" w:sz="0" w:space="0" w:color="auto"/>
            <w:right w:val="none" w:sz="0" w:space="0" w:color="auto"/>
          </w:divBdr>
        </w:div>
        <w:div w:id="1997831455">
          <w:marLeft w:val="0"/>
          <w:marRight w:val="0"/>
          <w:marTop w:val="0"/>
          <w:marBottom w:val="0"/>
          <w:divBdr>
            <w:top w:val="none" w:sz="0" w:space="0" w:color="auto"/>
            <w:left w:val="none" w:sz="0" w:space="0" w:color="auto"/>
            <w:bottom w:val="none" w:sz="0" w:space="0" w:color="auto"/>
            <w:right w:val="none" w:sz="0" w:space="0" w:color="auto"/>
          </w:divBdr>
          <w:divsChild>
            <w:div w:id="186874124">
              <w:marLeft w:val="0"/>
              <w:marRight w:val="0"/>
              <w:marTop w:val="0"/>
              <w:marBottom w:val="0"/>
              <w:divBdr>
                <w:top w:val="none" w:sz="0" w:space="0" w:color="auto"/>
                <w:left w:val="none" w:sz="0" w:space="0" w:color="auto"/>
                <w:bottom w:val="none" w:sz="0" w:space="0" w:color="auto"/>
                <w:right w:val="none" w:sz="0" w:space="0" w:color="auto"/>
              </w:divBdr>
              <w:divsChild>
                <w:div w:id="1715040007">
                  <w:marLeft w:val="0"/>
                  <w:marRight w:val="0"/>
                  <w:marTop w:val="0"/>
                  <w:marBottom w:val="0"/>
                  <w:divBdr>
                    <w:top w:val="none" w:sz="0" w:space="0" w:color="auto"/>
                    <w:left w:val="none" w:sz="0" w:space="0" w:color="auto"/>
                    <w:bottom w:val="none" w:sz="0" w:space="0" w:color="auto"/>
                    <w:right w:val="none" w:sz="0" w:space="0" w:color="auto"/>
                  </w:divBdr>
                  <w:divsChild>
                    <w:div w:id="3819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936586">
      <w:bodyDiv w:val="1"/>
      <w:marLeft w:val="0"/>
      <w:marRight w:val="0"/>
      <w:marTop w:val="0"/>
      <w:marBottom w:val="0"/>
      <w:divBdr>
        <w:top w:val="none" w:sz="0" w:space="0" w:color="auto"/>
        <w:left w:val="none" w:sz="0" w:space="0" w:color="auto"/>
        <w:bottom w:val="none" w:sz="0" w:space="0" w:color="auto"/>
        <w:right w:val="none" w:sz="0" w:space="0" w:color="auto"/>
      </w:divBdr>
    </w:div>
    <w:div w:id="814684975">
      <w:bodyDiv w:val="1"/>
      <w:marLeft w:val="0"/>
      <w:marRight w:val="0"/>
      <w:marTop w:val="0"/>
      <w:marBottom w:val="0"/>
      <w:divBdr>
        <w:top w:val="none" w:sz="0" w:space="0" w:color="auto"/>
        <w:left w:val="none" w:sz="0" w:space="0" w:color="auto"/>
        <w:bottom w:val="none" w:sz="0" w:space="0" w:color="auto"/>
        <w:right w:val="none" w:sz="0" w:space="0" w:color="auto"/>
      </w:divBdr>
    </w:div>
    <w:div w:id="990063898">
      <w:bodyDiv w:val="1"/>
      <w:marLeft w:val="0"/>
      <w:marRight w:val="0"/>
      <w:marTop w:val="0"/>
      <w:marBottom w:val="0"/>
      <w:divBdr>
        <w:top w:val="none" w:sz="0" w:space="0" w:color="auto"/>
        <w:left w:val="none" w:sz="0" w:space="0" w:color="auto"/>
        <w:bottom w:val="none" w:sz="0" w:space="0" w:color="auto"/>
        <w:right w:val="none" w:sz="0" w:space="0" w:color="auto"/>
      </w:divBdr>
    </w:div>
    <w:div w:id="1036394100">
      <w:bodyDiv w:val="1"/>
      <w:marLeft w:val="0"/>
      <w:marRight w:val="0"/>
      <w:marTop w:val="0"/>
      <w:marBottom w:val="0"/>
      <w:divBdr>
        <w:top w:val="none" w:sz="0" w:space="0" w:color="auto"/>
        <w:left w:val="none" w:sz="0" w:space="0" w:color="auto"/>
        <w:bottom w:val="none" w:sz="0" w:space="0" w:color="auto"/>
        <w:right w:val="none" w:sz="0" w:space="0" w:color="auto"/>
      </w:divBdr>
    </w:div>
    <w:div w:id="1078669410">
      <w:bodyDiv w:val="1"/>
      <w:marLeft w:val="0"/>
      <w:marRight w:val="0"/>
      <w:marTop w:val="0"/>
      <w:marBottom w:val="0"/>
      <w:divBdr>
        <w:top w:val="none" w:sz="0" w:space="0" w:color="auto"/>
        <w:left w:val="none" w:sz="0" w:space="0" w:color="auto"/>
        <w:bottom w:val="none" w:sz="0" w:space="0" w:color="auto"/>
        <w:right w:val="none" w:sz="0" w:space="0" w:color="auto"/>
      </w:divBdr>
    </w:div>
    <w:div w:id="1093208874">
      <w:bodyDiv w:val="1"/>
      <w:marLeft w:val="0"/>
      <w:marRight w:val="0"/>
      <w:marTop w:val="0"/>
      <w:marBottom w:val="0"/>
      <w:divBdr>
        <w:top w:val="none" w:sz="0" w:space="0" w:color="auto"/>
        <w:left w:val="none" w:sz="0" w:space="0" w:color="auto"/>
        <w:bottom w:val="none" w:sz="0" w:space="0" w:color="auto"/>
        <w:right w:val="none" w:sz="0" w:space="0" w:color="auto"/>
      </w:divBdr>
    </w:div>
    <w:div w:id="1160543064">
      <w:bodyDiv w:val="1"/>
      <w:marLeft w:val="0"/>
      <w:marRight w:val="0"/>
      <w:marTop w:val="0"/>
      <w:marBottom w:val="0"/>
      <w:divBdr>
        <w:top w:val="none" w:sz="0" w:space="0" w:color="auto"/>
        <w:left w:val="none" w:sz="0" w:space="0" w:color="auto"/>
        <w:bottom w:val="none" w:sz="0" w:space="0" w:color="auto"/>
        <w:right w:val="none" w:sz="0" w:space="0" w:color="auto"/>
      </w:divBdr>
    </w:div>
    <w:div w:id="1162547798">
      <w:bodyDiv w:val="1"/>
      <w:marLeft w:val="0"/>
      <w:marRight w:val="0"/>
      <w:marTop w:val="0"/>
      <w:marBottom w:val="0"/>
      <w:divBdr>
        <w:top w:val="none" w:sz="0" w:space="0" w:color="auto"/>
        <w:left w:val="none" w:sz="0" w:space="0" w:color="auto"/>
        <w:bottom w:val="none" w:sz="0" w:space="0" w:color="auto"/>
        <w:right w:val="none" w:sz="0" w:space="0" w:color="auto"/>
      </w:divBdr>
    </w:div>
    <w:div w:id="1176190992">
      <w:bodyDiv w:val="1"/>
      <w:marLeft w:val="0"/>
      <w:marRight w:val="0"/>
      <w:marTop w:val="0"/>
      <w:marBottom w:val="0"/>
      <w:divBdr>
        <w:top w:val="none" w:sz="0" w:space="0" w:color="auto"/>
        <w:left w:val="none" w:sz="0" w:space="0" w:color="auto"/>
        <w:bottom w:val="none" w:sz="0" w:space="0" w:color="auto"/>
        <w:right w:val="none" w:sz="0" w:space="0" w:color="auto"/>
      </w:divBdr>
      <w:divsChild>
        <w:div w:id="1025407170">
          <w:marLeft w:val="0"/>
          <w:marRight w:val="0"/>
          <w:marTop w:val="0"/>
          <w:marBottom w:val="0"/>
          <w:divBdr>
            <w:top w:val="none" w:sz="0" w:space="0" w:color="auto"/>
            <w:left w:val="none" w:sz="0" w:space="0" w:color="auto"/>
            <w:bottom w:val="none" w:sz="0" w:space="0" w:color="auto"/>
            <w:right w:val="none" w:sz="0" w:space="0" w:color="auto"/>
          </w:divBdr>
        </w:div>
      </w:divsChild>
    </w:div>
    <w:div w:id="1195001805">
      <w:bodyDiv w:val="1"/>
      <w:marLeft w:val="0"/>
      <w:marRight w:val="0"/>
      <w:marTop w:val="0"/>
      <w:marBottom w:val="0"/>
      <w:divBdr>
        <w:top w:val="none" w:sz="0" w:space="0" w:color="auto"/>
        <w:left w:val="none" w:sz="0" w:space="0" w:color="auto"/>
        <w:bottom w:val="none" w:sz="0" w:space="0" w:color="auto"/>
        <w:right w:val="none" w:sz="0" w:space="0" w:color="auto"/>
      </w:divBdr>
      <w:divsChild>
        <w:div w:id="387269668">
          <w:marLeft w:val="0"/>
          <w:marRight w:val="0"/>
          <w:marTop w:val="0"/>
          <w:marBottom w:val="0"/>
          <w:divBdr>
            <w:top w:val="none" w:sz="0" w:space="0" w:color="auto"/>
            <w:left w:val="none" w:sz="0" w:space="0" w:color="auto"/>
            <w:bottom w:val="none" w:sz="0" w:space="0" w:color="auto"/>
            <w:right w:val="none" w:sz="0" w:space="0" w:color="auto"/>
          </w:divBdr>
        </w:div>
      </w:divsChild>
    </w:div>
    <w:div w:id="1220819676">
      <w:bodyDiv w:val="1"/>
      <w:marLeft w:val="0"/>
      <w:marRight w:val="0"/>
      <w:marTop w:val="0"/>
      <w:marBottom w:val="0"/>
      <w:divBdr>
        <w:top w:val="none" w:sz="0" w:space="0" w:color="auto"/>
        <w:left w:val="none" w:sz="0" w:space="0" w:color="auto"/>
        <w:bottom w:val="none" w:sz="0" w:space="0" w:color="auto"/>
        <w:right w:val="none" w:sz="0" w:space="0" w:color="auto"/>
      </w:divBdr>
    </w:div>
    <w:div w:id="1224368197">
      <w:bodyDiv w:val="1"/>
      <w:marLeft w:val="0"/>
      <w:marRight w:val="0"/>
      <w:marTop w:val="0"/>
      <w:marBottom w:val="0"/>
      <w:divBdr>
        <w:top w:val="none" w:sz="0" w:space="0" w:color="auto"/>
        <w:left w:val="none" w:sz="0" w:space="0" w:color="auto"/>
        <w:bottom w:val="none" w:sz="0" w:space="0" w:color="auto"/>
        <w:right w:val="none" w:sz="0" w:space="0" w:color="auto"/>
      </w:divBdr>
    </w:div>
    <w:div w:id="1256548912">
      <w:bodyDiv w:val="1"/>
      <w:marLeft w:val="0"/>
      <w:marRight w:val="0"/>
      <w:marTop w:val="0"/>
      <w:marBottom w:val="0"/>
      <w:divBdr>
        <w:top w:val="none" w:sz="0" w:space="0" w:color="auto"/>
        <w:left w:val="none" w:sz="0" w:space="0" w:color="auto"/>
        <w:bottom w:val="none" w:sz="0" w:space="0" w:color="auto"/>
        <w:right w:val="none" w:sz="0" w:space="0" w:color="auto"/>
      </w:divBdr>
    </w:div>
    <w:div w:id="1272007084">
      <w:bodyDiv w:val="1"/>
      <w:marLeft w:val="0"/>
      <w:marRight w:val="0"/>
      <w:marTop w:val="0"/>
      <w:marBottom w:val="0"/>
      <w:divBdr>
        <w:top w:val="none" w:sz="0" w:space="0" w:color="auto"/>
        <w:left w:val="none" w:sz="0" w:space="0" w:color="auto"/>
        <w:bottom w:val="none" w:sz="0" w:space="0" w:color="auto"/>
        <w:right w:val="none" w:sz="0" w:space="0" w:color="auto"/>
      </w:divBdr>
    </w:div>
    <w:div w:id="1287153270">
      <w:bodyDiv w:val="1"/>
      <w:marLeft w:val="0"/>
      <w:marRight w:val="0"/>
      <w:marTop w:val="0"/>
      <w:marBottom w:val="0"/>
      <w:divBdr>
        <w:top w:val="none" w:sz="0" w:space="0" w:color="auto"/>
        <w:left w:val="none" w:sz="0" w:space="0" w:color="auto"/>
        <w:bottom w:val="none" w:sz="0" w:space="0" w:color="auto"/>
        <w:right w:val="none" w:sz="0" w:space="0" w:color="auto"/>
      </w:divBdr>
    </w:div>
    <w:div w:id="1299721206">
      <w:bodyDiv w:val="1"/>
      <w:marLeft w:val="0"/>
      <w:marRight w:val="0"/>
      <w:marTop w:val="0"/>
      <w:marBottom w:val="0"/>
      <w:divBdr>
        <w:top w:val="none" w:sz="0" w:space="0" w:color="auto"/>
        <w:left w:val="none" w:sz="0" w:space="0" w:color="auto"/>
        <w:bottom w:val="none" w:sz="0" w:space="0" w:color="auto"/>
        <w:right w:val="none" w:sz="0" w:space="0" w:color="auto"/>
      </w:divBdr>
      <w:divsChild>
        <w:div w:id="1537690725">
          <w:marLeft w:val="0"/>
          <w:marRight w:val="0"/>
          <w:marTop w:val="0"/>
          <w:marBottom w:val="0"/>
          <w:divBdr>
            <w:top w:val="none" w:sz="0" w:space="0" w:color="auto"/>
            <w:left w:val="none" w:sz="0" w:space="0" w:color="auto"/>
            <w:bottom w:val="none" w:sz="0" w:space="0" w:color="auto"/>
            <w:right w:val="none" w:sz="0" w:space="0" w:color="auto"/>
          </w:divBdr>
        </w:div>
      </w:divsChild>
    </w:div>
    <w:div w:id="1310941418">
      <w:bodyDiv w:val="1"/>
      <w:marLeft w:val="0"/>
      <w:marRight w:val="0"/>
      <w:marTop w:val="0"/>
      <w:marBottom w:val="0"/>
      <w:divBdr>
        <w:top w:val="none" w:sz="0" w:space="0" w:color="auto"/>
        <w:left w:val="none" w:sz="0" w:space="0" w:color="auto"/>
        <w:bottom w:val="none" w:sz="0" w:space="0" w:color="auto"/>
        <w:right w:val="none" w:sz="0" w:space="0" w:color="auto"/>
      </w:divBdr>
    </w:div>
    <w:div w:id="1328437229">
      <w:bodyDiv w:val="1"/>
      <w:marLeft w:val="0"/>
      <w:marRight w:val="0"/>
      <w:marTop w:val="0"/>
      <w:marBottom w:val="0"/>
      <w:divBdr>
        <w:top w:val="none" w:sz="0" w:space="0" w:color="auto"/>
        <w:left w:val="none" w:sz="0" w:space="0" w:color="auto"/>
        <w:bottom w:val="none" w:sz="0" w:space="0" w:color="auto"/>
        <w:right w:val="none" w:sz="0" w:space="0" w:color="auto"/>
      </w:divBdr>
      <w:divsChild>
        <w:div w:id="1681279383">
          <w:marLeft w:val="0"/>
          <w:marRight w:val="0"/>
          <w:marTop w:val="0"/>
          <w:marBottom w:val="0"/>
          <w:divBdr>
            <w:top w:val="none" w:sz="0" w:space="0" w:color="auto"/>
            <w:left w:val="none" w:sz="0" w:space="0" w:color="auto"/>
            <w:bottom w:val="none" w:sz="0" w:space="0" w:color="auto"/>
            <w:right w:val="none" w:sz="0" w:space="0" w:color="auto"/>
          </w:divBdr>
        </w:div>
      </w:divsChild>
    </w:div>
    <w:div w:id="1352995992">
      <w:bodyDiv w:val="1"/>
      <w:marLeft w:val="0"/>
      <w:marRight w:val="0"/>
      <w:marTop w:val="0"/>
      <w:marBottom w:val="0"/>
      <w:divBdr>
        <w:top w:val="none" w:sz="0" w:space="0" w:color="auto"/>
        <w:left w:val="none" w:sz="0" w:space="0" w:color="auto"/>
        <w:bottom w:val="none" w:sz="0" w:space="0" w:color="auto"/>
        <w:right w:val="none" w:sz="0" w:space="0" w:color="auto"/>
      </w:divBdr>
    </w:div>
    <w:div w:id="1386493192">
      <w:bodyDiv w:val="1"/>
      <w:marLeft w:val="0"/>
      <w:marRight w:val="0"/>
      <w:marTop w:val="0"/>
      <w:marBottom w:val="0"/>
      <w:divBdr>
        <w:top w:val="none" w:sz="0" w:space="0" w:color="auto"/>
        <w:left w:val="none" w:sz="0" w:space="0" w:color="auto"/>
        <w:bottom w:val="none" w:sz="0" w:space="0" w:color="auto"/>
        <w:right w:val="none" w:sz="0" w:space="0" w:color="auto"/>
      </w:divBdr>
    </w:div>
    <w:div w:id="1402437113">
      <w:bodyDiv w:val="1"/>
      <w:marLeft w:val="0"/>
      <w:marRight w:val="0"/>
      <w:marTop w:val="0"/>
      <w:marBottom w:val="0"/>
      <w:divBdr>
        <w:top w:val="none" w:sz="0" w:space="0" w:color="auto"/>
        <w:left w:val="none" w:sz="0" w:space="0" w:color="auto"/>
        <w:bottom w:val="none" w:sz="0" w:space="0" w:color="auto"/>
        <w:right w:val="none" w:sz="0" w:space="0" w:color="auto"/>
      </w:divBdr>
    </w:div>
    <w:div w:id="1473329602">
      <w:bodyDiv w:val="1"/>
      <w:marLeft w:val="0"/>
      <w:marRight w:val="0"/>
      <w:marTop w:val="0"/>
      <w:marBottom w:val="0"/>
      <w:divBdr>
        <w:top w:val="none" w:sz="0" w:space="0" w:color="auto"/>
        <w:left w:val="none" w:sz="0" w:space="0" w:color="auto"/>
        <w:bottom w:val="none" w:sz="0" w:space="0" w:color="auto"/>
        <w:right w:val="none" w:sz="0" w:space="0" w:color="auto"/>
      </w:divBdr>
    </w:div>
    <w:div w:id="1479498633">
      <w:bodyDiv w:val="1"/>
      <w:marLeft w:val="0"/>
      <w:marRight w:val="0"/>
      <w:marTop w:val="0"/>
      <w:marBottom w:val="0"/>
      <w:divBdr>
        <w:top w:val="none" w:sz="0" w:space="0" w:color="auto"/>
        <w:left w:val="none" w:sz="0" w:space="0" w:color="auto"/>
        <w:bottom w:val="none" w:sz="0" w:space="0" w:color="auto"/>
        <w:right w:val="none" w:sz="0" w:space="0" w:color="auto"/>
      </w:divBdr>
    </w:div>
    <w:div w:id="1499686020">
      <w:bodyDiv w:val="1"/>
      <w:marLeft w:val="0"/>
      <w:marRight w:val="0"/>
      <w:marTop w:val="0"/>
      <w:marBottom w:val="0"/>
      <w:divBdr>
        <w:top w:val="none" w:sz="0" w:space="0" w:color="auto"/>
        <w:left w:val="none" w:sz="0" w:space="0" w:color="auto"/>
        <w:bottom w:val="none" w:sz="0" w:space="0" w:color="auto"/>
        <w:right w:val="none" w:sz="0" w:space="0" w:color="auto"/>
      </w:divBdr>
      <w:divsChild>
        <w:div w:id="1440026737">
          <w:marLeft w:val="0"/>
          <w:marRight w:val="0"/>
          <w:marTop w:val="0"/>
          <w:marBottom w:val="0"/>
          <w:divBdr>
            <w:top w:val="none" w:sz="0" w:space="0" w:color="auto"/>
            <w:left w:val="none" w:sz="0" w:space="0" w:color="auto"/>
            <w:bottom w:val="none" w:sz="0" w:space="0" w:color="auto"/>
            <w:right w:val="none" w:sz="0" w:space="0" w:color="auto"/>
          </w:divBdr>
        </w:div>
      </w:divsChild>
    </w:div>
    <w:div w:id="1538852501">
      <w:bodyDiv w:val="1"/>
      <w:marLeft w:val="0"/>
      <w:marRight w:val="0"/>
      <w:marTop w:val="0"/>
      <w:marBottom w:val="0"/>
      <w:divBdr>
        <w:top w:val="none" w:sz="0" w:space="0" w:color="auto"/>
        <w:left w:val="none" w:sz="0" w:space="0" w:color="auto"/>
        <w:bottom w:val="none" w:sz="0" w:space="0" w:color="auto"/>
        <w:right w:val="none" w:sz="0" w:space="0" w:color="auto"/>
      </w:divBdr>
    </w:div>
    <w:div w:id="1547840350">
      <w:bodyDiv w:val="1"/>
      <w:marLeft w:val="0"/>
      <w:marRight w:val="0"/>
      <w:marTop w:val="0"/>
      <w:marBottom w:val="0"/>
      <w:divBdr>
        <w:top w:val="none" w:sz="0" w:space="0" w:color="auto"/>
        <w:left w:val="none" w:sz="0" w:space="0" w:color="auto"/>
        <w:bottom w:val="none" w:sz="0" w:space="0" w:color="auto"/>
        <w:right w:val="none" w:sz="0" w:space="0" w:color="auto"/>
      </w:divBdr>
    </w:div>
    <w:div w:id="1586956760">
      <w:bodyDiv w:val="1"/>
      <w:marLeft w:val="0"/>
      <w:marRight w:val="0"/>
      <w:marTop w:val="0"/>
      <w:marBottom w:val="0"/>
      <w:divBdr>
        <w:top w:val="none" w:sz="0" w:space="0" w:color="auto"/>
        <w:left w:val="none" w:sz="0" w:space="0" w:color="auto"/>
        <w:bottom w:val="none" w:sz="0" w:space="0" w:color="auto"/>
        <w:right w:val="none" w:sz="0" w:space="0" w:color="auto"/>
      </w:divBdr>
    </w:div>
    <w:div w:id="1596671093">
      <w:bodyDiv w:val="1"/>
      <w:marLeft w:val="0"/>
      <w:marRight w:val="0"/>
      <w:marTop w:val="0"/>
      <w:marBottom w:val="0"/>
      <w:divBdr>
        <w:top w:val="none" w:sz="0" w:space="0" w:color="auto"/>
        <w:left w:val="none" w:sz="0" w:space="0" w:color="auto"/>
        <w:bottom w:val="none" w:sz="0" w:space="0" w:color="auto"/>
        <w:right w:val="none" w:sz="0" w:space="0" w:color="auto"/>
      </w:divBdr>
      <w:divsChild>
        <w:div w:id="686637867">
          <w:marLeft w:val="0"/>
          <w:marRight w:val="0"/>
          <w:marTop w:val="0"/>
          <w:marBottom w:val="0"/>
          <w:divBdr>
            <w:top w:val="none" w:sz="0" w:space="0" w:color="auto"/>
            <w:left w:val="none" w:sz="0" w:space="0" w:color="auto"/>
            <w:bottom w:val="none" w:sz="0" w:space="0" w:color="auto"/>
            <w:right w:val="none" w:sz="0" w:space="0" w:color="auto"/>
          </w:divBdr>
          <w:divsChild>
            <w:div w:id="1255169976">
              <w:marLeft w:val="0"/>
              <w:marRight w:val="0"/>
              <w:marTop w:val="0"/>
              <w:marBottom w:val="0"/>
              <w:divBdr>
                <w:top w:val="single" w:sz="6" w:space="0" w:color="D9D9D9"/>
                <w:left w:val="single" w:sz="6" w:space="0" w:color="D9D9D9"/>
                <w:bottom w:val="none" w:sz="0" w:space="0" w:color="auto"/>
                <w:right w:val="single" w:sz="6" w:space="0" w:color="D9D9D9"/>
              </w:divBdr>
              <w:divsChild>
                <w:div w:id="1422723725">
                  <w:marLeft w:val="0"/>
                  <w:marRight w:val="0"/>
                  <w:marTop w:val="0"/>
                  <w:marBottom w:val="0"/>
                  <w:divBdr>
                    <w:top w:val="none" w:sz="0" w:space="0" w:color="auto"/>
                    <w:left w:val="none" w:sz="0" w:space="0" w:color="auto"/>
                    <w:bottom w:val="single" w:sz="6" w:space="0" w:color="D9D9D9"/>
                    <w:right w:val="none" w:sz="0" w:space="0" w:color="auto"/>
                  </w:divBdr>
                  <w:divsChild>
                    <w:div w:id="82401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777">
          <w:marLeft w:val="0"/>
          <w:marRight w:val="0"/>
          <w:marTop w:val="0"/>
          <w:marBottom w:val="0"/>
          <w:divBdr>
            <w:top w:val="none" w:sz="0" w:space="0" w:color="auto"/>
            <w:left w:val="none" w:sz="0" w:space="0" w:color="auto"/>
            <w:bottom w:val="none" w:sz="0" w:space="0" w:color="auto"/>
            <w:right w:val="none" w:sz="0" w:space="0" w:color="auto"/>
          </w:divBdr>
          <w:divsChild>
            <w:div w:id="567957949">
              <w:marLeft w:val="0"/>
              <w:marRight w:val="0"/>
              <w:marTop w:val="0"/>
              <w:marBottom w:val="0"/>
              <w:divBdr>
                <w:top w:val="none" w:sz="0" w:space="0" w:color="auto"/>
                <w:left w:val="none" w:sz="0" w:space="0" w:color="auto"/>
                <w:bottom w:val="none" w:sz="0" w:space="0" w:color="auto"/>
                <w:right w:val="none" w:sz="0" w:space="0" w:color="auto"/>
              </w:divBdr>
              <w:divsChild>
                <w:div w:id="199712355">
                  <w:marLeft w:val="0"/>
                  <w:marRight w:val="0"/>
                  <w:marTop w:val="0"/>
                  <w:marBottom w:val="0"/>
                  <w:divBdr>
                    <w:top w:val="none" w:sz="0" w:space="0" w:color="auto"/>
                    <w:left w:val="none" w:sz="0" w:space="0" w:color="auto"/>
                    <w:bottom w:val="none" w:sz="0" w:space="0" w:color="auto"/>
                    <w:right w:val="none" w:sz="0" w:space="0" w:color="auto"/>
                  </w:divBdr>
                  <w:divsChild>
                    <w:div w:id="30806878">
                      <w:marLeft w:val="0"/>
                      <w:marRight w:val="0"/>
                      <w:marTop w:val="0"/>
                      <w:marBottom w:val="0"/>
                      <w:divBdr>
                        <w:top w:val="none" w:sz="0" w:space="0" w:color="auto"/>
                        <w:left w:val="none" w:sz="0" w:space="0" w:color="auto"/>
                        <w:bottom w:val="none" w:sz="0" w:space="0" w:color="auto"/>
                        <w:right w:val="none" w:sz="0" w:space="0" w:color="auto"/>
                      </w:divBdr>
                      <w:divsChild>
                        <w:div w:id="286546170">
                          <w:marLeft w:val="0"/>
                          <w:marRight w:val="0"/>
                          <w:marTop w:val="0"/>
                          <w:marBottom w:val="0"/>
                          <w:divBdr>
                            <w:top w:val="none" w:sz="0" w:space="0" w:color="auto"/>
                            <w:left w:val="none" w:sz="0" w:space="0" w:color="auto"/>
                            <w:bottom w:val="none" w:sz="0" w:space="0" w:color="auto"/>
                            <w:right w:val="none" w:sz="0" w:space="0" w:color="auto"/>
                          </w:divBdr>
                          <w:divsChild>
                            <w:div w:id="1511604492">
                              <w:marLeft w:val="0"/>
                              <w:marRight w:val="0"/>
                              <w:marTop w:val="0"/>
                              <w:marBottom w:val="0"/>
                              <w:divBdr>
                                <w:top w:val="none" w:sz="0" w:space="0" w:color="auto"/>
                                <w:left w:val="none" w:sz="0" w:space="0" w:color="auto"/>
                                <w:bottom w:val="none" w:sz="0" w:space="0" w:color="auto"/>
                                <w:right w:val="none" w:sz="0" w:space="0" w:color="auto"/>
                              </w:divBdr>
                              <w:divsChild>
                                <w:div w:id="116025460">
                                  <w:marLeft w:val="0"/>
                                  <w:marRight w:val="0"/>
                                  <w:marTop w:val="0"/>
                                  <w:marBottom w:val="75"/>
                                  <w:divBdr>
                                    <w:top w:val="none" w:sz="0" w:space="0" w:color="auto"/>
                                    <w:left w:val="none" w:sz="0" w:space="0" w:color="auto"/>
                                    <w:bottom w:val="none" w:sz="0" w:space="0" w:color="auto"/>
                                    <w:right w:val="none" w:sz="0" w:space="0" w:color="auto"/>
                                  </w:divBdr>
                                  <w:divsChild>
                                    <w:div w:id="15330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0483891">
      <w:bodyDiv w:val="1"/>
      <w:marLeft w:val="0"/>
      <w:marRight w:val="0"/>
      <w:marTop w:val="0"/>
      <w:marBottom w:val="0"/>
      <w:divBdr>
        <w:top w:val="none" w:sz="0" w:space="0" w:color="auto"/>
        <w:left w:val="none" w:sz="0" w:space="0" w:color="auto"/>
        <w:bottom w:val="none" w:sz="0" w:space="0" w:color="auto"/>
        <w:right w:val="none" w:sz="0" w:space="0" w:color="auto"/>
      </w:divBdr>
    </w:div>
    <w:div w:id="1613896113">
      <w:bodyDiv w:val="1"/>
      <w:marLeft w:val="0"/>
      <w:marRight w:val="0"/>
      <w:marTop w:val="0"/>
      <w:marBottom w:val="0"/>
      <w:divBdr>
        <w:top w:val="none" w:sz="0" w:space="0" w:color="auto"/>
        <w:left w:val="none" w:sz="0" w:space="0" w:color="auto"/>
        <w:bottom w:val="none" w:sz="0" w:space="0" w:color="auto"/>
        <w:right w:val="none" w:sz="0" w:space="0" w:color="auto"/>
      </w:divBdr>
    </w:div>
    <w:div w:id="1666590892">
      <w:bodyDiv w:val="1"/>
      <w:marLeft w:val="0"/>
      <w:marRight w:val="0"/>
      <w:marTop w:val="0"/>
      <w:marBottom w:val="0"/>
      <w:divBdr>
        <w:top w:val="none" w:sz="0" w:space="0" w:color="auto"/>
        <w:left w:val="none" w:sz="0" w:space="0" w:color="auto"/>
        <w:bottom w:val="none" w:sz="0" w:space="0" w:color="auto"/>
        <w:right w:val="none" w:sz="0" w:space="0" w:color="auto"/>
      </w:divBdr>
    </w:div>
    <w:div w:id="1700812490">
      <w:bodyDiv w:val="1"/>
      <w:marLeft w:val="0"/>
      <w:marRight w:val="0"/>
      <w:marTop w:val="0"/>
      <w:marBottom w:val="0"/>
      <w:divBdr>
        <w:top w:val="none" w:sz="0" w:space="0" w:color="auto"/>
        <w:left w:val="none" w:sz="0" w:space="0" w:color="auto"/>
        <w:bottom w:val="none" w:sz="0" w:space="0" w:color="auto"/>
        <w:right w:val="none" w:sz="0" w:space="0" w:color="auto"/>
      </w:divBdr>
    </w:div>
    <w:div w:id="1710836488">
      <w:bodyDiv w:val="1"/>
      <w:marLeft w:val="0"/>
      <w:marRight w:val="0"/>
      <w:marTop w:val="0"/>
      <w:marBottom w:val="0"/>
      <w:divBdr>
        <w:top w:val="none" w:sz="0" w:space="0" w:color="auto"/>
        <w:left w:val="none" w:sz="0" w:space="0" w:color="auto"/>
        <w:bottom w:val="none" w:sz="0" w:space="0" w:color="auto"/>
        <w:right w:val="none" w:sz="0" w:space="0" w:color="auto"/>
      </w:divBdr>
    </w:div>
    <w:div w:id="1758287373">
      <w:bodyDiv w:val="1"/>
      <w:marLeft w:val="0"/>
      <w:marRight w:val="0"/>
      <w:marTop w:val="0"/>
      <w:marBottom w:val="0"/>
      <w:divBdr>
        <w:top w:val="none" w:sz="0" w:space="0" w:color="auto"/>
        <w:left w:val="none" w:sz="0" w:space="0" w:color="auto"/>
        <w:bottom w:val="none" w:sz="0" w:space="0" w:color="auto"/>
        <w:right w:val="none" w:sz="0" w:space="0" w:color="auto"/>
      </w:divBdr>
    </w:div>
    <w:div w:id="1803769646">
      <w:bodyDiv w:val="1"/>
      <w:marLeft w:val="0"/>
      <w:marRight w:val="0"/>
      <w:marTop w:val="0"/>
      <w:marBottom w:val="0"/>
      <w:divBdr>
        <w:top w:val="none" w:sz="0" w:space="0" w:color="auto"/>
        <w:left w:val="none" w:sz="0" w:space="0" w:color="auto"/>
        <w:bottom w:val="none" w:sz="0" w:space="0" w:color="auto"/>
        <w:right w:val="none" w:sz="0" w:space="0" w:color="auto"/>
      </w:divBdr>
    </w:div>
    <w:div w:id="1818915946">
      <w:bodyDiv w:val="1"/>
      <w:marLeft w:val="0"/>
      <w:marRight w:val="0"/>
      <w:marTop w:val="0"/>
      <w:marBottom w:val="0"/>
      <w:divBdr>
        <w:top w:val="none" w:sz="0" w:space="0" w:color="auto"/>
        <w:left w:val="none" w:sz="0" w:space="0" w:color="auto"/>
        <w:bottom w:val="none" w:sz="0" w:space="0" w:color="auto"/>
        <w:right w:val="none" w:sz="0" w:space="0" w:color="auto"/>
      </w:divBdr>
      <w:divsChild>
        <w:div w:id="1537498315">
          <w:marLeft w:val="0"/>
          <w:marRight w:val="0"/>
          <w:marTop w:val="0"/>
          <w:marBottom w:val="0"/>
          <w:divBdr>
            <w:top w:val="none" w:sz="0" w:space="0" w:color="auto"/>
            <w:left w:val="none" w:sz="0" w:space="0" w:color="auto"/>
            <w:bottom w:val="none" w:sz="0" w:space="0" w:color="auto"/>
            <w:right w:val="none" w:sz="0" w:space="0" w:color="auto"/>
          </w:divBdr>
        </w:div>
      </w:divsChild>
    </w:div>
    <w:div w:id="1907640915">
      <w:bodyDiv w:val="1"/>
      <w:marLeft w:val="0"/>
      <w:marRight w:val="0"/>
      <w:marTop w:val="0"/>
      <w:marBottom w:val="0"/>
      <w:divBdr>
        <w:top w:val="none" w:sz="0" w:space="0" w:color="auto"/>
        <w:left w:val="none" w:sz="0" w:space="0" w:color="auto"/>
        <w:bottom w:val="none" w:sz="0" w:space="0" w:color="auto"/>
        <w:right w:val="none" w:sz="0" w:space="0" w:color="auto"/>
      </w:divBdr>
    </w:div>
    <w:div w:id="1911503976">
      <w:bodyDiv w:val="1"/>
      <w:marLeft w:val="0"/>
      <w:marRight w:val="0"/>
      <w:marTop w:val="0"/>
      <w:marBottom w:val="0"/>
      <w:divBdr>
        <w:top w:val="none" w:sz="0" w:space="0" w:color="auto"/>
        <w:left w:val="none" w:sz="0" w:space="0" w:color="auto"/>
        <w:bottom w:val="none" w:sz="0" w:space="0" w:color="auto"/>
        <w:right w:val="none" w:sz="0" w:space="0" w:color="auto"/>
      </w:divBdr>
    </w:div>
    <w:div w:id="1929193282">
      <w:bodyDiv w:val="1"/>
      <w:marLeft w:val="0"/>
      <w:marRight w:val="0"/>
      <w:marTop w:val="0"/>
      <w:marBottom w:val="0"/>
      <w:divBdr>
        <w:top w:val="none" w:sz="0" w:space="0" w:color="auto"/>
        <w:left w:val="none" w:sz="0" w:space="0" w:color="auto"/>
        <w:bottom w:val="none" w:sz="0" w:space="0" w:color="auto"/>
        <w:right w:val="none" w:sz="0" w:space="0" w:color="auto"/>
      </w:divBdr>
    </w:div>
    <w:div w:id="1966157615">
      <w:bodyDiv w:val="1"/>
      <w:marLeft w:val="0"/>
      <w:marRight w:val="0"/>
      <w:marTop w:val="0"/>
      <w:marBottom w:val="0"/>
      <w:divBdr>
        <w:top w:val="none" w:sz="0" w:space="0" w:color="auto"/>
        <w:left w:val="none" w:sz="0" w:space="0" w:color="auto"/>
        <w:bottom w:val="none" w:sz="0" w:space="0" w:color="auto"/>
        <w:right w:val="none" w:sz="0" w:space="0" w:color="auto"/>
      </w:divBdr>
      <w:divsChild>
        <w:div w:id="1545749221">
          <w:marLeft w:val="0"/>
          <w:marRight w:val="0"/>
          <w:marTop w:val="0"/>
          <w:marBottom w:val="0"/>
          <w:divBdr>
            <w:top w:val="none" w:sz="0" w:space="0" w:color="auto"/>
            <w:left w:val="none" w:sz="0" w:space="0" w:color="auto"/>
            <w:bottom w:val="none" w:sz="0" w:space="0" w:color="auto"/>
            <w:right w:val="none" w:sz="0" w:space="0" w:color="auto"/>
          </w:divBdr>
        </w:div>
      </w:divsChild>
    </w:div>
    <w:div w:id="1980374666">
      <w:bodyDiv w:val="1"/>
      <w:marLeft w:val="0"/>
      <w:marRight w:val="0"/>
      <w:marTop w:val="0"/>
      <w:marBottom w:val="0"/>
      <w:divBdr>
        <w:top w:val="none" w:sz="0" w:space="0" w:color="auto"/>
        <w:left w:val="none" w:sz="0" w:space="0" w:color="auto"/>
        <w:bottom w:val="none" w:sz="0" w:space="0" w:color="auto"/>
        <w:right w:val="none" w:sz="0" w:space="0" w:color="auto"/>
      </w:divBdr>
    </w:div>
    <w:div w:id="1990553682">
      <w:bodyDiv w:val="1"/>
      <w:marLeft w:val="0"/>
      <w:marRight w:val="0"/>
      <w:marTop w:val="0"/>
      <w:marBottom w:val="0"/>
      <w:divBdr>
        <w:top w:val="none" w:sz="0" w:space="0" w:color="auto"/>
        <w:left w:val="none" w:sz="0" w:space="0" w:color="auto"/>
        <w:bottom w:val="none" w:sz="0" w:space="0" w:color="auto"/>
        <w:right w:val="none" w:sz="0" w:space="0" w:color="auto"/>
      </w:divBdr>
    </w:div>
    <w:div w:id="2057200596">
      <w:bodyDiv w:val="1"/>
      <w:marLeft w:val="0"/>
      <w:marRight w:val="0"/>
      <w:marTop w:val="0"/>
      <w:marBottom w:val="0"/>
      <w:divBdr>
        <w:top w:val="none" w:sz="0" w:space="0" w:color="auto"/>
        <w:left w:val="none" w:sz="0" w:space="0" w:color="auto"/>
        <w:bottom w:val="none" w:sz="0" w:space="0" w:color="auto"/>
        <w:right w:val="none" w:sz="0" w:space="0" w:color="auto"/>
      </w:divBdr>
    </w:div>
    <w:div w:id="212502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3.png"/><Relationship Id="rId39" Type="http://schemas.openxmlformats.org/officeDocument/2006/relationships/image" Target="media/image15.png"/><Relationship Id="rId21" Type="http://schemas.openxmlformats.org/officeDocument/2006/relationships/header" Target="header6.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8.xml"/><Relationship Id="rId27" Type="http://schemas.openxmlformats.org/officeDocument/2006/relationships/header" Target="header8.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header" Target="header9.xml"/><Relationship Id="rId20" Type="http://schemas.openxmlformats.org/officeDocument/2006/relationships/image" Target="media/image1.png"/><Relationship Id="rId41" Type="http://schemas.openxmlformats.org/officeDocument/2006/relationships/image" Target="media/image17.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998C5-9B80-45F8-9BE9-D0A22B6E3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9</Pages>
  <Words>15873</Words>
  <Characters>90480</Characters>
  <Application>Microsoft Office Word</Application>
  <DocSecurity>0</DocSecurity>
  <Lines>754</Lines>
  <Paragraphs>212</Paragraphs>
  <ScaleCrop>false</ScaleCrop>
  <Company/>
  <LinksUpToDate>false</LinksUpToDate>
  <CharactersWithSpaces>10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紫萌 李</dc:creator>
  <cp:keywords/>
  <dc:description/>
  <cp:lastModifiedBy>紫萌 李</cp:lastModifiedBy>
  <cp:revision>11</cp:revision>
  <cp:lastPrinted>2025-04-26T10:17:00Z</cp:lastPrinted>
  <dcterms:created xsi:type="dcterms:W3CDTF">2025-05-25T15:48:00Z</dcterms:created>
  <dcterms:modified xsi:type="dcterms:W3CDTF">2025-05-2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6q3JVzy"/&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